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9A613C" w14:textId="77777777" w:rsidR="00471298" w:rsidRPr="007F1454" w:rsidRDefault="00471298">
      <w:pPr>
        <w:pStyle w:val="MS"/>
        <w:spacing w:line="480" w:lineRule="auto"/>
        <w:jc w:val="center"/>
        <w:rPr>
          <w:rFonts w:ascii="Times New Roman" w:eastAsia="한양신명조" w:hAnsi="Times New Roman" w:cs="Times New Roman"/>
          <w:b/>
          <w:bCs/>
          <w:sz w:val="24"/>
          <w:szCs w:val="24"/>
        </w:rPr>
      </w:pPr>
      <w:bookmarkStart w:id="0" w:name="_Hlk15356679"/>
      <w:bookmarkStart w:id="1" w:name="_GoBack"/>
      <w:bookmarkEnd w:id="0"/>
      <w:bookmarkEnd w:id="1"/>
    </w:p>
    <w:p w14:paraId="369129B1" w14:textId="49D484A2" w:rsidR="00C16962" w:rsidRPr="001E668E" w:rsidRDefault="00870B17" w:rsidP="00087B75">
      <w:pPr>
        <w:pStyle w:val="MS"/>
        <w:spacing w:line="480" w:lineRule="auto"/>
        <w:jc w:val="center"/>
        <w:outlineLvl w:val="0"/>
        <w:rPr>
          <w:rFonts w:ascii="Times New Roman" w:hAnsi="Times New Roman" w:cs="Times New Roman"/>
          <w:b/>
          <w:sz w:val="24"/>
          <w:szCs w:val="24"/>
        </w:rPr>
      </w:pPr>
      <w:r>
        <w:rPr>
          <w:rFonts w:ascii="Times New Roman" w:eastAsia="한양신명조" w:hAnsi="Times New Roman" w:cs="Times New Roman"/>
          <w:b/>
          <w:bCs/>
          <w:color w:val="auto"/>
          <w:sz w:val="28"/>
          <w:szCs w:val="28"/>
        </w:rPr>
        <w:t>E</w:t>
      </w:r>
      <w:r w:rsidR="00386E03">
        <w:rPr>
          <w:rFonts w:ascii="Times New Roman" w:eastAsia="한양신명조" w:hAnsi="Times New Roman" w:cs="Times New Roman"/>
          <w:b/>
          <w:bCs/>
          <w:color w:val="auto"/>
          <w:sz w:val="28"/>
          <w:szCs w:val="28"/>
        </w:rPr>
        <w:t xml:space="preserve">stimating ground-level </w:t>
      </w:r>
      <w:r w:rsidR="00B83746">
        <w:rPr>
          <w:rFonts w:ascii="Times New Roman" w:eastAsia="한양신명조" w:hAnsi="Times New Roman" w:cs="Times New Roman"/>
          <w:b/>
          <w:bCs/>
          <w:color w:val="auto"/>
          <w:sz w:val="28"/>
          <w:szCs w:val="28"/>
        </w:rPr>
        <w:t xml:space="preserve">particulate matter </w:t>
      </w:r>
      <w:r w:rsidR="00386E03">
        <w:rPr>
          <w:rFonts w:ascii="Times New Roman" w:eastAsia="한양신명조" w:hAnsi="Times New Roman" w:cs="Times New Roman"/>
          <w:b/>
          <w:bCs/>
          <w:color w:val="auto"/>
          <w:sz w:val="28"/>
          <w:szCs w:val="28"/>
        </w:rPr>
        <w:t>concentrations using satellite-based data</w:t>
      </w:r>
      <w:r>
        <w:rPr>
          <w:rFonts w:ascii="Times New Roman" w:eastAsia="한양신명조" w:hAnsi="Times New Roman" w:cs="Times New Roman"/>
          <w:b/>
          <w:bCs/>
          <w:color w:val="auto"/>
          <w:sz w:val="28"/>
          <w:szCs w:val="28"/>
        </w:rPr>
        <w:t>: A review</w:t>
      </w:r>
    </w:p>
    <w:p w14:paraId="79F93E8B" w14:textId="77777777" w:rsidR="005C5B79" w:rsidRPr="001A233B" w:rsidRDefault="005C5B79" w:rsidP="00E73B45">
      <w:pPr>
        <w:spacing w:line="480" w:lineRule="auto"/>
        <w:jc w:val="center"/>
        <w:rPr>
          <w:rFonts w:eastAsiaTheme="minorEastAsia" w:cs="Times New Roman"/>
          <w:szCs w:val="24"/>
        </w:rPr>
      </w:pPr>
    </w:p>
    <w:p w14:paraId="69E15321" w14:textId="57002A37" w:rsidR="008A6C30" w:rsidRPr="00B74F04" w:rsidRDefault="00C128E1" w:rsidP="00087B75">
      <w:pPr>
        <w:spacing w:line="480" w:lineRule="auto"/>
        <w:jc w:val="center"/>
        <w:outlineLvl w:val="0"/>
        <w:rPr>
          <w:rFonts w:eastAsiaTheme="minorEastAsia" w:cs="Times New Roman"/>
          <w:i/>
          <w:szCs w:val="24"/>
        </w:rPr>
      </w:pPr>
      <w:r w:rsidRPr="001E668E">
        <w:rPr>
          <w:rFonts w:eastAsiaTheme="minorEastAsia" w:cs="Times New Roman"/>
          <w:szCs w:val="24"/>
        </w:rPr>
        <w:t>Minso</w:t>
      </w:r>
      <w:r w:rsidR="00C16962" w:rsidRPr="001E668E">
        <w:rPr>
          <w:rFonts w:eastAsiaTheme="minorEastAsia" w:cs="Times New Roman"/>
          <w:szCs w:val="24"/>
        </w:rPr>
        <w:t xml:space="preserve"> </w:t>
      </w:r>
      <w:r w:rsidRPr="001E668E">
        <w:rPr>
          <w:rFonts w:eastAsiaTheme="minorEastAsia" w:cs="Times New Roman"/>
          <w:szCs w:val="24"/>
        </w:rPr>
        <w:t>Shin</w:t>
      </w:r>
      <w:r w:rsidR="001A653F" w:rsidRPr="001E668E">
        <w:rPr>
          <w:rFonts w:eastAsiaTheme="minorEastAsia" w:cs="Times New Roman"/>
          <w:szCs w:val="24"/>
          <w:vertAlign w:val="superscript"/>
        </w:rPr>
        <w:t>1</w:t>
      </w:r>
      <w:r w:rsidR="008271DE" w:rsidRPr="001E668E">
        <w:rPr>
          <w:rFonts w:eastAsiaTheme="minorEastAsia" w:cs="Times New Roman"/>
          <w:szCs w:val="24"/>
        </w:rPr>
        <w:t>,</w:t>
      </w:r>
      <w:r w:rsidRPr="001E668E">
        <w:rPr>
          <w:rFonts w:eastAsiaTheme="minorEastAsia" w:cs="Times New Roman"/>
          <w:szCs w:val="24"/>
        </w:rPr>
        <w:t xml:space="preserve"> </w:t>
      </w:r>
      <w:r w:rsidR="00752412">
        <w:rPr>
          <w:rFonts w:eastAsiaTheme="minorEastAsia" w:cs="Times New Roman"/>
          <w:szCs w:val="24"/>
        </w:rPr>
        <w:t>Yoojin Kang</w:t>
      </w:r>
      <w:r w:rsidR="00752412" w:rsidRPr="001E668E">
        <w:rPr>
          <w:rFonts w:eastAsiaTheme="minorEastAsia" w:cs="Times New Roman"/>
          <w:szCs w:val="24"/>
          <w:vertAlign w:val="superscript"/>
        </w:rPr>
        <w:t>1</w:t>
      </w:r>
      <w:r w:rsidR="00752412">
        <w:rPr>
          <w:rFonts w:eastAsiaTheme="minorEastAsia" w:cs="Times New Roman"/>
          <w:szCs w:val="24"/>
        </w:rPr>
        <w:t>,</w:t>
      </w:r>
      <w:r w:rsidR="00456604" w:rsidRPr="00456604">
        <w:rPr>
          <w:rFonts w:eastAsiaTheme="minorEastAsia" w:cs="Times New Roman"/>
          <w:szCs w:val="24"/>
        </w:rPr>
        <w:t xml:space="preserve"> </w:t>
      </w:r>
      <w:r w:rsidR="00456604">
        <w:rPr>
          <w:rFonts w:eastAsiaTheme="minorEastAsia" w:cs="Times New Roman"/>
          <w:szCs w:val="24"/>
        </w:rPr>
        <w:t>Seohui Park</w:t>
      </w:r>
      <w:r w:rsidR="00456604" w:rsidRPr="00832AD1">
        <w:rPr>
          <w:rFonts w:eastAsiaTheme="minorEastAsia" w:cs="Times New Roman"/>
          <w:szCs w:val="24"/>
          <w:vertAlign w:val="superscript"/>
        </w:rPr>
        <w:t>1</w:t>
      </w:r>
      <w:r w:rsidR="00456604">
        <w:rPr>
          <w:rFonts w:eastAsiaTheme="minorEastAsia" w:cs="Times New Roman"/>
          <w:szCs w:val="24"/>
        </w:rPr>
        <w:t>,</w:t>
      </w:r>
      <w:r w:rsidR="00752412">
        <w:rPr>
          <w:rFonts w:eastAsiaTheme="minorEastAsia" w:cs="Times New Roman"/>
          <w:szCs w:val="24"/>
        </w:rPr>
        <w:t xml:space="preserve"> </w:t>
      </w:r>
      <w:r w:rsidR="00752412" w:rsidRPr="001E668E">
        <w:rPr>
          <w:rFonts w:eastAsiaTheme="minorEastAsia" w:cs="Times New Roman"/>
          <w:szCs w:val="24"/>
        </w:rPr>
        <w:t>Jungho Im</w:t>
      </w:r>
      <w:r w:rsidR="00752412" w:rsidRPr="001E668E">
        <w:rPr>
          <w:rFonts w:eastAsiaTheme="minorEastAsia" w:cs="Times New Roman"/>
          <w:szCs w:val="24"/>
          <w:vertAlign w:val="superscript"/>
        </w:rPr>
        <w:t>1</w:t>
      </w:r>
      <w:r w:rsidR="000A5142">
        <w:rPr>
          <w:rFonts w:eastAsiaTheme="minorEastAsia" w:cs="Times New Roman"/>
          <w:szCs w:val="24"/>
          <w:vertAlign w:val="superscript"/>
        </w:rPr>
        <w:t>,</w:t>
      </w:r>
      <w:r w:rsidR="00752412" w:rsidRPr="001E668E">
        <w:rPr>
          <w:rFonts w:eastAsiaTheme="minorEastAsia" w:cs="Times New Roman"/>
          <w:szCs w:val="24"/>
          <w:vertAlign w:val="superscript"/>
        </w:rPr>
        <w:t>*</w:t>
      </w:r>
      <w:r w:rsidR="00752412" w:rsidRPr="00456604">
        <w:rPr>
          <w:rFonts w:eastAsiaTheme="minorEastAsia" w:cs="Times New Roman"/>
          <w:szCs w:val="24"/>
        </w:rPr>
        <w:t>,</w:t>
      </w:r>
      <w:r w:rsidR="00752412">
        <w:rPr>
          <w:rFonts w:eastAsiaTheme="minorEastAsia" w:cs="Times New Roman"/>
          <w:szCs w:val="24"/>
        </w:rPr>
        <w:t xml:space="preserve"> </w:t>
      </w:r>
      <w:r w:rsidR="00441D1F">
        <w:rPr>
          <w:rFonts w:eastAsiaTheme="minorEastAsia" w:cs="Times New Roman"/>
          <w:szCs w:val="24"/>
        </w:rPr>
        <w:t>Cheolhee Yoo</w:t>
      </w:r>
      <w:r w:rsidR="00832AD1" w:rsidRPr="00832AD1">
        <w:rPr>
          <w:rFonts w:eastAsiaTheme="minorEastAsia" w:cs="Times New Roman"/>
          <w:szCs w:val="24"/>
          <w:vertAlign w:val="superscript"/>
        </w:rPr>
        <w:t>1</w:t>
      </w:r>
      <w:r w:rsidR="000A5142" w:rsidRPr="00456604">
        <w:rPr>
          <w:rFonts w:eastAsiaTheme="minorEastAsia" w:cs="Times New Roman"/>
          <w:szCs w:val="24"/>
        </w:rPr>
        <w:t>,</w:t>
      </w:r>
      <w:r w:rsidR="000A5142">
        <w:rPr>
          <w:rFonts w:eastAsiaTheme="minorEastAsia" w:cs="Times New Roman"/>
          <w:szCs w:val="24"/>
        </w:rPr>
        <w:t xml:space="preserve"> Lindi J. Quackenbush</w:t>
      </w:r>
      <w:r w:rsidR="000A5142">
        <w:rPr>
          <w:rFonts w:eastAsiaTheme="minorEastAsia" w:cs="Times New Roman"/>
          <w:szCs w:val="24"/>
          <w:vertAlign w:val="superscript"/>
        </w:rPr>
        <w:t>2</w:t>
      </w:r>
    </w:p>
    <w:p w14:paraId="043F03EA" w14:textId="476A4EE6" w:rsidR="00C16962" w:rsidRPr="001E668E" w:rsidRDefault="001A653F" w:rsidP="00E73B45">
      <w:pPr>
        <w:spacing w:line="480" w:lineRule="auto"/>
        <w:jc w:val="center"/>
        <w:rPr>
          <w:rFonts w:eastAsiaTheme="minorEastAsia" w:cs="Times New Roman"/>
          <w:i/>
          <w:szCs w:val="24"/>
        </w:rPr>
      </w:pPr>
      <w:r w:rsidRPr="001E668E">
        <w:rPr>
          <w:rFonts w:eastAsiaTheme="minorEastAsia" w:cs="Times New Roman"/>
          <w:szCs w:val="24"/>
          <w:vertAlign w:val="superscript"/>
        </w:rPr>
        <w:t>1</w:t>
      </w:r>
      <w:r w:rsidR="00C16962" w:rsidRPr="001E668E">
        <w:rPr>
          <w:rFonts w:eastAsiaTheme="minorEastAsia" w:cs="Times New Roman"/>
          <w:i/>
          <w:szCs w:val="24"/>
        </w:rPr>
        <w:t xml:space="preserve">School of Urban &amp; Environmental Engineering, Ulsan National Institute of Science and Technology, Ulsan, </w:t>
      </w:r>
      <w:r w:rsidR="000A5142">
        <w:rPr>
          <w:rFonts w:eastAsiaTheme="minorEastAsia" w:cs="Times New Roman"/>
          <w:i/>
          <w:szCs w:val="24"/>
        </w:rPr>
        <w:t xml:space="preserve">44919, </w:t>
      </w:r>
      <w:r w:rsidR="00C16962" w:rsidRPr="001E668E">
        <w:rPr>
          <w:rFonts w:eastAsiaTheme="minorEastAsia" w:cs="Times New Roman"/>
          <w:i/>
          <w:szCs w:val="24"/>
        </w:rPr>
        <w:t>Republic of Korea</w:t>
      </w:r>
    </w:p>
    <w:p w14:paraId="1D713781" w14:textId="77777777" w:rsidR="00D55E3E" w:rsidRDefault="000A5142" w:rsidP="00D55E3E">
      <w:pPr>
        <w:spacing w:line="480" w:lineRule="auto"/>
        <w:jc w:val="center"/>
        <w:rPr>
          <w:rFonts w:eastAsiaTheme="minorEastAsia" w:cs="Times New Roman"/>
          <w:i/>
          <w:szCs w:val="24"/>
        </w:rPr>
      </w:pPr>
      <w:bookmarkStart w:id="2" w:name="OLE_LINK130"/>
      <w:r>
        <w:rPr>
          <w:rFonts w:eastAsiaTheme="minorEastAsia" w:cs="Times New Roman"/>
          <w:szCs w:val="24"/>
          <w:vertAlign w:val="superscript"/>
        </w:rPr>
        <w:t>2</w:t>
      </w:r>
      <w:r>
        <w:rPr>
          <w:rFonts w:eastAsiaTheme="minorEastAsia" w:cs="Times New Roman"/>
          <w:i/>
          <w:szCs w:val="24"/>
        </w:rPr>
        <w:t>Environmental Resources Engineering, State University of New York, College of Environmental Science and Forestry, Syracuse, NY 13210, USA</w:t>
      </w:r>
      <w:bookmarkEnd w:id="2"/>
    </w:p>
    <w:p w14:paraId="0318F48A" w14:textId="77777777" w:rsidR="00D55E3E" w:rsidRDefault="00D55E3E">
      <w:pPr>
        <w:spacing w:line="480" w:lineRule="auto"/>
        <w:rPr>
          <w:rFonts w:eastAsiaTheme="minorEastAsia" w:cs="Times New Roman"/>
          <w:szCs w:val="24"/>
        </w:rPr>
      </w:pPr>
    </w:p>
    <w:p w14:paraId="3004F5C5" w14:textId="3F8BE918" w:rsidR="00D55E3E" w:rsidRDefault="00D55E3E">
      <w:pPr>
        <w:spacing w:line="480" w:lineRule="auto"/>
        <w:rPr>
          <w:rFonts w:eastAsiaTheme="minorEastAsia" w:cs="Times New Roman"/>
          <w:szCs w:val="24"/>
        </w:rPr>
      </w:pPr>
      <w:r>
        <w:rPr>
          <w:rFonts w:eastAsiaTheme="minorEastAsia" w:cs="Times New Roman" w:hint="eastAsia"/>
          <w:szCs w:val="24"/>
        </w:rPr>
        <w:t>T</w:t>
      </w:r>
      <w:r>
        <w:rPr>
          <w:rFonts w:eastAsiaTheme="minorEastAsia" w:cs="Times New Roman"/>
          <w:szCs w:val="24"/>
        </w:rPr>
        <w:t>he first two authors equally contributed to the paper.</w:t>
      </w:r>
    </w:p>
    <w:p w14:paraId="4ED10895" w14:textId="0309F4E7" w:rsidR="00471298" w:rsidRPr="001E668E" w:rsidRDefault="00C16962">
      <w:pPr>
        <w:spacing w:line="480" w:lineRule="auto"/>
        <w:rPr>
          <w:rFonts w:eastAsiaTheme="minorEastAsia" w:cs="Times New Roman"/>
          <w:szCs w:val="24"/>
        </w:rPr>
      </w:pPr>
      <w:r w:rsidRPr="001E668E">
        <w:rPr>
          <w:rFonts w:eastAsiaTheme="minorEastAsia" w:cs="Times New Roman"/>
          <w:szCs w:val="24"/>
        </w:rPr>
        <w:t>*Corresponding Author</w:t>
      </w:r>
    </w:p>
    <w:p w14:paraId="4443258E" w14:textId="77777777" w:rsidR="00471298" w:rsidRPr="001E668E" w:rsidRDefault="00940BD6" w:rsidP="00087B75">
      <w:pPr>
        <w:spacing w:line="480" w:lineRule="auto"/>
        <w:outlineLvl w:val="0"/>
        <w:rPr>
          <w:rFonts w:eastAsiaTheme="minorEastAsia" w:cs="Times New Roman"/>
          <w:szCs w:val="24"/>
          <w:vertAlign w:val="superscript"/>
        </w:rPr>
      </w:pPr>
      <w:r w:rsidRPr="001E668E">
        <w:rPr>
          <w:rFonts w:eastAsia="Arial Unicode MS" w:cs="Times New Roman"/>
          <w:szCs w:val="24"/>
        </w:rPr>
        <w:t>Jungho I</w:t>
      </w:r>
      <w:r w:rsidRPr="00B05530">
        <w:rPr>
          <w:rFonts w:eastAsia="Arial Unicode MS" w:cs="Times New Roman"/>
          <w:szCs w:val="24"/>
        </w:rPr>
        <w:t>m</w:t>
      </w:r>
      <w:r w:rsidR="00C128E1" w:rsidRPr="00B05530">
        <w:rPr>
          <w:rFonts w:eastAsia="Arial Unicode MS" w:cs="Times New Roman"/>
          <w:szCs w:val="24"/>
        </w:rPr>
        <w:t xml:space="preserve"> (</w:t>
      </w:r>
      <w:hyperlink r:id="rId11" w:history="1">
        <w:r w:rsidRPr="001E668E">
          <w:rPr>
            <w:rStyle w:val="Hyperlink"/>
            <w:rFonts w:cs="Times New Roman"/>
            <w:b/>
            <w:bCs/>
            <w:szCs w:val="24"/>
          </w:rPr>
          <w:t>ersgis@unist.ac.kr</w:t>
        </w:r>
      </w:hyperlink>
      <w:r w:rsidR="00C16962" w:rsidRPr="001E668E">
        <w:rPr>
          <w:rFonts w:eastAsiaTheme="minorEastAsia" w:cs="Times New Roman"/>
          <w:b/>
          <w:bCs/>
          <w:color w:val="5C585A"/>
          <w:szCs w:val="24"/>
        </w:rPr>
        <w:t>)</w:t>
      </w:r>
    </w:p>
    <w:p w14:paraId="3942E7E3" w14:textId="4B8278C3" w:rsidR="00A72536" w:rsidRDefault="00A72536">
      <w:pPr>
        <w:widowControl/>
        <w:wordWrap/>
        <w:autoSpaceDE/>
        <w:autoSpaceDN/>
        <w:spacing w:after="200" w:line="276" w:lineRule="auto"/>
        <w:rPr>
          <w:rFonts w:eastAsia="Malgun Gothic" w:cs="Times New Roman"/>
          <w:bCs/>
          <w:szCs w:val="24"/>
        </w:rPr>
      </w:pPr>
      <w:r>
        <w:rPr>
          <w:rFonts w:eastAsia="Malgun Gothic" w:cs="Times New Roman"/>
          <w:bCs/>
          <w:szCs w:val="24"/>
        </w:rPr>
        <w:br w:type="page"/>
      </w:r>
    </w:p>
    <w:p w14:paraId="1C65F430" w14:textId="6BBB8BDB" w:rsidR="002E38D8" w:rsidRPr="002E38D8" w:rsidRDefault="002E38D8" w:rsidP="002E38D8">
      <w:pPr>
        <w:spacing w:line="480" w:lineRule="auto"/>
        <w:ind w:firstLineChars="200" w:firstLine="480"/>
        <w:rPr>
          <w:rFonts w:eastAsiaTheme="minorEastAsia" w:cs="Times New Roman"/>
        </w:rPr>
        <w:sectPr w:rsidR="002E38D8" w:rsidRPr="002E38D8" w:rsidSect="008F7C40">
          <w:footerReference w:type="default" r:id="rId12"/>
          <w:pgSz w:w="11906" w:h="16838"/>
          <w:pgMar w:top="1701" w:right="1440" w:bottom="1440" w:left="1440" w:header="851" w:footer="992" w:gutter="0"/>
          <w:lnNumType w:countBy="1" w:restart="continuous"/>
          <w:cols w:space="425"/>
          <w:docGrid w:linePitch="360"/>
        </w:sectPr>
      </w:pPr>
      <w:bookmarkStart w:id="3" w:name="OLE_LINK82"/>
      <w:bookmarkStart w:id="4" w:name="OLE_LINK84"/>
      <w:bookmarkStart w:id="5" w:name="OLE_LINK79"/>
      <w:bookmarkStart w:id="6" w:name="OLE_LINK70"/>
    </w:p>
    <w:p w14:paraId="1F4F0162" w14:textId="2B3BA271" w:rsidR="00640A93" w:rsidRPr="004D0BBC" w:rsidRDefault="00133992" w:rsidP="006C2873">
      <w:pPr>
        <w:pStyle w:val="Caption"/>
        <w:keepNext/>
        <w:rPr>
          <w:rFonts w:eastAsiaTheme="minorEastAsia" w:cs="Times New Roman"/>
          <w:sz w:val="22"/>
          <w:szCs w:val="22"/>
        </w:rPr>
      </w:pPr>
      <w:r w:rsidRPr="00411E97">
        <w:rPr>
          <w:rFonts w:cs="Times New Roman"/>
          <w:sz w:val="22"/>
          <w:szCs w:val="22"/>
          <w:highlight w:val="yellow"/>
        </w:rPr>
        <w:lastRenderedPageBreak/>
        <w:t xml:space="preserve">Table </w:t>
      </w:r>
      <w:r w:rsidR="00564B86" w:rsidRPr="00411E97">
        <w:rPr>
          <w:rFonts w:cs="Times New Roman"/>
          <w:sz w:val="22"/>
          <w:szCs w:val="22"/>
          <w:highlight w:val="yellow"/>
        </w:rPr>
        <w:t>S1</w:t>
      </w:r>
      <w:r w:rsidR="00733C4A" w:rsidRPr="00411E97">
        <w:rPr>
          <w:rFonts w:cs="Times New Roman"/>
          <w:sz w:val="22"/>
          <w:szCs w:val="22"/>
          <w:highlight w:val="yellow"/>
        </w:rPr>
        <w:t>.</w:t>
      </w:r>
      <w:r w:rsidRPr="00411E97">
        <w:rPr>
          <w:rFonts w:cs="Times New Roman"/>
          <w:sz w:val="22"/>
          <w:szCs w:val="22"/>
          <w:highlight w:val="yellow"/>
        </w:rPr>
        <w:t xml:space="preserve"> </w:t>
      </w:r>
      <w:r w:rsidR="00411E97" w:rsidRPr="00411E97">
        <w:rPr>
          <w:rFonts w:cs="Times New Roman"/>
          <w:sz w:val="22"/>
          <w:szCs w:val="22"/>
          <w:highlight w:val="yellow"/>
        </w:rPr>
        <w:t xml:space="preserve">Summary </w:t>
      </w:r>
      <w:r w:rsidRPr="00411E97">
        <w:rPr>
          <w:rFonts w:cs="Times New Roman"/>
          <w:sz w:val="22"/>
          <w:szCs w:val="22"/>
          <w:highlight w:val="yellow"/>
        </w:rPr>
        <w:t xml:space="preserve">of </w:t>
      </w:r>
      <w:r w:rsidR="00411E97" w:rsidRPr="00411E97">
        <w:rPr>
          <w:rFonts w:cs="Times New Roman"/>
          <w:sz w:val="22"/>
          <w:szCs w:val="22"/>
          <w:highlight w:val="yellow"/>
        </w:rPr>
        <w:t xml:space="preserve">the </w:t>
      </w:r>
      <w:r w:rsidRPr="00411E97">
        <w:rPr>
          <w:rFonts w:cs="Times New Roman"/>
          <w:sz w:val="22"/>
          <w:szCs w:val="22"/>
          <w:highlight w:val="yellow"/>
        </w:rPr>
        <w:t xml:space="preserve">reviewed </w:t>
      </w:r>
      <w:r w:rsidR="00411E97" w:rsidRPr="00411E97">
        <w:rPr>
          <w:rFonts w:cs="Times New Roman"/>
          <w:sz w:val="22"/>
          <w:szCs w:val="22"/>
          <w:highlight w:val="yellow"/>
        </w:rPr>
        <w:t>papers in this study.</w:t>
      </w:r>
    </w:p>
    <w:tbl>
      <w:tblPr>
        <w:tblStyle w:val="21"/>
        <w:tblW w:w="5000" w:type="pct"/>
        <w:tblLook w:val="04A0" w:firstRow="1" w:lastRow="0" w:firstColumn="1" w:lastColumn="0" w:noHBand="0" w:noVBand="1"/>
      </w:tblPr>
      <w:tblGrid>
        <w:gridCol w:w="3178"/>
        <w:gridCol w:w="1416"/>
        <w:gridCol w:w="1901"/>
        <w:gridCol w:w="1720"/>
        <w:gridCol w:w="4706"/>
        <w:gridCol w:w="776"/>
      </w:tblGrid>
      <w:tr w:rsidR="00AD2EE3" w:rsidRPr="006D7FB1" w14:paraId="6502B20D" w14:textId="77777777" w:rsidTr="00AD2EE3">
        <w:tc>
          <w:tcPr>
            <w:tcW w:w="1160" w:type="pct"/>
            <w:tcBorders>
              <w:top w:val="single" w:sz="18" w:space="0" w:color="auto"/>
              <w:left w:val="nil"/>
              <w:bottom w:val="single" w:sz="18" w:space="0" w:color="auto"/>
              <w:right w:val="nil"/>
            </w:tcBorders>
            <w:vAlign w:val="center"/>
          </w:tcPr>
          <w:p w14:paraId="56D68F95" w14:textId="717D78AD" w:rsidR="007B0D43" w:rsidRPr="002742BB" w:rsidRDefault="007B0D43" w:rsidP="002E38D8">
            <w:pPr>
              <w:jc w:val="center"/>
              <w:rPr>
                <w:rFonts w:eastAsia="Malgun Gothic" w:cs="Times New Roman"/>
                <w:b/>
                <w:bCs/>
                <w:color w:val="000000"/>
              </w:rPr>
            </w:pPr>
            <w:r>
              <w:rPr>
                <w:rFonts w:eastAsia="Malgun Gothic" w:cs="Times New Roman"/>
                <w:b/>
                <w:bCs/>
                <w:color w:val="000000"/>
                <w:kern w:val="0"/>
              </w:rPr>
              <w:t>Author</w:t>
            </w:r>
            <w:r w:rsidR="00364FE5">
              <w:rPr>
                <w:rFonts w:eastAsia="Malgun Gothic" w:cs="Times New Roman"/>
                <w:b/>
                <w:bCs/>
                <w:color w:val="000000"/>
                <w:kern w:val="0"/>
              </w:rPr>
              <w:t>s</w:t>
            </w:r>
            <w:r>
              <w:rPr>
                <w:rFonts w:eastAsia="Malgun Gothic" w:cs="Times New Roman"/>
                <w:b/>
                <w:bCs/>
                <w:color w:val="000000"/>
                <w:kern w:val="0"/>
              </w:rPr>
              <w:t xml:space="preserve"> (year)</w:t>
            </w:r>
          </w:p>
        </w:tc>
        <w:tc>
          <w:tcPr>
            <w:tcW w:w="517" w:type="pct"/>
            <w:tcBorders>
              <w:top w:val="single" w:sz="18" w:space="0" w:color="auto"/>
              <w:left w:val="nil"/>
              <w:bottom w:val="single" w:sz="18" w:space="0" w:color="auto"/>
              <w:right w:val="nil"/>
            </w:tcBorders>
            <w:vAlign w:val="center"/>
          </w:tcPr>
          <w:p w14:paraId="7776F2D7" w14:textId="77777777" w:rsidR="007B0D43" w:rsidRPr="002742BB" w:rsidRDefault="007B0D43" w:rsidP="00706E89">
            <w:pPr>
              <w:jc w:val="center"/>
              <w:rPr>
                <w:rFonts w:eastAsia="Malgun Gothic" w:cs="Times New Roman"/>
                <w:b/>
                <w:bCs/>
                <w:color w:val="000000"/>
              </w:rPr>
            </w:pPr>
            <w:r w:rsidRPr="002742BB">
              <w:rPr>
                <w:rFonts w:eastAsia="Malgun Gothic" w:cs="Times New Roman"/>
                <w:b/>
                <w:bCs/>
                <w:color w:val="000000"/>
              </w:rPr>
              <w:t>Study area (nation scale)</w:t>
            </w:r>
          </w:p>
        </w:tc>
        <w:tc>
          <w:tcPr>
            <w:tcW w:w="694" w:type="pct"/>
            <w:tcBorders>
              <w:top w:val="single" w:sz="18" w:space="0" w:color="auto"/>
              <w:left w:val="nil"/>
              <w:bottom w:val="single" w:sz="18" w:space="0" w:color="auto"/>
              <w:right w:val="nil"/>
            </w:tcBorders>
            <w:vAlign w:val="center"/>
          </w:tcPr>
          <w:p w14:paraId="294F120D" w14:textId="19BA05E5" w:rsidR="007B0D43" w:rsidRPr="002742BB" w:rsidRDefault="007B0D43" w:rsidP="00706E89">
            <w:pPr>
              <w:jc w:val="center"/>
              <w:rPr>
                <w:rFonts w:eastAsia="Malgun Gothic" w:cs="Times New Roman"/>
                <w:b/>
                <w:bCs/>
                <w:color w:val="000000"/>
              </w:rPr>
            </w:pPr>
            <w:r w:rsidRPr="002742BB">
              <w:rPr>
                <w:rFonts w:eastAsia="Malgun Gothic" w:cs="Times New Roman"/>
                <w:b/>
                <w:bCs/>
                <w:color w:val="000000"/>
              </w:rPr>
              <w:t>Satellite data</w:t>
            </w:r>
            <w:r w:rsidR="007873B7" w:rsidRPr="007873B7">
              <w:rPr>
                <w:rFonts w:eastAsia="Malgun Gothic" w:cs="Times New Roman"/>
                <w:b/>
                <w:bCs/>
                <w:color w:val="000000"/>
                <w:vertAlign w:val="superscript"/>
              </w:rPr>
              <w:t>a</w:t>
            </w:r>
            <w:r w:rsidRPr="002742BB">
              <w:rPr>
                <w:rFonts w:eastAsia="Malgun Gothic" w:cs="Times New Roman"/>
                <w:b/>
                <w:bCs/>
                <w:color w:val="000000"/>
              </w:rPr>
              <w:t xml:space="preserve"> </w:t>
            </w:r>
            <w:r>
              <w:rPr>
                <w:rFonts w:eastAsia="Malgun Gothic" w:cs="Times New Roman"/>
                <w:b/>
                <w:bCs/>
                <w:color w:val="000000"/>
              </w:rPr>
              <w:br/>
            </w:r>
            <w:r w:rsidRPr="002742BB">
              <w:rPr>
                <w:rFonts w:eastAsia="Malgun Gothic" w:cs="Times New Roman"/>
                <w:b/>
                <w:bCs/>
                <w:color w:val="000000"/>
              </w:rPr>
              <w:t>(AOD)</w:t>
            </w:r>
          </w:p>
        </w:tc>
        <w:tc>
          <w:tcPr>
            <w:tcW w:w="628" w:type="pct"/>
            <w:tcBorders>
              <w:top w:val="single" w:sz="18" w:space="0" w:color="auto"/>
              <w:left w:val="nil"/>
              <w:bottom w:val="single" w:sz="18" w:space="0" w:color="auto"/>
              <w:right w:val="nil"/>
            </w:tcBorders>
            <w:vAlign w:val="center"/>
          </w:tcPr>
          <w:p w14:paraId="59744CD2" w14:textId="1080DF7C" w:rsidR="007B0D43" w:rsidRPr="002742BB" w:rsidRDefault="007B0D43" w:rsidP="00706E89">
            <w:pPr>
              <w:jc w:val="center"/>
              <w:rPr>
                <w:rFonts w:eastAsia="Malgun Gothic" w:cs="Times New Roman"/>
                <w:b/>
                <w:bCs/>
                <w:color w:val="000000"/>
              </w:rPr>
            </w:pPr>
            <w:r w:rsidRPr="002742BB">
              <w:rPr>
                <w:rFonts w:eastAsia="Malgun Gothic" w:cs="Times New Roman"/>
                <w:b/>
                <w:bCs/>
                <w:color w:val="000000"/>
              </w:rPr>
              <w:t>Method</w:t>
            </w:r>
            <w:r w:rsidR="007873B7" w:rsidRPr="007873B7">
              <w:rPr>
                <w:rFonts w:eastAsia="Malgun Gothic" w:cs="Times New Roman"/>
                <w:b/>
                <w:bCs/>
                <w:color w:val="000000"/>
                <w:vertAlign w:val="superscript"/>
              </w:rPr>
              <w:t>b</w:t>
            </w:r>
          </w:p>
        </w:tc>
        <w:tc>
          <w:tcPr>
            <w:tcW w:w="1718" w:type="pct"/>
            <w:tcBorders>
              <w:top w:val="single" w:sz="18" w:space="0" w:color="auto"/>
              <w:left w:val="nil"/>
              <w:bottom w:val="single" w:sz="18" w:space="0" w:color="auto"/>
              <w:right w:val="nil"/>
            </w:tcBorders>
            <w:vAlign w:val="center"/>
          </w:tcPr>
          <w:p w14:paraId="5DB3F4CC" w14:textId="3B0A61DA" w:rsidR="007B0D43" w:rsidRPr="002742BB" w:rsidRDefault="007B0D43" w:rsidP="00706E89">
            <w:pPr>
              <w:jc w:val="center"/>
              <w:rPr>
                <w:rFonts w:eastAsia="Malgun Gothic" w:cs="Times New Roman"/>
                <w:b/>
                <w:bCs/>
                <w:color w:val="000000"/>
              </w:rPr>
            </w:pPr>
            <w:r w:rsidRPr="002742BB">
              <w:rPr>
                <w:rFonts w:eastAsia="Malgun Gothic" w:cs="Times New Roman"/>
                <w:b/>
                <w:bCs/>
                <w:color w:val="000000"/>
              </w:rPr>
              <w:t>Result</w:t>
            </w:r>
            <w:r w:rsidR="00EE6632">
              <w:rPr>
                <w:rFonts w:eastAsia="Malgun Gothic" w:cs="Times New Roman"/>
                <w:b/>
                <w:bCs/>
                <w:color w:val="000000"/>
              </w:rPr>
              <w:t>s</w:t>
            </w:r>
            <w:r w:rsidR="007873B7" w:rsidRPr="007873B7">
              <w:rPr>
                <w:rFonts w:eastAsia="Malgun Gothic" w:cs="Times New Roman"/>
                <w:b/>
                <w:bCs/>
                <w:color w:val="000000"/>
                <w:vertAlign w:val="superscript"/>
              </w:rPr>
              <w:t>c</w:t>
            </w:r>
          </w:p>
        </w:tc>
        <w:tc>
          <w:tcPr>
            <w:tcW w:w="283" w:type="pct"/>
            <w:tcBorders>
              <w:top w:val="single" w:sz="18" w:space="0" w:color="auto"/>
              <w:left w:val="nil"/>
              <w:bottom w:val="single" w:sz="18" w:space="0" w:color="auto"/>
              <w:right w:val="nil"/>
            </w:tcBorders>
            <w:vAlign w:val="center"/>
          </w:tcPr>
          <w:p w14:paraId="5BC30E26" w14:textId="77777777" w:rsidR="007B0D43" w:rsidRPr="002742BB" w:rsidRDefault="007B0D43" w:rsidP="00706E89">
            <w:pPr>
              <w:jc w:val="center"/>
              <w:rPr>
                <w:rFonts w:eastAsia="Malgun Gothic" w:cs="Times New Roman"/>
                <w:b/>
                <w:bCs/>
                <w:color w:val="000000"/>
              </w:rPr>
            </w:pPr>
            <w:r w:rsidRPr="002742BB">
              <w:rPr>
                <w:rFonts w:eastAsia="Malgun Gothic" w:cs="Times New Roman"/>
                <w:b/>
                <w:bCs/>
                <w:color w:val="000000"/>
              </w:rPr>
              <w:t>Target</w:t>
            </w:r>
          </w:p>
        </w:tc>
      </w:tr>
      <w:tr w:rsidR="00AD2EE3" w:rsidRPr="006D7FB1" w14:paraId="31EB51EC" w14:textId="77777777" w:rsidTr="00AD2EE3">
        <w:tc>
          <w:tcPr>
            <w:tcW w:w="1160" w:type="pct"/>
            <w:tcBorders>
              <w:top w:val="single" w:sz="18" w:space="0" w:color="auto"/>
              <w:left w:val="nil"/>
              <w:right w:val="nil"/>
            </w:tcBorders>
            <w:vAlign w:val="center"/>
          </w:tcPr>
          <w:p w14:paraId="33758C4B" w14:textId="0A5BE2B3" w:rsidR="007B0D43" w:rsidRPr="00627223"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775F39">
              <w:rPr>
                <w:rFonts w:eastAsia="Malgun Gothic" w:cs="Times New Roman"/>
                <w:color w:val="000000"/>
                <w:sz w:val="22"/>
              </w:rPr>
              <w:instrText xml:space="preserve"> ADDIN EN.CITE &lt;EndNote&gt;&lt;Cite AuthorYear="1"&gt;&lt;Author&gt;Gupta&lt;/Author&gt;&lt;Year&gt;2009&lt;/Year&gt;&lt;RecNum&gt;113&lt;/RecNum&gt;&lt;DisplayText&gt;Gupta and Christopher (2009a)&lt;/DisplayText&gt;&lt;record&gt;&lt;rec-number&gt;113&lt;/rec-number&gt;&lt;foreign-keys&gt;&lt;key app="EN" db-id="s0sd9ts0o2ve93ev003xzwso92tv9rfaw0rx" timestamp="1565546728"&gt;113&lt;/key&gt;&lt;key app="ENWeb" db-id=""&gt;0&lt;/key&gt;&lt;/foreign-keys&gt;&lt;ref-type name="Journal Article"&gt;17&lt;/ref-type&gt;&lt;contributors&gt;&lt;authors&gt;&lt;author&gt;Gupta, Pawan&lt;/author&gt;&lt;author&gt;Christopher, Sundar A.&lt;/author&gt;&lt;/authors&gt;&lt;/contributors&gt;&lt;titles&gt;&lt;title&gt;Particulate matter air quality assessment using integrated surface, satellite, and meteorological products: 2. A neural network approach&lt;/title&gt;&lt;secondary-title&gt;Journal of Geophysical Research: Atmospheres&lt;/secondary-title&gt;&lt;alt-title&gt;JGR&lt;/alt-title&gt;&lt;/titles&gt;&lt;periodical&gt;&lt;full-title&gt;Journal of Geophysical Research: Atmospheres&lt;/full-title&gt;&lt;abbr-1&gt;JGRAtmos&lt;/abbr-1&gt;&lt;/periodical&gt;&lt;volume&gt;114&lt;/volume&gt;&lt;number&gt;D20&lt;/number&gt;&lt;keywords&gt;&lt;keyword&gt;air quality&lt;/keyword&gt;&lt;keyword&gt;neural network&lt;/keyword&gt;&lt;keyword&gt;satellite&lt;/keyword&gt;&lt;/keywords&gt;&lt;dates&gt;&lt;year&gt;2009&lt;/year&gt;&lt;pub-dates&gt;&lt;date&gt;2009/10/27&lt;/date&gt;&lt;/pub-dates&gt;&lt;/dates&gt;&lt;isbn&gt;0148-0227&lt;/isbn&gt;&lt;urls&gt;&lt;related-urls&gt;&lt;url&gt;https://doi.org/10.1029/2008JD011497&lt;/url&gt;&lt;/related-urls&gt;&lt;/urls&gt;&lt;electronic-resource-num&gt;10.1029/2008JD01149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upta and Christopher (2009a)</w:t>
            </w:r>
            <w:r>
              <w:rPr>
                <w:rFonts w:eastAsia="Malgun Gothic" w:cs="Times New Roman"/>
                <w:color w:val="000000"/>
                <w:sz w:val="22"/>
              </w:rPr>
              <w:fldChar w:fldCharType="end"/>
            </w:r>
          </w:p>
        </w:tc>
        <w:tc>
          <w:tcPr>
            <w:tcW w:w="517" w:type="pct"/>
            <w:tcBorders>
              <w:top w:val="single" w:sz="18" w:space="0" w:color="auto"/>
              <w:left w:val="nil"/>
              <w:right w:val="nil"/>
            </w:tcBorders>
            <w:vAlign w:val="center"/>
          </w:tcPr>
          <w:p w14:paraId="26CAE83B"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top w:val="single" w:sz="18" w:space="0" w:color="auto"/>
              <w:left w:val="nil"/>
              <w:right w:val="nil"/>
            </w:tcBorders>
            <w:vAlign w:val="center"/>
          </w:tcPr>
          <w:p w14:paraId="513BE737"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top w:val="single" w:sz="18" w:space="0" w:color="auto"/>
              <w:left w:val="nil"/>
              <w:right w:val="nil"/>
            </w:tcBorders>
            <w:vAlign w:val="center"/>
          </w:tcPr>
          <w:p w14:paraId="02220346"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ANN</w:t>
            </w:r>
          </w:p>
        </w:tc>
        <w:tc>
          <w:tcPr>
            <w:tcW w:w="1718" w:type="pct"/>
            <w:tcBorders>
              <w:top w:val="single" w:sz="18" w:space="0" w:color="auto"/>
              <w:left w:val="nil"/>
              <w:right w:val="nil"/>
            </w:tcBorders>
            <w:vAlign w:val="center"/>
          </w:tcPr>
          <w:p w14:paraId="6DE4432F" w14:textId="03C9B794" w:rsidR="007B0D43" w:rsidRPr="002742BB" w:rsidRDefault="007B0D43" w:rsidP="00706E89">
            <w:pPr>
              <w:jc w:val="center"/>
              <w:rPr>
                <w:rFonts w:eastAsia="Malgun Gothic" w:cs="Times New Roman"/>
                <w:sz w:val="22"/>
              </w:rPr>
            </w:pPr>
            <w:r w:rsidRPr="002742BB">
              <w:rPr>
                <w:rFonts w:eastAsia="Malgun Gothic" w:cs="Times New Roman"/>
                <w:sz w:val="22"/>
              </w:rPr>
              <w:t>R</w:t>
            </w:r>
            <w:r>
              <w:rPr>
                <w:rFonts w:eastAsia="Malgun Gothic" w:cs="Times New Roman"/>
                <w:sz w:val="22"/>
              </w:rPr>
              <w:t xml:space="preserve"> </w:t>
            </w:r>
            <w:r w:rsidRPr="002742BB">
              <w:rPr>
                <w:rFonts w:eastAsia="Malgun Gothic" w:cs="Times New Roman"/>
                <w:sz w:val="22"/>
              </w:rPr>
              <w:t>=</w:t>
            </w:r>
            <w:r>
              <w:rPr>
                <w:rFonts w:eastAsia="Malgun Gothic" w:cs="Times New Roman"/>
                <w:sz w:val="22"/>
              </w:rPr>
              <w:t xml:space="preserve"> </w:t>
            </w:r>
            <w:r w:rsidRPr="002742BB">
              <w:rPr>
                <w:rFonts w:eastAsia="Malgun Gothic" w:cs="Times New Roman"/>
                <w:sz w:val="22"/>
              </w:rPr>
              <w:t>0.78 (daily)</w:t>
            </w:r>
          </w:p>
        </w:tc>
        <w:tc>
          <w:tcPr>
            <w:tcW w:w="283" w:type="pct"/>
            <w:tcBorders>
              <w:top w:val="single" w:sz="18" w:space="0" w:color="auto"/>
              <w:left w:val="nil"/>
              <w:right w:val="nil"/>
            </w:tcBorders>
            <w:vAlign w:val="center"/>
          </w:tcPr>
          <w:p w14:paraId="68F2491A" w14:textId="3D580DD0"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84C5C47" w14:textId="77777777" w:rsidTr="00AD2EE3">
        <w:tc>
          <w:tcPr>
            <w:tcW w:w="1160" w:type="pct"/>
            <w:tcBorders>
              <w:left w:val="nil"/>
              <w:bottom w:val="single" w:sz="4" w:space="0" w:color="auto"/>
              <w:right w:val="nil"/>
            </w:tcBorders>
            <w:vAlign w:val="center"/>
          </w:tcPr>
          <w:p w14:paraId="2BB29EA8" w14:textId="02E0CE83" w:rsidR="007B0D43" w:rsidRPr="00EA3AA5"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775F39">
              <w:rPr>
                <w:rFonts w:eastAsia="Malgun Gothic" w:cs="Times New Roman"/>
                <w:color w:val="000000"/>
                <w:sz w:val="22"/>
              </w:rPr>
              <w:instrText xml:space="preserve"> ADDIN EN.CITE &lt;EndNote&gt;&lt;Cite AuthorYear="1"&gt;&lt;Author&gt;Gupta&lt;/Author&gt;&lt;Year&gt;2009&lt;/Year&gt;&lt;RecNum&gt;114&lt;/RecNum&gt;&lt;DisplayText&gt;Gupta and Christopher (2009b)&lt;/DisplayText&gt;&lt;record&gt;&lt;rec-number&gt;114&lt;/rec-number&gt;&lt;foreign-keys&gt;&lt;key app="EN" db-id="s0sd9ts0o2ve93ev003xzwso92tv9rfaw0rx" timestamp="1565546731"&gt;114&lt;/key&gt;&lt;key app="ENWeb" db-id=""&gt;0&lt;/key&gt;&lt;/foreign-keys&gt;&lt;ref-type name="Journal Article"&gt;17&lt;/ref-type&gt;&lt;contributors&gt;&lt;authors&gt;&lt;author&gt;Gupta, Pawan&lt;/author&gt;&lt;author&gt;Christopher, Sundar A.&lt;/author&gt;&lt;/authors&gt;&lt;/contributors&gt;&lt;titles&gt;&lt;title&gt;Particulate matter air quality assessment using integrated surface, satellite, and meteorological products: Multiple regression approach&lt;/title&gt;&lt;secondary-title&gt;Journal of Geophysical Research: Atmospheres&lt;/secondary-title&gt;&lt;alt-title&gt;JGR&lt;/alt-title&gt;&lt;/titles&gt;&lt;periodical&gt;&lt;full-title&gt;Journal of Geophysical Research: Atmospheres&lt;/full-title&gt;&lt;abbr-1&gt;JGRAtmos&lt;/abbr-1&gt;&lt;/periodical&gt;&lt;volume&gt;114&lt;/volume&gt;&lt;number&gt;D14&lt;/number&gt;&lt;keywords&gt;&lt;keyword&gt;PM2.5&lt;/keyword&gt;&lt;keyword&gt;MODIS&lt;/keyword&gt;&lt;/keywords&gt;&lt;dates&gt;&lt;year&gt;2009&lt;/year&gt;&lt;pub-dates&gt;&lt;date&gt;2009/07/27&lt;/date&gt;&lt;/pub-dates&gt;&lt;/dates&gt;&lt;isbn&gt;0148-0227&lt;/isbn&gt;&lt;urls&gt;&lt;related-urls&gt;&lt;url&gt;https://doi.org/10.1029/2008JD011496&lt;/url&gt;&lt;/related-urls&gt;&lt;/urls&gt;&lt;electronic-resource-num&gt;10.1029/2008JD01149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upta and Christopher (2009b)</w:t>
            </w:r>
            <w:r>
              <w:rPr>
                <w:rFonts w:eastAsia="Malgun Gothic" w:cs="Times New Roman"/>
                <w:color w:val="000000"/>
                <w:sz w:val="22"/>
              </w:rPr>
              <w:fldChar w:fldCharType="end"/>
            </w:r>
          </w:p>
        </w:tc>
        <w:tc>
          <w:tcPr>
            <w:tcW w:w="517" w:type="pct"/>
            <w:tcBorders>
              <w:left w:val="nil"/>
              <w:bottom w:val="single" w:sz="4" w:space="0" w:color="auto"/>
              <w:right w:val="nil"/>
            </w:tcBorders>
            <w:vAlign w:val="center"/>
          </w:tcPr>
          <w:p w14:paraId="298A9DEE"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bottom w:val="single" w:sz="4" w:space="0" w:color="auto"/>
              <w:right w:val="nil"/>
            </w:tcBorders>
            <w:vAlign w:val="center"/>
          </w:tcPr>
          <w:p w14:paraId="45D98A9A"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bottom w:val="single" w:sz="4" w:space="0" w:color="auto"/>
              <w:right w:val="nil"/>
            </w:tcBorders>
            <w:vAlign w:val="center"/>
          </w:tcPr>
          <w:p w14:paraId="45A7194D"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LR</w:t>
            </w:r>
          </w:p>
        </w:tc>
        <w:tc>
          <w:tcPr>
            <w:tcW w:w="1718" w:type="pct"/>
            <w:tcBorders>
              <w:left w:val="nil"/>
              <w:bottom w:val="single" w:sz="4" w:space="0" w:color="auto"/>
              <w:right w:val="nil"/>
            </w:tcBorders>
            <w:vAlign w:val="center"/>
          </w:tcPr>
          <w:p w14:paraId="36827345"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R = 0.51-0.73 (daily)</w:t>
            </w:r>
          </w:p>
        </w:tc>
        <w:tc>
          <w:tcPr>
            <w:tcW w:w="283" w:type="pct"/>
            <w:tcBorders>
              <w:left w:val="nil"/>
              <w:bottom w:val="single" w:sz="4" w:space="0" w:color="auto"/>
              <w:right w:val="nil"/>
            </w:tcBorders>
            <w:vAlign w:val="center"/>
          </w:tcPr>
          <w:p w14:paraId="458CDECE" w14:textId="4B9FD646"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40961A1" w14:textId="77777777" w:rsidTr="00AD2EE3">
        <w:tc>
          <w:tcPr>
            <w:tcW w:w="1160" w:type="pct"/>
            <w:tcBorders>
              <w:left w:val="nil"/>
              <w:right w:val="nil"/>
            </w:tcBorders>
            <w:vAlign w:val="center"/>
          </w:tcPr>
          <w:p w14:paraId="347CE8A9" w14:textId="76505178" w:rsidR="007B0D43" w:rsidRPr="00EF0470"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Tian&lt;/Author&gt;&lt;Year&gt;2010&lt;/Year&gt;&lt;RecNum&gt;263&lt;/RecNum&gt;&lt;DisplayText&gt;Tian and Chen (2010)&lt;/DisplayText&gt;&lt;record&gt;&lt;rec-number&gt;263&lt;/rec-number&gt;&lt;foreign-keys&gt;&lt;key app="EN" db-id="s0sd9ts0o2ve93ev003xzwso92tv9rfaw0rx" timestamp="1565546937"&gt;263&lt;/key&gt;&lt;key app="ENWeb" db-id=""&gt;0&lt;/key&gt;&lt;/foreign-keys&gt;&lt;ref-type name="Journal Article"&gt;17&lt;/ref-type&gt;&lt;contributors&gt;&lt;authors&gt;&lt;author&gt;Tian, Jie&lt;/author&gt;&lt;author&gt;Chen, Dongmei&lt;/author&gt;&lt;/authors&gt;&lt;/contributors&gt;&lt;titles&gt;&lt;title&gt;A semi-empirical model for predicting hourly ground-level fine particulate matter (PM2.5) concentration in southern Ontario from satellite remote sensing and ground-based meteorological measurements&lt;/title&gt;&lt;secondary-title&gt;Remote Sensing of Environment&lt;/secondary-title&gt;&lt;alt-title&gt;RSE&lt;/alt-title&gt;&lt;/titles&gt;&lt;periodical&gt;&lt;full-title&gt;Remote Sensing of Environment&lt;/full-title&gt;&lt;abbr-1&gt;RSE&lt;/abbr-1&gt;&lt;/periodical&gt;&lt;alt-periodical&gt;&lt;full-title&gt;Remote Sensing of Environment&lt;/full-title&gt;&lt;abbr-1&gt;RSE&lt;/abbr-1&gt;&lt;/alt-periodical&gt;&lt;pages&gt;221-229&lt;/pages&gt;&lt;volume&gt;114&lt;/volume&gt;&lt;number&gt;2&lt;/number&gt;&lt;keywords&gt;&lt;keyword&gt;MODIS&lt;/keyword&gt;&lt;keyword&gt;Aerosol optical depth&lt;/keyword&gt;&lt;keyword&gt;PM&lt;/keyword&gt;&lt;keyword&gt;Meteorological fields&lt;/keyword&gt;&lt;keyword&gt;Modelling&lt;/keyword&gt;&lt;/keywords&gt;&lt;dates&gt;&lt;year&gt;2010&lt;/year&gt;&lt;pub-dates&gt;&lt;date&gt;2010/02/15/&lt;/date&gt;&lt;/pub-dates&gt;&lt;/dates&gt;&lt;isbn&gt;0034-4257&lt;/isbn&gt;&lt;urls&gt;&lt;related-urls&gt;&lt;url&gt;http://www.sciencedirect.com/science/article/pii/S0034425709002831&lt;/url&gt;&lt;/related-urls&gt;&lt;/urls&gt;&lt;electronic-resource-num&gt;https://doi.org/10.1016/j.rse.2009.09.01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Tian and Chen (2010)</w:t>
            </w:r>
            <w:r>
              <w:rPr>
                <w:rFonts w:eastAsia="Malgun Gothic" w:cs="Times New Roman"/>
                <w:color w:val="000000"/>
                <w:sz w:val="22"/>
              </w:rPr>
              <w:fldChar w:fldCharType="end"/>
            </w:r>
          </w:p>
        </w:tc>
        <w:tc>
          <w:tcPr>
            <w:tcW w:w="517" w:type="pct"/>
            <w:tcBorders>
              <w:left w:val="nil"/>
              <w:right w:val="nil"/>
            </w:tcBorders>
            <w:vAlign w:val="center"/>
          </w:tcPr>
          <w:p w14:paraId="24AF367E"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Canada</w:t>
            </w:r>
          </w:p>
        </w:tc>
        <w:tc>
          <w:tcPr>
            <w:tcW w:w="694" w:type="pct"/>
            <w:tcBorders>
              <w:left w:val="nil"/>
              <w:right w:val="nil"/>
            </w:tcBorders>
            <w:vAlign w:val="center"/>
          </w:tcPr>
          <w:p w14:paraId="70CA4920"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B644A29" w14:textId="77777777" w:rsidR="007B0D43" w:rsidRPr="002742BB" w:rsidRDefault="007B0D43" w:rsidP="00706E89">
            <w:pPr>
              <w:jc w:val="center"/>
              <w:rPr>
                <w:rFonts w:eastAsia="Malgun Gothic" w:cs="Times New Roman"/>
                <w:sz w:val="22"/>
              </w:rPr>
            </w:pPr>
            <w:r w:rsidRPr="002742BB">
              <w:rPr>
                <w:rFonts w:eastAsia="Malgun Gothic" w:cs="Times New Roman"/>
                <w:sz w:val="22"/>
              </w:rPr>
              <w:t>Nonlinear empirical model</w:t>
            </w:r>
          </w:p>
        </w:tc>
        <w:tc>
          <w:tcPr>
            <w:tcW w:w="1718" w:type="pct"/>
            <w:tcBorders>
              <w:left w:val="nil"/>
              <w:right w:val="nil"/>
            </w:tcBorders>
            <w:vAlign w:val="center"/>
          </w:tcPr>
          <w:p w14:paraId="717DD258"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5, RMSE = 6.1 (hourly)</w:t>
            </w:r>
          </w:p>
        </w:tc>
        <w:tc>
          <w:tcPr>
            <w:tcW w:w="283" w:type="pct"/>
            <w:tcBorders>
              <w:left w:val="nil"/>
              <w:right w:val="nil"/>
            </w:tcBorders>
            <w:vAlign w:val="center"/>
          </w:tcPr>
          <w:p w14:paraId="02FB76CE" w14:textId="4DEC13C5"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393FA7C" w14:textId="77777777" w:rsidTr="00AD2EE3">
        <w:tc>
          <w:tcPr>
            <w:tcW w:w="1160" w:type="pct"/>
            <w:tcBorders>
              <w:top w:val="single" w:sz="4" w:space="0" w:color="auto"/>
              <w:left w:val="nil"/>
              <w:right w:val="nil"/>
            </w:tcBorders>
            <w:vAlign w:val="center"/>
          </w:tcPr>
          <w:p w14:paraId="76F31815" w14:textId="6629CFEA" w:rsidR="007B0D43" w:rsidRPr="00EA3AA5"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van Donkelaar&lt;/Author&gt;&lt;Year&gt;2010&lt;/Year&gt;&lt;RecNum&gt;267&lt;/RecNum&gt;&lt;DisplayText&gt;van Donkelaar et al. (2010)&lt;/DisplayText&gt;&lt;record&gt;&lt;rec-number&gt;267&lt;/rec-number&gt;&lt;foreign-keys&gt;&lt;key app="EN" db-id="s0sd9ts0o2ve93ev003xzwso92tv9rfaw0rx" timestamp="1565546942"&gt;267&lt;/key&gt;&lt;key app="ENWeb" db-id=""&gt;0&lt;/key&gt;&lt;/foreign-keys&gt;&lt;ref-type name="Journal Article"&gt;17&lt;/ref-type&gt;&lt;contributors&gt;&lt;authors&gt;&lt;author&gt;van Donkelaar, Aaron&lt;/author&gt;&lt;author&gt;Martin, Randall V&lt;/author&gt;&lt;author&gt;Brauer, Michael&lt;/author&gt;&lt;author&gt;Kahn, Ralph&lt;/author&gt;&lt;author&gt;Levy, Robert&lt;/author&gt;&lt;author&gt;Verduzco, Carolyn&lt;/author&gt;&lt;author&gt;Villeneuve, Paul J&lt;/author&gt;&lt;/authors&gt;&lt;/contributors&gt;&lt;titles&gt;&lt;title&gt;Global estimates of ambient fine particulate matter concentrations from satellite-based aerosol optical depth: development and application&lt;/title&gt;&lt;secondary-title&gt;Environmental health perspectives&lt;/secondary-title&gt;&lt;alt-title&gt;Environmental health perspectives&lt;/alt-title&gt;&lt;/titles&gt;&lt;periodical&gt;&lt;full-title&gt;Environmental health perspectives&lt;/full-title&gt;&lt;abbr-1&gt;EHP&lt;/abbr-1&gt;&lt;/periodical&gt;&lt;alt-periodical&gt;&lt;full-title&gt;Environmental health perspectives&lt;/full-title&gt;&lt;abbr-1&gt;EHP&lt;/abbr-1&gt;&lt;/alt-periodical&gt;&lt;pages&gt;847&lt;/pages&gt;&lt;volume&gt;118&lt;/volume&gt;&lt;number&gt;6&lt;/number&gt;&lt;dates&gt;&lt;year&gt;2010&lt;/year&gt;&lt;/dates&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van Donkelaar et al. (2010)</w:t>
            </w:r>
            <w:r>
              <w:rPr>
                <w:rFonts w:eastAsia="Malgun Gothic" w:cs="Times New Roman"/>
                <w:color w:val="000000"/>
                <w:sz w:val="22"/>
              </w:rPr>
              <w:fldChar w:fldCharType="end"/>
            </w:r>
          </w:p>
        </w:tc>
        <w:tc>
          <w:tcPr>
            <w:tcW w:w="517" w:type="pct"/>
            <w:tcBorders>
              <w:top w:val="single" w:sz="4" w:space="0" w:color="auto"/>
              <w:left w:val="nil"/>
              <w:right w:val="nil"/>
            </w:tcBorders>
            <w:vAlign w:val="center"/>
          </w:tcPr>
          <w:p w14:paraId="190FA1DC"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Global</w:t>
            </w:r>
          </w:p>
        </w:tc>
        <w:tc>
          <w:tcPr>
            <w:tcW w:w="694" w:type="pct"/>
            <w:tcBorders>
              <w:top w:val="single" w:sz="4" w:space="0" w:color="auto"/>
              <w:left w:val="nil"/>
              <w:right w:val="nil"/>
            </w:tcBorders>
            <w:vAlign w:val="center"/>
          </w:tcPr>
          <w:p w14:paraId="07C126AE"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 MISR</w:t>
            </w:r>
          </w:p>
        </w:tc>
        <w:tc>
          <w:tcPr>
            <w:tcW w:w="628" w:type="pct"/>
            <w:tcBorders>
              <w:top w:val="single" w:sz="4" w:space="0" w:color="auto"/>
              <w:left w:val="nil"/>
              <w:right w:val="nil"/>
            </w:tcBorders>
            <w:vAlign w:val="center"/>
          </w:tcPr>
          <w:p w14:paraId="17F585B4"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top w:val="single" w:sz="4" w:space="0" w:color="auto"/>
              <w:left w:val="nil"/>
              <w:right w:val="nil"/>
            </w:tcBorders>
            <w:vAlign w:val="center"/>
          </w:tcPr>
          <w:p w14:paraId="41170F7A"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R = 0.77 (daily)</w:t>
            </w:r>
          </w:p>
        </w:tc>
        <w:tc>
          <w:tcPr>
            <w:tcW w:w="283" w:type="pct"/>
            <w:tcBorders>
              <w:top w:val="single" w:sz="4" w:space="0" w:color="auto"/>
              <w:left w:val="nil"/>
              <w:right w:val="nil"/>
            </w:tcBorders>
            <w:vAlign w:val="center"/>
          </w:tcPr>
          <w:p w14:paraId="2CB980EE" w14:textId="74BF4C52"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A44433A" w14:textId="77777777" w:rsidTr="00AD2EE3">
        <w:tc>
          <w:tcPr>
            <w:tcW w:w="1160" w:type="pct"/>
            <w:tcBorders>
              <w:left w:val="nil"/>
              <w:right w:val="nil"/>
            </w:tcBorders>
            <w:vAlign w:val="center"/>
          </w:tcPr>
          <w:p w14:paraId="3EFD4096" w14:textId="4F4F9681" w:rsidR="007B0D43" w:rsidRPr="00EA3AA5"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Wang&lt;/Author&gt;&lt;Year&gt;2010&lt;/Year&gt;&lt;RecNum&gt;283&lt;/RecNum&gt;&lt;DisplayText&gt;Wang et al. (2010)&lt;/DisplayText&gt;&lt;record&gt;&lt;rec-number&gt;283&lt;/rec-number&gt;&lt;foreign-keys&gt;&lt;key app="EN" db-id="s0sd9ts0o2ve93ev003xzwso92tv9rfaw0rx" timestamp="1565546968"&gt;283&lt;/key&gt;&lt;key app="ENWeb" db-id=""&gt;0&lt;/key&gt;&lt;/foreign-keys&gt;&lt;ref-type name="Journal Article"&gt;17&lt;/ref-type&gt;&lt;contributors&gt;&lt;authors&gt;&lt;author&gt;Wang, Zifeng&lt;/author&gt;&lt;author&gt;Chen, Liangfu&lt;/author&gt;&lt;author&gt;Tao, Jinhua&lt;/author&gt;&lt;author&gt;Zhang, Ying&lt;/author&gt;&lt;author&gt;Su, Lin&lt;/author&gt;&lt;/authors&gt;&lt;/contributors&gt;&lt;titles&gt;&lt;title&gt;Satellite-based estimation of regional particulate matter (PM) in Beijing using vertical-and-RH correcting method&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50-63&lt;/pages&gt;&lt;volume&gt;114&lt;/volume&gt;&lt;number&gt;1&lt;/number&gt;&lt;dates&gt;&lt;year&gt;2010&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Wang et al. (2010)</w:t>
            </w:r>
            <w:r>
              <w:rPr>
                <w:rFonts w:eastAsia="Malgun Gothic" w:cs="Times New Roman"/>
                <w:color w:val="000000"/>
                <w:sz w:val="22"/>
              </w:rPr>
              <w:fldChar w:fldCharType="end"/>
            </w:r>
          </w:p>
        </w:tc>
        <w:tc>
          <w:tcPr>
            <w:tcW w:w="517" w:type="pct"/>
            <w:tcBorders>
              <w:left w:val="nil"/>
              <w:right w:val="nil"/>
            </w:tcBorders>
            <w:vAlign w:val="center"/>
          </w:tcPr>
          <w:p w14:paraId="62D76E8A"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DB89738"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D8E3F8C"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Vertical correction model</w:t>
            </w:r>
          </w:p>
        </w:tc>
        <w:tc>
          <w:tcPr>
            <w:tcW w:w="1718" w:type="pct"/>
            <w:tcBorders>
              <w:left w:val="nil"/>
              <w:right w:val="nil"/>
            </w:tcBorders>
            <w:vAlign w:val="center"/>
          </w:tcPr>
          <w:p w14:paraId="4528AF9B" w14:textId="147F4B2F"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222A59">
              <w:rPr>
                <w:rFonts w:eastAsia="Malgun Gothic" w:cs="Times New Roman"/>
                <w:color w:val="000000"/>
                <w:sz w:val="22"/>
                <w:vertAlign w:val="subscript"/>
              </w:rPr>
              <w:t>10</w:t>
            </w:r>
            <w:r w:rsidRPr="002742BB">
              <w:rPr>
                <w:rFonts w:eastAsia="Malgun Gothic" w:cs="Times New Roman"/>
                <w:color w:val="000000"/>
                <w:sz w:val="22"/>
              </w:rPr>
              <w:t>: R</w:t>
            </w:r>
            <w:r w:rsidRPr="00222A59">
              <w:rPr>
                <w:rFonts w:eastAsia="Malgun Gothic" w:cs="Times New Roman"/>
                <w:color w:val="000000"/>
                <w:sz w:val="22"/>
                <w:vertAlign w:val="superscript"/>
              </w:rPr>
              <w:t>2</w:t>
            </w:r>
            <w:r>
              <w:rPr>
                <w:rFonts w:eastAsia="Malgun Gothic" w:cs="Times New Roman"/>
                <w:color w:val="000000"/>
                <w:sz w:val="22"/>
                <w:vertAlign w:val="superscript"/>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47</w:t>
            </w:r>
            <w:r w:rsidRPr="002742BB">
              <w:rPr>
                <w:rFonts w:eastAsia="Malgun Gothic" w:cs="Times New Roman"/>
                <w:color w:val="000000"/>
                <w:sz w:val="22"/>
              </w:rPr>
              <w:br/>
              <w:t>PM</w:t>
            </w:r>
            <w:r w:rsidRPr="00222A59">
              <w:rPr>
                <w:rFonts w:eastAsia="Malgun Gothic" w:cs="Times New Roman"/>
                <w:color w:val="000000"/>
                <w:sz w:val="22"/>
                <w:vertAlign w:val="subscript"/>
              </w:rPr>
              <w:t>2.5</w:t>
            </w:r>
            <w:r w:rsidRPr="002742BB">
              <w:rPr>
                <w:rFonts w:eastAsia="Malgun Gothic" w:cs="Times New Roman"/>
                <w:color w:val="000000"/>
                <w:sz w:val="22"/>
              </w:rPr>
              <w:t>: R</w:t>
            </w:r>
            <w:r w:rsidRPr="00222A59">
              <w:rPr>
                <w:rFonts w:eastAsia="Malgun Gothic" w:cs="Times New Roman"/>
                <w:color w:val="000000"/>
                <w:sz w:val="22"/>
                <w:vertAlign w:val="superscript"/>
              </w:rPr>
              <w:t>2</w:t>
            </w:r>
            <w:r>
              <w:rPr>
                <w:rFonts w:eastAsia="Malgun Gothic" w:cs="Times New Roman"/>
                <w:color w:val="000000"/>
                <w:sz w:val="22"/>
                <w:vertAlign w:val="superscript"/>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47(daily)</w:t>
            </w:r>
          </w:p>
        </w:tc>
        <w:tc>
          <w:tcPr>
            <w:tcW w:w="283" w:type="pct"/>
            <w:tcBorders>
              <w:left w:val="nil"/>
              <w:right w:val="nil"/>
            </w:tcBorders>
            <w:vAlign w:val="center"/>
          </w:tcPr>
          <w:p w14:paraId="44E5ADAB" w14:textId="4E5049F8"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r w:rsidRPr="002742BB">
              <w:rPr>
                <w:rFonts w:eastAsia="Malgun Gothic" w:cs="Times New Roman"/>
                <w:color w:val="000000"/>
                <w:sz w:val="22"/>
              </w:rPr>
              <w:t>, PM</w:t>
            </w:r>
            <w:r w:rsidRPr="00605425">
              <w:rPr>
                <w:rFonts w:eastAsia="Malgun Gothic" w:cs="Times New Roman"/>
                <w:color w:val="000000"/>
                <w:sz w:val="22"/>
                <w:vertAlign w:val="subscript"/>
              </w:rPr>
              <w:t>2.5</w:t>
            </w:r>
          </w:p>
        </w:tc>
      </w:tr>
      <w:tr w:rsidR="00AD2EE3" w:rsidRPr="006D7FB1" w14:paraId="5E56DF76" w14:textId="77777777" w:rsidTr="00AD2EE3">
        <w:tc>
          <w:tcPr>
            <w:tcW w:w="1160" w:type="pct"/>
            <w:tcBorders>
              <w:left w:val="nil"/>
              <w:right w:val="nil"/>
            </w:tcBorders>
            <w:vAlign w:val="center"/>
          </w:tcPr>
          <w:p w14:paraId="67D3D432" w14:textId="321114AA" w:rsidR="007B0D43" w:rsidRPr="00EC69E1"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Kloog&lt;/Author&gt;&lt;Year&gt;2011&lt;/Year&gt;&lt;RecNum&gt;149&lt;/RecNum&gt;&lt;DisplayText&gt;Kloog et al. (2011)&lt;/DisplayText&gt;&lt;record&gt;&lt;rec-number&gt;149&lt;/rec-number&gt;&lt;foreign-keys&gt;&lt;key app="EN" db-id="s0sd9ts0o2ve93ev003xzwso92tv9rfaw0rx" timestamp="1565546787"&gt;149&lt;/key&gt;&lt;key app="ENWeb" db-id=""&gt;0&lt;/key&gt;&lt;/foreign-keys&gt;&lt;ref-type name="Journal Article"&gt;17&lt;/ref-type&gt;&lt;contributors&gt;&lt;authors&gt;&lt;author&gt;Kloog, Itai&lt;/author&gt;&lt;author&gt;Koutrakis, Petros&lt;/author&gt;&lt;author&gt;Coull, Brent A.&lt;/author&gt;&lt;author&gt;Lee, Hyung Joo&lt;/author&gt;&lt;author&gt;Schwartz, Joel&lt;/author&gt;&lt;/authors&gt;&lt;/contributors&gt;&lt;titles&gt;&lt;title&gt;Assessing temporally and spatially resolved PM2.5 exposures for epidemiological studies using satellite aerosol optical depth measurements&lt;/title&gt;&lt;secondary-title&gt;Atmospheric Environment&lt;/secondary-title&gt;&lt;alt-title&gt;AE&lt;/alt-title&gt;&lt;/titles&gt;&lt;periodical&gt;&lt;full-title&gt;Atmospheric environment&lt;/full-title&gt;&lt;abbr-1&gt;Atmospheric environment&lt;/abbr-1&gt;&lt;/periodical&gt;&lt;pages&gt;6267-6275&lt;/pages&gt;&lt;volume&gt;45&lt;/volume&gt;&lt;number&gt;35&lt;/number&gt;&lt;keywords&gt;&lt;keyword&gt;Air pollution&lt;/keyword&gt;&lt;keyword&gt;Aerosol optical depth&lt;/keyword&gt;&lt;keyword&gt;Epidemiology&lt;/keyword&gt;&lt;keyword&gt;PM&lt;/keyword&gt;&lt;keyword&gt;Exposure error&lt;/keyword&gt;&lt;/keywords&gt;&lt;dates&gt;&lt;year&gt;2011&lt;/year&gt;&lt;pub-dates&gt;&lt;date&gt;2011/11/01/&lt;/date&gt;&lt;/pub-dates&gt;&lt;/dates&gt;&lt;isbn&gt;1352-2310&lt;/isbn&gt;&lt;urls&gt;&lt;related-urls&gt;&lt;url&gt;http://www.sciencedirect.com/science/article/pii/S1352231011009125&lt;/url&gt;&lt;/related-urls&gt;&lt;/urls&gt;&lt;electronic-resource-num&gt;https://doi.org/10.1016/j.atmosenv.2011.08.06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Kloog et al. (2011)</w:t>
            </w:r>
            <w:r>
              <w:rPr>
                <w:rFonts w:eastAsia="Malgun Gothic" w:cs="Times New Roman"/>
                <w:color w:val="000000"/>
                <w:sz w:val="22"/>
              </w:rPr>
              <w:fldChar w:fldCharType="end"/>
            </w:r>
          </w:p>
        </w:tc>
        <w:tc>
          <w:tcPr>
            <w:tcW w:w="517" w:type="pct"/>
            <w:tcBorders>
              <w:left w:val="nil"/>
              <w:right w:val="nil"/>
            </w:tcBorders>
            <w:vAlign w:val="center"/>
          </w:tcPr>
          <w:p w14:paraId="0E7B3FD4"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294C580C"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0DA8864"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GAMM</w:t>
            </w:r>
          </w:p>
        </w:tc>
        <w:tc>
          <w:tcPr>
            <w:tcW w:w="1718" w:type="pct"/>
            <w:tcBorders>
              <w:left w:val="nil"/>
              <w:right w:val="nil"/>
            </w:tcBorders>
            <w:vAlign w:val="center"/>
          </w:tcPr>
          <w:p w14:paraId="0AAF61D6"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1-0.83 (daily)</w:t>
            </w:r>
          </w:p>
        </w:tc>
        <w:tc>
          <w:tcPr>
            <w:tcW w:w="283" w:type="pct"/>
            <w:tcBorders>
              <w:left w:val="nil"/>
              <w:right w:val="nil"/>
            </w:tcBorders>
            <w:vAlign w:val="center"/>
          </w:tcPr>
          <w:p w14:paraId="05490BD0" w14:textId="79327B84"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463E6F2" w14:textId="77777777" w:rsidTr="00AD2EE3">
        <w:tc>
          <w:tcPr>
            <w:tcW w:w="1160" w:type="pct"/>
            <w:tcBorders>
              <w:left w:val="nil"/>
              <w:right w:val="nil"/>
            </w:tcBorders>
            <w:vAlign w:val="center"/>
          </w:tcPr>
          <w:p w14:paraId="45C794D9" w14:textId="6CA477C6" w:rsidR="007B0D43" w:rsidRPr="00EA3AA5"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van Donkelaar&lt;/Author&gt;&lt;Year&gt;2011&lt;/Year&gt;&lt;RecNum&gt;433&lt;/RecNum&gt;&lt;DisplayText&gt;van Donkelaar et al. (2011)&lt;/DisplayText&gt;&lt;record&gt;&lt;rec-number&gt;433&lt;/rec-number&gt;&lt;foreign-keys&gt;&lt;key app="EN" db-id="s0sd9ts0o2ve93ev003xzwso92tv9rfaw0rx" timestamp="1565702669"&gt;433&lt;/key&gt;&lt;/foreign-keys&gt;&lt;ref-type name="Journal Article"&gt;17&lt;/ref-type&gt;&lt;contributors&gt;&lt;authors&gt;&lt;author&gt;van Donkelaar, Aaron&lt;/author&gt;&lt;author&gt;Martin, Randall V.&lt;/author&gt;&lt;author&gt;Levy, Robert C.&lt;/author&gt;&lt;author&gt;da Silva, Arlindo M.&lt;/author&gt;&lt;author&gt;Krzyzanowski, Michal&lt;/author&gt;&lt;author&gt;Chubarova, Natalia E.&lt;/author&gt;&lt;author&gt;Semutnikova, Eugenia&lt;/author&gt;&lt;author&gt;Cohen, Aaron J.&lt;/author&gt;&lt;/authors&gt;&lt;/contributors&gt;&lt;titles&gt;&lt;title&gt;Satellite-based estimates of ground-level fine particulate matter during extreme events: A case study of the Moscow fires in 2010&lt;/title&gt;&lt;secondary-title&gt;Atmospheric Environment&lt;/secondary-title&gt;&lt;/titles&gt;&lt;periodical&gt;&lt;full-title&gt;Atmospheric environment&lt;/full-title&gt;&lt;abbr-1&gt;Atmospheric environment&lt;/abbr-1&gt;&lt;/periodical&gt;&lt;pages&gt;6225-6232&lt;/pages&gt;&lt;volume&gt;45&lt;/volume&gt;&lt;number&gt;34&lt;/number&gt;&lt;keywords&gt;&lt;keyword&gt;MODIS&lt;/keyword&gt;&lt;keyword&gt;PM&lt;/keyword&gt;&lt;keyword&gt;Moscow wildfires&lt;/keyword&gt;&lt;keyword&gt;Aerosol optical depth&lt;/keyword&gt;&lt;/keywords&gt;&lt;dates&gt;&lt;year&gt;2011&lt;/year&gt;&lt;pub-dates&gt;&lt;date&gt;2011/11/01/&lt;/date&gt;&lt;/pub-dates&gt;&lt;/dates&gt;&lt;isbn&gt;1352-2310&lt;/isbn&gt;&lt;urls&gt;&lt;related-urls&gt;&lt;url&gt;http://www.sciencedirect.com/science/article/pii/S135223101100851X&lt;/url&gt;&lt;/related-urls&gt;&lt;/urls&gt;&lt;electronic-resource-num&gt;https://doi.org/10.1016/j.atmosenv.2011.07.06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van Donkelaar et al. (2011)</w:t>
            </w:r>
            <w:r>
              <w:rPr>
                <w:rFonts w:eastAsia="Malgun Gothic" w:cs="Times New Roman"/>
                <w:color w:val="000000"/>
                <w:sz w:val="22"/>
              </w:rPr>
              <w:fldChar w:fldCharType="end"/>
            </w:r>
          </w:p>
        </w:tc>
        <w:tc>
          <w:tcPr>
            <w:tcW w:w="517" w:type="pct"/>
            <w:tcBorders>
              <w:left w:val="nil"/>
              <w:right w:val="nil"/>
            </w:tcBorders>
            <w:vAlign w:val="center"/>
          </w:tcPr>
          <w:p w14:paraId="443F55A6"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Russia</w:t>
            </w:r>
          </w:p>
        </w:tc>
        <w:tc>
          <w:tcPr>
            <w:tcW w:w="694" w:type="pct"/>
            <w:tcBorders>
              <w:left w:val="nil"/>
              <w:right w:val="nil"/>
            </w:tcBorders>
            <w:vAlign w:val="center"/>
          </w:tcPr>
          <w:p w14:paraId="4CC596DF"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339D37C"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left w:val="nil"/>
              <w:right w:val="nil"/>
            </w:tcBorders>
            <w:vAlign w:val="center"/>
          </w:tcPr>
          <w:p w14:paraId="6C731A28"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5 (daily)</w:t>
            </w:r>
          </w:p>
        </w:tc>
        <w:tc>
          <w:tcPr>
            <w:tcW w:w="283" w:type="pct"/>
            <w:tcBorders>
              <w:left w:val="nil"/>
              <w:right w:val="nil"/>
            </w:tcBorders>
            <w:vAlign w:val="center"/>
          </w:tcPr>
          <w:p w14:paraId="16BF4FC5" w14:textId="20B981A6"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DC42F30" w14:textId="77777777" w:rsidTr="00AD2EE3">
        <w:tc>
          <w:tcPr>
            <w:tcW w:w="1160" w:type="pct"/>
            <w:tcBorders>
              <w:left w:val="nil"/>
              <w:right w:val="nil"/>
            </w:tcBorders>
            <w:vAlign w:val="center"/>
          </w:tcPr>
          <w:p w14:paraId="479FBC76" w14:textId="3E78F4E5" w:rsidR="007B0D43" w:rsidRPr="00D34045" w:rsidRDefault="00911073" w:rsidP="00706E89">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ao&lt;/Author&gt;&lt;Year&gt;2012&lt;/Year&gt;&lt;RecNum&gt;203&lt;/RecNum&gt;&lt;DisplayText&gt;Mao et al. (2012)&lt;/DisplayText&gt;&lt;record&gt;&lt;rec-number&gt;203&lt;/rec-number&gt;&lt;foreign-keys&gt;&lt;key app="EN" db-id="s0sd9ts0o2ve93ev003xzwso92tv9rfaw0rx" timestamp="1565546862"&gt;203&lt;/key&gt;&lt;key app="ENWeb" db-id=""&gt;0&lt;/key&gt;&lt;/foreign-keys&gt;&lt;ref-type name="Journal Article"&gt;17&lt;/ref-type&gt;&lt;contributors&gt;&lt;authors&gt;&lt;author&gt;Mao, Liang&lt;/author&gt;&lt;author&gt;Qiu, Youliang&lt;/author&gt;&lt;author&gt;Kusano, Claudia&lt;/author&gt;&lt;author&gt;Xu, Xiaohui&lt;/author&gt;&lt;/authors&gt;&lt;/contributors&gt;&lt;titles&gt;&lt;title&gt;Predicting regional space–time variation of PM2.5 with land-use regression model and MODIS data&lt;/title&gt;&lt;secondary-title&gt;Environmental Science and Pollution Research&lt;/secondary-title&gt;&lt;/titles&gt;&lt;periodical&gt;&lt;full-title&gt;Environmental Science and Pollution Research&lt;/full-title&gt;&lt;abbr-1&gt;Environmental Science and Pollution Research&lt;/abbr-1&gt;&lt;/periodical&gt;&lt;pages&gt;128-138&lt;/pages&gt;&lt;volume&gt;19&lt;/volume&gt;&lt;number&gt;1&lt;/number&gt;&lt;dates&gt;&lt;year&gt;2012&lt;/year&gt;&lt;pub-dates&gt;&lt;date&gt;2012/01/01&lt;/date&gt;&lt;/pub-dates&gt;&lt;/dates&gt;&lt;isbn&gt;1614-7499&lt;/isbn&gt;&lt;urls&gt;&lt;related-urls&gt;&lt;url&gt;https://doi.org/10.1007/s11356-011-0546-9&lt;/url&gt;&lt;/related-urls&gt;&lt;/urls&gt;&lt;electronic-resource-num&gt;10.1007/s11356-011-0546-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Mao et al. (2012)</w:t>
            </w:r>
            <w:r>
              <w:rPr>
                <w:rFonts w:eastAsia="Malgun Gothic" w:cs="Times New Roman"/>
                <w:color w:val="000000"/>
                <w:sz w:val="22"/>
              </w:rPr>
              <w:fldChar w:fldCharType="end"/>
            </w:r>
          </w:p>
        </w:tc>
        <w:tc>
          <w:tcPr>
            <w:tcW w:w="517" w:type="pct"/>
            <w:tcBorders>
              <w:left w:val="nil"/>
              <w:right w:val="nil"/>
            </w:tcBorders>
            <w:vAlign w:val="center"/>
          </w:tcPr>
          <w:p w14:paraId="6D552206"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76073B95"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E85C9A1"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LUR</w:t>
            </w:r>
          </w:p>
        </w:tc>
        <w:tc>
          <w:tcPr>
            <w:tcW w:w="1718" w:type="pct"/>
            <w:tcBorders>
              <w:left w:val="nil"/>
              <w:right w:val="nil"/>
            </w:tcBorders>
            <w:vAlign w:val="center"/>
          </w:tcPr>
          <w:p w14:paraId="3D94DAC3" w14:textId="77777777"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8 (monthly)</w:t>
            </w:r>
          </w:p>
        </w:tc>
        <w:tc>
          <w:tcPr>
            <w:tcW w:w="283" w:type="pct"/>
            <w:tcBorders>
              <w:left w:val="nil"/>
              <w:right w:val="nil"/>
            </w:tcBorders>
            <w:vAlign w:val="center"/>
          </w:tcPr>
          <w:p w14:paraId="12994A4D" w14:textId="07AF792D" w:rsidR="007B0D43" w:rsidRPr="002742BB" w:rsidRDefault="007B0D43" w:rsidP="00706E89">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BDA33DD" w14:textId="77777777" w:rsidTr="00AD2EE3">
        <w:tc>
          <w:tcPr>
            <w:tcW w:w="1160" w:type="pct"/>
            <w:tcBorders>
              <w:left w:val="nil"/>
              <w:right w:val="nil"/>
            </w:tcBorders>
            <w:vAlign w:val="center"/>
          </w:tcPr>
          <w:p w14:paraId="36059B21" w14:textId="06B8BA78" w:rsidR="007B0D43" w:rsidRPr="00D34045" w:rsidRDefault="00911073" w:rsidP="00EA3AA5">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ang&lt;/Author&gt;&lt;Year&gt;2013&lt;/Year&gt;&lt;RecNum&gt;426&lt;/RecNum&gt;&lt;DisplayText&gt;Chang, Hu, and Liu (2013)&lt;/DisplayText&gt;&lt;record&gt;&lt;rec-number&gt;426&lt;/rec-number&gt;&lt;foreign-keys&gt;&lt;key app="EN" db-id="s0sd9ts0o2ve93ev003xzwso92tv9rfaw0rx" timestamp="1565599638"&gt;426&lt;/key&gt;&lt;/foreign-keys&gt;&lt;ref-type name="Journal Article"&gt;17&lt;/ref-type&gt;&lt;contributors&gt;&lt;authors&gt;&lt;author&gt;Chang, Howard H.&lt;/author&gt;&lt;author&gt;Hu, Xuefei&lt;/author&gt;&lt;author&gt;Liu, Yang&lt;/author&gt;&lt;/authors&gt;&lt;/contributors&gt;&lt;titles&gt;&lt;title&gt;Calibrating MODIS aerosol optical depth for predicting daily PM2.5 concentrations via statistical downscaling&lt;/title&gt;&lt;secondary-title&gt;Journal Of Exposure Science And Environmental Epidemiology&lt;/secondary-title&gt;&lt;/titles&gt;&lt;periodical&gt;&lt;full-title&gt;Journal Of Exposure Science And Environmental Epidemiology&lt;/full-title&gt;&lt;/periodical&gt;&lt;pages&gt;398&lt;/pages&gt;&lt;volume&gt;24&lt;/volume&gt;&lt;dates&gt;&lt;year&gt;2013&lt;/year&gt;&lt;pub-dates&gt;&lt;date&gt;12/25/online&lt;/date&gt;&lt;/pub-dates&gt;&lt;/dates&gt;&lt;publisher&gt;Nature America, Inc.&lt;/publisher&gt;&lt;work-type&gt;Original Article&lt;/work-type&gt;&lt;urls&gt;&lt;related-urls&gt;&lt;url&gt;https://doi.org/10.1038/jes.2013.90&lt;/url&gt;&lt;/related-urls&gt;&lt;/urls&gt;&lt;electronic-resource-num&gt;10.1038/jes.2013.90&amp;#xD;https://www.nature.com/articles/jes201390#supplementary-information&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ang, Hu, and Liu (2013)</w:t>
            </w:r>
            <w:r>
              <w:rPr>
                <w:rFonts w:eastAsia="Malgun Gothic" w:cs="Times New Roman"/>
                <w:color w:val="000000"/>
                <w:sz w:val="22"/>
              </w:rPr>
              <w:fldChar w:fldCharType="end"/>
            </w:r>
          </w:p>
        </w:tc>
        <w:tc>
          <w:tcPr>
            <w:tcW w:w="517" w:type="pct"/>
            <w:tcBorders>
              <w:left w:val="nil"/>
              <w:right w:val="nil"/>
            </w:tcBorders>
            <w:vAlign w:val="center"/>
          </w:tcPr>
          <w:p w14:paraId="480843C6" w14:textId="205EFCF8" w:rsidR="007B0D43" w:rsidRPr="002742BB" w:rsidRDefault="007B0D43" w:rsidP="00EA3AA5">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001CD92D" w14:textId="771B8CB5" w:rsidR="007B0D43" w:rsidRPr="002742BB" w:rsidRDefault="007B0D43" w:rsidP="00EA3AA5">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6DC44972" w14:textId="76F1FB0E" w:rsidR="007B0D43" w:rsidRPr="002742BB" w:rsidRDefault="007B0D43" w:rsidP="00EA3AA5">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1E4279CD" w14:textId="3C39394E" w:rsidR="007B0D43" w:rsidRPr="002742BB" w:rsidRDefault="007B0D43" w:rsidP="00EA3AA5">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8, RMSE = 3.61 (daily)</w:t>
            </w:r>
          </w:p>
        </w:tc>
        <w:tc>
          <w:tcPr>
            <w:tcW w:w="283" w:type="pct"/>
            <w:tcBorders>
              <w:left w:val="nil"/>
              <w:right w:val="nil"/>
            </w:tcBorders>
            <w:vAlign w:val="center"/>
          </w:tcPr>
          <w:p w14:paraId="7747782C" w14:textId="7A582A7E" w:rsidR="007B0D43" w:rsidRPr="002742BB" w:rsidRDefault="007B0D43" w:rsidP="00EA3AA5">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91B154A" w14:textId="77777777" w:rsidTr="00AD2EE3">
        <w:tc>
          <w:tcPr>
            <w:tcW w:w="1160" w:type="pct"/>
            <w:tcBorders>
              <w:left w:val="nil"/>
              <w:right w:val="nil"/>
            </w:tcBorders>
            <w:vAlign w:val="center"/>
          </w:tcPr>
          <w:p w14:paraId="0A52F54B" w14:textId="023B96A9" w:rsidR="000D5C7F" w:rsidRPr="00D34045"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lt;/Author&gt;&lt;Year&gt;2013&lt;/Year&gt;&lt;RecNum&gt;427&lt;/RecNum&gt;&lt;DisplayText&gt;Hu et al. (2013)&lt;/DisplayText&gt;&lt;record&gt;&lt;rec-number&gt;427&lt;/rec-number&gt;&lt;foreign-keys&gt;&lt;key app="EN" db-id="s0sd9ts0o2ve93ev003xzwso92tv9rfaw0rx" timestamp="1565600167"&gt;427&lt;/key&gt;&lt;/foreign-keys&gt;&lt;ref-type name="Journal Article"&gt;17&lt;/ref-type&gt;&lt;contributors&gt;&lt;authors&gt;&lt;author&gt;Hu, Xuefei&lt;/author&gt;&lt;author&gt;Waller, Lance A.&lt;/author&gt;&lt;author&gt;Al-Hamdan, Mohammad Z.&lt;/author&gt;&lt;author&gt;Crosson, William L.&lt;/author&gt;&lt;author&gt;Estes, Maurice G.&lt;/author&gt;&lt;author&gt;Estes, Sue M.&lt;/author&gt;&lt;author&gt;Quattrochi, Dale A.&lt;/author&gt;&lt;author&gt;Sarnat, Jeremy A.&lt;/author&gt;&lt;author&gt;Liu, Yang&lt;/author&gt;&lt;/authors&gt;&lt;/contributors&gt;&lt;titles&gt;&lt;title&gt;Estimating ground-level PM2.5 concentrations in the southeastern U.S. using geographically weighted regression&lt;/title&gt;&lt;secondary-title&gt;Environmental Research&lt;/secondary-title&gt;&lt;alt-title&gt;ER&lt;/alt-title&gt;&lt;/titles&gt;&lt;periodical&gt;&lt;full-title&gt;Environmental research&lt;/full-title&gt;&lt;abbr-1&gt;Environmental research&lt;/abbr-1&gt;&lt;/periodical&gt;&lt;pages&gt;1-10&lt;/pages&gt;&lt;volume&gt;121&lt;/volume&gt;&lt;keywords&gt;&lt;keyword&gt;PM&lt;/keyword&gt;&lt;keyword&gt;MODIS&lt;/keyword&gt;&lt;keyword&gt;Remote sensing&lt;/keyword&gt;&lt;keyword&gt;Aerosol optical depth&lt;/keyword&gt;&lt;keyword&gt;Geographically weighted regression&lt;/keyword&gt;&lt;/keywords&gt;&lt;dates&gt;&lt;year&gt;2013&lt;/year&gt;&lt;pub-dates&gt;&lt;date&gt;2013/02/01/&lt;/date&gt;&lt;/pub-dates&gt;&lt;/dates&gt;&lt;isbn&gt;0013-9351&lt;/isbn&gt;&lt;urls&gt;&lt;related-urls&gt;&lt;url&gt;http://www.sciencedirect.com/science/article/pii/S0013935112003167&lt;/url&gt;&lt;/related-urls&gt;&lt;/urls&gt;&lt;electronic-resource-num&gt;https://doi.org/10.1016/j.envres.2012.11.003&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u et al. (2013)</w:t>
            </w:r>
            <w:r>
              <w:rPr>
                <w:rFonts w:eastAsia="Malgun Gothic" w:cs="Times New Roman"/>
                <w:color w:val="000000"/>
                <w:sz w:val="22"/>
              </w:rPr>
              <w:fldChar w:fldCharType="end"/>
            </w:r>
          </w:p>
        </w:tc>
        <w:tc>
          <w:tcPr>
            <w:tcW w:w="517" w:type="pct"/>
            <w:tcBorders>
              <w:left w:val="nil"/>
              <w:right w:val="nil"/>
            </w:tcBorders>
            <w:vAlign w:val="center"/>
          </w:tcPr>
          <w:p w14:paraId="27F67B6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 xml:space="preserve">U.S. </w:t>
            </w:r>
          </w:p>
        </w:tc>
        <w:tc>
          <w:tcPr>
            <w:tcW w:w="694" w:type="pct"/>
            <w:tcBorders>
              <w:left w:val="nil"/>
              <w:right w:val="nil"/>
            </w:tcBorders>
            <w:vAlign w:val="center"/>
          </w:tcPr>
          <w:p w14:paraId="35E9EC1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6A1268D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5F4C2AE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94, RMSPE = 2.32-2.37</w:t>
            </w:r>
            <w:r w:rsidRPr="002742BB">
              <w:rPr>
                <w:rFonts w:eastAsia="Malgun Gothic" w:cs="Times New Roman"/>
                <w:color w:val="000000"/>
                <w:sz w:val="22"/>
              </w:rPr>
              <w:br/>
              <w:t>CV-R = 0.82-0.84, RMSPE = 3.81-4.14 (daily)</w:t>
            </w:r>
          </w:p>
        </w:tc>
        <w:tc>
          <w:tcPr>
            <w:tcW w:w="283" w:type="pct"/>
            <w:tcBorders>
              <w:left w:val="nil"/>
              <w:right w:val="nil"/>
            </w:tcBorders>
            <w:vAlign w:val="center"/>
          </w:tcPr>
          <w:p w14:paraId="081718B2" w14:textId="71C86BD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A798707" w14:textId="77777777" w:rsidTr="00AD2EE3">
        <w:tc>
          <w:tcPr>
            <w:tcW w:w="1160" w:type="pct"/>
            <w:tcBorders>
              <w:left w:val="nil"/>
              <w:right w:val="nil"/>
            </w:tcBorders>
            <w:vAlign w:val="center"/>
          </w:tcPr>
          <w:p w14:paraId="1F0CB3AB" w14:textId="644322A1" w:rsidR="000D5C7F" w:rsidRPr="00D34045"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Nordio&lt;/Author&gt;&lt;Year&gt;2013&lt;/Year&gt;&lt;RecNum&gt;219&lt;/RecNum&gt;&lt;DisplayText&gt;Nordio et al. (2013)&lt;/DisplayText&gt;&lt;record&gt;&lt;rec-number&gt;219&lt;/rec-number&gt;&lt;foreign-keys&gt;&lt;key app="EN" db-id="s0sd9ts0o2ve93ev003xzwso92tv9rfaw0rx" timestamp="1565546882"&gt;219&lt;/key&gt;&lt;key app="ENWeb" db-id=""&gt;0&lt;/key&gt;&lt;/foreign-keys&gt;&lt;ref-type name="Journal Article"&gt;17&lt;/ref-type&gt;&lt;contributors&gt;&lt;authors&gt;&lt;author&gt;Nordio, Francesco&lt;/author&gt;&lt;author&gt;Kloog, Itai&lt;/author&gt;&lt;author&gt;Coull, Brent A&lt;/author&gt;&lt;author&gt;Chudnovsky, Alexandra&lt;/author&gt;&lt;author&gt;Grillo, Paolo&lt;/author&gt;&lt;author&gt;Bertazzi, Pier Alberto&lt;/author&gt;&lt;author&gt;Baccarelli, Andrea A&lt;/author&gt;&lt;author&gt;Schwartz, Joel&lt;/author&gt;&lt;/authors&gt;&lt;/contributors&gt;&lt;titles&gt;&lt;title&gt;Estimating spatio-temporal resolved PM10 aerosol mass concentrations using MODIS satellite data and land use regression over Lombardy, Italy&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227-236&lt;/pages&gt;&lt;volume&gt;74&lt;/volume&gt;&lt;dates&gt;&lt;year&gt;2013&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Nordio et al. (2013)</w:t>
            </w:r>
            <w:r>
              <w:rPr>
                <w:rFonts w:eastAsia="Malgun Gothic" w:cs="Times New Roman"/>
                <w:color w:val="000000"/>
                <w:sz w:val="22"/>
              </w:rPr>
              <w:fldChar w:fldCharType="end"/>
            </w:r>
          </w:p>
        </w:tc>
        <w:tc>
          <w:tcPr>
            <w:tcW w:w="517" w:type="pct"/>
            <w:tcBorders>
              <w:left w:val="nil"/>
              <w:right w:val="nil"/>
            </w:tcBorders>
            <w:vAlign w:val="center"/>
          </w:tcPr>
          <w:p w14:paraId="76E8EC9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Italy</w:t>
            </w:r>
          </w:p>
        </w:tc>
        <w:tc>
          <w:tcPr>
            <w:tcW w:w="694" w:type="pct"/>
            <w:tcBorders>
              <w:left w:val="nil"/>
              <w:right w:val="nil"/>
            </w:tcBorders>
            <w:vAlign w:val="center"/>
          </w:tcPr>
          <w:p w14:paraId="60C9881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E75CFF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4-stage MEM</w:t>
            </w:r>
          </w:p>
        </w:tc>
        <w:tc>
          <w:tcPr>
            <w:tcW w:w="1718" w:type="pct"/>
            <w:tcBorders>
              <w:left w:val="nil"/>
              <w:right w:val="nil"/>
            </w:tcBorders>
            <w:vAlign w:val="center"/>
          </w:tcPr>
          <w:p w14:paraId="78B7FDC2" w14:textId="37F1EA3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w:t>
            </w:r>
            <w:r>
              <w:rPr>
                <w:rFonts w:eastAsia="Malgun Gothic" w:cs="Times New Roman"/>
                <w:color w:val="000000"/>
                <w:sz w:val="22"/>
              </w:rPr>
              <w:t>9</w:t>
            </w:r>
            <w:r w:rsidRPr="002742BB">
              <w:rPr>
                <w:rFonts w:eastAsia="Malgun Gothic" w:cs="Times New Roman"/>
                <w:color w:val="000000"/>
                <w:sz w:val="22"/>
              </w:rPr>
              <w:t xml:space="preserve"> (daily)</w:t>
            </w:r>
          </w:p>
        </w:tc>
        <w:tc>
          <w:tcPr>
            <w:tcW w:w="283" w:type="pct"/>
            <w:tcBorders>
              <w:left w:val="nil"/>
              <w:right w:val="nil"/>
            </w:tcBorders>
            <w:vAlign w:val="center"/>
          </w:tcPr>
          <w:p w14:paraId="458F032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75914DF9" w14:textId="77777777" w:rsidTr="00AD2EE3">
        <w:tc>
          <w:tcPr>
            <w:tcW w:w="1160" w:type="pct"/>
            <w:tcBorders>
              <w:left w:val="nil"/>
              <w:right w:val="nil"/>
            </w:tcBorders>
            <w:vAlign w:val="center"/>
          </w:tcPr>
          <w:p w14:paraId="433DDB6E" w14:textId="30753D99" w:rsidR="000D5C7F" w:rsidRPr="0027609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orek-Hamer&lt;/Author&gt;&lt;Year&gt;2013&lt;/Year&gt;&lt;RecNum&gt;253&lt;/RecNum&gt;&lt;DisplayText&gt;Sorek-Hamer et al. (2013)&lt;/DisplayText&gt;&lt;record&gt;&lt;rec-number&gt;253&lt;/rec-number&gt;&lt;foreign-keys&gt;&lt;key app="EN" db-id="s0sd9ts0o2ve93ev003xzwso92tv9rfaw0rx" timestamp="1565546925"&gt;253&lt;/key&gt;&lt;key app="ENWeb" db-id=""&gt;0&lt;/key&gt;&lt;/foreign-keys&gt;&lt;ref-type name="Journal Article"&gt;17&lt;/ref-type&gt;&lt;contributors&gt;&lt;authors&gt;&lt;author&gt;Sorek-Hamer, M.&lt;/author&gt;&lt;author&gt;Strawa, A. W.&lt;/author&gt;&lt;author&gt;Chatfield, R. B.&lt;/author&gt;&lt;author&gt;Esswein, R.&lt;/author&gt;&lt;author&gt;Cohen, A.&lt;/author&gt;&lt;author&gt;Broday, D. M.&lt;/author&gt;&lt;/authors&gt;&lt;/contributors&gt;&lt;titles&gt;&lt;title&gt;Improved retrieval of PM2.5 from satellite data products using non-linear methods&lt;/title&gt;&lt;secondary-title&gt;Environmental Pollution&lt;/secondary-title&gt;&lt;alt-title&gt;EP&lt;/alt-title&gt;&lt;/titles&gt;&lt;periodical&gt;&lt;full-title&gt;Environmental Pollution&lt;/full-title&gt;&lt;abbr-1&gt;Environmental Pollution&lt;/abbr-1&gt;&lt;/periodical&gt;&lt;pages&gt;417-423&lt;/pages&gt;&lt;volume&gt;182&lt;/volume&gt;&lt;keywords&gt;&lt;keyword&gt;PM&lt;/keyword&gt;&lt;keyword&gt;MODIS&lt;/keyword&gt;&lt;keyword&gt;OMI&lt;/keyword&gt;&lt;keyword&gt;GAM&lt;/keyword&gt;&lt;keyword&gt;MARS&lt;/keyword&gt;&lt;/keywords&gt;&lt;dates&gt;&lt;year&gt;2013&lt;/year&gt;&lt;pub-dates&gt;&lt;date&gt;2013/11/01/&lt;/date&gt;&lt;/pub-dates&gt;&lt;/dates&gt;&lt;isbn&gt;0269-7491&lt;/isbn&gt;&lt;urls&gt;&lt;related-urls&gt;&lt;url&gt;http://www.sciencedirect.com/science/article/pii/S0269749113004247&lt;/url&gt;&lt;/related-urls&gt;&lt;/urls&gt;&lt;electronic-resource-num&gt;https://doi.org/10.1016/j.envpol.2013.08.00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orek-Hamer et al. (2013)</w:t>
            </w:r>
            <w:r>
              <w:rPr>
                <w:rFonts w:eastAsia="Malgun Gothic" w:cs="Times New Roman"/>
                <w:color w:val="000000"/>
                <w:sz w:val="22"/>
              </w:rPr>
              <w:fldChar w:fldCharType="end"/>
            </w:r>
          </w:p>
        </w:tc>
        <w:tc>
          <w:tcPr>
            <w:tcW w:w="517" w:type="pct"/>
            <w:tcBorders>
              <w:left w:val="nil"/>
              <w:right w:val="nil"/>
            </w:tcBorders>
            <w:vAlign w:val="center"/>
          </w:tcPr>
          <w:p w14:paraId="28333AD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5065B71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OMI</w:t>
            </w:r>
          </w:p>
        </w:tc>
        <w:tc>
          <w:tcPr>
            <w:tcW w:w="628" w:type="pct"/>
            <w:tcBorders>
              <w:left w:val="nil"/>
              <w:right w:val="nil"/>
            </w:tcBorders>
            <w:vAlign w:val="center"/>
          </w:tcPr>
          <w:p w14:paraId="692E4E9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R, MARS, GAM</w:t>
            </w:r>
          </w:p>
        </w:tc>
        <w:tc>
          <w:tcPr>
            <w:tcW w:w="1718" w:type="pct"/>
            <w:tcBorders>
              <w:left w:val="nil"/>
              <w:right w:val="nil"/>
            </w:tcBorders>
            <w:vAlign w:val="center"/>
          </w:tcPr>
          <w:p w14:paraId="3089D12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2-0.71, RMSE = 6.70-6.83 (daily)</w:t>
            </w:r>
          </w:p>
        </w:tc>
        <w:tc>
          <w:tcPr>
            <w:tcW w:w="283" w:type="pct"/>
            <w:tcBorders>
              <w:left w:val="nil"/>
              <w:right w:val="nil"/>
            </w:tcBorders>
            <w:vAlign w:val="center"/>
          </w:tcPr>
          <w:p w14:paraId="32294D90" w14:textId="52F1C64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EB4198" w14:paraId="65BE2C6E" w14:textId="77777777" w:rsidTr="00AD2EE3">
        <w:tc>
          <w:tcPr>
            <w:tcW w:w="1160" w:type="pct"/>
            <w:tcBorders>
              <w:left w:val="nil"/>
              <w:right w:val="nil"/>
            </w:tcBorders>
            <w:vAlign w:val="center"/>
          </w:tcPr>
          <w:p w14:paraId="7512703B" w14:textId="0D7F6E43" w:rsidR="000D5C7F" w:rsidRPr="00C154A5" w:rsidRDefault="00854AC0" w:rsidP="000D5C7F">
            <w:pPr>
              <w:jc w:val="center"/>
              <w:rPr>
                <w:rFonts w:eastAsia="Malgun Gothic" w:cs="Times New Roman"/>
                <w:sz w:val="22"/>
              </w:rPr>
            </w:pPr>
            <w:r w:rsidRPr="00C154A5">
              <w:rPr>
                <w:rFonts w:eastAsia="Malgun Gothic" w:cs="Times New Roman"/>
                <w:sz w:val="22"/>
              </w:rPr>
              <w:fldChar w:fldCharType="begin"/>
            </w:r>
            <w:r w:rsidR="00B140E9">
              <w:rPr>
                <w:rFonts w:eastAsia="Malgun Gothic" w:cs="Times New Roman"/>
                <w:sz w:val="22"/>
              </w:rPr>
              <w:instrText xml:space="preserve"> ADDIN EN.CITE &lt;EndNote&gt;&lt;Cite AuthorYear="1"&gt;&lt;Author&gt;Chen&lt;/Author&gt;&lt;Year&gt;2014&lt;/Year&gt;&lt;RecNum&gt;1101&lt;/RecNum&gt;&lt;DisplayText&gt;Chen et al. (2014)&lt;/DisplayText&gt;&lt;record&gt;&lt;rec-number&gt;1101&lt;/rec-number&gt;&lt;foreign-keys&gt;&lt;key app="EN" db-id="s0sd9ts0o2ve93ev003xzwso92tv9rfaw0rx" timestamp="1574094692"&gt;1101&lt;/key&gt;&lt;/foreign-keys&gt;&lt;ref-type name="Book"&gt;6&lt;/ref-type&gt;&lt;contributors&gt;&lt;authors&gt;&lt;author&gt;Yunping Chen&lt;/author&gt;&lt;author&gt;Weihong Han&lt;/author&gt;&lt;author&gt;Shuzhong Chen&lt;/author&gt;&lt;author&gt;Ling Tong&lt;/author&gt;&lt;/authors&gt;&lt;/contributors&gt;&lt;titles&gt;&lt;title&gt;Estimating ground-level PM2.5 concentration using Landsat 8 in Chengdu, China&lt;/title&gt;&lt;secondary-title&gt;SPIE Asia-Pacific Remote Sensing&lt;/secondary-title&gt;&lt;/titles&gt;&lt;volume&gt;9259&lt;/volume&gt;&lt;section&gt;AE&lt;/section&gt;&lt;dates&gt;&lt;year&gt;2014&lt;/year&gt;&lt;/dates&gt;&lt;publisher&gt;SPIE&lt;/publisher&gt;&lt;urls&gt;&lt;related-urls&gt;&lt;url&gt;https://doi.org/10.1117/12.2068886&lt;/url&gt;&lt;/related-urls&gt;&lt;/urls&gt;&lt;/record&gt;&lt;/Cite&gt;&lt;/EndNote&gt;</w:instrText>
            </w:r>
            <w:r w:rsidRPr="00C154A5">
              <w:rPr>
                <w:rFonts w:eastAsia="Malgun Gothic" w:cs="Times New Roman"/>
                <w:sz w:val="22"/>
              </w:rPr>
              <w:fldChar w:fldCharType="separate"/>
            </w:r>
            <w:r w:rsidR="00B140E9">
              <w:rPr>
                <w:rFonts w:eastAsia="Malgun Gothic" w:cs="Times New Roman"/>
                <w:noProof/>
                <w:sz w:val="22"/>
              </w:rPr>
              <w:t>Chen et al. (2014)</w:t>
            </w:r>
            <w:r w:rsidRPr="00C154A5">
              <w:rPr>
                <w:rFonts w:eastAsia="Malgun Gothic" w:cs="Times New Roman"/>
                <w:sz w:val="22"/>
              </w:rPr>
              <w:fldChar w:fldCharType="end"/>
            </w:r>
          </w:p>
        </w:tc>
        <w:tc>
          <w:tcPr>
            <w:tcW w:w="517" w:type="pct"/>
            <w:tcBorders>
              <w:left w:val="nil"/>
              <w:right w:val="nil"/>
            </w:tcBorders>
            <w:vAlign w:val="center"/>
          </w:tcPr>
          <w:p w14:paraId="5F68859C" w14:textId="7714C5EB" w:rsidR="000D5C7F" w:rsidRPr="00C154A5" w:rsidRDefault="000D5C7F" w:rsidP="000D5C7F">
            <w:pPr>
              <w:jc w:val="center"/>
              <w:rPr>
                <w:rFonts w:eastAsia="Malgun Gothic" w:cs="Times New Roman"/>
                <w:sz w:val="22"/>
              </w:rPr>
            </w:pPr>
            <w:r w:rsidRPr="00C154A5">
              <w:rPr>
                <w:rFonts w:eastAsia="Malgun Gothic" w:cs="Times New Roman" w:hint="eastAsia"/>
                <w:sz w:val="22"/>
              </w:rPr>
              <w:t>C</w:t>
            </w:r>
            <w:r w:rsidRPr="00C154A5">
              <w:rPr>
                <w:rFonts w:eastAsia="Malgun Gothic" w:cs="Times New Roman"/>
                <w:sz w:val="22"/>
              </w:rPr>
              <w:t>hina</w:t>
            </w:r>
          </w:p>
        </w:tc>
        <w:tc>
          <w:tcPr>
            <w:tcW w:w="694" w:type="pct"/>
            <w:tcBorders>
              <w:left w:val="nil"/>
              <w:right w:val="nil"/>
            </w:tcBorders>
            <w:vAlign w:val="center"/>
          </w:tcPr>
          <w:p w14:paraId="47DAAD61" w14:textId="7EC4A888" w:rsidR="000D5C7F" w:rsidRPr="00C154A5" w:rsidRDefault="00950AAD" w:rsidP="000D5C7F">
            <w:pPr>
              <w:jc w:val="center"/>
              <w:rPr>
                <w:rFonts w:eastAsia="Malgun Gothic" w:cs="Times New Roman"/>
                <w:sz w:val="22"/>
              </w:rPr>
            </w:pPr>
            <w:r w:rsidRPr="00C154A5">
              <w:rPr>
                <w:rFonts w:eastAsia="Malgun Gothic" w:cs="Times New Roman" w:hint="eastAsia"/>
                <w:sz w:val="22"/>
              </w:rPr>
              <w:t xml:space="preserve">Landsat </w:t>
            </w:r>
            <w:r w:rsidRPr="00C154A5">
              <w:rPr>
                <w:rFonts w:eastAsia="Malgun Gothic" w:cs="Times New Roman"/>
                <w:sz w:val="22"/>
              </w:rPr>
              <w:t>OLI/TIRS</w:t>
            </w:r>
          </w:p>
        </w:tc>
        <w:tc>
          <w:tcPr>
            <w:tcW w:w="628" w:type="pct"/>
            <w:tcBorders>
              <w:left w:val="nil"/>
              <w:right w:val="nil"/>
            </w:tcBorders>
            <w:vAlign w:val="center"/>
          </w:tcPr>
          <w:p w14:paraId="2B3A37CF" w14:textId="72F82813" w:rsidR="000D5C7F" w:rsidRPr="00C154A5" w:rsidRDefault="000D5C7F" w:rsidP="000D5C7F">
            <w:pPr>
              <w:jc w:val="center"/>
              <w:rPr>
                <w:rFonts w:eastAsia="Malgun Gothic" w:cs="Times New Roman"/>
                <w:sz w:val="22"/>
              </w:rPr>
            </w:pPr>
            <w:r w:rsidRPr="00C154A5">
              <w:rPr>
                <w:rFonts w:eastAsia="Malgun Gothic" w:cs="Times New Roman" w:hint="eastAsia"/>
                <w:sz w:val="22"/>
              </w:rPr>
              <w:t>MLR</w:t>
            </w:r>
          </w:p>
        </w:tc>
        <w:tc>
          <w:tcPr>
            <w:tcW w:w="1718" w:type="pct"/>
            <w:tcBorders>
              <w:left w:val="nil"/>
              <w:right w:val="nil"/>
            </w:tcBorders>
            <w:vAlign w:val="center"/>
          </w:tcPr>
          <w:p w14:paraId="737BC44E" w14:textId="352662E7" w:rsidR="000D5C7F" w:rsidRPr="00C154A5" w:rsidRDefault="000D5C7F" w:rsidP="000D5C7F">
            <w:pPr>
              <w:jc w:val="center"/>
              <w:rPr>
                <w:rFonts w:eastAsia="Malgun Gothic" w:cs="Times New Roman"/>
                <w:sz w:val="22"/>
              </w:rPr>
            </w:pPr>
            <w:r w:rsidRPr="00C154A5">
              <w:rPr>
                <w:rFonts w:eastAsia="Malgun Gothic" w:cs="Times New Roman" w:hint="eastAsia"/>
                <w:sz w:val="22"/>
              </w:rPr>
              <w:t>R</w:t>
            </w:r>
            <w:r w:rsidRPr="00C154A5">
              <w:rPr>
                <w:rFonts w:eastAsia="Malgun Gothic" w:cs="Times New Roman" w:hint="eastAsia"/>
                <w:sz w:val="22"/>
                <w:vertAlign w:val="superscript"/>
              </w:rPr>
              <w:t>2</w:t>
            </w:r>
            <w:r w:rsidRPr="00C154A5">
              <w:rPr>
                <w:rFonts w:eastAsia="Malgun Gothic" w:cs="Times New Roman" w:hint="eastAsia"/>
                <w:sz w:val="22"/>
              </w:rPr>
              <w:t xml:space="preserve"> = 0.72, RMSE = 3.32</w:t>
            </w:r>
          </w:p>
        </w:tc>
        <w:tc>
          <w:tcPr>
            <w:tcW w:w="283" w:type="pct"/>
            <w:tcBorders>
              <w:left w:val="nil"/>
              <w:right w:val="nil"/>
            </w:tcBorders>
            <w:vAlign w:val="center"/>
          </w:tcPr>
          <w:p w14:paraId="6E26E8CF" w14:textId="4410133E" w:rsidR="000D5C7F" w:rsidRPr="00C154A5" w:rsidRDefault="000D5C7F" w:rsidP="000D5C7F">
            <w:pPr>
              <w:jc w:val="center"/>
              <w:rPr>
                <w:rFonts w:eastAsia="Malgun Gothic" w:cs="Times New Roman"/>
                <w:sz w:val="22"/>
              </w:rPr>
            </w:pPr>
            <w:r w:rsidRPr="00C154A5">
              <w:rPr>
                <w:rFonts w:eastAsia="Malgun Gothic" w:cs="Times New Roman" w:hint="eastAsia"/>
                <w:sz w:val="22"/>
              </w:rPr>
              <w:t>PM</w:t>
            </w:r>
            <w:r w:rsidRPr="00C154A5">
              <w:rPr>
                <w:rFonts w:eastAsia="Malgun Gothic" w:cs="Times New Roman" w:hint="eastAsia"/>
                <w:sz w:val="22"/>
                <w:vertAlign w:val="subscript"/>
              </w:rPr>
              <w:t>2.5</w:t>
            </w:r>
          </w:p>
        </w:tc>
      </w:tr>
      <w:tr w:rsidR="00AD2EE3" w:rsidRPr="006D7FB1" w14:paraId="20F958AD" w14:textId="77777777" w:rsidTr="00AD2EE3">
        <w:tc>
          <w:tcPr>
            <w:tcW w:w="1160" w:type="pct"/>
            <w:tcBorders>
              <w:left w:val="nil"/>
              <w:right w:val="nil"/>
            </w:tcBorders>
            <w:vAlign w:val="center"/>
          </w:tcPr>
          <w:p w14:paraId="7E7126D9" w14:textId="4EC36B46" w:rsidR="000D5C7F" w:rsidRPr="001F508B"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udnovsky&lt;/Author&gt;&lt;Year&gt;2014&lt;/Year&gt;&lt;RecNum&gt;70&lt;/RecNum&gt;&lt;DisplayText&gt;Chudnovsky et al. (2014)&lt;/DisplayText&gt;&lt;record&gt;&lt;rec-number&gt;70&lt;/rec-number&gt;&lt;foreign-keys&gt;&lt;key app="EN" db-id="s0sd9ts0o2ve93ev003xzwso92tv9rfaw0rx" timestamp="1565546668"&gt;70&lt;/key&gt;&lt;key app="ENWeb" db-id=""&gt;0&lt;/key&gt;&lt;/foreign-keys&gt;&lt;ref-type name="Journal Article"&gt;17&lt;/ref-type&gt;&lt;contributors&gt;&lt;authors&gt;&lt;author&gt;Chudnovsky, Alexandra A&lt;/author&gt;&lt;author&gt;Koutrakis, Petros&lt;/author&gt;&lt;author&gt;Kloog, Itai&lt;/author&gt;&lt;author&gt;Melly, Steven&lt;/author&gt;&lt;author&gt;Nordio, Francesco&lt;/author&gt;&lt;author&gt;Lyapustin, Alexei&lt;/author&gt;&lt;author&gt;Wang, Yujie&lt;/author&gt;&lt;author&gt;Schwartz, Joel&lt;/author&gt;&lt;/authors&gt;&lt;/contributors&gt;&lt;titles&gt;&lt;title&gt;Fine particulate matter predictions using high resolution Aerosol Optical Depth (AOD) retrievals&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189-198&lt;/pages&gt;&lt;volume&gt;89&lt;/volume&gt;&lt;keywords&gt;&lt;keyword&gt;MODIS AOD 1km&lt;/keyword&gt;&lt;keyword&gt;PM2.5&lt;/keyword&gt;&lt;keyword&gt;US&lt;/keyword&gt;&lt;keyword&gt;10-fold CV&lt;/keyword&gt;&lt;keyword&gt;Mixed-effects model&lt;/keyword&gt;&lt;/keywords&gt;&lt;dates&gt;&lt;year&gt;2014&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Chudnovsky et al. (2014)</w:t>
            </w:r>
            <w:r>
              <w:rPr>
                <w:rFonts w:eastAsia="Malgun Gothic" w:cs="Times New Roman"/>
                <w:color w:val="000000"/>
                <w:sz w:val="22"/>
              </w:rPr>
              <w:fldChar w:fldCharType="end"/>
            </w:r>
          </w:p>
        </w:tc>
        <w:tc>
          <w:tcPr>
            <w:tcW w:w="517" w:type="pct"/>
            <w:tcBorders>
              <w:left w:val="nil"/>
              <w:right w:val="nil"/>
            </w:tcBorders>
            <w:vAlign w:val="center"/>
          </w:tcPr>
          <w:p w14:paraId="6876585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1F2873ED" w14:textId="002AEF3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6DF40EE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46ECC2E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9 (daily)</w:t>
            </w:r>
          </w:p>
        </w:tc>
        <w:tc>
          <w:tcPr>
            <w:tcW w:w="283" w:type="pct"/>
            <w:tcBorders>
              <w:left w:val="nil"/>
              <w:right w:val="nil"/>
            </w:tcBorders>
            <w:vAlign w:val="center"/>
          </w:tcPr>
          <w:p w14:paraId="03FD2176" w14:textId="4BDFED4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9C6D453" w14:textId="77777777" w:rsidTr="00AD2EE3">
        <w:tc>
          <w:tcPr>
            <w:tcW w:w="1160" w:type="pct"/>
            <w:tcBorders>
              <w:left w:val="nil"/>
              <w:right w:val="nil"/>
            </w:tcBorders>
            <w:vAlign w:val="center"/>
          </w:tcPr>
          <w:p w14:paraId="1166CF41" w14:textId="13B0554D" w:rsidR="000D5C7F" w:rsidRPr="001F508B"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lt;/Author&gt;&lt;Year&gt;2014&lt;/Year&gt;&lt;RecNum&gt;435&lt;/RecNum&gt;&lt;DisplayText&gt;Hu et al. (2014)&lt;/DisplayText&gt;&lt;record&gt;&lt;rec-number&gt;435&lt;/rec-number&gt;&lt;foreign-keys&gt;&lt;key app="EN" db-id="s0sd9ts0o2ve93ev003xzwso92tv9rfaw0rx" timestamp="1565704383"&gt;435&lt;/key&gt;&lt;/foreign-keys&gt;&lt;ref-type name="Journal Article"&gt;17&lt;/ref-type&gt;&lt;contributors&gt;&lt;authors&gt;&lt;author&gt;Hu, Xuefei&lt;/author&gt;&lt;author&gt;Waller, Lance A.&lt;/author&gt;&lt;author&gt;Lyapustin, Alexei&lt;/author&gt;&lt;author&gt;Wang, Yujie&lt;/author&gt;&lt;author&gt;Al-Hamdan, Mohammad Z.&lt;/author&gt;&lt;author&gt;Crosson, William L.&lt;/author&gt;&lt;author&gt;Estes, Maurice G.&lt;/author&gt;&lt;author&gt;Estes, Sue M.&lt;/author&gt;&lt;author&gt;Quattrochi, Dale A.&lt;/author&gt;&lt;author&gt;Puttaswamy, Sweta Jinnagara&lt;/author&gt;&lt;author&gt;Liu, Yang&lt;/author&gt;&lt;/authors&gt;&lt;/contributors&gt;&lt;titles&gt;&lt;title&gt;Estimating ground-level PM2.5 concentrations in the Southeastern United States using MAIAC AOD retrievals and a two-stage model&lt;/title&gt;&lt;secondary-title&gt;Remote Sensing of Environment&lt;/secondary-title&gt;&lt;/titles&gt;&lt;periodical&gt;&lt;full-title&gt;Remote Sensing of Environment&lt;/full-title&gt;&lt;abbr-1&gt;RSE&lt;/abbr-1&gt;&lt;/periodical&gt;&lt;pages&gt;220-232&lt;/pages&gt;&lt;volume&gt;140&lt;/volume&gt;&lt;keywords&gt;&lt;keyword&gt;Aerosol optical depth&lt;/keyword&gt;&lt;keyword&gt;MAIAC&lt;/keyword&gt;&lt;keyword&gt;MODIS&lt;/keyword&gt;&lt;keyword&gt;PM&lt;/keyword&gt;&lt;keyword&gt;Two-stage model&lt;/keyword&gt;&lt;/keywords&gt;&lt;dates&gt;&lt;year&gt;2014&lt;/year&gt;&lt;pub-dates&gt;&lt;date&gt;2014/01/01/&lt;/date&gt;&lt;/pub-dates&gt;&lt;/dates&gt;&lt;isbn&gt;0034-4257&lt;/isbn&gt;&lt;urls&gt;&lt;related-urls&gt;&lt;url&gt;http://www.sciencedirect.com/science/article/pii/S0034425713002903&lt;/url&gt;&lt;/related-urls&gt;&lt;/urls&gt;&lt;electronic-resource-num&gt;https://doi.org/10.1016/j.rse.2013.08.03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u et al. (2014)</w:t>
            </w:r>
            <w:r>
              <w:rPr>
                <w:rFonts w:eastAsia="Malgun Gothic" w:cs="Times New Roman"/>
                <w:color w:val="000000"/>
                <w:sz w:val="22"/>
              </w:rPr>
              <w:fldChar w:fldCharType="end"/>
            </w:r>
          </w:p>
        </w:tc>
        <w:tc>
          <w:tcPr>
            <w:tcW w:w="517" w:type="pct"/>
            <w:tcBorders>
              <w:left w:val="nil"/>
              <w:right w:val="nil"/>
            </w:tcBorders>
            <w:vAlign w:val="center"/>
          </w:tcPr>
          <w:p w14:paraId="4A23E589" w14:textId="176C5168" w:rsidR="000D5C7F" w:rsidRPr="002742BB" w:rsidRDefault="000D5C7F" w:rsidP="000D5C7F">
            <w:pPr>
              <w:jc w:val="center"/>
              <w:rPr>
                <w:rFonts w:eastAsia="Malgun Gothic" w:cs="Times New Roman"/>
                <w:color w:val="000000"/>
                <w:sz w:val="22"/>
              </w:rPr>
            </w:pPr>
            <w:r>
              <w:rPr>
                <w:rFonts w:eastAsia="Malgun Gothic" w:cs="Times New Roman" w:hint="eastAsia"/>
                <w:color w:val="000000"/>
                <w:sz w:val="22"/>
              </w:rPr>
              <w:t>U</w:t>
            </w:r>
            <w:r>
              <w:rPr>
                <w:rFonts w:eastAsia="Malgun Gothic" w:cs="Times New Roman"/>
                <w:color w:val="000000"/>
                <w:sz w:val="22"/>
              </w:rPr>
              <w:t>.S.</w:t>
            </w:r>
          </w:p>
        </w:tc>
        <w:tc>
          <w:tcPr>
            <w:tcW w:w="694" w:type="pct"/>
            <w:tcBorders>
              <w:left w:val="nil"/>
              <w:right w:val="nil"/>
            </w:tcBorders>
            <w:vAlign w:val="center"/>
          </w:tcPr>
          <w:p w14:paraId="5E29844C" w14:textId="57A1FE1E" w:rsidR="000D5C7F" w:rsidRPr="002742BB" w:rsidRDefault="000D5C7F" w:rsidP="000D5C7F">
            <w:pPr>
              <w:jc w:val="center"/>
              <w:rPr>
                <w:rFonts w:eastAsia="Malgun Gothic" w:cs="Times New Roman"/>
                <w:color w:val="000000"/>
                <w:sz w:val="22"/>
              </w:rPr>
            </w:pPr>
            <w:r>
              <w:rPr>
                <w:rFonts w:eastAsia="Malgun Gothic" w:cs="Times New Roman" w:hint="eastAsia"/>
                <w:color w:val="000000"/>
                <w:sz w:val="22"/>
              </w:rPr>
              <w:t>M</w:t>
            </w:r>
            <w:r>
              <w:rPr>
                <w:rFonts w:eastAsia="Malgun Gothic" w:cs="Times New Roman"/>
                <w:color w:val="000000"/>
                <w:sz w:val="22"/>
              </w:rPr>
              <w:t>ODIS MAIAC</w:t>
            </w:r>
          </w:p>
        </w:tc>
        <w:tc>
          <w:tcPr>
            <w:tcW w:w="628" w:type="pct"/>
            <w:tcBorders>
              <w:left w:val="nil"/>
              <w:right w:val="nil"/>
            </w:tcBorders>
            <w:vAlign w:val="center"/>
          </w:tcPr>
          <w:p w14:paraId="79C5350B" w14:textId="4F25F0CB" w:rsidR="000D5C7F" w:rsidRPr="002742BB" w:rsidRDefault="000D5C7F" w:rsidP="000D5C7F">
            <w:pPr>
              <w:jc w:val="center"/>
              <w:rPr>
                <w:rFonts w:eastAsia="Malgun Gothic" w:cs="Times New Roman"/>
                <w:color w:val="000000"/>
                <w:sz w:val="22"/>
              </w:rPr>
            </w:pPr>
            <w:r>
              <w:rPr>
                <w:rFonts w:eastAsia="Malgun Gothic" w:cs="Times New Roman" w:hint="eastAsia"/>
                <w:color w:val="000000"/>
                <w:sz w:val="22"/>
              </w:rPr>
              <w:t>2</w:t>
            </w:r>
            <w:r>
              <w:rPr>
                <w:rFonts w:eastAsia="Malgun Gothic" w:cs="Times New Roman"/>
                <w:color w:val="000000"/>
                <w:sz w:val="22"/>
              </w:rPr>
              <w:t>-stage model</w:t>
            </w:r>
          </w:p>
        </w:tc>
        <w:tc>
          <w:tcPr>
            <w:tcW w:w="1718" w:type="pct"/>
            <w:tcBorders>
              <w:left w:val="nil"/>
              <w:right w:val="nil"/>
            </w:tcBorders>
            <w:vAlign w:val="center"/>
          </w:tcPr>
          <w:p w14:paraId="1D90D43E" w14:textId="1629454E" w:rsidR="000D5C7F" w:rsidRPr="002742BB" w:rsidRDefault="000D5C7F" w:rsidP="000D5C7F">
            <w:pPr>
              <w:jc w:val="center"/>
              <w:rPr>
                <w:rFonts w:eastAsia="Malgun Gothic" w:cs="Times New Roman"/>
                <w:color w:val="000000"/>
                <w:sz w:val="22"/>
              </w:rPr>
            </w:pPr>
            <w:r>
              <w:rPr>
                <w:rFonts w:eastAsia="Malgun Gothic" w:cs="Times New Roman" w:hint="eastAsia"/>
                <w:color w:val="000000"/>
                <w:sz w:val="22"/>
              </w:rPr>
              <w:t>C</w:t>
            </w:r>
            <w:r>
              <w:rPr>
                <w:rFonts w:eastAsia="Malgun Gothic" w:cs="Times New Roman"/>
                <w:color w:val="000000"/>
                <w:sz w:val="22"/>
              </w:rPr>
              <w:t>V-R</w:t>
            </w:r>
            <w:r w:rsidRPr="000563CA">
              <w:rPr>
                <w:rFonts w:eastAsia="Malgun Gothic" w:cs="Times New Roman"/>
                <w:color w:val="000000"/>
                <w:sz w:val="22"/>
                <w:vertAlign w:val="superscript"/>
              </w:rPr>
              <w:t>2</w:t>
            </w:r>
            <w:r>
              <w:rPr>
                <w:rFonts w:eastAsia="Malgun Gothic" w:cs="Times New Roman"/>
                <w:color w:val="000000"/>
                <w:sz w:val="22"/>
              </w:rPr>
              <w:t xml:space="preserve"> = 0.67</w:t>
            </w:r>
          </w:p>
        </w:tc>
        <w:tc>
          <w:tcPr>
            <w:tcW w:w="283" w:type="pct"/>
            <w:tcBorders>
              <w:left w:val="nil"/>
              <w:right w:val="nil"/>
            </w:tcBorders>
            <w:vAlign w:val="center"/>
          </w:tcPr>
          <w:p w14:paraId="582B2211" w14:textId="658DB37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89E2239" w14:textId="77777777" w:rsidTr="00AD2EE3">
        <w:tc>
          <w:tcPr>
            <w:tcW w:w="1160" w:type="pct"/>
            <w:tcBorders>
              <w:left w:val="nil"/>
              <w:right w:val="nil"/>
            </w:tcBorders>
            <w:vAlign w:val="center"/>
          </w:tcPr>
          <w:p w14:paraId="18CBB027" w14:textId="64F9BE76" w:rsidR="000D5C7F" w:rsidRPr="003E50C1"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Kloog&lt;/Author&gt;&lt;Year&gt;2014&lt;/Year&gt;&lt;RecNum&gt;150&lt;/RecNum&gt;&lt;DisplayText&gt;Kloog et al. (2014)&lt;/DisplayText&gt;&lt;record&gt;&lt;rec-number&gt;150&lt;/rec-number&gt;&lt;foreign-keys&gt;&lt;key app="EN" db-id="s0sd9ts0o2ve93ev003xzwso92tv9rfaw0rx" timestamp="1565546789"&gt;150&lt;/key&gt;&lt;key app="ENWeb" db-id=""&gt;0&lt;/key&gt;&lt;/foreign-keys&gt;&lt;ref-type name="Journal Article"&gt;17&lt;/ref-type&gt;&lt;contributors&gt;&lt;authors&gt;&lt;author&gt;Kloog, Itai&lt;/author&gt;&lt;author&gt;Chudnovsky, Alexandra A.&lt;/author&gt;&lt;author&gt;Just, Allan C.&lt;/author&gt;&lt;author&gt;Nordio, Francesco&lt;/author&gt;&lt;author&gt;Koutrakis, Petros&lt;/author&gt;&lt;author&gt;Coull, Brent A.&lt;/author&gt;&lt;author&gt;Lyapustin, Alexei&lt;/author&gt;&lt;author&gt;Wang, Yujie&lt;/author&gt;&lt;author&gt;Schwartz, Joel&lt;/author&gt;&lt;/authors&gt;&lt;/contributors&gt;&lt;titles&gt;&lt;title&gt;A new hybrid spatio-temporal model for estimating daily multi-year PM2.5 concentrations across northeastern USA using high resolution aerosol optical depth data&lt;/title&gt;&lt;secondary-title&gt;Atmospheric Environment&lt;/secondary-title&gt;&lt;/titles&gt;&lt;periodical&gt;&lt;full-title&gt;Atmospheric environment&lt;/full-title&gt;&lt;abbr-1&gt;Atmospheric environment&lt;/abbr-1&gt;&lt;/periodical&gt;&lt;pages&gt;581-590&lt;/pages&gt;&lt;volume&gt;95&lt;/volume&gt;&lt;keywords&gt;&lt;keyword&gt;Air pollution&lt;/keyword&gt;&lt;keyword&gt;Aerosol optical depth (AOD)&lt;/keyword&gt;&lt;keyword&gt;Epidemiology&lt;/keyword&gt;&lt;keyword&gt;PM&lt;/keyword&gt;&lt;keyword&gt;Exposure error&lt;/keyword&gt;&lt;keyword&gt;High resolution aerosol retrieval&lt;/keyword&gt;&lt;keyword&gt;MAIAC&lt;/keyword&gt;&lt;/keywords&gt;&lt;dates&gt;&lt;year&gt;2014&lt;/year&gt;&lt;pub-dates&gt;&lt;date&gt;2014/10/01/&lt;/date&gt;&lt;/pub-dates&gt;&lt;/dates&gt;&lt;isbn&gt;1352-2310&lt;/isbn&gt;&lt;urls&gt;&lt;related-urls&gt;&lt;url&gt;http://www.sciencedirect.com/science/article/pii/S1352231014005354&lt;/url&gt;&lt;/related-urls&gt;&lt;/urls&gt;&lt;electronic-resource-num&gt;https://doi.org/10.1016/j.atmosenv.2014.07.01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Kloog et al. (2014)</w:t>
            </w:r>
            <w:r>
              <w:rPr>
                <w:rFonts w:eastAsia="Malgun Gothic" w:cs="Times New Roman"/>
                <w:color w:val="000000"/>
                <w:sz w:val="22"/>
              </w:rPr>
              <w:fldChar w:fldCharType="end"/>
            </w:r>
          </w:p>
        </w:tc>
        <w:tc>
          <w:tcPr>
            <w:tcW w:w="517" w:type="pct"/>
            <w:tcBorders>
              <w:left w:val="nil"/>
              <w:right w:val="nil"/>
            </w:tcBorders>
            <w:vAlign w:val="center"/>
          </w:tcPr>
          <w:p w14:paraId="5D88F64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6A5CADB3" w14:textId="7C9EA01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008096C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60260A1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8, RMSE = 2.33 (daily)</w:t>
            </w:r>
          </w:p>
        </w:tc>
        <w:tc>
          <w:tcPr>
            <w:tcW w:w="283" w:type="pct"/>
            <w:tcBorders>
              <w:left w:val="nil"/>
              <w:right w:val="nil"/>
            </w:tcBorders>
            <w:vAlign w:val="center"/>
          </w:tcPr>
          <w:p w14:paraId="2E5E0979" w14:textId="689EA49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71B6735" w14:textId="77777777" w:rsidTr="00AD2EE3">
        <w:tc>
          <w:tcPr>
            <w:tcW w:w="1160" w:type="pct"/>
            <w:tcBorders>
              <w:left w:val="nil"/>
              <w:right w:val="nil"/>
            </w:tcBorders>
            <w:vAlign w:val="center"/>
          </w:tcPr>
          <w:p w14:paraId="1593D88D" w14:textId="4476C6BE" w:rsidR="000D5C7F" w:rsidRPr="007175EF"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a&lt;/Author&gt;&lt;Year&gt;2014&lt;/Year&gt;&lt;RecNum&gt;428&lt;/RecNum&gt;&lt;DisplayText&gt;Ma et al. (2014)&lt;/DisplayText&gt;&lt;record&gt;&lt;rec-number&gt;428&lt;/rec-number&gt;&lt;foreign-keys&gt;&lt;key app="EN" db-id="s0sd9ts0o2ve93ev003xzwso92tv9rfaw0rx" timestamp="1565600433"&gt;428&lt;/key&gt;&lt;/foreign-keys&gt;&lt;ref-type name="Journal Article"&gt;17&lt;/ref-type&gt;&lt;contributors&gt;&lt;authors&gt;&lt;author&gt;Ma, Zongwei&lt;/author&gt;&lt;author&gt;Hu, Xuefei&lt;/author&gt;&lt;author&gt;Huang, Lei&lt;/author&gt;&lt;author&gt;Bi, Jun&lt;/author&gt;&lt;author&gt;Liu, Yang&lt;/author&gt;&lt;/authors&gt;&lt;/contributors&gt;&lt;titles&gt;&lt;title&gt;Estimating Ground-Level PM2.5 in China Using Satellite Remote Sensing&lt;/title&gt;&lt;secondary-title&gt;Environmental Science &amp;amp; Technology&lt;/secondary-title&gt;&lt;/titles&gt;&lt;periodical&gt;&lt;full-title&gt;Environmental Science &amp;amp; Technology&lt;/full-title&gt;&lt;abbr-1&gt;EST&lt;/abbr-1&gt;&lt;/periodical&gt;&lt;pages&gt;7436-7444&lt;/pages&gt;&lt;volume&gt;48&lt;/volume&gt;&lt;number&gt;13&lt;/number&gt;&lt;dates&gt;&lt;year&gt;2014&lt;/year&gt;&lt;pub-dates&gt;&lt;date&gt;2014/07/01&lt;/date&gt;&lt;/pub-dates&gt;&lt;/dates&gt;&lt;publisher&gt;American Chemical Society&lt;/publisher&gt;&lt;isbn&gt;0013-936X&lt;/isbn&gt;&lt;urls&gt;&lt;related-urls&gt;&lt;url&gt;https://doi.org/10.1021/es5009399&lt;/url&gt;&lt;/related-urls&gt;&lt;/urls&gt;&lt;electronic-resource-num&gt;10.1021/es500939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Ma et al. (2014)</w:t>
            </w:r>
            <w:r>
              <w:rPr>
                <w:rFonts w:eastAsia="Malgun Gothic" w:cs="Times New Roman"/>
                <w:color w:val="000000"/>
                <w:sz w:val="22"/>
              </w:rPr>
              <w:fldChar w:fldCharType="end"/>
            </w:r>
          </w:p>
        </w:tc>
        <w:tc>
          <w:tcPr>
            <w:tcW w:w="517" w:type="pct"/>
            <w:tcBorders>
              <w:left w:val="nil"/>
              <w:right w:val="nil"/>
            </w:tcBorders>
            <w:vAlign w:val="center"/>
          </w:tcPr>
          <w:p w14:paraId="3A680CD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4C20AB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6321200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08D6DD2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1, RMSE = 29.58 (daily)</w:t>
            </w:r>
          </w:p>
        </w:tc>
        <w:tc>
          <w:tcPr>
            <w:tcW w:w="283" w:type="pct"/>
            <w:tcBorders>
              <w:left w:val="nil"/>
              <w:right w:val="nil"/>
            </w:tcBorders>
            <w:vAlign w:val="center"/>
          </w:tcPr>
          <w:p w14:paraId="35EED984" w14:textId="291C3E7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2B638BC" w14:textId="77777777" w:rsidTr="00AD2EE3">
        <w:tc>
          <w:tcPr>
            <w:tcW w:w="1160" w:type="pct"/>
            <w:tcBorders>
              <w:left w:val="nil"/>
              <w:right w:val="nil"/>
            </w:tcBorders>
            <w:vAlign w:val="center"/>
          </w:tcPr>
          <w:p w14:paraId="0FAF03F5" w14:textId="6EBA96FF" w:rsidR="00FE48FD" w:rsidRDefault="002323D7" w:rsidP="000D5C7F">
            <w:pPr>
              <w:jc w:val="center"/>
              <w:rPr>
                <w:rFonts w:eastAsia="Malgun Gothic" w:cs="Times New Roman"/>
                <w:color w:val="000000"/>
                <w:sz w:val="22"/>
              </w:rPr>
            </w:pPr>
            <w:r>
              <w:rPr>
                <w:rFonts w:eastAsia="Malgun Gothic" w:cs="Times New Roman"/>
                <w:color w:val="000000"/>
                <w:sz w:val="22"/>
              </w:rPr>
              <w:fldChar w:fldCharType="begin"/>
            </w:r>
            <w:r w:rsidR="001500AC">
              <w:rPr>
                <w:rFonts w:eastAsia="Malgun Gothic" w:cs="Times New Roman"/>
                <w:color w:val="000000"/>
                <w:sz w:val="22"/>
              </w:rPr>
              <w:instrText xml:space="preserve"> ADDIN EN.CITE &lt;EndNote&gt;&lt;Cite AuthorYear="1"&gt;&lt;Author&gt;Saleh&lt;/Author&gt;&lt;Year&gt;2014&lt;/Year&gt;&lt;RecNum&gt;1115&lt;/RecNum&gt;&lt;DisplayText&gt;Saleh and Hasan (2014)&lt;/DisplayText&gt;&lt;record&gt;&lt;rec-number&gt;1115&lt;/rec-number&gt;&lt;foreign-keys&gt;&lt;key app="EN" db-id="s0sd9ts0o2ve93ev003xzwso92tv9rfaw0rx" timestamp="1574135771"&gt;1115&lt;/key&gt;&lt;/foreign-keys&gt;&lt;ref-type name="Journal Article"&gt;17&lt;/ref-type&gt;&lt;contributors&gt;&lt;authors&gt;&lt;author&gt;Saleh, Salah Abdul Hameed&lt;/author&gt;&lt;author&gt;Hasan, Ghada&lt;/author&gt;&lt;/authors&gt;&lt;/contributors&gt;&lt;titles&gt;&lt;title&gt;Estimation of PM10 concentration using ground measurements and Landsat 8 OLI satellite image&lt;/title&gt;&lt;secondary-title&gt;J Geophys Remote Sens&lt;/secondary-title&gt;&lt;/titles&gt;&lt;periodical&gt;&lt;full-title&gt;J Geophys Remote Sens&lt;/full-title&gt;&lt;/periodical&gt;&lt;pages&gt;2169-0049&lt;/pages&gt;&lt;volume&gt;3&lt;/volume&gt;&lt;number&gt;120&lt;/number&gt;&lt;dates&gt;&lt;year&gt;2014&lt;/year&gt;&lt;/dates&gt;&lt;urls&gt;&lt;/urls&gt;&lt;/record&gt;&lt;/Cite&gt;&lt;/EndNote&gt;</w:instrText>
            </w:r>
            <w:r>
              <w:rPr>
                <w:rFonts w:eastAsia="Malgun Gothic" w:cs="Times New Roman"/>
                <w:color w:val="000000"/>
                <w:sz w:val="22"/>
              </w:rPr>
              <w:fldChar w:fldCharType="separate"/>
            </w:r>
            <w:r w:rsidR="001500AC">
              <w:rPr>
                <w:rFonts w:eastAsia="Malgun Gothic" w:cs="Times New Roman"/>
                <w:noProof/>
                <w:color w:val="000000"/>
                <w:sz w:val="22"/>
              </w:rPr>
              <w:t>Saleh and Hasan (2014)</w:t>
            </w:r>
            <w:r>
              <w:rPr>
                <w:rFonts w:eastAsia="Malgun Gothic" w:cs="Times New Roman"/>
                <w:color w:val="000000"/>
                <w:sz w:val="22"/>
              </w:rPr>
              <w:fldChar w:fldCharType="end"/>
            </w:r>
          </w:p>
        </w:tc>
        <w:tc>
          <w:tcPr>
            <w:tcW w:w="517" w:type="pct"/>
            <w:tcBorders>
              <w:left w:val="nil"/>
              <w:right w:val="nil"/>
            </w:tcBorders>
            <w:vAlign w:val="center"/>
          </w:tcPr>
          <w:p w14:paraId="4837926A" w14:textId="0DE7579C" w:rsidR="00FE48FD" w:rsidRPr="002742BB" w:rsidRDefault="002074BA" w:rsidP="000D5C7F">
            <w:pPr>
              <w:jc w:val="center"/>
              <w:rPr>
                <w:rFonts w:eastAsia="Malgun Gothic" w:cs="Times New Roman"/>
                <w:color w:val="000000"/>
                <w:sz w:val="22"/>
              </w:rPr>
            </w:pPr>
            <w:r>
              <w:rPr>
                <w:rFonts w:eastAsia="Malgun Gothic" w:cs="Times New Roman" w:hint="eastAsia"/>
                <w:color w:val="000000"/>
                <w:sz w:val="22"/>
              </w:rPr>
              <w:t>I</w:t>
            </w:r>
            <w:r>
              <w:rPr>
                <w:rFonts w:eastAsia="Malgun Gothic" w:cs="Times New Roman"/>
                <w:color w:val="000000"/>
                <w:sz w:val="22"/>
              </w:rPr>
              <w:t>raq</w:t>
            </w:r>
          </w:p>
        </w:tc>
        <w:tc>
          <w:tcPr>
            <w:tcW w:w="694" w:type="pct"/>
            <w:tcBorders>
              <w:left w:val="nil"/>
              <w:right w:val="nil"/>
            </w:tcBorders>
            <w:vAlign w:val="center"/>
          </w:tcPr>
          <w:p w14:paraId="16F8C021" w14:textId="3C3642E7" w:rsidR="00FE48FD" w:rsidRPr="002742BB" w:rsidRDefault="00BB2902" w:rsidP="000D5C7F">
            <w:pPr>
              <w:jc w:val="center"/>
              <w:rPr>
                <w:rFonts w:eastAsia="Malgun Gothic" w:cs="Times New Roman"/>
                <w:color w:val="000000"/>
                <w:sz w:val="22"/>
              </w:rPr>
            </w:pPr>
            <w:r>
              <w:rPr>
                <w:rFonts w:eastAsia="Malgun Gothic" w:cs="Times New Roman" w:hint="eastAsia"/>
                <w:color w:val="000000"/>
                <w:sz w:val="22"/>
              </w:rPr>
              <w:t>L</w:t>
            </w:r>
            <w:r>
              <w:rPr>
                <w:rFonts w:eastAsia="Malgun Gothic" w:cs="Times New Roman"/>
                <w:color w:val="000000"/>
                <w:sz w:val="22"/>
              </w:rPr>
              <w:t>andsat OLI</w:t>
            </w:r>
          </w:p>
        </w:tc>
        <w:tc>
          <w:tcPr>
            <w:tcW w:w="628" w:type="pct"/>
            <w:tcBorders>
              <w:left w:val="nil"/>
              <w:right w:val="nil"/>
            </w:tcBorders>
            <w:vAlign w:val="center"/>
          </w:tcPr>
          <w:p w14:paraId="5FEF80BC" w14:textId="1AC4A280" w:rsidR="00FE48FD" w:rsidRPr="002742BB" w:rsidRDefault="00095768" w:rsidP="000D5C7F">
            <w:pPr>
              <w:jc w:val="center"/>
              <w:rPr>
                <w:rFonts w:eastAsia="Malgun Gothic" w:cs="Times New Roman"/>
                <w:color w:val="000000"/>
                <w:sz w:val="22"/>
              </w:rPr>
            </w:pPr>
            <w:r>
              <w:rPr>
                <w:rFonts w:eastAsia="Malgun Gothic" w:cs="Times New Roman" w:hint="eastAsia"/>
                <w:color w:val="000000"/>
                <w:sz w:val="22"/>
              </w:rPr>
              <w:t>M</w:t>
            </w:r>
            <w:r>
              <w:rPr>
                <w:rFonts w:eastAsia="Malgun Gothic" w:cs="Times New Roman"/>
                <w:color w:val="000000"/>
                <w:sz w:val="22"/>
              </w:rPr>
              <w:t>LR</w:t>
            </w:r>
          </w:p>
        </w:tc>
        <w:tc>
          <w:tcPr>
            <w:tcW w:w="1718" w:type="pct"/>
            <w:tcBorders>
              <w:left w:val="nil"/>
              <w:right w:val="nil"/>
            </w:tcBorders>
            <w:vAlign w:val="center"/>
          </w:tcPr>
          <w:p w14:paraId="022AA8D5" w14:textId="2052E4FF" w:rsidR="00FE48FD" w:rsidRPr="002742BB" w:rsidRDefault="002074BA" w:rsidP="000D5C7F">
            <w:pPr>
              <w:jc w:val="center"/>
              <w:rPr>
                <w:rFonts w:eastAsia="Malgun Gothic" w:cs="Times New Roman"/>
                <w:color w:val="000000"/>
                <w:sz w:val="22"/>
              </w:rPr>
            </w:pPr>
            <w:r>
              <w:rPr>
                <w:rFonts w:eastAsia="Malgun Gothic" w:cs="Times New Roman"/>
                <w:color w:val="000000"/>
                <w:sz w:val="22"/>
              </w:rPr>
              <w:t>R = 0.83, RMSE = 11.84</w:t>
            </w:r>
          </w:p>
        </w:tc>
        <w:tc>
          <w:tcPr>
            <w:tcW w:w="283" w:type="pct"/>
            <w:tcBorders>
              <w:left w:val="nil"/>
              <w:right w:val="nil"/>
            </w:tcBorders>
            <w:vAlign w:val="center"/>
          </w:tcPr>
          <w:p w14:paraId="399BA282" w14:textId="24F31A93" w:rsidR="00FE48FD" w:rsidRPr="002742BB" w:rsidRDefault="00095768" w:rsidP="000D5C7F">
            <w:pPr>
              <w:jc w:val="center"/>
              <w:rPr>
                <w:rFonts w:eastAsia="Malgun Gothic" w:cs="Times New Roman"/>
                <w:color w:val="000000"/>
                <w:sz w:val="22"/>
              </w:rPr>
            </w:pPr>
            <w:r>
              <w:rPr>
                <w:rFonts w:eastAsia="Malgun Gothic" w:cs="Times New Roman" w:hint="eastAsia"/>
                <w:color w:val="000000"/>
                <w:sz w:val="22"/>
              </w:rPr>
              <w:t>P</w:t>
            </w:r>
            <w:r>
              <w:rPr>
                <w:rFonts w:eastAsia="Malgun Gothic" w:cs="Times New Roman"/>
                <w:color w:val="000000"/>
                <w:sz w:val="22"/>
              </w:rPr>
              <w:t>M</w:t>
            </w:r>
            <w:r w:rsidRPr="002074BA">
              <w:rPr>
                <w:rFonts w:eastAsia="Malgun Gothic" w:cs="Times New Roman"/>
                <w:color w:val="000000"/>
                <w:sz w:val="22"/>
                <w:vertAlign w:val="subscript"/>
              </w:rPr>
              <w:t>10</w:t>
            </w:r>
          </w:p>
        </w:tc>
      </w:tr>
      <w:tr w:rsidR="00AD2EE3" w:rsidRPr="006D7FB1" w14:paraId="2530DFED" w14:textId="77777777" w:rsidTr="00AD2EE3">
        <w:tc>
          <w:tcPr>
            <w:tcW w:w="1160" w:type="pct"/>
            <w:tcBorders>
              <w:left w:val="nil"/>
              <w:right w:val="nil"/>
            </w:tcBorders>
            <w:vAlign w:val="center"/>
          </w:tcPr>
          <w:p w14:paraId="61533651" w14:textId="6B9ACCAB" w:rsidR="000D5C7F" w:rsidRPr="007175EF"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aunders&lt;/Author&gt;&lt;Year&gt;2014&lt;/Year&gt;&lt;RecNum&gt;243&lt;/RecNum&gt;&lt;DisplayText&gt;Saunders, Kahl, and Ghorai (2014)&lt;/DisplayText&gt;&lt;record&gt;&lt;rec-number&gt;243&lt;/rec-number&gt;&lt;foreign-keys&gt;&lt;key app="EN" db-id="s0sd9ts0o2ve93ev003xzwso92tv9rfaw0rx" timestamp="1565546918"&gt;243&lt;/key&gt;&lt;key app="ENWeb" db-id=""&gt;0&lt;/key&gt;&lt;/foreign-keys&gt;&lt;ref-type name="Journal Article"&gt;17&lt;/ref-type&gt;&lt;contributors&gt;&lt;authors&gt;&lt;author&gt;Saunders, Rolando O.&lt;/author&gt;&lt;author&gt;Kahl, Jonathan D. W.&lt;/author&gt;&lt;author&gt;Ghorai, Jugal K.&lt;/author&gt;&lt;/authors&gt;&lt;/contributors&gt;&lt;titles&gt;&lt;title&gt;Improved estimation of PM2.5 using Lagrangian satellite-measured aerosol optical depth&lt;/title&gt;&lt;secondary-title&gt;Atmospheric Environment&lt;/secondary-title&gt;&lt;alt-title&gt;AE&lt;/alt-title&gt;&lt;/titles&gt;&lt;periodical&gt;&lt;full-title&gt;Atmospheric environment&lt;/full-title&gt;&lt;abbr-1&gt;Atmospheric environment&lt;/abbr-1&gt;&lt;/periodical&gt;&lt;pages&gt;146-153&lt;/pages&gt;&lt;volume&gt;91&lt;/volume&gt;&lt;keywords&gt;&lt;keyword&gt;MODIS&lt;/keyword&gt;&lt;keyword&gt;Aerosol optical depth (AOD)&lt;/keyword&gt;&lt;keyword&gt;Air pollution&lt;/keyword&gt;&lt;keyword&gt;Remote sensing&lt;/keyword&gt;&lt;keyword&gt;Trajectory model&lt;/keyword&gt;&lt;/keywords&gt;&lt;dates&gt;&lt;year&gt;2014&lt;/year&gt;&lt;pub-dates&gt;&lt;date&gt;2014/07/01/&lt;/date&gt;&lt;/pub-dates&gt;&lt;/dates&gt;&lt;isbn&gt;1352-2310&lt;/isbn&gt;&lt;urls&gt;&lt;related-urls&gt;&lt;url&gt;http://www.sciencedirect.com/science/article/pii/S1352231014002453&lt;/url&gt;&lt;/related-urls&gt;&lt;/urls&gt;&lt;electronic-resource-num&gt;https://doi.org/10.1016/j.atmosenv.2014.03.060&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aunders, Kahl, and Ghorai (2014)</w:t>
            </w:r>
            <w:r>
              <w:rPr>
                <w:rFonts w:eastAsia="Malgun Gothic" w:cs="Times New Roman"/>
                <w:color w:val="000000"/>
                <w:sz w:val="22"/>
              </w:rPr>
              <w:fldChar w:fldCharType="end"/>
            </w:r>
          </w:p>
        </w:tc>
        <w:tc>
          <w:tcPr>
            <w:tcW w:w="517" w:type="pct"/>
            <w:tcBorders>
              <w:left w:val="nil"/>
              <w:right w:val="nil"/>
            </w:tcBorders>
            <w:vAlign w:val="center"/>
          </w:tcPr>
          <w:p w14:paraId="4DD4FB6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7EBCFAA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2E9A66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LR</w:t>
            </w:r>
          </w:p>
        </w:tc>
        <w:tc>
          <w:tcPr>
            <w:tcW w:w="1718" w:type="pct"/>
            <w:tcBorders>
              <w:left w:val="nil"/>
              <w:right w:val="nil"/>
            </w:tcBorders>
            <w:vAlign w:val="center"/>
          </w:tcPr>
          <w:p w14:paraId="48A1721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1 (daily)</w:t>
            </w:r>
          </w:p>
        </w:tc>
        <w:tc>
          <w:tcPr>
            <w:tcW w:w="283" w:type="pct"/>
            <w:tcBorders>
              <w:left w:val="nil"/>
              <w:right w:val="nil"/>
            </w:tcBorders>
            <w:vAlign w:val="center"/>
          </w:tcPr>
          <w:p w14:paraId="74A2D0CB" w14:textId="3B955BB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4DF94EE" w14:textId="77777777" w:rsidTr="00AD2EE3">
        <w:tc>
          <w:tcPr>
            <w:tcW w:w="1160" w:type="pct"/>
            <w:tcBorders>
              <w:left w:val="nil"/>
              <w:right w:val="nil"/>
            </w:tcBorders>
            <w:vAlign w:val="center"/>
          </w:tcPr>
          <w:p w14:paraId="5F0B5B64" w14:textId="40D3DAA7" w:rsidR="000D5C7F" w:rsidRPr="00AB74CB"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ong&lt;/Author&gt;&lt;Year&gt;2014&lt;/Year&gt;&lt;RecNum&gt;486&lt;/RecNum&gt;&lt;DisplayText&gt;Song et al. (2014)&lt;/DisplayText&gt;&lt;record&gt;&lt;rec-number&gt;486&lt;/rec-number&gt;&lt;foreign-keys&gt;&lt;key app="EN" db-id="s0sd9ts0o2ve93ev003xzwso92tv9rfaw0rx" timestamp="1565704893"&gt;486&lt;/key&gt;&lt;/foreign-keys&gt;&lt;ref-type name="Journal Article"&gt;17&lt;/ref-type&gt;&lt;contributors&gt;&lt;authors&gt;&lt;author&gt;Song, Weize&lt;/author&gt;&lt;author&gt;Jia, Haifeng&lt;/author&gt;&lt;author&gt;Huang, Jingfeng&lt;/author&gt;&lt;author&gt;Zhang, Yiyue&lt;/author&gt;&lt;/authors&gt;&lt;/contributors&gt;&lt;titles&gt;&lt;title&gt;A satellite-based geographically weighted regression model for regional PM2.5 estimation over the Pearl River Delta region in China&lt;/title&gt;&lt;secondary-title&gt;Remote Sensing of Environment&lt;/secondary-title&gt;&lt;/titles&gt;&lt;periodical&gt;&lt;full-title&gt;Remote Sensing of Environment&lt;/full-title&gt;&lt;abbr-1&gt;RSE&lt;/abbr-1&gt;&lt;/periodical&gt;&lt;pages&gt;1-7&lt;/pages&gt;&lt;volume&gt;154&lt;/volume&gt;&lt;keywords&gt;&lt;keyword&gt;PM&lt;/keyword&gt;&lt;keyword&gt;Satellite remote sensing&lt;/keyword&gt;&lt;keyword&gt;Aerosol optical depth&lt;/keyword&gt;&lt;keyword&gt;Geographically weighted regression&lt;/keyword&gt;&lt;keyword&gt;Pearl River Delta region&lt;/keyword&gt;&lt;/keywords&gt;&lt;dates&gt;&lt;year&gt;2014&lt;/year&gt;&lt;pub-dates&gt;&lt;date&gt;2014/11/01/&lt;/date&gt;&lt;/pub-dates&gt;&lt;/dates&gt;&lt;isbn&gt;0034-4257&lt;/isbn&gt;&lt;urls&gt;&lt;related-urls&gt;&lt;url&gt;http://www.sciencedirect.com/science/article/pii/S0034425714003058&lt;/url&gt;&lt;/related-urls&gt;&lt;/urls&gt;&lt;electronic-resource-num&gt;https://doi.org/10.1016/j.rse.2014.08.00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ong et al. (2014)</w:t>
            </w:r>
            <w:r>
              <w:rPr>
                <w:rFonts w:eastAsia="Malgun Gothic" w:cs="Times New Roman"/>
                <w:color w:val="000000"/>
                <w:sz w:val="22"/>
              </w:rPr>
              <w:fldChar w:fldCharType="end"/>
            </w:r>
          </w:p>
        </w:tc>
        <w:tc>
          <w:tcPr>
            <w:tcW w:w="517" w:type="pct"/>
            <w:tcBorders>
              <w:left w:val="nil"/>
              <w:right w:val="nil"/>
            </w:tcBorders>
            <w:vAlign w:val="center"/>
          </w:tcPr>
          <w:p w14:paraId="7F0A3D6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6E2714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820C17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1BAB5BD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an relative accuracy = 88.6% (daily)</w:t>
            </w:r>
          </w:p>
        </w:tc>
        <w:tc>
          <w:tcPr>
            <w:tcW w:w="283" w:type="pct"/>
            <w:tcBorders>
              <w:left w:val="nil"/>
              <w:right w:val="nil"/>
            </w:tcBorders>
            <w:vAlign w:val="center"/>
          </w:tcPr>
          <w:p w14:paraId="17EFC830" w14:textId="6BED027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64E805E" w14:textId="77777777" w:rsidTr="00AD2EE3">
        <w:tc>
          <w:tcPr>
            <w:tcW w:w="1160" w:type="pct"/>
            <w:tcBorders>
              <w:left w:val="nil"/>
              <w:right w:val="nil"/>
            </w:tcBorders>
            <w:vAlign w:val="center"/>
          </w:tcPr>
          <w:p w14:paraId="706150D7" w14:textId="254CB551" w:rsidR="000D5C7F" w:rsidRPr="00DD66BF"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itranshi&lt;/Author&gt;&lt;Year&gt;2015&lt;/Year&gt;&lt;RecNum&gt;487&lt;/RecNum&gt;&lt;DisplayText&gt;Chitranshi, Sharma, and Dey (2015)&lt;/DisplayText&gt;&lt;record&gt;&lt;rec-number&gt;487&lt;/rec-number&gt;&lt;foreign-keys&gt;&lt;key app="EN" db-id="s0sd9ts0o2ve93ev003xzwso92tv9rfaw0rx" timestamp="1565705244"&gt;487&lt;/key&gt;&lt;/foreign-keys&gt;&lt;ref-type name="Journal Article"&gt;17&lt;/ref-type&gt;&lt;contributors&gt;&lt;authors&gt;&lt;author&gt;Chitranshi, Shikha&lt;/author&gt;&lt;author&gt;Sharma, Satya Prakash&lt;/author&gt;&lt;author&gt;Dey, Sagnik&lt;/author&gt;&lt;/authors&gt;&lt;/contributors&gt;&lt;titles&gt;&lt;title&gt;Satellite-based estimates of outdoor particulate pollution (PM10) for Agra City in northern India&lt;/title&gt;&lt;secondary-title&gt;Air Quality, Atmosphere &amp;amp; Health&lt;/secondary-title&gt;&lt;/titles&gt;&lt;periodical&gt;&lt;full-title&gt;Air Quality, Atmosphere &amp;amp; Health&lt;/full-title&gt;&lt;abbr-1&gt;Air Quality, Atmosphere &amp;amp; Health&lt;/abbr-1&gt;&lt;/periodical&gt;&lt;pages&gt;55-65&lt;/pages&gt;&lt;volume&gt;8&lt;/volume&gt;&lt;number&gt;1&lt;/number&gt;&lt;dates&gt;&lt;year&gt;2015&lt;/year&gt;&lt;pub-dates&gt;&lt;date&gt;2015/02/01&lt;/date&gt;&lt;/pub-dates&gt;&lt;/dates&gt;&lt;isbn&gt;1873-9326&lt;/isbn&gt;&lt;urls&gt;&lt;related-urls&gt;&lt;url&gt;https://doi.org/10.1007/s11869-014-0271-x&lt;/url&gt;&lt;/related-urls&gt;&lt;/urls&gt;&lt;electronic-resource-num&gt;10.1007/s11869-014-0271-x&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itranshi, Sharma, and Dey (2015)</w:t>
            </w:r>
            <w:r>
              <w:rPr>
                <w:rFonts w:eastAsia="Malgun Gothic" w:cs="Times New Roman"/>
                <w:color w:val="000000"/>
                <w:sz w:val="22"/>
              </w:rPr>
              <w:fldChar w:fldCharType="end"/>
            </w:r>
          </w:p>
        </w:tc>
        <w:tc>
          <w:tcPr>
            <w:tcW w:w="517" w:type="pct"/>
            <w:tcBorders>
              <w:left w:val="nil"/>
              <w:right w:val="nil"/>
            </w:tcBorders>
            <w:vAlign w:val="center"/>
          </w:tcPr>
          <w:p w14:paraId="726551D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India</w:t>
            </w:r>
          </w:p>
        </w:tc>
        <w:tc>
          <w:tcPr>
            <w:tcW w:w="694" w:type="pct"/>
            <w:tcBorders>
              <w:left w:val="nil"/>
              <w:right w:val="nil"/>
            </w:tcBorders>
            <w:vAlign w:val="center"/>
          </w:tcPr>
          <w:p w14:paraId="3402843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F9738C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ogistic regression</w:t>
            </w:r>
          </w:p>
        </w:tc>
        <w:tc>
          <w:tcPr>
            <w:tcW w:w="1718" w:type="pct"/>
            <w:tcBorders>
              <w:left w:val="nil"/>
              <w:right w:val="nil"/>
            </w:tcBorders>
            <w:vAlign w:val="center"/>
          </w:tcPr>
          <w:p w14:paraId="4769FB5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76, RSE = 8.86 % (daily)</w:t>
            </w:r>
          </w:p>
        </w:tc>
        <w:tc>
          <w:tcPr>
            <w:tcW w:w="283" w:type="pct"/>
            <w:tcBorders>
              <w:left w:val="nil"/>
              <w:right w:val="nil"/>
            </w:tcBorders>
            <w:vAlign w:val="center"/>
          </w:tcPr>
          <w:p w14:paraId="47DD0D2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20C39511" w14:textId="77777777" w:rsidTr="00AD2EE3">
        <w:tc>
          <w:tcPr>
            <w:tcW w:w="1160" w:type="pct"/>
            <w:tcBorders>
              <w:left w:val="nil"/>
              <w:right w:val="nil"/>
            </w:tcBorders>
            <w:vAlign w:val="center"/>
          </w:tcPr>
          <w:p w14:paraId="0C9F388B" w14:textId="705F10D9" w:rsidR="000D5C7F" w:rsidRPr="00DD66BF"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eng&lt;/Author&gt;&lt;Year&gt;2015&lt;/Year&gt;&lt;RecNum&gt;488&lt;/RecNum&gt;&lt;DisplayText&gt;Geng et al. (2015)&lt;/DisplayText&gt;&lt;record&gt;&lt;rec-number&gt;488&lt;/rec-number&gt;&lt;foreign-keys&gt;&lt;key app="EN" db-id="s0sd9ts0o2ve93ev003xzwso92tv9rfaw0rx" timestamp="1565705378"&gt;488&lt;/key&gt;&lt;/foreign-keys&gt;&lt;ref-type name="Journal Article"&gt;17&lt;/ref-type&gt;&lt;contributors&gt;&lt;authors&gt;&lt;author&gt;Geng, Guannan&lt;/author&gt;&lt;author&gt;Zhang, Qiang&lt;/author&gt;&lt;author&gt;Martin, Randall V.&lt;/author&gt;&lt;author&gt;van Donkelaar, Aaron&lt;/author&gt;&lt;author&gt;Huo, Hong&lt;/author&gt;&lt;author&gt;Che, Huizheng&lt;/author&gt;&lt;author&gt;Lin, Jintai&lt;/author&gt;&lt;author&gt;He, Kebin&lt;/author&gt;&lt;/authors&gt;&lt;/contributors&gt;&lt;titles&gt;&lt;title&gt;Estimating long-term PM2.5 concentrations in China using satellite-based aerosol optical depth and a chemical transport model&lt;/title&gt;&lt;secondary-title&gt;Remote Sensing of Environment&lt;/secondary-title&gt;&lt;/titles&gt;&lt;periodical&gt;&lt;full-title&gt;Remote Sensing of Environment&lt;/full-title&gt;&lt;abbr-1&gt;RSE&lt;/abbr-1&gt;&lt;/periodical&gt;&lt;pages&gt;262-270&lt;/pages&gt;&lt;volume&gt;166&lt;/volume&gt;&lt;keywords&gt;&lt;keyword&gt;Particulate matter&lt;/keyword&gt;&lt;keyword&gt;Aerosol optical depth&lt;/keyword&gt;&lt;keyword&gt;Satellite remote sensing&lt;/keyword&gt;&lt;/keywords&gt;&lt;dates&gt;&lt;year&gt;2015&lt;/year&gt;&lt;pub-dates&gt;&lt;date&gt;2015/09/01/&lt;/date&gt;&lt;/pub-dates&gt;&lt;/dates&gt;&lt;isbn&gt;0034-4257&lt;/isbn&gt;&lt;urls&gt;&lt;related-urls&gt;&lt;url&gt;http://www.sciencedirect.com/science/article/pii/S0034425715300171&lt;/url&gt;&lt;/related-urls&gt;&lt;/urls&gt;&lt;electronic-resource-num&gt;https://doi.org/10.1016/j.rse.2015.05.01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eng et al. (2015)</w:t>
            </w:r>
            <w:r>
              <w:rPr>
                <w:rFonts w:eastAsia="Malgun Gothic" w:cs="Times New Roman"/>
                <w:color w:val="000000"/>
                <w:sz w:val="22"/>
              </w:rPr>
              <w:fldChar w:fldCharType="end"/>
            </w:r>
          </w:p>
        </w:tc>
        <w:tc>
          <w:tcPr>
            <w:tcW w:w="517" w:type="pct"/>
            <w:tcBorders>
              <w:left w:val="nil"/>
              <w:right w:val="nil"/>
            </w:tcBorders>
            <w:vAlign w:val="center"/>
          </w:tcPr>
          <w:p w14:paraId="2FEA2C6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5B73D7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w:t>
            </w:r>
          </w:p>
        </w:tc>
        <w:tc>
          <w:tcPr>
            <w:tcW w:w="628" w:type="pct"/>
            <w:tcBorders>
              <w:left w:val="nil"/>
              <w:right w:val="nil"/>
            </w:tcBorders>
            <w:vAlign w:val="center"/>
          </w:tcPr>
          <w:p w14:paraId="21BEFA3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left w:val="nil"/>
              <w:right w:val="nil"/>
            </w:tcBorders>
            <w:vAlign w:val="center"/>
          </w:tcPr>
          <w:p w14:paraId="3691077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74 (monthly)</w:t>
            </w:r>
          </w:p>
        </w:tc>
        <w:tc>
          <w:tcPr>
            <w:tcW w:w="283" w:type="pct"/>
            <w:tcBorders>
              <w:left w:val="nil"/>
              <w:right w:val="nil"/>
            </w:tcBorders>
            <w:vAlign w:val="center"/>
          </w:tcPr>
          <w:p w14:paraId="74D815A7" w14:textId="4D34FDA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FCE07CA" w14:textId="77777777" w:rsidTr="00AD2EE3">
        <w:tc>
          <w:tcPr>
            <w:tcW w:w="1160" w:type="pct"/>
            <w:tcBorders>
              <w:left w:val="nil"/>
              <w:right w:val="nil"/>
            </w:tcBorders>
            <w:vAlign w:val="center"/>
          </w:tcPr>
          <w:p w14:paraId="0A3A6826" w14:textId="7E221ACC" w:rsidR="000D5C7F" w:rsidRPr="00522E04"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Kloog&lt;/Author&gt;&lt;Year&gt;2015&lt;/Year&gt;&lt;RecNum&gt;151&lt;/RecNum&gt;&lt;DisplayText&gt;Kloog et al. (2015)&lt;/DisplayText&gt;&lt;record&gt;&lt;rec-number&gt;151&lt;/rec-number&gt;&lt;foreign-keys&gt;&lt;key app="EN" db-id="s0sd9ts0o2ve93ev003xzwso92tv9rfaw0rx" timestamp="1565546790"&gt;151&lt;/key&gt;&lt;/foreign-keys&gt;&lt;ref-type name="Journal Article"&gt;17&lt;/ref-type&gt;&lt;contributors&gt;&lt;authors&gt;&lt;author&gt;Kloog, Itai&lt;/author&gt;&lt;author&gt;Sorek-Hamer, Meytar&lt;/author&gt;&lt;author&gt;Lyapustin, Alexei&lt;/author&gt;&lt;author&gt;Coull, Brent&lt;/author&gt;&lt;author&gt;Wang, Yujie&lt;/author&gt;&lt;author&gt;Just, Allan C.&lt;/author&gt;&lt;author&gt;Schwartz, Joel&lt;/author&gt;&lt;author&gt;Broday, David M.&lt;/author&gt;&lt;/authors&gt;&lt;/contributors&gt;&lt;titles&gt;&lt;title&gt;Estimating daily PM2.5 and PM10 across the complex geo-climate region of Israel using MAIAC satellite-based AOD data&lt;/title&gt;&lt;secondary-title&gt;Atmospheric Environment&lt;/secondary-title&gt;&lt;/titles&gt;&lt;periodical&gt;&lt;full-title&gt;Atmospheric environment&lt;/full-title&gt;&lt;abbr-1&gt;Atmospheric environment&lt;/abbr-1&gt;&lt;/periodical&gt;&lt;pages&gt;409-416&lt;/pages&gt;&lt;volume&gt;122&lt;/volume&gt;&lt;keywords&gt;&lt;keyword&gt;Air pollution&lt;/keyword&gt;&lt;keyword&gt;Aerosol optical depth (AOD)&lt;/keyword&gt;&lt;keyword&gt;Epidemiology&lt;/keyword&gt;&lt;keyword&gt;PM&lt;/keyword&gt;&lt;keyword&gt;Exposure error&lt;/keyword&gt;&lt;keyword&gt;High particulate levels&lt;/keyword&gt;&lt;keyword&gt;MAIAC&lt;/keyword&gt;&lt;/keywords&gt;&lt;dates&gt;&lt;year&gt;2015&lt;/year&gt;&lt;pub-dates&gt;&lt;date&gt;2015/12/01/&lt;/date&gt;&lt;/pub-dates&gt;&lt;/dates&gt;&lt;isbn&gt;1352-2310&lt;/isbn&gt;&lt;urls&gt;&lt;related-urls&gt;&lt;url&gt;http://www.sciencedirect.com/science/article/pii/S1352231015304234&lt;/url&gt;&lt;/related-urls&gt;&lt;/urls&gt;&lt;electronic-resource-num&gt;https://doi.org/10.1016/j.atmosenv.2015.10.00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Kloog et al. (2015)</w:t>
            </w:r>
            <w:r>
              <w:rPr>
                <w:rFonts w:eastAsia="Malgun Gothic" w:cs="Times New Roman"/>
                <w:color w:val="000000"/>
                <w:sz w:val="22"/>
              </w:rPr>
              <w:fldChar w:fldCharType="end"/>
            </w:r>
          </w:p>
        </w:tc>
        <w:tc>
          <w:tcPr>
            <w:tcW w:w="517" w:type="pct"/>
            <w:tcBorders>
              <w:left w:val="nil"/>
              <w:right w:val="nil"/>
            </w:tcBorders>
            <w:vAlign w:val="center"/>
          </w:tcPr>
          <w:p w14:paraId="6A20180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Israel</w:t>
            </w:r>
          </w:p>
        </w:tc>
        <w:tc>
          <w:tcPr>
            <w:tcW w:w="694" w:type="pct"/>
            <w:tcBorders>
              <w:left w:val="nil"/>
              <w:right w:val="nil"/>
            </w:tcBorders>
            <w:vAlign w:val="center"/>
          </w:tcPr>
          <w:p w14:paraId="6C47EB36" w14:textId="1E6EA10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1E1768C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031CA02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222A59">
              <w:rPr>
                <w:rFonts w:eastAsia="Malgun Gothic"/>
                <w:vertAlign w:val="subscript"/>
              </w:rPr>
              <w:t>10</w:t>
            </w:r>
            <w:r w:rsidRPr="002742BB">
              <w:rPr>
                <w:rFonts w:eastAsia="Malgun Gothic" w:cs="Times New Roman"/>
                <w:color w:val="000000"/>
                <w:sz w:val="22"/>
              </w:rPr>
              <w:t>: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9</w:t>
            </w:r>
            <w:r w:rsidRPr="002742BB">
              <w:rPr>
                <w:rFonts w:eastAsia="Malgun Gothic" w:cs="Times New Roman"/>
                <w:color w:val="000000"/>
                <w:sz w:val="22"/>
              </w:rPr>
              <w:br/>
              <w:t>PM</w:t>
            </w:r>
            <w:r w:rsidRPr="00222A59">
              <w:rPr>
                <w:rFonts w:eastAsia="Malgun Gothic" w:cs="Times New Roman"/>
                <w:color w:val="000000"/>
                <w:sz w:val="22"/>
                <w:vertAlign w:val="subscript"/>
              </w:rPr>
              <w:t>2.5</w:t>
            </w:r>
            <w:r w:rsidRPr="002742BB">
              <w:rPr>
                <w:rFonts w:eastAsia="Malgun Gothic" w:cs="Times New Roman"/>
                <w:color w:val="000000"/>
                <w:sz w:val="22"/>
              </w:rPr>
              <w:t>: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2 (daily)</w:t>
            </w:r>
          </w:p>
        </w:tc>
        <w:tc>
          <w:tcPr>
            <w:tcW w:w="283" w:type="pct"/>
            <w:tcBorders>
              <w:left w:val="nil"/>
              <w:right w:val="nil"/>
            </w:tcBorders>
            <w:vAlign w:val="center"/>
          </w:tcPr>
          <w:p w14:paraId="7C388833" w14:textId="01C92B09"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r w:rsidRPr="002742BB">
              <w:rPr>
                <w:rFonts w:eastAsia="Malgun Gothic" w:cs="Times New Roman"/>
                <w:color w:val="000000"/>
                <w:sz w:val="22"/>
              </w:rPr>
              <w:t>, PM</w:t>
            </w:r>
            <w:r w:rsidRPr="00605425">
              <w:rPr>
                <w:rFonts w:eastAsia="Malgun Gothic" w:cs="Times New Roman"/>
                <w:color w:val="000000"/>
                <w:sz w:val="22"/>
                <w:vertAlign w:val="subscript"/>
              </w:rPr>
              <w:t>2.5</w:t>
            </w:r>
          </w:p>
        </w:tc>
      </w:tr>
      <w:tr w:rsidR="00AD2EE3" w:rsidRPr="006D7FB1" w14:paraId="173AAEC5" w14:textId="77777777" w:rsidTr="00AD2EE3">
        <w:tc>
          <w:tcPr>
            <w:tcW w:w="1160" w:type="pct"/>
            <w:tcBorders>
              <w:left w:val="nil"/>
              <w:right w:val="nil"/>
            </w:tcBorders>
            <w:vAlign w:val="center"/>
          </w:tcPr>
          <w:p w14:paraId="3E0D9325" w14:textId="35879A13" w:rsidR="000D5C7F" w:rsidRPr="00C803D8" w:rsidRDefault="000D5C7F" w:rsidP="000D5C7F">
            <w:pPr>
              <w:jc w:val="center"/>
              <w:rPr>
                <w:rFonts w:eastAsia="Malgun Gothic" w:cs="Times New Roman"/>
                <w:color w:val="000000"/>
                <w:sz w:val="22"/>
              </w:rPr>
            </w:pPr>
            <w:r>
              <w:rPr>
                <w:rFonts w:eastAsia="Malgun Gothic" w:cs="Times New Roman"/>
                <w:color w:val="000000"/>
                <w:sz w:val="22"/>
              </w:rPr>
              <w:lastRenderedPageBreak/>
              <w:fldChar w:fldCharType="begin"/>
            </w:r>
            <w:r w:rsidR="00E94C22">
              <w:rPr>
                <w:rFonts w:eastAsia="Malgun Gothic" w:cs="Times New Roman"/>
                <w:color w:val="000000"/>
                <w:sz w:val="22"/>
              </w:rPr>
              <w:instrText xml:space="preserve"> ADDIN EN.CITE &lt;EndNote&gt;&lt;Cite AuthorYear="1"&gt;&lt;Author&gt;Li&lt;/Author&gt;&lt;Year&gt;2015&lt;/Year&gt;&lt;RecNum&gt;170&lt;/RecNum&gt;&lt;DisplayText&gt;Li et al. (2015)&lt;/DisplayText&gt;&lt;record&gt;&lt;rec-number&gt;170&lt;/rec-number&gt;&lt;foreign-keys&gt;&lt;key app="EN" db-id="s0sd9ts0o2ve93ev003xzwso92tv9rfaw0rx" timestamp="1565546825"&gt;170&lt;/key&gt;&lt;key app="ENWeb" db-id=""&gt;0&lt;/key&gt;&lt;/foreign-keys&gt;&lt;ref-type name="Journal Article"&gt;17&lt;/ref-type&gt;&lt;contributors&gt;&lt;authors&gt;&lt;author&gt;Li, Rong&lt;/author&gt;&lt;author&gt;Gong, Jianhua&lt;/author&gt;&lt;author&gt;Chen, Liangfu&lt;/author&gt;&lt;author&gt;Wang, Zifeng&lt;/author&gt;&lt;/authors&gt;&lt;/contributors&gt;&lt;titles&gt;&lt;title&gt;Estimating Ground-Level PM2.5 Using Fine-Resolution Satellite Data in the Megacity of Beijing, China&lt;/title&gt;&lt;secondary-title&gt;Aerosol Air Qual. Res&lt;/secondary-title&gt;&lt;alt-title&gt;Aerosol Air Qual. Res&lt;/alt-title&gt;&lt;/titles&gt;&lt;periodical&gt;&lt;full-title&gt;Aerosol Air Qual. Res&lt;/full-title&gt;&lt;abbr-1&gt;Aerosol Air Qual. Res&lt;/abbr-1&gt;&lt;/periodical&gt;&lt;alt-periodical&gt;&lt;full-title&gt;Aerosol Air Qual. Res&lt;/full-title&gt;&lt;abbr-1&gt;Aerosol Air Qual. Res&lt;/abbr-1&gt;&lt;/alt-periodical&gt;&lt;pages&gt;1347-1356&lt;/pages&gt;&lt;volume&gt;15&lt;/volume&gt;&lt;keywords&gt;&lt;keyword&gt;MODIS AOD 3km&lt;/keyword&gt;&lt;keyword&gt;PM2.5&lt;/keyword&gt;&lt;keyword&gt;China&lt;/keyword&gt;&lt;keyword&gt;Mixed effects model&lt;/keyword&gt;&lt;/keywords&gt;&lt;dates&gt;&lt;year&gt;2015&lt;/year&gt;&lt;/dates&gt;&lt;urls&gt;&lt;/urls&gt;&lt;electronic-resource-num&gt;10.4209/aaqr.2015.01.000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et al. (2015)</w:t>
            </w:r>
            <w:r>
              <w:rPr>
                <w:rFonts w:eastAsia="Malgun Gothic" w:cs="Times New Roman"/>
                <w:color w:val="000000"/>
                <w:sz w:val="22"/>
              </w:rPr>
              <w:fldChar w:fldCharType="end"/>
            </w:r>
          </w:p>
        </w:tc>
        <w:tc>
          <w:tcPr>
            <w:tcW w:w="517" w:type="pct"/>
            <w:tcBorders>
              <w:left w:val="nil"/>
              <w:right w:val="nil"/>
            </w:tcBorders>
            <w:vAlign w:val="center"/>
          </w:tcPr>
          <w:p w14:paraId="160AE24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A98984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B16189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69B9E89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 xml:space="preserve"> 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47, RMSE = 13.88</w:t>
            </w:r>
            <w:r w:rsidRPr="002742BB">
              <w:rPr>
                <w:rFonts w:eastAsia="Malgun Gothic" w:cs="Times New Roman"/>
                <w:color w:val="000000"/>
                <w:sz w:val="22"/>
              </w:rPr>
              <w:b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96, RMSE = 16.04 (daily)</w:t>
            </w:r>
          </w:p>
        </w:tc>
        <w:tc>
          <w:tcPr>
            <w:tcW w:w="283" w:type="pct"/>
            <w:tcBorders>
              <w:left w:val="nil"/>
              <w:right w:val="nil"/>
            </w:tcBorders>
            <w:vAlign w:val="center"/>
          </w:tcPr>
          <w:p w14:paraId="1C1CC83E" w14:textId="1D84ADC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CB89AA9" w14:textId="77777777" w:rsidTr="00AD2EE3">
        <w:tc>
          <w:tcPr>
            <w:tcW w:w="1160" w:type="pct"/>
            <w:tcBorders>
              <w:left w:val="nil"/>
              <w:right w:val="nil"/>
            </w:tcBorders>
            <w:vAlign w:val="center"/>
          </w:tcPr>
          <w:p w14:paraId="414F708A" w14:textId="16C9A1FE"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n&lt;/Author&gt;&lt;Year&gt;2015&lt;/Year&gt;&lt;RecNum&gt;181&lt;/RecNum&gt;&lt;DisplayText&gt;Lin et al. (2015)&lt;/DisplayText&gt;&lt;record&gt;&lt;rec-number&gt;181&lt;/rec-number&gt;&lt;foreign-keys&gt;&lt;key app="EN" db-id="s0sd9ts0o2ve93ev003xzwso92tv9rfaw0rx" timestamp="1565546841"&gt;181&lt;/key&gt;&lt;/foreign-keys&gt;&lt;ref-type name="Journal Article"&gt;17&lt;/ref-type&gt;&lt;contributors&gt;&lt;authors&gt;&lt;author&gt;Lin, Changqing&lt;/author&gt;&lt;author&gt;Li, Ying&lt;/author&gt;&lt;author&gt;Yuan, Zibing&lt;/author&gt;&lt;author&gt;Lau, Alexis K. H.&lt;/author&gt;&lt;author&gt;Li, Chengcai&lt;/author&gt;&lt;author&gt;Fung, Jimmy C. H.&lt;/author&gt;&lt;/authors&gt;&lt;/contributors&gt;&lt;titles&gt;&lt;title&gt;Using satellite remote sensing data to estimate the high-resolution distribution of ground-level PM2.5&lt;/title&gt;&lt;secondary-title&gt;Remote Sensing of Environment&lt;/secondary-title&gt;&lt;/titles&gt;&lt;periodical&gt;&lt;full-title&gt;Remote Sensing of Environment&lt;/full-title&gt;&lt;abbr-1&gt;RSE&lt;/abbr-1&gt;&lt;/periodical&gt;&lt;pages&gt;117-128&lt;/pages&gt;&lt;volume&gt;156&lt;/volume&gt;&lt;keywords&gt;&lt;keyword&gt;Satellite remote sensing&lt;/keyword&gt;&lt;keyword&gt;PM&lt;/keyword&gt;&lt;keyword&gt;Hygroscopicity&lt;/keyword&gt;&lt;keyword&gt;Mass extinction efficiency&lt;/keyword&gt;&lt;keyword&gt;Fine mode fraction&lt;/keyword&gt;&lt;/keywords&gt;&lt;dates&gt;&lt;year&gt;2015&lt;/year&gt;&lt;pub-dates&gt;&lt;date&gt;2015/01/01/&lt;/date&gt;&lt;/pub-dates&gt;&lt;/dates&gt;&lt;isbn&gt;0034-4257&lt;/isbn&gt;&lt;urls&gt;&lt;related-urls&gt;&lt;url&gt;http://www.sciencedirect.com/science/article/pii/S0034425714003599&lt;/url&gt;&lt;/related-urls&gt;&lt;/urls&gt;&lt;electronic-resource-num&gt;https://doi.org/10.1016/j.rse.2014.09.01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n et al. (2015)</w:t>
            </w:r>
            <w:r>
              <w:rPr>
                <w:rFonts w:eastAsia="Malgun Gothic" w:cs="Times New Roman"/>
                <w:color w:val="000000"/>
                <w:sz w:val="22"/>
              </w:rPr>
              <w:fldChar w:fldCharType="end"/>
            </w:r>
          </w:p>
        </w:tc>
        <w:tc>
          <w:tcPr>
            <w:tcW w:w="517" w:type="pct"/>
            <w:tcBorders>
              <w:left w:val="nil"/>
              <w:right w:val="nil"/>
            </w:tcBorders>
            <w:vAlign w:val="center"/>
          </w:tcPr>
          <w:p w14:paraId="6FE3215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78242D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B4C370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Nonlinear empirical model</w:t>
            </w:r>
          </w:p>
        </w:tc>
        <w:tc>
          <w:tcPr>
            <w:tcW w:w="1718" w:type="pct"/>
            <w:tcBorders>
              <w:left w:val="nil"/>
              <w:right w:val="nil"/>
            </w:tcBorders>
            <w:vAlign w:val="center"/>
          </w:tcPr>
          <w:p w14:paraId="15E9106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76 (monthly)</w:t>
            </w:r>
          </w:p>
        </w:tc>
        <w:tc>
          <w:tcPr>
            <w:tcW w:w="283" w:type="pct"/>
            <w:tcBorders>
              <w:left w:val="nil"/>
              <w:right w:val="nil"/>
            </w:tcBorders>
            <w:vAlign w:val="center"/>
          </w:tcPr>
          <w:p w14:paraId="2926B348" w14:textId="7174355E"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15172E" w14:paraId="442E7292" w14:textId="77777777" w:rsidTr="00AD2EE3">
        <w:tc>
          <w:tcPr>
            <w:tcW w:w="1160" w:type="pct"/>
            <w:tcBorders>
              <w:left w:val="nil"/>
              <w:right w:val="nil"/>
            </w:tcBorders>
            <w:vAlign w:val="center"/>
          </w:tcPr>
          <w:p w14:paraId="1332087A" w14:textId="382F393F" w:rsidR="000D5C7F" w:rsidRPr="0015172E" w:rsidRDefault="00697A21" w:rsidP="000D5C7F">
            <w:pPr>
              <w:jc w:val="center"/>
              <w:rPr>
                <w:rFonts w:eastAsia="Malgun Gothic" w:cs="Times New Roman"/>
                <w:sz w:val="22"/>
              </w:rPr>
            </w:pPr>
            <w:r w:rsidRPr="00872230">
              <w:rPr>
                <w:sz w:val="22"/>
                <w:szCs w:val="28"/>
              </w:rPr>
              <w:fldChar w:fldCharType="begin"/>
            </w:r>
            <w:r w:rsidR="002E001D" w:rsidRPr="00872230">
              <w:rPr>
                <w:sz w:val="22"/>
                <w:szCs w:val="28"/>
              </w:rPr>
              <w:instrText xml:space="preserve"> ADDIN EN.CITE &lt;EndNote&gt;&lt;Cite AuthorYear="1"&gt;&lt;Author&gt;Luo&lt;/Author&gt;&lt;Year&gt;2015&lt;/Year&gt;&lt;RecNum&gt;1099&lt;/RecNum&gt;&lt;DisplayText&gt;Luo et al. (2015)&lt;/DisplayText&gt;&lt;record&gt;&lt;rec-number&gt;1099&lt;/rec-number&gt;&lt;foreign-keys&gt;&lt;key app="EN" db-id="s0sd9ts0o2ve93ev003xzwso92tv9rfaw0rx" timestamp="1574094381"&gt;1099&lt;/key&gt;&lt;/foreign-keys&gt;&lt;ref-type name="Journal Article"&gt;17&lt;/ref-type&gt;&lt;contributors&gt;&lt;authors&gt;&lt;author&gt;Luo, Nana&lt;/author&gt;&lt;author&gt;Wong, Man Sing&lt;/author&gt;&lt;author&gt;Zhao, Wenji&lt;/author&gt;&lt;author&gt;Yan, Xing&lt;/author&gt;&lt;author&gt;Xiao, Fei&lt;/author&gt;&lt;/authors&gt;&lt;/contributors&gt;&lt;titles&gt;&lt;title&gt;Improved aerosol retrieval algorithm using Landsat images and its application for PM10 monitoring over urban areas&lt;/title&gt;&lt;secondary-title&gt;Atmospheric Research&lt;/secondary-title&gt;&lt;/titles&gt;&lt;periodical&gt;&lt;full-title&gt;Atmospheric Research&lt;/full-title&gt;&lt;abbr-1&gt;Atmospheric Research&lt;/abbr-1&gt;&lt;/periodical&gt;&lt;pages&gt;264-275&lt;/pages&gt;&lt;volume&gt;153&lt;/volume&gt;&lt;keywords&gt;&lt;keyword&gt;AERONET&lt;/keyword&gt;&lt;keyword&gt;Aerosol retrieval&lt;/keyword&gt;&lt;keyword&gt;Landsat image&lt;/keyword&gt;&lt;keyword&gt;PM concentrations&lt;/keyword&gt;&lt;/keywords&gt;&lt;dates&gt;&lt;year&gt;2015&lt;/year&gt;&lt;pub-dates&gt;&lt;date&gt;2015/02/01/&lt;/date&gt;&lt;/pub-dates&gt;&lt;/dates&gt;&lt;isbn&gt;0169-8095&lt;/isbn&gt;&lt;urls&gt;&lt;related-urls&gt;&lt;url&gt;http://www.sciencedirect.com/science/article/pii/S0169809514003536&lt;/url&gt;&lt;/related-urls&gt;&lt;/urls&gt;&lt;electronic-resource-num&gt;https://doi.org/10.1016/j.atmosres.2014.08.012&lt;/electronic-resource-num&gt;&lt;/record&gt;&lt;/Cite&gt;&lt;/EndNote&gt;</w:instrText>
            </w:r>
            <w:r w:rsidRPr="00872230">
              <w:rPr>
                <w:sz w:val="22"/>
                <w:szCs w:val="28"/>
              </w:rPr>
              <w:fldChar w:fldCharType="separate"/>
            </w:r>
            <w:r w:rsidR="002E001D" w:rsidRPr="00872230">
              <w:rPr>
                <w:noProof/>
                <w:sz w:val="22"/>
                <w:szCs w:val="28"/>
              </w:rPr>
              <w:t>Luo et al. (2015)</w:t>
            </w:r>
            <w:r w:rsidRPr="00872230">
              <w:rPr>
                <w:sz w:val="22"/>
                <w:szCs w:val="28"/>
              </w:rPr>
              <w:fldChar w:fldCharType="end"/>
            </w:r>
          </w:p>
        </w:tc>
        <w:tc>
          <w:tcPr>
            <w:tcW w:w="517" w:type="pct"/>
            <w:tcBorders>
              <w:left w:val="nil"/>
              <w:right w:val="nil"/>
            </w:tcBorders>
            <w:vAlign w:val="center"/>
          </w:tcPr>
          <w:p w14:paraId="017BE90C" w14:textId="62B5E225" w:rsidR="000D5C7F" w:rsidRPr="0015172E" w:rsidRDefault="000D5C7F" w:rsidP="000D5C7F">
            <w:pPr>
              <w:jc w:val="center"/>
              <w:rPr>
                <w:rFonts w:eastAsia="Malgun Gothic" w:cs="Times New Roman"/>
                <w:sz w:val="22"/>
              </w:rPr>
            </w:pPr>
            <w:r w:rsidRPr="0015172E">
              <w:rPr>
                <w:rFonts w:eastAsia="Malgun Gothic" w:cs="Times New Roman" w:hint="eastAsia"/>
                <w:sz w:val="22"/>
              </w:rPr>
              <w:t>China</w:t>
            </w:r>
          </w:p>
        </w:tc>
        <w:tc>
          <w:tcPr>
            <w:tcW w:w="694" w:type="pct"/>
            <w:tcBorders>
              <w:left w:val="nil"/>
              <w:right w:val="nil"/>
            </w:tcBorders>
            <w:vAlign w:val="center"/>
          </w:tcPr>
          <w:p w14:paraId="09A811BB" w14:textId="76B19FA5" w:rsidR="000D5C7F" w:rsidRPr="0015172E" w:rsidRDefault="000D5C7F" w:rsidP="000D5C7F">
            <w:pPr>
              <w:jc w:val="center"/>
              <w:rPr>
                <w:rFonts w:eastAsia="Malgun Gothic" w:cs="Times New Roman"/>
                <w:sz w:val="22"/>
              </w:rPr>
            </w:pPr>
            <w:r w:rsidRPr="0015172E">
              <w:rPr>
                <w:rFonts w:eastAsia="Malgun Gothic" w:cs="Times New Roman" w:hint="eastAsia"/>
                <w:sz w:val="22"/>
              </w:rPr>
              <w:t>Landsa</w:t>
            </w:r>
            <w:r w:rsidRPr="0015172E">
              <w:rPr>
                <w:rFonts w:eastAsia="Malgun Gothic" w:cs="Times New Roman"/>
                <w:sz w:val="22"/>
              </w:rPr>
              <w:t>t ETM+</w:t>
            </w:r>
          </w:p>
        </w:tc>
        <w:tc>
          <w:tcPr>
            <w:tcW w:w="628" w:type="pct"/>
            <w:tcBorders>
              <w:left w:val="nil"/>
              <w:right w:val="nil"/>
            </w:tcBorders>
            <w:vAlign w:val="center"/>
          </w:tcPr>
          <w:p w14:paraId="0FBCF866" w14:textId="174686F6" w:rsidR="000D5C7F" w:rsidRPr="0015172E" w:rsidRDefault="000D5C7F" w:rsidP="000D5C7F">
            <w:pPr>
              <w:jc w:val="center"/>
              <w:rPr>
                <w:rFonts w:eastAsia="Malgun Gothic" w:cs="Times New Roman"/>
                <w:sz w:val="22"/>
              </w:rPr>
            </w:pPr>
            <w:r w:rsidRPr="0015172E">
              <w:rPr>
                <w:rFonts w:eastAsia="Malgun Gothic" w:cs="Times New Roman" w:hint="eastAsia"/>
                <w:sz w:val="22"/>
              </w:rPr>
              <w:t>MLR</w:t>
            </w:r>
          </w:p>
        </w:tc>
        <w:tc>
          <w:tcPr>
            <w:tcW w:w="1718" w:type="pct"/>
            <w:tcBorders>
              <w:left w:val="nil"/>
              <w:right w:val="nil"/>
            </w:tcBorders>
            <w:vAlign w:val="center"/>
          </w:tcPr>
          <w:p w14:paraId="5F920847" w14:textId="07B45553" w:rsidR="000D5C7F" w:rsidRPr="0015172E" w:rsidRDefault="000D5C7F" w:rsidP="000D5C7F">
            <w:pPr>
              <w:jc w:val="center"/>
              <w:rPr>
                <w:rFonts w:eastAsia="Malgun Gothic" w:cs="Times New Roman"/>
                <w:sz w:val="22"/>
              </w:rPr>
            </w:pPr>
            <w:r w:rsidRPr="0015172E">
              <w:rPr>
                <w:rFonts w:eastAsia="Malgun Gothic" w:cs="Times New Roman" w:hint="eastAsia"/>
                <w:sz w:val="22"/>
              </w:rPr>
              <w:t>R</w:t>
            </w:r>
            <w:r w:rsidRPr="0015172E">
              <w:rPr>
                <w:rFonts w:eastAsia="Malgun Gothic" w:cs="Times New Roman" w:hint="eastAsia"/>
                <w:sz w:val="22"/>
                <w:vertAlign w:val="superscript"/>
              </w:rPr>
              <w:t>2</w:t>
            </w:r>
            <w:r w:rsidRPr="0015172E">
              <w:rPr>
                <w:rFonts w:eastAsia="Malgun Gothic" w:cs="Times New Roman" w:hint="eastAsia"/>
                <w:sz w:val="22"/>
              </w:rPr>
              <w:t xml:space="preserve"> = 0.55</w:t>
            </w:r>
          </w:p>
        </w:tc>
        <w:tc>
          <w:tcPr>
            <w:tcW w:w="283" w:type="pct"/>
            <w:tcBorders>
              <w:left w:val="nil"/>
              <w:right w:val="nil"/>
            </w:tcBorders>
            <w:vAlign w:val="center"/>
          </w:tcPr>
          <w:p w14:paraId="00547C3A" w14:textId="71F9EE37" w:rsidR="000D5C7F" w:rsidRPr="0015172E" w:rsidRDefault="000D5C7F" w:rsidP="000D5C7F">
            <w:pPr>
              <w:jc w:val="center"/>
              <w:rPr>
                <w:rFonts w:eastAsia="Malgun Gothic" w:cs="Times New Roman"/>
                <w:sz w:val="22"/>
              </w:rPr>
            </w:pPr>
            <w:r w:rsidRPr="0015172E">
              <w:rPr>
                <w:rFonts w:eastAsia="Malgun Gothic" w:cs="Times New Roman" w:hint="eastAsia"/>
                <w:sz w:val="22"/>
              </w:rPr>
              <w:t>PM</w:t>
            </w:r>
            <w:r w:rsidRPr="0015172E">
              <w:rPr>
                <w:rFonts w:eastAsia="Malgun Gothic" w:cs="Times New Roman" w:hint="eastAsia"/>
                <w:sz w:val="22"/>
                <w:vertAlign w:val="subscript"/>
              </w:rPr>
              <w:t>10</w:t>
            </w:r>
          </w:p>
        </w:tc>
      </w:tr>
      <w:tr w:rsidR="00AD2EE3" w:rsidRPr="006D7FB1" w14:paraId="1300C706" w14:textId="77777777" w:rsidTr="00AD2EE3">
        <w:tc>
          <w:tcPr>
            <w:tcW w:w="1160" w:type="pct"/>
            <w:tcBorders>
              <w:left w:val="nil"/>
              <w:right w:val="nil"/>
            </w:tcBorders>
            <w:vAlign w:val="center"/>
          </w:tcPr>
          <w:p w14:paraId="61122680" w14:textId="7F5D5DAB"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van Donkelaar&lt;/Author&gt;&lt;Year&gt;2015&lt;/Year&gt;&lt;RecNum&gt;489&lt;/RecNum&gt;&lt;DisplayText&gt;van Donkelaar et al. (2015)&lt;/DisplayText&gt;&lt;record&gt;&lt;rec-number&gt;489&lt;/rec-number&gt;&lt;foreign-keys&gt;&lt;key app="EN" db-id="s0sd9ts0o2ve93ev003xzwso92tv9rfaw0rx" timestamp="1565705943"&gt;489&lt;/key&gt;&lt;/foreign-keys&gt;&lt;ref-type name="Journal Article"&gt;17&lt;/ref-type&gt;&lt;contributors&gt;&lt;authors&gt;&lt;author&gt;van Donkelaar, Aaron&lt;/author&gt;&lt;author&gt;Martin, Randall V.&lt;/author&gt;&lt;author&gt;Spurr, Robert J. D.&lt;/author&gt;&lt;author&gt;Burnett, Richard T.&lt;/author&gt;&lt;/authors&gt;&lt;/contributors&gt;&lt;titles&gt;&lt;title&gt;High-Resolution Satellite-Derived PM2.5 from Optimal Estimation and Geographically Weighted Regression over North America&lt;/title&gt;&lt;secondary-title&gt;Environmental Science &amp;amp; Technology&lt;/secondary-title&gt;&lt;/titles&gt;&lt;periodical&gt;&lt;full-title&gt;Environmental Science &amp;amp; Technology&lt;/full-title&gt;&lt;abbr-1&gt;EST&lt;/abbr-1&gt;&lt;/periodical&gt;&lt;pages&gt;10482-10491&lt;/pages&gt;&lt;volume&gt;49&lt;/volume&gt;&lt;number&gt;17&lt;/number&gt;&lt;dates&gt;&lt;year&gt;2015&lt;/year&gt;&lt;pub-dates&gt;&lt;date&gt;2015/09/01&lt;/date&gt;&lt;/pub-dates&gt;&lt;/dates&gt;&lt;publisher&gt;American Chemical Society&lt;/publisher&gt;&lt;isbn&gt;0013-936X&lt;/isbn&gt;&lt;urls&gt;&lt;related-urls&gt;&lt;url&gt;https://doi.org/10.1021/acs.est.5b02076&lt;/url&gt;&lt;/related-urls&gt;&lt;/urls&gt;&lt;electronic-resource-num&gt;10.1021/acs.est.5b0207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van Donkelaar et al. (2015)</w:t>
            </w:r>
            <w:r>
              <w:rPr>
                <w:rFonts w:eastAsia="Malgun Gothic" w:cs="Times New Roman"/>
                <w:color w:val="000000"/>
                <w:sz w:val="22"/>
              </w:rPr>
              <w:fldChar w:fldCharType="end"/>
            </w:r>
          </w:p>
        </w:tc>
        <w:tc>
          <w:tcPr>
            <w:tcW w:w="517" w:type="pct"/>
            <w:tcBorders>
              <w:left w:val="nil"/>
              <w:right w:val="nil"/>
            </w:tcBorders>
            <w:vAlign w:val="center"/>
          </w:tcPr>
          <w:p w14:paraId="30907E6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324D1B71" w14:textId="77777777" w:rsidR="000D5C7F" w:rsidRPr="002742BB" w:rsidRDefault="000D5C7F" w:rsidP="000D5C7F">
            <w:pPr>
              <w:jc w:val="center"/>
              <w:rPr>
                <w:rFonts w:eastAsia="Malgun Gothic" w:cs="Times New Roman"/>
                <w:sz w:val="22"/>
              </w:rPr>
            </w:pPr>
            <w:r w:rsidRPr="002742BB">
              <w:rPr>
                <w:rFonts w:eastAsia="Malgun Gothic" w:cs="Times New Roman"/>
                <w:sz w:val="22"/>
              </w:rPr>
              <w:t>MODIS</w:t>
            </w:r>
          </w:p>
        </w:tc>
        <w:tc>
          <w:tcPr>
            <w:tcW w:w="628" w:type="pct"/>
            <w:tcBorders>
              <w:left w:val="nil"/>
              <w:right w:val="nil"/>
            </w:tcBorders>
            <w:vAlign w:val="center"/>
          </w:tcPr>
          <w:p w14:paraId="53228D7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TM-GWR</w:t>
            </w:r>
          </w:p>
        </w:tc>
        <w:tc>
          <w:tcPr>
            <w:tcW w:w="1718" w:type="pct"/>
            <w:tcBorders>
              <w:left w:val="nil"/>
              <w:right w:val="nil"/>
            </w:tcBorders>
            <w:vAlign w:val="center"/>
          </w:tcPr>
          <w:p w14:paraId="6F9A497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2 (monthly)</w:t>
            </w:r>
          </w:p>
        </w:tc>
        <w:tc>
          <w:tcPr>
            <w:tcW w:w="283" w:type="pct"/>
            <w:tcBorders>
              <w:left w:val="nil"/>
              <w:right w:val="nil"/>
            </w:tcBorders>
            <w:vAlign w:val="center"/>
          </w:tcPr>
          <w:p w14:paraId="0D01A417" w14:textId="12303C0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43657CD" w14:textId="77777777" w:rsidTr="00AD2EE3">
        <w:tc>
          <w:tcPr>
            <w:tcW w:w="1160" w:type="pct"/>
            <w:tcBorders>
              <w:left w:val="nil"/>
              <w:right w:val="nil"/>
            </w:tcBorders>
            <w:vAlign w:val="center"/>
          </w:tcPr>
          <w:p w14:paraId="1FDFDB4B" w14:textId="69A87E63"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ie&lt;/Author&gt;&lt;Year&gt;2015&lt;/Year&gt;&lt;RecNum&gt;298&lt;/RecNum&gt;&lt;DisplayText&gt;Xie et al. (2015)&lt;/DisplayText&gt;&lt;record&gt;&lt;rec-number&gt;298&lt;/rec-number&gt;&lt;foreign-keys&gt;&lt;key app="EN" db-id="s0sd9ts0o2ve93ev003xzwso92tv9rfaw0rx" timestamp="1565546995"&gt;298&lt;/key&gt;&lt;/foreign-keys&gt;&lt;ref-type name="Journal Article"&gt;17&lt;/ref-type&gt;&lt;contributors&gt;&lt;authors&gt;&lt;author&gt;Xie, Yuanyu&lt;/author&gt;&lt;author&gt;Wang, Yuxuan&lt;/author&gt;&lt;author&gt;Zhang, Kai&lt;/author&gt;&lt;author&gt;Dong, Wenhao&lt;/author&gt;&lt;author&gt;Lv, Baolei&lt;/author&gt;&lt;author&gt;Bai, Yuqi&lt;/author&gt;&lt;/authors&gt;&lt;/contributors&gt;&lt;titles&gt;&lt;title&gt;Daily Estimation of Ground-Level PM2.5 Concentrations over Beijing Using 3 km Resolution MODIS AOD&lt;/title&gt;&lt;secondary-title&gt;Environmental Science &amp;amp; Technology&lt;/secondary-title&gt;&lt;/titles&gt;&lt;periodical&gt;&lt;full-title&gt;Environmental Science &amp;amp; Technology&lt;/full-title&gt;&lt;abbr-1&gt;EST&lt;/abbr-1&gt;&lt;/periodical&gt;&lt;pages&gt;12280-12288&lt;/pages&gt;&lt;volume&gt;49&lt;/volume&gt;&lt;number&gt;20&lt;/number&gt;&lt;dates&gt;&lt;year&gt;2015&lt;/year&gt;&lt;pub-dates&gt;&lt;date&gt;2015/10/20&lt;/date&gt;&lt;/pub-dates&gt;&lt;/dates&gt;&lt;publisher&gt;American Chemical Society&lt;/publisher&gt;&lt;isbn&gt;0013-936X&lt;/isbn&gt;&lt;urls&gt;&lt;related-urls&gt;&lt;url&gt;https://doi.org/10.1021/acs.est.5b01413&lt;/url&gt;&lt;/related-urls&gt;&lt;/urls&gt;&lt;electronic-resource-num&gt;10.1021/acs.est.5b01413&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Xie et al. (2015)</w:t>
            </w:r>
            <w:r>
              <w:rPr>
                <w:rFonts w:eastAsia="Malgun Gothic" w:cs="Times New Roman"/>
                <w:color w:val="000000"/>
                <w:sz w:val="22"/>
              </w:rPr>
              <w:fldChar w:fldCharType="end"/>
            </w:r>
          </w:p>
        </w:tc>
        <w:tc>
          <w:tcPr>
            <w:tcW w:w="517" w:type="pct"/>
            <w:tcBorders>
              <w:left w:val="nil"/>
              <w:right w:val="nil"/>
            </w:tcBorders>
            <w:vAlign w:val="center"/>
          </w:tcPr>
          <w:p w14:paraId="3165687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A64C98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7946AB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03CF593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5-0.79 (daily)</w:t>
            </w:r>
          </w:p>
        </w:tc>
        <w:tc>
          <w:tcPr>
            <w:tcW w:w="283" w:type="pct"/>
            <w:tcBorders>
              <w:left w:val="nil"/>
              <w:right w:val="nil"/>
            </w:tcBorders>
            <w:vAlign w:val="center"/>
          </w:tcPr>
          <w:p w14:paraId="449F0958" w14:textId="5F7AB8B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933B458" w14:textId="77777777" w:rsidTr="00AD2EE3">
        <w:tc>
          <w:tcPr>
            <w:tcW w:w="1160" w:type="pct"/>
            <w:tcBorders>
              <w:left w:val="nil"/>
              <w:right w:val="nil"/>
            </w:tcBorders>
            <w:vAlign w:val="center"/>
          </w:tcPr>
          <w:p w14:paraId="53D31D5A" w14:textId="64D5FAC0"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u&lt;/Author&gt;&lt;Year&gt;2015&lt;/Year&gt;&lt;RecNum&gt;301&lt;/RecNum&gt;&lt;DisplayText&gt;Xu et al. (2015)&lt;/DisplayText&gt;&lt;record&gt;&lt;rec-number&gt;301&lt;/rec-number&gt;&lt;foreign-keys&gt;&lt;key app="EN" db-id="s0sd9ts0o2ve93ev003xzwso92tv9rfaw0rx" timestamp="1565546998"&gt;301&lt;/key&gt;&lt;key app="ENWeb" db-id=""&gt;0&lt;/key&gt;&lt;/foreign-keys&gt;&lt;ref-type name="Journal Article"&gt;17&lt;/ref-type&gt;&lt;contributors&gt;&lt;authors&gt;&lt;author&gt;Xu, J-W&lt;/author&gt;&lt;author&gt;Martin, RV&lt;/author&gt;&lt;author&gt;Van Donkelaar, A&lt;/author&gt;&lt;author&gt;Kim, J&lt;/author&gt;&lt;author&gt;Choi, M&lt;/author&gt;&lt;author&gt;Zhang, Q&lt;/author&gt;&lt;author&gt;Geng, G&lt;/author&gt;&lt;author&gt;Liu, Y&lt;/author&gt;&lt;author&gt;Ma, Z&lt;/author&gt;&lt;author&gt;Huang, L&lt;/author&gt;&lt;/authors&gt;&lt;/contributors&gt;&lt;titles&gt;&lt;title&gt;Estimating ground-level PM2.5 in eastern China using aerosol optical depth determined from the GOCI satellite instrument&lt;/title&gt;&lt;secondary-title&gt;Atmospheric Chemistry and Physics&lt;/secondary-title&gt;&lt;alt-title&gt;Atmospheric Chemistry and Physics&lt;/alt-title&gt;&lt;/titles&gt;&lt;periodical&gt;&lt;full-title&gt;Atmospheric Chemistry and Physics&lt;/full-title&gt;&lt;abbr-1&gt;Atmospheric Chemistry and Physics&lt;/abbr-1&gt;&lt;/periodical&gt;&lt;alt-periodical&gt;&lt;full-title&gt;Atmospheric Chemistry and Physics&lt;/full-title&gt;&lt;abbr-1&gt;Atmospheric Chemistry and Physics&lt;/abbr-1&gt;&lt;/alt-periodical&gt;&lt;pages&gt;13133-13144&lt;/pages&gt;&lt;volume&gt;15&lt;/volume&gt;&lt;number&gt;22&lt;/number&gt;&lt;keywords&gt;&lt;keyword&gt;GOCI&lt;/keyword&gt;&lt;keyword&gt;GEOS-Chem&lt;/keyword&gt;&lt;keyword&gt;PM2.5&lt;/keyword&gt;&lt;keyword&gt;Satellite-based&lt;/keyword&gt;&lt;/keywords&gt;&lt;dates&gt;&lt;year&gt;2015&lt;/year&gt;&lt;/dates&gt;&lt;isbn&gt;1680-7316&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Xu et al. (2015)</w:t>
            </w:r>
            <w:r>
              <w:rPr>
                <w:rFonts w:eastAsia="Malgun Gothic" w:cs="Times New Roman"/>
                <w:color w:val="000000"/>
                <w:sz w:val="22"/>
              </w:rPr>
              <w:fldChar w:fldCharType="end"/>
            </w:r>
          </w:p>
        </w:tc>
        <w:tc>
          <w:tcPr>
            <w:tcW w:w="517" w:type="pct"/>
            <w:tcBorders>
              <w:left w:val="nil"/>
              <w:right w:val="nil"/>
            </w:tcBorders>
            <w:vAlign w:val="center"/>
          </w:tcPr>
          <w:p w14:paraId="2D3115F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F24E2F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OCI</w:t>
            </w:r>
          </w:p>
        </w:tc>
        <w:tc>
          <w:tcPr>
            <w:tcW w:w="628" w:type="pct"/>
            <w:tcBorders>
              <w:left w:val="nil"/>
              <w:right w:val="nil"/>
            </w:tcBorders>
            <w:vAlign w:val="center"/>
          </w:tcPr>
          <w:p w14:paraId="55244B6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left w:val="nil"/>
              <w:right w:val="nil"/>
            </w:tcBorders>
            <w:vAlign w:val="center"/>
          </w:tcPr>
          <w:p w14:paraId="6C6DFCF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MSE = 13.1 (for monthly)</w:t>
            </w:r>
          </w:p>
        </w:tc>
        <w:tc>
          <w:tcPr>
            <w:tcW w:w="283" w:type="pct"/>
            <w:tcBorders>
              <w:left w:val="nil"/>
              <w:right w:val="nil"/>
            </w:tcBorders>
            <w:vAlign w:val="center"/>
          </w:tcPr>
          <w:p w14:paraId="528F9428" w14:textId="020D5A3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E028620" w14:textId="77777777" w:rsidTr="00AD2EE3">
        <w:tc>
          <w:tcPr>
            <w:tcW w:w="1160" w:type="pct"/>
            <w:tcBorders>
              <w:left w:val="nil"/>
              <w:right w:val="nil"/>
            </w:tcBorders>
            <w:vAlign w:val="center"/>
          </w:tcPr>
          <w:p w14:paraId="7F9A90CC" w14:textId="5D4EDB55"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ou&lt;/Author&gt;&lt;Year&gt;2015&lt;/Year&gt;&lt;RecNum&gt;321&lt;/RecNum&gt;&lt;DisplayText&gt;You, Zang, Zhang, et al. (2015)&lt;/DisplayText&gt;&lt;record&gt;&lt;rec-number&gt;321&lt;/rec-number&gt;&lt;foreign-keys&gt;&lt;key app="EN" db-id="s0sd9ts0o2ve93ev003xzwso92tv9rfaw0rx" timestamp="1565547023"&gt;321&lt;/key&gt;&lt;key app="ENWeb" db-id=""&gt;0&lt;/key&gt;&lt;/foreign-keys&gt;&lt;ref-type name="Journal Article"&gt;17&lt;/ref-type&gt;&lt;contributors&gt;&lt;authors&gt;&lt;author&gt;You, Wei&lt;/author&gt;&lt;author&gt;Zang, Zengliang&lt;/author&gt;&lt;author&gt;Zhang, Lifeng&lt;/author&gt;&lt;author&gt;Li, Zhijin&lt;/author&gt;&lt;author&gt;Chen, Dan&lt;/author&gt;&lt;author&gt;Zhang, Gui&lt;/author&gt;&lt;/authors&gt;&lt;/contributors&gt;&lt;titles&gt;&lt;title&gt;Estimating ground-level PM10 concentration in northwestern China using geographically weighted regression based on satellite AOD combined with CALIPSO and MODIS fire count&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276-285&lt;/pages&gt;&lt;volume&gt;168&lt;/volume&gt;&lt;dates&gt;&lt;year&gt;2015&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You, Zang, Zhang, et al. (2015)</w:t>
            </w:r>
            <w:r>
              <w:rPr>
                <w:rFonts w:eastAsia="Malgun Gothic" w:cs="Times New Roman"/>
                <w:color w:val="000000"/>
                <w:sz w:val="22"/>
              </w:rPr>
              <w:fldChar w:fldCharType="end"/>
            </w:r>
          </w:p>
        </w:tc>
        <w:tc>
          <w:tcPr>
            <w:tcW w:w="517" w:type="pct"/>
            <w:tcBorders>
              <w:left w:val="nil"/>
              <w:right w:val="nil"/>
            </w:tcBorders>
            <w:vAlign w:val="center"/>
          </w:tcPr>
          <w:p w14:paraId="2C0AC26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3D1473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EA588E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2F81FF2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2, RMSE = 15.30</w:t>
            </w:r>
            <w:r w:rsidRPr="002742BB">
              <w:rPr>
                <w:rFonts w:eastAsia="Malgun Gothic" w:cs="Times New Roman"/>
                <w:color w:val="000000"/>
                <w:sz w:val="22"/>
              </w:rPr>
              <w:b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7, RMSE = 16.91 (daily)</w:t>
            </w:r>
          </w:p>
        </w:tc>
        <w:tc>
          <w:tcPr>
            <w:tcW w:w="283" w:type="pct"/>
            <w:tcBorders>
              <w:left w:val="nil"/>
              <w:right w:val="nil"/>
            </w:tcBorders>
            <w:vAlign w:val="center"/>
          </w:tcPr>
          <w:p w14:paraId="2926511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0D21C437" w14:textId="77777777" w:rsidTr="00AD2EE3">
        <w:tc>
          <w:tcPr>
            <w:tcW w:w="1160" w:type="pct"/>
            <w:tcBorders>
              <w:left w:val="nil"/>
              <w:right w:val="nil"/>
            </w:tcBorders>
            <w:vAlign w:val="center"/>
          </w:tcPr>
          <w:p w14:paraId="01E04322" w14:textId="39862278"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ou&lt;/Author&gt;&lt;Year&gt;2015&lt;/Year&gt;&lt;RecNum&gt;322&lt;/RecNum&gt;&lt;DisplayText&gt;You, Zang, Pan, et al. (2015)&lt;/DisplayText&gt;&lt;record&gt;&lt;rec-number&gt;322&lt;/rec-number&gt;&lt;foreign-keys&gt;&lt;key app="EN" db-id="s0sd9ts0o2ve93ev003xzwso92tv9rfaw0rx" timestamp="1565547024"&gt;322&lt;/key&gt;&lt;key app="ENWeb" db-id=""&gt;0&lt;/key&gt;&lt;/foreign-keys&gt;&lt;ref-type name="Journal Article"&gt;17&lt;/ref-type&gt;&lt;contributors&gt;&lt;authors&gt;&lt;author&gt;You, Wei&lt;/author&gt;&lt;author&gt;Zang, Zengliang&lt;/author&gt;&lt;author&gt;Pan, Xiaobin&lt;/author&gt;&lt;author&gt;Zhang, Lifeng&lt;/author&gt;&lt;author&gt;Chen, Dan&lt;/author&gt;&lt;/authors&gt;&lt;/contributors&gt;&lt;titles&gt;&lt;title&gt;Estimating PM2.5 in Xi&amp;apos;an, China using aerosol optical depth: A comparison between the MODIS and MISR retrieval models&lt;/title&gt;&lt;secondary-title&gt;Science of The Total Environment&lt;/secondary-title&gt;&lt;alt-title&gt;STE&lt;/alt-title&gt;&lt;/titles&gt;&lt;periodical&gt;&lt;full-title&gt;Science of the Total Environment&lt;/full-title&gt;&lt;abbr-1&gt;Science of The Total Environment&lt;/abbr-1&gt;&lt;/periodical&gt;&lt;alt-periodical&gt;&lt;full-title&gt;STE&lt;/full-title&gt;&lt;abbr-1&gt;STE&lt;/abbr-1&gt;&lt;/alt-periodical&gt;&lt;pages&gt;1156-1165&lt;/pages&gt;&lt;volume&gt;505&lt;/volume&gt;&lt;keywords&gt;&lt;keyword&gt;Aerosol optical depth&lt;/keyword&gt;&lt;keyword&gt;PM2.5&lt;/keyword&gt;&lt;keyword&gt;MISR&lt;/keyword&gt;&lt;keyword&gt;MODIS&lt;/keyword&gt;&lt;keyword&gt;Nonlinear model&lt;/keyword&gt;&lt;/keywords&gt;&lt;dates&gt;&lt;year&gt;2015&lt;/year&gt;&lt;pub-dates&gt;&lt;date&gt;2015/02/01/&lt;/date&gt;&lt;/pub-dates&gt;&lt;/dates&gt;&lt;isbn&gt;0048-9697&lt;/isbn&gt;&lt;urls&gt;&lt;related-urls&gt;&lt;url&gt;http://www.sciencedirect.com/science/article/pii/S0048969714016064&lt;/url&gt;&lt;/related-urls&gt;&lt;/urls&gt;&lt;electronic-resource-num&gt;https://doi.org/10.1016/j.scitotenv.2014.11.02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ou, Zang, Pan, et al. (2015)</w:t>
            </w:r>
            <w:r>
              <w:rPr>
                <w:rFonts w:eastAsia="Malgun Gothic" w:cs="Times New Roman"/>
                <w:color w:val="000000"/>
                <w:sz w:val="22"/>
              </w:rPr>
              <w:fldChar w:fldCharType="end"/>
            </w:r>
          </w:p>
        </w:tc>
        <w:tc>
          <w:tcPr>
            <w:tcW w:w="517" w:type="pct"/>
            <w:tcBorders>
              <w:left w:val="nil"/>
              <w:right w:val="nil"/>
            </w:tcBorders>
            <w:vAlign w:val="center"/>
          </w:tcPr>
          <w:p w14:paraId="1D67C42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0DC9FB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w:t>
            </w:r>
          </w:p>
        </w:tc>
        <w:tc>
          <w:tcPr>
            <w:tcW w:w="628" w:type="pct"/>
            <w:tcBorders>
              <w:left w:val="nil"/>
              <w:right w:val="nil"/>
            </w:tcBorders>
            <w:vAlign w:val="center"/>
          </w:tcPr>
          <w:p w14:paraId="1AE865B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w:t>
            </w:r>
          </w:p>
        </w:tc>
        <w:tc>
          <w:tcPr>
            <w:tcW w:w="1718" w:type="pct"/>
            <w:tcBorders>
              <w:left w:val="nil"/>
              <w:right w:val="nil"/>
            </w:tcBorders>
            <w:vAlign w:val="center"/>
          </w:tcPr>
          <w:p w14:paraId="6092A100" w14:textId="77777777" w:rsidR="000D5C7F" w:rsidRPr="002742BB" w:rsidRDefault="000D5C7F" w:rsidP="000D5C7F">
            <w:pPr>
              <w:jc w:val="center"/>
              <w:rPr>
                <w:rFonts w:eastAsia="Malgun Gothic" w:cs="Times New Roman"/>
                <w:sz w:val="22"/>
              </w:rPr>
            </w:pPr>
            <w:r w:rsidRPr="002742BB">
              <w:rPr>
                <w:rFonts w:eastAsia="Malgun Gothic" w:cs="Times New Roman"/>
                <w:sz w:val="22"/>
              </w:rPr>
              <w:t>R</w:t>
            </w:r>
            <w:r>
              <w:rPr>
                <w:rFonts w:eastAsia="Malgun Gothic" w:cs="Times New Roman"/>
                <w:sz w:val="22"/>
              </w:rPr>
              <w:t xml:space="preserve"> </w:t>
            </w:r>
            <w:r w:rsidRPr="002742BB">
              <w:rPr>
                <w:rFonts w:eastAsia="Malgun Gothic" w:cs="Times New Roman"/>
                <w:sz w:val="22"/>
              </w:rPr>
              <w:t>=</w:t>
            </w:r>
            <w:r>
              <w:rPr>
                <w:rFonts w:eastAsia="Malgun Gothic" w:cs="Times New Roman"/>
                <w:sz w:val="22"/>
              </w:rPr>
              <w:t xml:space="preserve"> </w:t>
            </w:r>
            <w:r w:rsidRPr="002742BB">
              <w:rPr>
                <w:rFonts w:eastAsia="Malgun Gothic" w:cs="Times New Roman"/>
                <w:sz w:val="22"/>
              </w:rPr>
              <w:t>0.82-0.85, RMSE</w:t>
            </w:r>
            <w:r>
              <w:rPr>
                <w:rFonts w:eastAsia="Malgun Gothic" w:cs="Times New Roman"/>
                <w:sz w:val="22"/>
              </w:rPr>
              <w:t xml:space="preserve"> </w:t>
            </w:r>
            <w:r w:rsidRPr="002742BB">
              <w:rPr>
                <w:rFonts w:eastAsia="Malgun Gothic" w:cs="Times New Roman"/>
                <w:sz w:val="22"/>
              </w:rPr>
              <w:t>=</w:t>
            </w:r>
            <w:r>
              <w:rPr>
                <w:rFonts w:eastAsia="Malgun Gothic" w:cs="Times New Roman"/>
                <w:sz w:val="22"/>
              </w:rPr>
              <w:t xml:space="preserve"> </w:t>
            </w:r>
            <w:r w:rsidRPr="002742BB">
              <w:rPr>
                <w:rFonts w:eastAsia="Malgun Gothic" w:cs="Times New Roman"/>
                <w:sz w:val="22"/>
              </w:rPr>
              <w:t>32.95-40.88 (daily)</w:t>
            </w:r>
          </w:p>
        </w:tc>
        <w:tc>
          <w:tcPr>
            <w:tcW w:w="283" w:type="pct"/>
            <w:tcBorders>
              <w:left w:val="nil"/>
              <w:right w:val="nil"/>
            </w:tcBorders>
            <w:vAlign w:val="center"/>
          </w:tcPr>
          <w:p w14:paraId="74376B71" w14:textId="5549BA2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2A32135" w14:textId="77777777" w:rsidTr="00AD2EE3">
        <w:tc>
          <w:tcPr>
            <w:tcW w:w="1160" w:type="pct"/>
            <w:tcBorders>
              <w:left w:val="nil"/>
              <w:right w:val="nil"/>
            </w:tcBorders>
            <w:vAlign w:val="center"/>
          </w:tcPr>
          <w:p w14:paraId="637136B0" w14:textId="4D2C0E31" w:rsidR="000D5C7F" w:rsidRPr="00A91A66"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5&lt;/Year&gt;&lt;RecNum&gt;340&lt;/RecNum&gt;&lt;DisplayText&gt;Zhang and Li (2015)&lt;/DisplayText&gt;&lt;record&gt;&lt;rec-number&gt;340&lt;/rec-number&gt;&lt;foreign-keys&gt;&lt;key app="EN" db-id="s0sd9ts0o2ve93ev003xzwso92tv9rfaw0rx" timestamp="1565547058"&gt;340&lt;/key&gt;&lt;key app="ENWeb" db-id=""&gt;0&lt;/key&gt;&lt;/foreign-keys&gt;&lt;ref-type name="Journal Article"&gt;17&lt;/ref-type&gt;&lt;contributors&gt;&lt;authors&gt;&lt;author&gt;Zhang, Ying&lt;/author&gt;&lt;author&gt;Li, Zhengqiang&lt;/author&gt;&lt;/authors&gt;&lt;/contributors&gt;&lt;titles&gt;&lt;title&gt;Remote sensing of atmospheric fine particulate matter (PM2.5) mass concentration near the ground from satellite observation&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252-262&lt;/pages&gt;&lt;volume&gt;160&lt;/volume&gt;&lt;keywords&gt;&lt;keyword&gt;PM2.5&lt;/keyword&gt;&lt;keyword&gt;FMF&lt;/keyword&gt;&lt;keyword&gt;Mass concentration&lt;/keyword&gt;&lt;keyword&gt;Satellite&lt;/keyword&gt;&lt;keyword&gt;MODIS&lt;/keyword&gt;&lt;keyword&gt;China&lt;/keyword&gt;&lt;/keywords&gt;&lt;dates&gt;&lt;year&gt;2015&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Zhang and Li (2015)</w:t>
            </w:r>
            <w:r>
              <w:rPr>
                <w:rFonts w:eastAsia="Malgun Gothic" w:cs="Times New Roman"/>
                <w:color w:val="000000"/>
                <w:sz w:val="22"/>
              </w:rPr>
              <w:fldChar w:fldCharType="end"/>
            </w:r>
          </w:p>
        </w:tc>
        <w:tc>
          <w:tcPr>
            <w:tcW w:w="517" w:type="pct"/>
            <w:tcBorders>
              <w:left w:val="nil"/>
              <w:right w:val="nil"/>
            </w:tcBorders>
            <w:vAlign w:val="center"/>
          </w:tcPr>
          <w:p w14:paraId="40E0799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EA56D8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w:t>
            </w:r>
          </w:p>
        </w:tc>
        <w:tc>
          <w:tcPr>
            <w:tcW w:w="628" w:type="pct"/>
            <w:tcBorders>
              <w:left w:val="nil"/>
              <w:right w:val="nil"/>
            </w:tcBorders>
            <w:vAlign w:val="center"/>
          </w:tcPr>
          <w:p w14:paraId="2B67751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ertical correction model</w:t>
            </w:r>
          </w:p>
        </w:tc>
        <w:tc>
          <w:tcPr>
            <w:tcW w:w="1718" w:type="pct"/>
            <w:tcBorders>
              <w:left w:val="nil"/>
              <w:right w:val="nil"/>
            </w:tcBorders>
            <w:vAlign w:val="center"/>
          </w:tcPr>
          <w:p w14:paraId="3B03AAE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5, MSE = 64 (hourly)</w:t>
            </w:r>
          </w:p>
        </w:tc>
        <w:tc>
          <w:tcPr>
            <w:tcW w:w="283" w:type="pct"/>
            <w:tcBorders>
              <w:left w:val="nil"/>
              <w:right w:val="nil"/>
            </w:tcBorders>
            <w:vAlign w:val="center"/>
          </w:tcPr>
          <w:p w14:paraId="16BF4412" w14:textId="087663E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217FDBD" w14:textId="77777777" w:rsidTr="00AD2EE3">
        <w:tc>
          <w:tcPr>
            <w:tcW w:w="1160" w:type="pct"/>
            <w:tcBorders>
              <w:left w:val="nil"/>
              <w:right w:val="nil"/>
            </w:tcBorders>
            <w:vAlign w:val="center"/>
          </w:tcPr>
          <w:p w14:paraId="073DD0B7" w14:textId="2CA5306A" w:rsidR="000D5C7F" w:rsidRPr="005356D1"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Bai&lt;/Author&gt;&lt;Year&gt;2016&lt;/Year&gt;&lt;RecNum&gt;38&lt;/RecNum&gt;&lt;DisplayText&gt;Bai et al. (2016)&lt;/DisplayText&gt;&lt;record&gt;&lt;rec-number&gt;38&lt;/rec-number&gt;&lt;foreign-keys&gt;&lt;key app="EN" db-id="s0sd9ts0o2ve93ev003xzwso92tv9rfaw0rx" timestamp="1565546618"&gt;38&lt;/key&gt;&lt;key app="ENWeb" db-id=""&gt;0&lt;/key&gt;&lt;/foreign-keys&gt;&lt;ref-type name="Journal Article"&gt;17&lt;/ref-type&gt;&lt;contributors&gt;&lt;authors&gt;&lt;author&gt;Bai, Yang&lt;/author&gt;&lt;author&gt;Wu, Lixin&lt;/author&gt;&lt;author&gt;Qin, Kai&lt;/author&gt;&lt;author&gt;Zhang, Yufeng&lt;/author&gt;&lt;author&gt;Shen, Yangyang&lt;/author&gt;&lt;author&gt;Zhou, Yuan&lt;/author&gt;&lt;/authors&gt;&lt;/contributors&gt;&lt;titles&gt;&lt;title&gt;A geographically and temporally weighted regression model for ground-level PM2.5 estimation from satellite-derived 500 m resolution AOD&lt;/title&gt;&lt;secondary-title&gt;Remote Sensing&lt;/secondary-title&gt;&lt;alt-title&gt;RS&lt;/alt-title&gt;&lt;/titles&gt;&lt;periodical&gt;&lt;full-title&gt;Remote Sensing&lt;/full-title&gt;&lt;abbr-1&gt;Remote Sensing&lt;/abbr-1&gt;&lt;/periodical&gt;&lt;pages&gt;262&lt;/pages&gt;&lt;volume&gt;8&lt;/volume&gt;&lt;number&gt;3&lt;/number&gt;&lt;keywords&gt;&lt;keyword&gt;MODIS AOD 500m&lt;/keyword&gt;&lt;keyword&gt;PM2.5&lt;/keyword&gt;&lt;keyword&gt;GTWR&lt;/keyword&gt;&lt;keyword&gt;China&lt;/keyword&gt;&lt;keyword&gt;WRF&lt;/keyword&gt;&lt;/keywords&gt;&lt;dates&gt;&lt;year&gt;2016&lt;/year&gt;&lt;/dates&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Bai et al. (2016)</w:t>
            </w:r>
            <w:r>
              <w:rPr>
                <w:rFonts w:eastAsia="Malgun Gothic" w:cs="Times New Roman"/>
                <w:color w:val="000000"/>
                <w:sz w:val="22"/>
              </w:rPr>
              <w:fldChar w:fldCharType="end"/>
            </w:r>
          </w:p>
        </w:tc>
        <w:tc>
          <w:tcPr>
            <w:tcW w:w="517" w:type="pct"/>
            <w:tcBorders>
              <w:left w:val="nil"/>
              <w:right w:val="nil"/>
            </w:tcBorders>
            <w:vAlign w:val="center"/>
          </w:tcPr>
          <w:p w14:paraId="6D99F12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5C4EB63" w14:textId="608D062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SARA</w:t>
            </w:r>
          </w:p>
        </w:tc>
        <w:tc>
          <w:tcPr>
            <w:tcW w:w="628" w:type="pct"/>
            <w:tcBorders>
              <w:left w:val="nil"/>
              <w:right w:val="nil"/>
            </w:tcBorders>
            <w:vAlign w:val="center"/>
          </w:tcPr>
          <w:p w14:paraId="2E8711C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0EC2C157" w14:textId="77777777" w:rsidR="000D5C7F" w:rsidRPr="002742BB" w:rsidRDefault="000D5C7F" w:rsidP="000D5C7F">
            <w:pPr>
              <w:jc w:val="center"/>
              <w:rPr>
                <w:rFonts w:eastAsia="Malgun Gothic" w:cs="Times New Roman"/>
                <w:sz w:val="22"/>
              </w:rPr>
            </w:pPr>
            <w:r w:rsidRPr="002742BB">
              <w:rPr>
                <w:rFonts w:eastAsia="Malgun Gothic" w:cs="Times New Roman"/>
                <w:sz w:val="22"/>
              </w:rPr>
              <w:t>CV-R</w:t>
            </w:r>
            <w:r w:rsidRPr="00222A59">
              <w:rPr>
                <w:rFonts w:eastAsia="Malgun Gothic" w:cs="Times New Roman"/>
                <w:sz w:val="22"/>
                <w:vertAlign w:val="superscript"/>
              </w:rPr>
              <w:t>2</w:t>
            </w:r>
            <w:r w:rsidRPr="002742BB">
              <w:rPr>
                <w:rFonts w:eastAsia="Malgun Gothic" w:cs="Times New Roman"/>
                <w:sz w:val="22"/>
              </w:rPr>
              <w:t xml:space="preserve"> = 0.87, RMSE </w:t>
            </w:r>
            <w:r>
              <w:rPr>
                <w:rFonts w:eastAsia="Malgun Gothic" w:cs="Times New Roman"/>
                <w:sz w:val="22"/>
              </w:rPr>
              <w:t xml:space="preserve">= </w:t>
            </w:r>
            <w:r w:rsidRPr="002742BB">
              <w:rPr>
                <w:rFonts w:eastAsia="Malgun Gothic" w:cs="Times New Roman"/>
                <w:sz w:val="22"/>
              </w:rPr>
              <w:t>21.77 (daily)</w:t>
            </w:r>
          </w:p>
        </w:tc>
        <w:tc>
          <w:tcPr>
            <w:tcW w:w="283" w:type="pct"/>
            <w:tcBorders>
              <w:left w:val="nil"/>
              <w:right w:val="nil"/>
            </w:tcBorders>
            <w:vAlign w:val="center"/>
          </w:tcPr>
          <w:p w14:paraId="607FCE3E" w14:textId="40E34C3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E4D7FB5" w14:textId="77777777" w:rsidTr="00AD2EE3">
        <w:tc>
          <w:tcPr>
            <w:tcW w:w="1160" w:type="pct"/>
            <w:tcBorders>
              <w:left w:val="nil"/>
              <w:right w:val="nil"/>
            </w:tcBorders>
            <w:vAlign w:val="center"/>
          </w:tcPr>
          <w:p w14:paraId="0D6DEDA4" w14:textId="031181B6" w:rsidR="000D5C7F" w:rsidRPr="00F2051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Di&lt;/Author&gt;&lt;Year&gt;2016&lt;/Year&gt;&lt;RecNum&gt;77&lt;/RecNum&gt;&lt;DisplayText&gt;Di et al. (2016)&lt;/DisplayText&gt;&lt;record&gt;&lt;rec-number&gt;77&lt;/rec-number&gt;&lt;foreign-keys&gt;&lt;key app="EN" db-id="s0sd9ts0o2ve93ev003xzwso92tv9rfaw0rx" timestamp="1565546675"&gt;77&lt;/key&gt;&lt;key app="ENWeb" db-id=""&gt;0&lt;/key&gt;&lt;/foreign-keys&gt;&lt;ref-type name="Journal Article"&gt;17&lt;/ref-type&gt;&lt;contributors&gt;&lt;authors&gt;&lt;author&gt;Di, Qian&lt;/author&gt;&lt;author&gt;Kloog, Itai&lt;/author&gt;&lt;author&gt;Koutrakis, Petros&lt;/author&gt;&lt;author&gt;Lyapustin, Alexei&lt;/author&gt;&lt;author&gt;Wang, Yujie&lt;/author&gt;&lt;author&gt;Schwartz, Joel&lt;/author&gt;&lt;/authors&gt;&lt;/contributors&gt;&lt;titles&gt;&lt;title&gt;Assessing PM2.5 Exposures with High Spatiotemporal Resolution across the Continental United States&lt;/title&gt;&lt;secondary-title&gt;Environmental Science &amp;amp; Technology&lt;/secondary-title&gt;&lt;alt-title&gt;EST&lt;/alt-title&gt;&lt;/titles&gt;&lt;periodical&gt;&lt;full-title&gt;Environmental Science &amp;amp; Technology&lt;/full-title&gt;&lt;abbr-1&gt;EST&lt;/abbr-1&gt;&lt;/periodical&gt;&lt;alt-periodical&gt;&lt;full-title&gt;Environmental Science &amp;amp; Technology&lt;/full-title&gt;&lt;abbr-1&gt;EST&lt;/abbr-1&gt;&lt;/alt-periodical&gt;&lt;pages&gt;4712-4721&lt;/pages&gt;&lt;volume&gt;50&lt;/volume&gt;&lt;number&gt;9&lt;/number&gt;&lt;dates&gt;&lt;year&gt;2016&lt;/year&gt;&lt;pub-dates&gt;&lt;date&gt;2016/05/03&lt;/date&gt;&lt;/pub-dates&gt;&lt;/dates&gt;&lt;publisher&gt;American Chemical Society&lt;/publisher&gt;&lt;isbn&gt;0013-936X&lt;/isbn&gt;&lt;urls&gt;&lt;related-urls&gt;&lt;url&gt;https://doi.org/10.1021/acs.est.5b06121&lt;/url&gt;&lt;/related-urls&gt;&lt;/urls&gt;&lt;electronic-resource-num&gt;10.1021/acs.est.5b0612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Di et al. (2016)</w:t>
            </w:r>
            <w:r>
              <w:rPr>
                <w:rFonts w:eastAsia="Malgun Gothic" w:cs="Times New Roman"/>
                <w:color w:val="000000"/>
                <w:sz w:val="22"/>
              </w:rPr>
              <w:fldChar w:fldCharType="end"/>
            </w:r>
          </w:p>
        </w:tc>
        <w:tc>
          <w:tcPr>
            <w:tcW w:w="517" w:type="pct"/>
            <w:tcBorders>
              <w:left w:val="nil"/>
              <w:right w:val="nil"/>
            </w:tcBorders>
            <w:vAlign w:val="center"/>
          </w:tcPr>
          <w:p w14:paraId="074EE08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7808FB3A" w14:textId="1D31D34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0B9ACBE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2-stage NN</w:t>
            </w:r>
          </w:p>
        </w:tc>
        <w:tc>
          <w:tcPr>
            <w:tcW w:w="1718" w:type="pct"/>
            <w:tcBorders>
              <w:left w:val="nil"/>
              <w:right w:val="nil"/>
            </w:tcBorders>
            <w:vAlign w:val="center"/>
          </w:tcPr>
          <w:p w14:paraId="4C8CD25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4, RMSE = 2.94 (annual)</w:t>
            </w:r>
          </w:p>
        </w:tc>
        <w:tc>
          <w:tcPr>
            <w:tcW w:w="283" w:type="pct"/>
            <w:tcBorders>
              <w:left w:val="nil"/>
              <w:right w:val="nil"/>
            </w:tcBorders>
            <w:vAlign w:val="center"/>
          </w:tcPr>
          <w:p w14:paraId="516EAF72" w14:textId="6AEFB5C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13F5261" w14:textId="77777777" w:rsidTr="00AD2EE3">
        <w:tc>
          <w:tcPr>
            <w:tcW w:w="1160" w:type="pct"/>
            <w:tcBorders>
              <w:left w:val="nil"/>
              <w:right w:val="nil"/>
            </w:tcBorders>
            <w:vAlign w:val="center"/>
          </w:tcPr>
          <w:p w14:paraId="1E290DAF" w14:textId="01733E1C" w:rsidR="000D5C7F" w:rsidRPr="00F2051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Fang&lt;/Author&gt;&lt;Year&gt;2016&lt;/Year&gt;&lt;RecNum&gt;82&lt;/RecNum&gt;&lt;DisplayText&gt;Fang et al. (2016)&lt;/DisplayText&gt;&lt;record&gt;&lt;rec-number&gt;82&lt;/rec-number&gt;&lt;foreign-keys&gt;&lt;key app="EN" db-id="s0sd9ts0o2ve93ev003xzwso92tv9rfaw0rx" timestamp="1565546684"&gt;82&lt;/key&gt;&lt;key app="ENWeb" db-id=""&gt;0&lt;/key&gt;&lt;/foreign-keys&gt;&lt;ref-type name="Journal Article"&gt;17&lt;/ref-type&gt;&lt;contributors&gt;&lt;authors&gt;&lt;author&gt;Fang, Xin&lt;/author&gt;&lt;author&gt;Zou, Bin&lt;/author&gt;&lt;author&gt;Liu, Xiaoping&lt;/author&gt;&lt;author&gt;Sternberg, Troy&lt;/author&gt;&lt;author&gt;Zhai, Liang&lt;/author&gt;&lt;/authors&gt;&lt;/contributors&gt;&lt;titles&gt;&lt;title&gt;Satellite-based ground PM2.5 estimation using timely structure adaptive modeling&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152-163&lt;/pages&gt;&lt;volume&gt;186&lt;/volume&gt;&lt;keywords&gt;&lt;keyword&gt;MODIS AOD&lt;/keyword&gt;&lt;/keywords&gt;&lt;dates&gt;&lt;year&gt;2016&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Fang et al. (2016)</w:t>
            </w:r>
            <w:r>
              <w:rPr>
                <w:rFonts w:eastAsia="Malgun Gothic" w:cs="Times New Roman"/>
                <w:color w:val="000000"/>
                <w:sz w:val="22"/>
              </w:rPr>
              <w:fldChar w:fldCharType="end"/>
            </w:r>
          </w:p>
        </w:tc>
        <w:tc>
          <w:tcPr>
            <w:tcW w:w="517" w:type="pct"/>
            <w:tcBorders>
              <w:left w:val="nil"/>
              <w:right w:val="nil"/>
            </w:tcBorders>
            <w:vAlign w:val="center"/>
          </w:tcPr>
          <w:p w14:paraId="72E3E7F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C47323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25E647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TSAM</w:t>
            </w:r>
          </w:p>
        </w:tc>
        <w:tc>
          <w:tcPr>
            <w:tcW w:w="1718" w:type="pct"/>
            <w:tcBorders>
              <w:left w:val="nil"/>
              <w:right w:val="nil"/>
            </w:tcBorders>
            <w:vAlign w:val="center"/>
          </w:tcPr>
          <w:p w14:paraId="3A3FEB3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0 (annual)</w:t>
            </w:r>
          </w:p>
        </w:tc>
        <w:tc>
          <w:tcPr>
            <w:tcW w:w="283" w:type="pct"/>
            <w:tcBorders>
              <w:left w:val="nil"/>
              <w:right w:val="nil"/>
            </w:tcBorders>
            <w:vAlign w:val="center"/>
          </w:tcPr>
          <w:p w14:paraId="412F5E3E" w14:textId="091D0D9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9C00D48" w14:textId="77777777" w:rsidTr="00AD2EE3">
        <w:tc>
          <w:tcPr>
            <w:tcW w:w="1160" w:type="pct"/>
            <w:tcBorders>
              <w:left w:val="nil"/>
              <w:right w:val="nil"/>
            </w:tcBorders>
            <w:vAlign w:val="center"/>
          </w:tcPr>
          <w:p w14:paraId="0548359F" w14:textId="7446CBC8" w:rsidR="000D5C7F" w:rsidRPr="007F21E3"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hotbi&lt;/Author&gt;&lt;Year&gt;2016&lt;/Year&gt;&lt;RecNum&gt;99&lt;/RecNum&gt;&lt;DisplayText&gt;Ghotbi, Sotoudeheian, and Arhami (2016)&lt;/DisplayText&gt;&lt;record&gt;&lt;rec-number&gt;99&lt;/rec-number&gt;&lt;foreign-keys&gt;&lt;key app="EN" db-id="s0sd9ts0o2ve93ev003xzwso92tv9rfaw0rx" timestamp="1565546707"&gt;99&lt;/key&gt;&lt;key app="ENWeb" db-id=""&gt;0&lt;/key&gt;&lt;/foreign-keys&gt;&lt;ref-type name="Journal Article"&gt;17&lt;/ref-type&gt;&lt;contributors&gt;&lt;authors&gt;&lt;author&gt;Ghotbi, Saba&lt;/author&gt;&lt;author&gt;Sotoudeheian, Saeed&lt;/author&gt;&lt;author&gt;Arhami, Mohammad&lt;/author&gt;&lt;/authors&gt;&lt;/contributors&gt;&lt;titles&gt;&lt;title&gt;Estimating urban ground-level PM10 using MODIS 3km AOD product and meteorological parameters from WRF model&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333-346&lt;/pages&gt;&lt;volume&gt;141&lt;/volume&gt;&lt;dates&gt;&lt;year&gt;2016&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Ghotbi, Sotoudeheian, and Arhami (2016)</w:t>
            </w:r>
            <w:r>
              <w:rPr>
                <w:rFonts w:eastAsia="Malgun Gothic" w:cs="Times New Roman"/>
                <w:color w:val="000000"/>
                <w:sz w:val="22"/>
              </w:rPr>
              <w:fldChar w:fldCharType="end"/>
            </w:r>
          </w:p>
        </w:tc>
        <w:tc>
          <w:tcPr>
            <w:tcW w:w="517" w:type="pct"/>
            <w:tcBorders>
              <w:left w:val="nil"/>
              <w:right w:val="nil"/>
            </w:tcBorders>
            <w:vAlign w:val="center"/>
          </w:tcPr>
          <w:p w14:paraId="660EDD1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Iran</w:t>
            </w:r>
          </w:p>
        </w:tc>
        <w:tc>
          <w:tcPr>
            <w:tcW w:w="694" w:type="pct"/>
            <w:tcBorders>
              <w:left w:val="nil"/>
              <w:right w:val="nil"/>
            </w:tcBorders>
            <w:vAlign w:val="center"/>
          </w:tcPr>
          <w:p w14:paraId="6345741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A84101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376A2BDB" w14:textId="77777777" w:rsidR="000D5C7F" w:rsidRPr="002742BB" w:rsidRDefault="000D5C7F" w:rsidP="000D5C7F">
            <w:pPr>
              <w:jc w:val="center"/>
              <w:rPr>
                <w:rFonts w:eastAsia="Malgun Gothic" w:cs="Times New Roman"/>
                <w:sz w:val="22"/>
              </w:rPr>
            </w:pPr>
            <w:r w:rsidRPr="002742BB">
              <w:rPr>
                <w:rFonts w:eastAsia="Malgun Gothic" w:cs="Times New Roman"/>
                <w:sz w:val="22"/>
              </w:rPr>
              <w:t>10CV-R</w:t>
            </w:r>
            <w:r w:rsidRPr="00222A59">
              <w:rPr>
                <w:rFonts w:eastAsia="Malgun Gothic" w:cs="Times New Roman"/>
                <w:sz w:val="22"/>
                <w:vertAlign w:val="superscript"/>
              </w:rPr>
              <w:t>2</w:t>
            </w:r>
            <w:r w:rsidRPr="002742BB">
              <w:rPr>
                <w:rFonts w:eastAsia="Malgun Gothic" w:cs="Times New Roman"/>
                <w:sz w:val="22"/>
              </w:rPr>
              <w:t xml:space="preserve"> = 0.73, RMSE = 16.91 (daily)</w:t>
            </w:r>
          </w:p>
        </w:tc>
        <w:tc>
          <w:tcPr>
            <w:tcW w:w="283" w:type="pct"/>
            <w:tcBorders>
              <w:left w:val="nil"/>
              <w:right w:val="nil"/>
            </w:tcBorders>
            <w:vAlign w:val="center"/>
          </w:tcPr>
          <w:p w14:paraId="7F2140CE" w14:textId="77777777" w:rsidR="000D5C7F" w:rsidRPr="002742BB" w:rsidRDefault="000D5C7F" w:rsidP="000D5C7F">
            <w:pPr>
              <w:jc w:val="center"/>
              <w:rPr>
                <w:rFonts w:eastAsia="Malgun Gothic" w:cs="Times New Roman"/>
                <w:sz w:val="22"/>
              </w:rPr>
            </w:pPr>
            <w:r w:rsidRPr="002742BB">
              <w:rPr>
                <w:rFonts w:eastAsia="Malgun Gothic" w:cs="Times New Roman"/>
                <w:sz w:val="22"/>
              </w:rPr>
              <w:t>PM</w:t>
            </w:r>
            <w:r w:rsidRPr="00605425">
              <w:rPr>
                <w:rFonts w:eastAsia="Malgun Gothic" w:cs="Times New Roman"/>
                <w:sz w:val="22"/>
                <w:vertAlign w:val="subscript"/>
              </w:rPr>
              <w:t>10</w:t>
            </w:r>
          </w:p>
        </w:tc>
      </w:tr>
      <w:tr w:rsidR="00AD2EE3" w:rsidRPr="006D7FB1" w14:paraId="62A75579" w14:textId="77777777" w:rsidTr="00AD2EE3">
        <w:tc>
          <w:tcPr>
            <w:tcW w:w="1160" w:type="pct"/>
            <w:tcBorders>
              <w:left w:val="nil"/>
              <w:right w:val="nil"/>
            </w:tcBorders>
            <w:vAlign w:val="center"/>
          </w:tcPr>
          <w:p w14:paraId="17CA531C" w14:textId="7ABB3798" w:rsidR="000D5C7F" w:rsidRPr="00FE1A3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Pr>
                <w:rFonts w:eastAsia="Malgun Gothic" w:cs="Times New Roman"/>
                <w:color w:val="000000"/>
                <w:sz w:val="22"/>
              </w:rPr>
              <w:instrText xml:space="preserve"> ADDIN EN.CITE &lt;EndNote&gt;&lt;Cite AuthorYear="1"&gt;&lt;Author&gt;Lee&lt;/Author&gt;&lt;Year&gt;2016&lt;/Year&gt;&lt;RecNum&gt;1083&lt;/RecNum&gt;&lt;DisplayText&gt;Lee, Chatfield, and Strawa (2016)&lt;/DisplayText&gt;&lt;record&gt;&lt;rec-number&gt;1083&lt;/rec-number&gt;&lt;foreign-keys&gt;&lt;key app="EN" db-id="s0sd9ts0o2ve93ev003xzwso92tv9rfaw0rx" timestamp="1568521579"&gt;1083&lt;/key&gt;&lt;/foreign-keys&gt;&lt;ref-type name="Journal Article"&gt;17&lt;/ref-type&gt;&lt;contributors&gt;&lt;authors&gt;&lt;author&gt;Lee, Hyung Joo&lt;/author&gt;&lt;author&gt;Chatfield, Robert B.&lt;/author&gt;&lt;author&gt;Strawa, Anthony W.&lt;/author&gt;&lt;/authors&gt;&lt;/contributors&gt;&lt;titles&gt;&lt;title&gt;Enhancing the Applicability of Satellite Remote Sensing for PM2.5 Estimation Using MODIS Deep Blue AOD and Land Use Regression in California, United States&lt;/title&gt;&lt;secondary-title&gt;Environmental Science &amp;amp; Technology&lt;/secondary-title&gt;&lt;/titles&gt;&lt;periodical&gt;&lt;full-title&gt;Environmental Science &amp;amp; Technology&lt;/full-title&gt;&lt;abbr-1&gt;EST&lt;/abbr-1&gt;&lt;/periodical&gt;&lt;pages&gt;6546-6555&lt;/pages&gt;&lt;volume&gt;50&lt;/volume&gt;&lt;number&gt;12&lt;/number&gt;&lt;dates&gt;&lt;year&gt;2016&lt;/year&gt;&lt;pub-dates&gt;&lt;date&gt;2016/06/21&lt;/date&gt;&lt;/pub-dates&gt;&lt;/dates&gt;&lt;publisher&gt;American Chemical Society&lt;/publisher&gt;&lt;isbn&gt;0013-936X&lt;/isbn&gt;&lt;urls&gt;&lt;related-urls&gt;&lt;url&gt;https://doi.org/10.1021/acs.est.6b01438&lt;/url&gt;&lt;/related-urls&gt;&lt;/urls&gt;&lt;electronic-resource-num&gt;10.1021/acs.est.6b0143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ee, Chatfield, and Strawa (2016)</w:t>
            </w:r>
            <w:r>
              <w:rPr>
                <w:rFonts w:eastAsia="Malgun Gothic" w:cs="Times New Roman"/>
                <w:color w:val="000000"/>
                <w:sz w:val="22"/>
              </w:rPr>
              <w:fldChar w:fldCharType="end"/>
            </w:r>
          </w:p>
        </w:tc>
        <w:tc>
          <w:tcPr>
            <w:tcW w:w="517" w:type="pct"/>
            <w:tcBorders>
              <w:left w:val="nil"/>
              <w:right w:val="nil"/>
            </w:tcBorders>
            <w:vAlign w:val="center"/>
          </w:tcPr>
          <w:p w14:paraId="6B523A8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4C9BE9D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465C72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1F96D16E" w14:textId="76A6689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6, RMSE = 5.69 (daily)</w:t>
            </w:r>
          </w:p>
        </w:tc>
        <w:tc>
          <w:tcPr>
            <w:tcW w:w="283" w:type="pct"/>
            <w:tcBorders>
              <w:left w:val="nil"/>
              <w:right w:val="nil"/>
            </w:tcBorders>
            <w:vAlign w:val="center"/>
          </w:tcPr>
          <w:p w14:paraId="77ED38C2" w14:textId="3A9F87E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F10CAA3" w14:textId="77777777" w:rsidTr="00AD2EE3">
        <w:tc>
          <w:tcPr>
            <w:tcW w:w="1160" w:type="pct"/>
            <w:tcBorders>
              <w:left w:val="nil"/>
              <w:right w:val="nil"/>
            </w:tcBorders>
            <w:vAlign w:val="center"/>
          </w:tcPr>
          <w:p w14:paraId="4886EB7B" w14:textId="2AAC691E" w:rsidR="000D5C7F" w:rsidRPr="009B0A01"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6&lt;/Year&gt;&lt;RecNum&gt;177&lt;/RecNum&gt;&lt;DisplayText&gt;Li et al. (2016)&lt;/DisplayText&gt;&lt;record&gt;&lt;rec-number&gt;177&lt;/rec-number&gt;&lt;foreign-keys&gt;&lt;key app="EN" db-id="s0sd9ts0o2ve93ev003xzwso92tv9rfaw0rx" timestamp="1565546834"&gt;177&lt;/key&gt;&lt;key app="ENWeb" db-id=""&gt;0&lt;/key&gt;&lt;/foreign-keys&gt;&lt;ref-type name="Journal Article"&gt;17&lt;/ref-type&gt;&lt;contributors&gt;&lt;authors&gt;&lt;author&gt;Li, Zhengqiang&lt;/author&gt;&lt;author&gt;Zhang, Ying&lt;/author&gt;&lt;author&gt;Shao, Jie&lt;/author&gt;&lt;author&gt;Li, Baosheng&lt;/author&gt;&lt;author&gt;Hong, Jin&lt;/author&gt;&lt;author&gt;Liu, Dong&lt;/author&gt;&lt;author&gt;Li, Donghui&lt;/author&gt;&lt;author&gt;Wei, Peng&lt;/author&gt;&lt;author&gt;Li, Wei&lt;/author&gt;&lt;author&gt;Li, Lei&lt;/author&gt;&lt;/authors&gt;&lt;/contributors&gt;&lt;titles&gt;&lt;title&gt;Remote sensing of atmospheric particulate mass of dry PM2.5 near the ground: Method validation using ground-based measurements&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59-68&lt;/pages&gt;&lt;volume&gt;173&lt;/volume&gt;&lt;keywords&gt;&lt;keyword&gt;PM2.5&lt;/keyword&gt;&lt;keyword&gt;Satellite&lt;/keyword&gt;&lt;/keywords&gt;&lt;dates&gt;&lt;year&gt;2016&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Li et al. (2016)</w:t>
            </w:r>
            <w:r>
              <w:rPr>
                <w:rFonts w:eastAsia="Malgun Gothic" w:cs="Times New Roman"/>
                <w:color w:val="000000"/>
                <w:sz w:val="22"/>
              </w:rPr>
              <w:fldChar w:fldCharType="end"/>
            </w:r>
          </w:p>
        </w:tc>
        <w:tc>
          <w:tcPr>
            <w:tcW w:w="517" w:type="pct"/>
            <w:tcBorders>
              <w:left w:val="nil"/>
              <w:right w:val="nil"/>
            </w:tcBorders>
            <w:vAlign w:val="center"/>
          </w:tcPr>
          <w:p w14:paraId="7ED7979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FE0536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BEC698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ertical correction model</w:t>
            </w:r>
          </w:p>
        </w:tc>
        <w:tc>
          <w:tcPr>
            <w:tcW w:w="1718" w:type="pct"/>
            <w:tcBorders>
              <w:left w:val="nil"/>
              <w:right w:val="nil"/>
            </w:tcBorders>
            <w:vAlign w:val="center"/>
          </w:tcPr>
          <w:p w14:paraId="4798B14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an error = 38 (daily)</w:t>
            </w:r>
          </w:p>
        </w:tc>
        <w:tc>
          <w:tcPr>
            <w:tcW w:w="283" w:type="pct"/>
            <w:tcBorders>
              <w:left w:val="nil"/>
              <w:right w:val="nil"/>
            </w:tcBorders>
            <w:vAlign w:val="center"/>
          </w:tcPr>
          <w:p w14:paraId="47D63089" w14:textId="152DF3F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D0B7C7D" w14:textId="77777777" w:rsidTr="00AD2EE3">
        <w:tc>
          <w:tcPr>
            <w:tcW w:w="1160" w:type="pct"/>
            <w:tcBorders>
              <w:left w:val="nil"/>
              <w:right w:val="nil"/>
            </w:tcBorders>
            <w:vAlign w:val="center"/>
          </w:tcPr>
          <w:p w14:paraId="423ACB5F" w14:textId="4AA16FC0" w:rsidR="000D5C7F" w:rsidRPr="005B4100"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a&lt;/Author&gt;&lt;Year&gt;2016&lt;/Year&gt;&lt;RecNum&gt;200&lt;/RecNum&gt;&lt;DisplayText&gt;Ma, Hu, et al. (2016)&lt;/DisplayText&gt;&lt;record&gt;&lt;rec-number&gt;200&lt;/rec-number&gt;&lt;foreign-keys&gt;&lt;key app="EN" db-id="s0sd9ts0o2ve93ev003xzwso92tv9rfaw0rx" timestamp="1565546857"&gt;200&lt;/key&gt;&lt;key app="ENWeb" db-id=""&gt;0&lt;/key&gt;&lt;/foreign-keys&gt;&lt;ref-type name="Journal Article"&gt;17&lt;/ref-type&gt;&lt;contributors&gt;&lt;authors&gt;&lt;author&gt;Ma, Zongwei&lt;/author&gt;&lt;author&gt;Hu, Xuefei&lt;/author&gt;&lt;author&gt;Sayer Andrew, M.&lt;/author&gt;&lt;author&gt;Levy, Robert&lt;/author&gt;&lt;author&gt;Zhang, Qiang&lt;/author&gt;&lt;author&gt;Xue, Yingang&lt;/author&gt;&lt;author&gt;Tong, Shilu&lt;/author&gt;&lt;author&gt;Bi, Jun&lt;/author&gt;&lt;author&gt;Huang, Lei&lt;/author&gt;&lt;author&gt;Liu, Yang&lt;/author&gt;&lt;/authors&gt;&lt;/contributors&gt;&lt;titles&gt;&lt;title&gt;Satellite-Based Spatiotemporal Trends in PM2.5 Concentrations: China, 2004–2013&lt;/title&gt;&lt;secondary-title&gt;Environmental Health Perspectives&lt;/secondary-title&gt;&lt;/titles&gt;&lt;periodical&gt;&lt;full-title&gt;Environmental health perspectives&lt;/full-title&gt;&lt;abbr-1&gt;EHP&lt;/abbr-1&gt;&lt;/periodical&gt;&lt;pages&gt;184-192&lt;/pages&gt;&lt;volume&gt;124&lt;/volume&gt;&lt;number&gt;2&lt;/number&gt;&lt;dates&gt;&lt;year&gt;2016&lt;/year&gt;&lt;pub-dates&gt;&lt;date&gt;2016/02/01&lt;/date&gt;&lt;/pub-dates&gt;&lt;/dates&gt;&lt;publisher&gt;Environmental Health Perspectives&lt;/publisher&gt;&lt;urls&gt;&lt;related-urls&gt;&lt;url&gt;https://doi.org/10.1289/ehp.1409481&lt;/url&gt;&lt;/related-urls&gt;&lt;/urls&gt;&lt;electronic-resource-num&gt;10.1289/ehp.1409481&lt;/electronic-resource-num&gt;&lt;access-date&gt;2019/07/27&lt;/access-date&gt;&lt;/record&gt;&lt;/Cite&gt;&lt;/EndNote&gt;</w:instrText>
            </w:r>
            <w:r>
              <w:rPr>
                <w:rFonts w:eastAsia="Malgun Gothic" w:cs="Times New Roman"/>
                <w:color w:val="000000"/>
                <w:sz w:val="22"/>
              </w:rPr>
              <w:fldChar w:fldCharType="separate"/>
            </w:r>
            <w:r>
              <w:rPr>
                <w:rFonts w:eastAsia="Malgun Gothic" w:cs="Times New Roman"/>
                <w:noProof/>
                <w:color w:val="000000"/>
                <w:sz w:val="22"/>
              </w:rPr>
              <w:t>Ma, Hu, et al. (2016)</w:t>
            </w:r>
            <w:r>
              <w:rPr>
                <w:rFonts w:eastAsia="Malgun Gothic" w:cs="Times New Roman"/>
                <w:color w:val="000000"/>
                <w:sz w:val="22"/>
              </w:rPr>
              <w:fldChar w:fldCharType="end"/>
            </w:r>
          </w:p>
        </w:tc>
        <w:tc>
          <w:tcPr>
            <w:tcW w:w="517" w:type="pct"/>
            <w:tcBorders>
              <w:left w:val="nil"/>
              <w:right w:val="nil"/>
            </w:tcBorders>
            <w:vAlign w:val="center"/>
          </w:tcPr>
          <w:p w14:paraId="5620F0A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8BD5FA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40A945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Hybrid MEM-GAM</w:t>
            </w:r>
          </w:p>
        </w:tc>
        <w:tc>
          <w:tcPr>
            <w:tcW w:w="1718" w:type="pct"/>
            <w:tcBorders>
              <w:left w:val="nil"/>
              <w:right w:val="nil"/>
            </w:tcBorders>
            <w:vAlign w:val="center"/>
          </w:tcPr>
          <w:p w14:paraId="44E9497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3 (monthly)</w:t>
            </w:r>
          </w:p>
        </w:tc>
        <w:tc>
          <w:tcPr>
            <w:tcW w:w="283" w:type="pct"/>
            <w:tcBorders>
              <w:left w:val="nil"/>
              <w:right w:val="nil"/>
            </w:tcBorders>
            <w:vAlign w:val="center"/>
          </w:tcPr>
          <w:p w14:paraId="44B4F443" w14:textId="1EF57ABD"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D23F41D" w14:textId="77777777" w:rsidTr="00AD2EE3">
        <w:tc>
          <w:tcPr>
            <w:tcW w:w="1160" w:type="pct"/>
            <w:tcBorders>
              <w:left w:val="nil"/>
              <w:right w:val="nil"/>
            </w:tcBorders>
            <w:vAlign w:val="center"/>
          </w:tcPr>
          <w:p w14:paraId="6CB3B28E" w14:textId="1B76036F" w:rsidR="000D5C7F" w:rsidRPr="00A127F2"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a&lt;/Author&gt;&lt;Year&gt;2016&lt;/Year&gt;&lt;RecNum&gt;511&lt;/RecNum&gt;&lt;DisplayText&gt;Ma, Liu, et al. (2016)&lt;/DisplayText&gt;&lt;record&gt;&lt;rec-number&gt;511&lt;/rec-number&gt;&lt;foreign-keys&gt;&lt;key app="EN" db-id="s0sd9ts0o2ve93ev003xzwso92tv9rfaw0rx" timestamp="1565816036"&gt;511&lt;/key&gt;&lt;/foreign-keys&gt;&lt;ref-type name="Journal Article"&gt;17&lt;/ref-type&gt;&lt;contributors&gt;&lt;authors&gt;&lt;author&gt;Ma, Zongwei&lt;/author&gt;&lt;author&gt;Liu, Yang&lt;/author&gt;&lt;author&gt;Zhao, Qiuyue&lt;/author&gt;&lt;author&gt;Liu, Miaomiao&lt;/author&gt;&lt;author&gt;Zhou, Yuanchun&lt;/author&gt;&lt;author&gt;Bi, Jun&lt;/author&gt;&lt;/authors&gt;&lt;/contributors&gt;&lt;titles&gt;&lt;title&gt;Satellite-derived high resolution PM2.5 concentrations in Yangtze River Delta Region of China using improved linear mixed effects model&lt;/title&gt;&lt;secondary-title&gt;Atmospheric Environment&lt;/secondary-title&gt;&lt;/titles&gt;&lt;periodical&gt;&lt;full-title&gt;Atmospheric environment&lt;/full-title&gt;&lt;abbr-1&gt;Atmospheric environment&lt;/abbr-1&gt;&lt;/periodical&gt;&lt;pages&gt;156-164&lt;/pages&gt;&lt;volume&gt;133&lt;/volume&gt;&lt;keywords&gt;&lt;keyword&gt;Satellite remote sensing&lt;/keyword&gt;&lt;keyword&gt;Aerosol optical depth&lt;/keyword&gt;&lt;keyword&gt;PM&lt;/keyword&gt;&lt;keyword&gt;Nested linear mixed effects model&lt;/keyword&gt;&lt;/keywords&gt;&lt;dates&gt;&lt;year&gt;2016&lt;/year&gt;&lt;pub-dates&gt;&lt;date&gt;2016/05/01/&lt;/date&gt;&lt;/pub-dates&gt;&lt;/dates&gt;&lt;isbn&gt;1352-2310&lt;/isbn&gt;&lt;urls&gt;&lt;related-urls&gt;&lt;url&gt;http://www.sciencedirect.com/science/article/pii/S1352231016302187&lt;/url&gt;&lt;/related-urls&gt;&lt;/urls&gt;&lt;electronic-resource-num&gt;https://doi.org/10.1016/j.atmosenv.2016.03.040&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Ma, Liu, et al. (2016)</w:t>
            </w:r>
            <w:r>
              <w:rPr>
                <w:rFonts w:eastAsia="Malgun Gothic" w:cs="Times New Roman"/>
                <w:color w:val="000000"/>
                <w:sz w:val="22"/>
              </w:rPr>
              <w:fldChar w:fldCharType="end"/>
            </w:r>
          </w:p>
        </w:tc>
        <w:tc>
          <w:tcPr>
            <w:tcW w:w="517" w:type="pct"/>
            <w:tcBorders>
              <w:left w:val="nil"/>
              <w:right w:val="nil"/>
            </w:tcBorders>
            <w:vAlign w:val="center"/>
          </w:tcPr>
          <w:p w14:paraId="5D39B4A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09D5745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CDD147B" w14:textId="41EDFEE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28679B96" w14:textId="3BC3B16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671</w:t>
            </w:r>
            <w:r w:rsidRPr="002742BB">
              <w:rPr>
                <w:rFonts w:eastAsia="Malgun Gothic" w:cs="Times New Roman"/>
                <w:color w:val="000000"/>
                <w:sz w:val="22"/>
              </w:rPr>
              <w:br/>
              <w:t>DOY-based-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339 (daily)</w:t>
            </w:r>
          </w:p>
        </w:tc>
        <w:tc>
          <w:tcPr>
            <w:tcW w:w="283" w:type="pct"/>
            <w:tcBorders>
              <w:left w:val="nil"/>
              <w:right w:val="nil"/>
            </w:tcBorders>
            <w:vAlign w:val="center"/>
          </w:tcPr>
          <w:p w14:paraId="29C8885C" w14:textId="4A7271F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A60021C" w14:textId="77777777" w:rsidTr="00AD2EE3">
        <w:tc>
          <w:tcPr>
            <w:tcW w:w="1160" w:type="pct"/>
            <w:tcBorders>
              <w:left w:val="nil"/>
              <w:right w:val="nil"/>
            </w:tcBorders>
            <w:vAlign w:val="center"/>
          </w:tcPr>
          <w:p w14:paraId="3758A2F9" w14:textId="3FAFCF14" w:rsidR="000D5C7F" w:rsidRPr="00A127F2"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eng&lt;/Author&gt;&lt;Year&gt;2016&lt;/Year&gt;&lt;RecNum&gt;211&lt;/RecNum&gt;&lt;DisplayText&gt;Meng et al. (2016)&lt;/DisplayText&gt;&lt;record&gt;&lt;rec-number&gt;211&lt;/rec-number&gt;&lt;foreign-keys&gt;&lt;key app="EN" db-id="s0sd9ts0o2ve93ev003xzwso92tv9rfaw0rx" timestamp="1565546872"&gt;211&lt;/key&gt;&lt;key app="ENWeb" db-id=""&gt;0&lt;/key&gt;&lt;/foreign-keys&gt;&lt;ref-type name="Journal Article"&gt;17&lt;/ref-type&gt;&lt;contributors&gt;&lt;authors&gt;&lt;author&gt;Meng, Xia&lt;/author&gt;&lt;author&gt;Fu, Qingyan&lt;/author&gt;&lt;author&gt;Ma, Zongwei&lt;/author&gt;&lt;author&gt;Chen, Li&lt;/author&gt;&lt;author&gt;Zou, Bin&lt;/author&gt;&lt;author&gt;Zhang, Yan&lt;/author&gt;&lt;author&gt;Xue, Wenbo&lt;/author&gt;&lt;author&gt;Wang, Jinnan&lt;/author&gt;&lt;author&gt;Wang, Dongfang&lt;/author&gt;&lt;author&gt;Kan, Haidong&lt;/author&gt;&lt;author&gt;Liu, Yang&lt;/author&gt;&lt;/authors&gt;&lt;/contributors&gt;&lt;titles&gt;&lt;title&gt;Estimating ground-level PM10 in a Chinese city by combining satellite data, meteorological information and a land use regression model&lt;/title&gt;&lt;secondary-title&gt;Environmental Pollution&lt;/secondary-title&gt;&lt;alt-title&gt;EP&lt;/alt-title&gt;&lt;/titles&gt;&lt;periodical&gt;&lt;full-title&gt;Environmental Pollution&lt;/full-title&gt;&lt;abbr-1&gt;Environmental Pollution&lt;/abbr-1&gt;&lt;/periodical&gt;&lt;pages&gt;177-184&lt;/pages&gt;&lt;volume&gt;208&lt;/volume&gt;&lt;keywords&gt;&lt;keyword&gt;Land use regression&lt;/keyword&gt;&lt;keyword&gt;Linear mixed effects model&lt;/keyword&gt;&lt;keyword&gt;Aerosol optical depth&lt;/keyword&gt;&lt;keyword&gt;Particulate matter&lt;/keyword&gt;&lt;keyword&gt;Exposure assessment&lt;/keyword&gt;&lt;/keywords&gt;&lt;dates&gt;&lt;year&gt;2016&lt;/year&gt;&lt;pub-dates&gt;&lt;date&gt;2016/01/01/&lt;/date&gt;&lt;/pub-dates&gt;&lt;/dates&gt;&lt;isbn&gt;0269-7491&lt;/isbn&gt;&lt;urls&gt;&lt;related-urls&gt;&lt;url&gt;http://www.sciencedirect.com/science/article/pii/S0269749115300890&lt;/url&gt;&lt;/related-urls&gt;&lt;/urls&gt;&lt;electronic-resource-num&gt;https://doi.org/10.1016/j.envpol.2015.09.04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Meng et al. (2016)</w:t>
            </w:r>
            <w:r>
              <w:rPr>
                <w:rFonts w:eastAsia="Malgun Gothic" w:cs="Times New Roman"/>
                <w:color w:val="000000"/>
                <w:sz w:val="22"/>
              </w:rPr>
              <w:fldChar w:fldCharType="end"/>
            </w:r>
          </w:p>
        </w:tc>
        <w:tc>
          <w:tcPr>
            <w:tcW w:w="517" w:type="pct"/>
            <w:tcBorders>
              <w:left w:val="nil"/>
              <w:right w:val="nil"/>
            </w:tcBorders>
            <w:vAlign w:val="center"/>
          </w:tcPr>
          <w:p w14:paraId="31C9FD4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D05806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71AD3F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6B41A20F" w14:textId="77777777" w:rsidR="000D5C7F" w:rsidRPr="002742BB" w:rsidRDefault="000D5C7F" w:rsidP="000D5C7F">
            <w:pPr>
              <w:jc w:val="center"/>
              <w:rPr>
                <w:rFonts w:eastAsia="Malgun Gothic" w:cs="Times New Roman"/>
                <w:sz w:val="22"/>
              </w:rPr>
            </w:pPr>
            <w:r w:rsidRPr="002742BB">
              <w:rPr>
                <w:rFonts w:eastAsia="Malgun Gothic" w:cs="Times New Roman"/>
                <w:sz w:val="22"/>
              </w:rPr>
              <w:t>10CV-R</w:t>
            </w:r>
            <w:r w:rsidRPr="00222A59">
              <w:rPr>
                <w:rFonts w:eastAsia="Malgun Gothic" w:cs="Times New Roman"/>
                <w:sz w:val="22"/>
                <w:vertAlign w:val="superscript"/>
              </w:rPr>
              <w:t>2</w:t>
            </w:r>
            <w:r w:rsidRPr="002742BB">
              <w:rPr>
                <w:rFonts w:eastAsia="Malgun Gothic" w:cs="Times New Roman"/>
                <w:sz w:val="22"/>
              </w:rPr>
              <w:t xml:space="preserve"> = 0.87, RMSE = 19.2 (daily)</w:t>
            </w:r>
          </w:p>
        </w:tc>
        <w:tc>
          <w:tcPr>
            <w:tcW w:w="283" w:type="pct"/>
            <w:tcBorders>
              <w:left w:val="nil"/>
              <w:right w:val="nil"/>
            </w:tcBorders>
            <w:vAlign w:val="center"/>
          </w:tcPr>
          <w:p w14:paraId="4FF30DAA" w14:textId="77777777" w:rsidR="000D5C7F" w:rsidRPr="002742BB" w:rsidRDefault="000D5C7F" w:rsidP="000D5C7F">
            <w:pPr>
              <w:jc w:val="center"/>
              <w:rPr>
                <w:rFonts w:eastAsia="Malgun Gothic" w:cs="Times New Roman"/>
                <w:sz w:val="22"/>
              </w:rPr>
            </w:pPr>
            <w:r w:rsidRPr="002742BB">
              <w:rPr>
                <w:rFonts w:eastAsia="Malgun Gothic" w:cs="Times New Roman"/>
                <w:sz w:val="22"/>
              </w:rPr>
              <w:t>PM</w:t>
            </w:r>
            <w:r w:rsidRPr="00605425">
              <w:rPr>
                <w:rFonts w:eastAsia="Malgun Gothic" w:cs="Times New Roman"/>
                <w:sz w:val="22"/>
                <w:vertAlign w:val="subscript"/>
              </w:rPr>
              <w:t>10</w:t>
            </w:r>
          </w:p>
        </w:tc>
      </w:tr>
      <w:tr w:rsidR="00AD2EE3" w:rsidRPr="006D7FB1" w14:paraId="44771CF3" w14:textId="77777777" w:rsidTr="00AD2EE3">
        <w:tc>
          <w:tcPr>
            <w:tcW w:w="1160" w:type="pct"/>
            <w:tcBorders>
              <w:left w:val="nil"/>
              <w:right w:val="nil"/>
            </w:tcBorders>
            <w:vAlign w:val="center"/>
          </w:tcPr>
          <w:p w14:paraId="103DAD5D" w14:textId="03B89E8C" w:rsidR="000D5C7F" w:rsidRPr="00A127F2"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van Donkelaar&lt;/Author&gt;&lt;Year&gt;2016&lt;/Year&gt;&lt;RecNum&gt;269&lt;/RecNum&gt;&lt;DisplayText&gt;van Donkelaar et al. (2016)&lt;/DisplayText&gt;&lt;record&gt;&lt;rec-number&gt;269&lt;/rec-number&gt;&lt;foreign-keys&gt;&lt;key app="EN" db-id="s0sd9ts0o2ve93ev003xzwso92tv9rfaw0rx" timestamp="1565546952"&gt;269&lt;/key&gt;&lt;key app="ENWeb" db-id=""&gt;0&lt;/key&gt;&lt;/foreign-keys&gt;&lt;ref-type name="Journal Article"&gt;17&lt;/ref-type&gt;&lt;contributors&gt;&lt;authors&gt;&lt;author&gt;van Donkelaar, Aaron&lt;/author&gt;&lt;author&gt;Martin, Randall V&lt;/author&gt;&lt;author&gt;Brauer, Michael&lt;/author&gt;&lt;author&gt;Hsu, N Christina&lt;/author&gt;&lt;author&gt;Kahn, Ralph A&lt;/author&gt;&lt;author&gt;Levy, Robert C&lt;/author&gt;&lt;author&gt;Lyapustin, Alexei&lt;/author&gt;&lt;author&gt;Sayer, Andrew M&lt;/author&gt;&lt;author&gt;Winker, David M&lt;/author&gt;&lt;/authors&gt;&lt;/contributors&gt;&lt;titles&gt;&lt;title&gt;Global estimates of fine particulate matter using a combined geophysical-statistical method with information from satellites, models, and monitors&lt;/title&gt;&lt;secondary-title&gt;Environmental science &amp;amp; technology&lt;/secondary-title&gt;&lt;alt-title&gt;Environmental science &amp;amp; technology&lt;/alt-title&gt;&lt;/titles&gt;&lt;periodical&gt;&lt;full-title&gt;Environmental Science &amp;amp; Technology&lt;/full-title&gt;&lt;abbr-1&gt;EST&lt;/abbr-1&gt;&lt;/periodical&gt;&lt;alt-periodical&gt;&lt;full-title&gt;Environmental Science &amp;amp; Technology&lt;/full-title&gt;&lt;abbr-1&gt;EST&lt;/abbr-1&gt;&lt;/alt-periodical&gt;&lt;pages&gt;3762-3772&lt;/pages&gt;&lt;volume&gt;50&lt;/volume&gt;&lt;number&gt;7&lt;/number&gt;&lt;dates&gt;&lt;year&gt;2016&lt;/year&gt;&lt;/dates&gt;&lt;isbn&gt;0013-936X&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van Donkelaar et al. (2016)</w:t>
            </w:r>
            <w:r>
              <w:rPr>
                <w:rFonts w:eastAsia="Malgun Gothic" w:cs="Times New Roman"/>
                <w:color w:val="000000"/>
                <w:sz w:val="22"/>
              </w:rPr>
              <w:fldChar w:fldCharType="end"/>
            </w:r>
          </w:p>
        </w:tc>
        <w:tc>
          <w:tcPr>
            <w:tcW w:w="517" w:type="pct"/>
            <w:tcBorders>
              <w:left w:val="nil"/>
              <w:right w:val="nil"/>
            </w:tcBorders>
            <w:vAlign w:val="center"/>
          </w:tcPr>
          <w:p w14:paraId="4444263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lobal</w:t>
            </w:r>
          </w:p>
        </w:tc>
        <w:tc>
          <w:tcPr>
            <w:tcW w:w="694" w:type="pct"/>
            <w:tcBorders>
              <w:left w:val="nil"/>
              <w:right w:val="nil"/>
            </w:tcBorders>
            <w:vAlign w:val="center"/>
          </w:tcPr>
          <w:p w14:paraId="057A5EF4" w14:textId="051A9709"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ODIS MAIAC, MISR, SeaWiFS</w:t>
            </w:r>
          </w:p>
        </w:tc>
        <w:tc>
          <w:tcPr>
            <w:tcW w:w="628" w:type="pct"/>
            <w:tcBorders>
              <w:left w:val="nil"/>
              <w:right w:val="nil"/>
            </w:tcBorders>
            <w:vAlign w:val="center"/>
          </w:tcPr>
          <w:p w14:paraId="429963B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left w:val="nil"/>
              <w:right w:val="nil"/>
            </w:tcBorders>
            <w:vAlign w:val="center"/>
          </w:tcPr>
          <w:p w14:paraId="11947D9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5,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1 (annual)</w:t>
            </w:r>
          </w:p>
        </w:tc>
        <w:tc>
          <w:tcPr>
            <w:tcW w:w="283" w:type="pct"/>
            <w:tcBorders>
              <w:left w:val="nil"/>
              <w:right w:val="nil"/>
            </w:tcBorders>
            <w:vAlign w:val="center"/>
          </w:tcPr>
          <w:p w14:paraId="08A1DBBA" w14:textId="238BBBC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67C93EC" w14:textId="77777777" w:rsidTr="00AD2EE3">
        <w:tc>
          <w:tcPr>
            <w:tcW w:w="1160" w:type="pct"/>
            <w:tcBorders>
              <w:left w:val="nil"/>
              <w:right w:val="nil"/>
            </w:tcBorders>
            <w:vAlign w:val="center"/>
          </w:tcPr>
          <w:p w14:paraId="289E80D4" w14:textId="61D61F61" w:rsidR="000D5C7F" w:rsidRPr="008638A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Wu&lt;/Author&gt;&lt;Year&gt;2016&lt;/Year&gt;&lt;RecNum&gt;507&lt;/RecNum&gt;&lt;DisplayText&gt;Wu et al. (2016)&lt;/DisplayText&gt;&lt;record&gt;&lt;rec-number&gt;507&lt;/rec-number&gt;&lt;foreign-keys&gt;&lt;key app="EN" db-id="s0sd9ts0o2ve93ev003xzwso92tv9rfaw0rx" timestamp="1565796365"&gt;507&lt;/key&gt;&lt;/foreign-keys&gt;&lt;ref-type name="Journal Article"&gt;17&lt;/ref-type&gt;&lt;contributors&gt;&lt;authors&gt;&lt;author&gt;Wu, Jiansheng&lt;/author&gt;&lt;author&gt;Yao, Fei&lt;/author&gt;&lt;author&gt;Li, Weifeng&lt;/author&gt;&lt;author&gt;Si, Menglin&lt;/author&gt;&lt;/authors&gt;&lt;/contributors&gt;&lt;titles&gt;&lt;title&gt;VIIRS-based remote sensing estimation of ground-level PM2.5 concentrations in Beijing–Tianjin–Hebei: A spatiotemporal statistical model&lt;/title&gt;&lt;secondary-title&gt;Remote Sensing of Environment&lt;/secondary-title&gt;&lt;alt-title&gt;RSE&lt;/alt-title&gt;&lt;/titles&gt;&lt;periodical&gt;&lt;full-title&gt;Remote Sensing of Environment&lt;/full-title&gt;&lt;abbr-1&gt;RSE&lt;/abbr-1&gt;&lt;/periodical&gt;&lt;alt-periodical&gt;&lt;full-title&gt;Remote Sensing of Environment&lt;/full-title&gt;&lt;abbr-1&gt;RSE&lt;/abbr-1&gt;&lt;/alt-periodical&gt;&lt;pages&gt;316-328&lt;/pages&gt;&lt;volume&gt;184&lt;/volume&gt;&lt;keywords&gt;&lt;keyword&gt;PM&lt;/keyword&gt;&lt;keyword&gt;VIIRS AOD&lt;/keyword&gt;&lt;keyword&gt;NO&lt;/keyword&gt;&lt;keyword&gt;Time fixed effects regression model&lt;/keyword&gt;&lt;keyword&gt;Geographically weighted regression&lt;/keyword&gt;&lt;keyword&gt;Beijing–Tianjin–Hebei&lt;/keyword&gt;&lt;/keywords&gt;&lt;dates&gt;&lt;year&gt;2016&lt;/year&gt;&lt;pub-dates&gt;&lt;date&gt;2016/10/01/&lt;/date&gt;&lt;/pub-dates&gt;&lt;/dates&gt;&lt;isbn&gt;0034-4257&lt;/isbn&gt;&lt;urls&gt;&lt;related-urls&gt;&lt;url&gt;http://www.sciencedirect.com/science/article/pii/S0034425716302735&lt;/url&gt;&lt;/related-urls&gt;&lt;/urls&gt;&lt;electronic-resource-num&gt;https://doi.org/10.1016/j.rse.2016.07.01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Wu et al. (2016)</w:t>
            </w:r>
            <w:r>
              <w:rPr>
                <w:rFonts w:eastAsia="Malgun Gothic" w:cs="Times New Roman"/>
                <w:color w:val="000000"/>
                <w:sz w:val="22"/>
              </w:rPr>
              <w:fldChar w:fldCharType="end"/>
            </w:r>
          </w:p>
        </w:tc>
        <w:tc>
          <w:tcPr>
            <w:tcW w:w="517" w:type="pct"/>
            <w:tcBorders>
              <w:left w:val="nil"/>
              <w:right w:val="nil"/>
            </w:tcBorders>
            <w:vAlign w:val="center"/>
          </w:tcPr>
          <w:p w14:paraId="7EB8F80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910B96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IIRS</w:t>
            </w:r>
          </w:p>
        </w:tc>
        <w:tc>
          <w:tcPr>
            <w:tcW w:w="628" w:type="pct"/>
            <w:tcBorders>
              <w:left w:val="nil"/>
              <w:right w:val="nil"/>
            </w:tcBorders>
            <w:vAlign w:val="center"/>
          </w:tcPr>
          <w:p w14:paraId="31A5848D" w14:textId="7F244D98" w:rsidR="000D5C7F" w:rsidRPr="002742BB" w:rsidRDefault="000D5C7F" w:rsidP="000D5C7F">
            <w:pPr>
              <w:jc w:val="center"/>
              <w:rPr>
                <w:rFonts w:eastAsia="Malgun Gothic" w:cs="Times New Roman"/>
                <w:color w:val="000000"/>
                <w:sz w:val="22"/>
              </w:rPr>
            </w:pPr>
            <w:r>
              <w:rPr>
                <w:rFonts w:eastAsia="Malgun Gothic" w:cs="Times New Roman"/>
                <w:color w:val="000000"/>
                <w:sz w:val="22"/>
              </w:rPr>
              <w:t>2-s</w:t>
            </w:r>
            <w:r>
              <w:rPr>
                <w:rFonts w:eastAsia="Malgun Gothic" w:cs="Times New Roman" w:hint="eastAsia"/>
                <w:color w:val="000000"/>
                <w:sz w:val="22"/>
              </w:rPr>
              <w:t>t</w:t>
            </w:r>
            <w:r>
              <w:rPr>
                <w:rFonts w:eastAsia="Malgun Gothic" w:cs="Times New Roman"/>
                <w:color w:val="000000"/>
                <w:sz w:val="22"/>
              </w:rPr>
              <w:t xml:space="preserve">age </w:t>
            </w:r>
            <w:r w:rsidRPr="002742BB">
              <w:rPr>
                <w:rFonts w:eastAsia="Malgun Gothic" w:cs="Times New Roman"/>
                <w:color w:val="000000"/>
                <w:sz w:val="22"/>
              </w:rPr>
              <w:t>GWR</w:t>
            </w:r>
          </w:p>
        </w:tc>
        <w:tc>
          <w:tcPr>
            <w:tcW w:w="1718" w:type="pct"/>
            <w:tcBorders>
              <w:left w:val="nil"/>
              <w:right w:val="nil"/>
            </w:tcBorders>
            <w:vAlign w:val="center"/>
          </w:tcPr>
          <w:p w14:paraId="35DAF0C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2, RMSE = 19.29 (daily)</w:t>
            </w:r>
          </w:p>
        </w:tc>
        <w:tc>
          <w:tcPr>
            <w:tcW w:w="283" w:type="pct"/>
            <w:tcBorders>
              <w:left w:val="nil"/>
              <w:right w:val="nil"/>
            </w:tcBorders>
            <w:vAlign w:val="center"/>
          </w:tcPr>
          <w:p w14:paraId="2B542783" w14:textId="42AF4BA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B78878B" w14:textId="77777777" w:rsidTr="00AD2EE3">
        <w:tc>
          <w:tcPr>
            <w:tcW w:w="1160" w:type="pct"/>
            <w:tcBorders>
              <w:left w:val="nil"/>
              <w:right w:val="nil"/>
            </w:tcBorders>
            <w:vAlign w:val="center"/>
          </w:tcPr>
          <w:p w14:paraId="04439B95" w14:textId="76454FF0" w:rsidR="000D5C7F" w:rsidRPr="008638A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ou&lt;/Author&gt;&lt;Year&gt;2016&lt;/Year&gt;&lt;RecNum&gt;323&lt;/RecNum&gt;&lt;DisplayText&gt;You, Zang, Zhang, Zhang, et al. (2016)&lt;/DisplayText&gt;&lt;record&gt;&lt;rec-number&gt;323&lt;/rec-number&gt;&lt;foreign-keys&gt;&lt;key app="EN" db-id="s0sd9ts0o2ve93ev003xzwso92tv9rfaw0rx" timestamp="1565547025"&gt;323&lt;/key&gt;&lt;key app="ENWeb" db-id=""&gt;0&lt;/key&gt;&lt;/foreign-keys&gt;&lt;ref-type name="Journal Article"&gt;17&lt;/ref-type&gt;&lt;contributors&gt;&lt;authors&gt;&lt;author&gt;You, Wei&lt;/author&gt;&lt;author&gt;Zang, Zengliang&lt;/author&gt;&lt;author&gt;Zhang, Lifeng&lt;/author&gt;&lt;author&gt;Zhang, Mei&lt;/author&gt;&lt;author&gt;Pan, Xiaobin&lt;/author&gt;&lt;author&gt;Li, Yi&lt;/author&gt;&lt;/authors&gt;&lt;/contributors&gt;&lt;titles&gt;&lt;title&gt;A nonlinear model for estimating ground-level PM10 concentration in Xi&amp;apos;an using MODIS aerosol optical depth retrieval&lt;/title&gt;&lt;secondary-title&gt;Atmospheric Research&lt;/secondary-title&gt;&lt;alt-title&gt;Atmospheric Research&lt;/alt-title&gt;&lt;/titles&gt;&lt;periodical&gt;&lt;full-title&gt;Atmospheric Research&lt;/full-title&gt;&lt;abbr-1&gt;Atmospheric Research&lt;/abbr-1&gt;&lt;/periodical&gt;&lt;alt-periodical&gt;&lt;full-title&gt;Atmospheric Research&lt;/full-title&gt;&lt;abbr-1&gt;Atmospheric Research&lt;/abbr-1&gt;&lt;/alt-periodical&gt;&lt;pages&gt;169-179&lt;/pages&gt;&lt;volume&gt;168&lt;/volume&gt;&lt;dates&gt;&lt;year&gt;2016&lt;/year&gt;&lt;/dates&gt;&lt;isbn&gt;0169-8095&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You, Zang, Zhang, Zhang, et al. (2016)</w:t>
            </w:r>
            <w:r>
              <w:rPr>
                <w:rFonts w:eastAsia="Malgun Gothic" w:cs="Times New Roman"/>
                <w:color w:val="000000"/>
                <w:sz w:val="22"/>
              </w:rPr>
              <w:fldChar w:fldCharType="end"/>
            </w:r>
          </w:p>
        </w:tc>
        <w:tc>
          <w:tcPr>
            <w:tcW w:w="517" w:type="pct"/>
            <w:tcBorders>
              <w:left w:val="nil"/>
              <w:right w:val="nil"/>
            </w:tcBorders>
            <w:vAlign w:val="center"/>
          </w:tcPr>
          <w:p w14:paraId="0EAB09A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29EA45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B1442F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w:t>
            </w:r>
          </w:p>
        </w:tc>
        <w:tc>
          <w:tcPr>
            <w:tcW w:w="1718" w:type="pct"/>
            <w:tcBorders>
              <w:left w:val="nil"/>
              <w:right w:val="nil"/>
            </w:tcBorders>
            <w:vAlign w:val="center"/>
          </w:tcPr>
          <w:p w14:paraId="435942D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45 (for daily)</w:t>
            </w:r>
          </w:p>
        </w:tc>
        <w:tc>
          <w:tcPr>
            <w:tcW w:w="283" w:type="pct"/>
            <w:tcBorders>
              <w:left w:val="nil"/>
              <w:right w:val="nil"/>
            </w:tcBorders>
            <w:vAlign w:val="center"/>
          </w:tcPr>
          <w:p w14:paraId="5265EE6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2BA72688" w14:textId="77777777" w:rsidTr="00AD2EE3">
        <w:tc>
          <w:tcPr>
            <w:tcW w:w="1160" w:type="pct"/>
            <w:tcBorders>
              <w:left w:val="nil"/>
              <w:right w:val="nil"/>
            </w:tcBorders>
            <w:vAlign w:val="center"/>
          </w:tcPr>
          <w:p w14:paraId="49F49EF6" w14:textId="0A7E840F" w:rsidR="000D5C7F" w:rsidRPr="008638A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ou&lt;/Author&gt;&lt;Year&gt;2016&lt;/Year&gt;&lt;RecNum&gt;490&lt;/RecNum&gt;&lt;DisplayText&gt;You, Zang, Zhang, Li, and Wang (2016)&lt;/DisplayText&gt;&lt;record&gt;&lt;rec-number&gt;490&lt;/rec-number&gt;&lt;foreign-keys&gt;&lt;key app="EN" db-id="s0sd9ts0o2ve93ev003xzwso92tv9rfaw0rx" timestamp="1565707546"&gt;490&lt;/key&gt;&lt;/foreign-keys&gt;&lt;ref-type name="Journal Article"&gt;17&lt;/ref-type&gt;&lt;contributors&gt;&lt;authors&gt;&lt;author&gt;You, Wei&lt;/author&gt;&lt;author&gt;Zang, Zengliang&lt;/author&gt;&lt;author&gt;Zhang, Lifeng&lt;/author&gt;&lt;author&gt;Li, Yi&lt;/author&gt;&lt;author&gt;Wang, Weiqi&lt;/author&gt;&lt;/authors&gt;&lt;/contributors&gt;&lt;titles&gt;&lt;title&gt;Estimating national-scale ground-level PM2.5 concentration in China using geographically weighted regression based on MODIS and MISR AOD&lt;/title&gt;&lt;secondary-title&gt;Environmental Science and Pollution Research&lt;/secondary-title&gt;&lt;/titles&gt;&lt;periodical&gt;&lt;full-title&gt;Environmental Science and Pollution Research&lt;/full-title&gt;&lt;abbr-1&gt;Environmental Science and Pollution Research&lt;/abbr-1&gt;&lt;/periodical&gt;&lt;pages&gt;8327-8338&lt;/pages&gt;&lt;volume&gt;23&lt;/volume&gt;&lt;number&gt;9&lt;/number&gt;&lt;dates&gt;&lt;year&gt;2016&lt;/year&gt;&lt;pub-dates&gt;&lt;date&gt;2016/05/01&lt;/date&gt;&lt;/pub-dates&gt;&lt;/dates&gt;&lt;isbn&gt;1614-7499&lt;/isbn&gt;&lt;urls&gt;&lt;related-urls&gt;&lt;url&gt;https://doi.org/10.1007/s11356-015-6027-9&lt;/url&gt;&lt;/related-urls&gt;&lt;/urls&gt;&lt;electronic-resource-num&gt;10.1007/s11356-015-6027-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ou, Zang, Zhang, Li, and Wang (2016)</w:t>
            </w:r>
            <w:r>
              <w:rPr>
                <w:rFonts w:eastAsia="Malgun Gothic" w:cs="Times New Roman"/>
                <w:color w:val="000000"/>
                <w:sz w:val="22"/>
              </w:rPr>
              <w:fldChar w:fldCharType="end"/>
            </w:r>
          </w:p>
        </w:tc>
        <w:tc>
          <w:tcPr>
            <w:tcW w:w="517" w:type="pct"/>
            <w:tcBorders>
              <w:left w:val="nil"/>
              <w:right w:val="nil"/>
            </w:tcBorders>
            <w:vAlign w:val="center"/>
          </w:tcPr>
          <w:p w14:paraId="6826F5E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9B3C2E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w:t>
            </w:r>
          </w:p>
        </w:tc>
        <w:tc>
          <w:tcPr>
            <w:tcW w:w="628" w:type="pct"/>
            <w:tcBorders>
              <w:left w:val="nil"/>
              <w:right w:val="nil"/>
            </w:tcBorders>
            <w:vAlign w:val="center"/>
          </w:tcPr>
          <w:p w14:paraId="4049160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4EDEB28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6-0.81, RMSE = 22.26-27.46 (daily)</w:t>
            </w:r>
          </w:p>
        </w:tc>
        <w:tc>
          <w:tcPr>
            <w:tcW w:w="283" w:type="pct"/>
            <w:tcBorders>
              <w:left w:val="nil"/>
              <w:right w:val="nil"/>
            </w:tcBorders>
            <w:vAlign w:val="center"/>
          </w:tcPr>
          <w:p w14:paraId="5074CB46" w14:textId="59F5623D"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AEC48D8" w14:textId="77777777" w:rsidTr="00AD2EE3">
        <w:tc>
          <w:tcPr>
            <w:tcW w:w="1160" w:type="pct"/>
            <w:tcBorders>
              <w:left w:val="nil"/>
              <w:right w:val="nil"/>
            </w:tcBorders>
            <w:vAlign w:val="center"/>
          </w:tcPr>
          <w:p w14:paraId="467DEAAD" w14:textId="1CC63C4B" w:rsidR="000D5C7F" w:rsidRPr="008638AA"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ou&lt;/Author&gt;&lt;Year&gt;2016&lt;/Year&gt;&lt;RecNum&gt;324&lt;/RecNum&gt;&lt;DisplayText&gt;You, Zang, Zhang, Li, Pan, et al. (2016)&lt;/DisplayText&gt;&lt;record&gt;&lt;rec-number&gt;324&lt;/rec-number&gt;&lt;foreign-keys&gt;&lt;key app="EN" db-id="s0sd9ts0o2ve93ev003xzwso92tv9rfaw0rx" timestamp="1565547026"&gt;324&lt;/key&gt;&lt;key app="ENWeb" db-id=""&gt;0&lt;/key&gt;&lt;/foreign-keys&gt;&lt;ref-type name="Journal Article"&gt;17&lt;/ref-type&gt;&lt;contributors&gt;&lt;authors&gt;&lt;author&gt;You, Wei&lt;/author&gt;&lt;author&gt;Zang, Zengliang&lt;/author&gt;&lt;author&gt;Zhang, Lifeng&lt;/author&gt;&lt;author&gt;Li, Yi&lt;/author&gt;&lt;author&gt;Pan, Xiaobin&lt;/author&gt;&lt;author&gt;Wang, Weiqi&lt;/author&gt;&lt;/authors&gt;&lt;/contributors&gt;&lt;titles&gt;&lt;title&gt;National-scale estimates of ground-level PM2.5 concentration in China using geographically weighted regression based on 3 km resolution MODIS AOD&lt;/title&gt;&lt;secondary-title&gt;Remote Sensing&lt;/secondary-title&gt;&lt;/titles&gt;&lt;periodical&gt;&lt;full-title&gt;Remote Sensing&lt;/full-title&gt;&lt;abbr-1&gt;Remote Sensing&lt;/abbr-1&gt;&lt;/periodical&gt;&lt;pages&gt;184&lt;/pages&gt;&lt;volume&gt;8&lt;/volume&gt;&lt;number&gt;3&lt;/number&gt;&lt;dates&gt;&lt;year&gt;2016&lt;/year&gt;&lt;/dates&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You, Zang, Zhang, Li, Pan, et al. (2016)</w:t>
            </w:r>
            <w:r>
              <w:rPr>
                <w:rFonts w:eastAsia="Malgun Gothic" w:cs="Times New Roman"/>
                <w:color w:val="000000"/>
                <w:sz w:val="22"/>
              </w:rPr>
              <w:fldChar w:fldCharType="end"/>
            </w:r>
          </w:p>
        </w:tc>
        <w:tc>
          <w:tcPr>
            <w:tcW w:w="517" w:type="pct"/>
            <w:tcBorders>
              <w:left w:val="nil"/>
              <w:right w:val="nil"/>
            </w:tcBorders>
            <w:vAlign w:val="center"/>
          </w:tcPr>
          <w:p w14:paraId="1C658EF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F29CF1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1FAF59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13AC269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9, RMSE = 18.6 (daily)</w:t>
            </w:r>
          </w:p>
        </w:tc>
        <w:tc>
          <w:tcPr>
            <w:tcW w:w="283" w:type="pct"/>
            <w:tcBorders>
              <w:left w:val="nil"/>
              <w:right w:val="nil"/>
            </w:tcBorders>
            <w:vAlign w:val="center"/>
          </w:tcPr>
          <w:p w14:paraId="4E50C040" w14:textId="35C6969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B0899CE" w14:textId="77777777" w:rsidTr="00AD2EE3">
        <w:tc>
          <w:tcPr>
            <w:tcW w:w="1160" w:type="pct"/>
            <w:tcBorders>
              <w:left w:val="nil"/>
              <w:right w:val="nil"/>
            </w:tcBorders>
            <w:vAlign w:val="center"/>
          </w:tcPr>
          <w:p w14:paraId="25B34808" w14:textId="1D0B54EE" w:rsidR="000D5C7F" w:rsidRPr="003B4F4C"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6&lt;/Year&gt;&lt;RecNum&gt;491&lt;/RecNum&gt;&lt;DisplayText&gt;Zhang, Gong, et al. (2016)&lt;/DisplayText&gt;&lt;record&gt;&lt;rec-number&gt;491&lt;/rec-number&gt;&lt;foreign-keys&gt;&lt;key app="EN" db-id="s0sd9ts0o2ve93ev003xzwso92tv9rfaw0rx" timestamp="1565707635"&gt;491&lt;/key&gt;&lt;/foreign-keys&gt;&lt;ref-type name="Journal Article"&gt;17&lt;/ref-type&gt;&lt;contributors&gt;&lt;authors&gt;&lt;author&gt;Zhang, Tianhao&lt;/author&gt;&lt;author&gt;Gong, Wei&lt;/author&gt;&lt;author&gt;Wang, Wei&lt;/author&gt;&lt;author&gt;Ji, Yuxi&lt;/author&gt;&lt;author&gt;Zhu, Zhongmin&lt;/author&gt;&lt;author&gt;Huang, Yusi&lt;/author&gt;&lt;/authors&gt;&lt;/contributors&gt;&lt;titles&gt;&lt;title&gt;Ground Level PM2.5 Estimates over China Using Satellite-Based Geographically Weighted Regression (GWR) Models Are Improved by Including NO2 and Enhanced Vegetation Index (EVI)&lt;/title&gt;&lt;secondary-title&gt;International Journal of Environmental Research and Public Health&lt;/secondary-title&gt;&lt;/titles&gt;&lt;periodical&gt;&lt;full-title&gt;International Journal of Environmental Research and Public Health&lt;/full-title&gt;&lt;/periodical&gt;&lt;volume&gt;13&lt;/volume&gt;&lt;number&gt;12&lt;/number&gt;&lt;keywords&gt;&lt;keyword&gt;nationwide ambient PM2.5&lt;/keyword&gt;&lt;keyword&gt;MODIS (Moderate Resolution Imaging Spectroradiometer) AOD&lt;/keyword&gt;&lt;keyword&gt;satellite-derived NO2 column density&lt;/keyword&gt;&lt;keyword&gt;enhanced vegetation index&lt;/keyword&gt;&lt;keyword&gt;geographically weighted regression&lt;/keyword&gt;&lt;/keywords&gt;&lt;dates&gt;&lt;year&gt;2016&lt;/year&gt;&lt;/dates&gt;&lt;isbn&gt;1660-4601&lt;/isbn&gt;&lt;urls&gt;&lt;/urls&gt;&lt;electronic-resource-num&gt;10.3390/ijerph1312121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Gong, et al. (2016)</w:t>
            </w:r>
            <w:r>
              <w:rPr>
                <w:rFonts w:eastAsia="Malgun Gothic" w:cs="Times New Roman"/>
                <w:color w:val="000000"/>
                <w:sz w:val="22"/>
              </w:rPr>
              <w:fldChar w:fldCharType="end"/>
            </w:r>
          </w:p>
        </w:tc>
        <w:tc>
          <w:tcPr>
            <w:tcW w:w="517" w:type="pct"/>
            <w:tcBorders>
              <w:left w:val="nil"/>
              <w:right w:val="nil"/>
            </w:tcBorders>
            <w:vAlign w:val="center"/>
          </w:tcPr>
          <w:p w14:paraId="3298795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E73537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95524A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626B747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7 (daily)</w:t>
            </w:r>
          </w:p>
        </w:tc>
        <w:tc>
          <w:tcPr>
            <w:tcW w:w="283" w:type="pct"/>
            <w:tcBorders>
              <w:left w:val="nil"/>
              <w:right w:val="nil"/>
            </w:tcBorders>
            <w:vAlign w:val="center"/>
          </w:tcPr>
          <w:p w14:paraId="4F5F6DEA" w14:textId="1E8B6C2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BAF348E" w14:textId="77777777" w:rsidTr="00AD2EE3">
        <w:tc>
          <w:tcPr>
            <w:tcW w:w="1160" w:type="pct"/>
            <w:tcBorders>
              <w:left w:val="nil"/>
              <w:right w:val="nil"/>
            </w:tcBorders>
            <w:vAlign w:val="center"/>
          </w:tcPr>
          <w:p w14:paraId="3401279D" w14:textId="1BB6DB89" w:rsidR="000D5C7F" w:rsidRPr="003B4F4C"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6&lt;/Year&gt;&lt;RecNum&gt;492&lt;/RecNum&gt;&lt;DisplayText&gt;Zhang, Liu, et al. (2016)&lt;/DisplayText&gt;&lt;record&gt;&lt;rec-number&gt;492&lt;/rec-number&gt;&lt;foreign-keys&gt;&lt;key app="EN" db-id="s0sd9ts0o2ve93ev003xzwso92tv9rfaw0rx" timestamp="1565707699"&gt;492&lt;/key&gt;&lt;/foreign-keys&gt;&lt;ref-type name="Journal Article"&gt;17&lt;/ref-type&gt;&lt;contributors&gt;&lt;authors&gt;&lt;author&gt;Zhang, Tianhao&lt;/author&gt;&lt;author&gt;Liu, Gang&lt;/author&gt;&lt;author&gt;Zhu, Zhongmin&lt;/author&gt;&lt;author&gt;Gong, Wei&lt;/author&gt;&lt;author&gt;Ji, Yuxi&lt;/author&gt;&lt;author&gt;Huang, Yusi&lt;/author&gt;&lt;/authors&gt;&lt;/contributors&gt;&lt;titles&gt;&lt;title&gt;Real-Time Estimation of Satellite-Derived PM2.5 Based on a Semi-Physical Geographically Weighted Regression Model&lt;/title&gt;&lt;secondary-title&gt;International Journal of Environmental Research and Public Health&lt;/secondary-title&gt;&lt;/titles&gt;&lt;periodical&gt;&lt;full-title&gt;International Journal of Environmental Research and Public Health&lt;/full-title&gt;&lt;/periodical&gt;&lt;volume&gt;13&lt;/volume&gt;&lt;number&gt;10&lt;/number&gt;&lt;keywords&gt;&lt;keyword&gt;real-time estimation&lt;/keyword&gt;&lt;keyword&gt;national-scale PM2.5&lt;/keyword&gt;&lt;keyword&gt;aerosol optical depth&lt;/keyword&gt;&lt;keyword&gt;fusion by DT and DB&lt;/keyword&gt;&lt;keyword&gt;semi-physical geographically weighted regression&lt;/keyword&gt;&lt;/keywords&gt;&lt;dates&gt;&lt;year&gt;2016&lt;/year&gt;&lt;/dates&gt;&lt;isbn&gt;1660-4601&lt;/isbn&gt;&lt;urls&gt;&lt;/urls&gt;&lt;electronic-resource-num&gt;10.3390/ijerph1310097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Liu, et al. (2016)</w:t>
            </w:r>
            <w:r>
              <w:rPr>
                <w:rFonts w:eastAsia="Malgun Gothic" w:cs="Times New Roman"/>
                <w:color w:val="000000"/>
                <w:sz w:val="22"/>
              </w:rPr>
              <w:fldChar w:fldCharType="end"/>
            </w:r>
          </w:p>
        </w:tc>
        <w:tc>
          <w:tcPr>
            <w:tcW w:w="517" w:type="pct"/>
            <w:tcBorders>
              <w:left w:val="nil"/>
              <w:right w:val="nil"/>
            </w:tcBorders>
            <w:vAlign w:val="center"/>
          </w:tcPr>
          <w:p w14:paraId="228C224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50AC0F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899F47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Semi-physical GWR</w:t>
            </w:r>
          </w:p>
        </w:tc>
        <w:tc>
          <w:tcPr>
            <w:tcW w:w="1718" w:type="pct"/>
            <w:tcBorders>
              <w:left w:val="nil"/>
              <w:right w:val="nil"/>
            </w:tcBorders>
            <w:vAlign w:val="center"/>
          </w:tcPr>
          <w:p w14:paraId="054525C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0-0.86 (daily)</w:t>
            </w:r>
          </w:p>
        </w:tc>
        <w:tc>
          <w:tcPr>
            <w:tcW w:w="283" w:type="pct"/>
            <w:tcBorders>
              <w:left w:val="nil"/>
              <w:right w:val="nil"/>
            </w:tcBorders>
            <w:vAlign w:val="center"/>
          </w:tcPr>
          <w:p w14:paraId="48C6BF8C" w14:textId="65C008F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939207E" w14:textId="77777777" w:rsidTr="00AD2EE3">
        <w:tc>
          <w:tcPr>
            <w:tcW w:w="1160" w:type="pct"/>
            <w:tcBorders>
              <w:left w:val="nil"/>
              <w:right w:val="nil"/>
            </w:tcBorders>
            <w:vAlign w:val="center"/>
          </w:tcPr>
          <w:p w14:paraId="5B7FE521" w14:textId="1AA6CBB5" w:rsidR="000D5C7F" w:rsidRPr="003B4F4C"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eng&lt;/Author&gt;&lt;Year&gt;2016&lt;/Year&gt;&lt;RecNum&gt;346&lt;/RecNum&gt;&lt;DisplayText&gt;Zheng et al. (2016)&lt;/DisplayText&gt;&lt;record&gt;&lt;rec-number&gt;346&lt;/rec-number&gt;&lt;foreign-keys&gt;&lt;key app="EN" db-id="s0sd9ts0o2ve93ev003xzwso92tv9rfaw0rx" timestamp="1565547063"&gt;346&lt;/key&gt;&lt;key app="ENWeb" db-id=""&gt;0&lt;/key&gt;&lt;/foreign-keys&gt;&lt;ref-type name="Journal Article"&gt;17&lt;/ref-type&gt;&lt;contributors&gt;&lt;authors&gt;&lt;author&gt;Zheng, Yixuan&lt;/author&gt;&lt;author&gt;Zhang, Qiang&lt;/author&gt;&lt;author&gt;Liu, Yang&lt;/author&gt;&lt;author&gt;Geng, Guannan&lt;/author&gt;&lt;author&gt;He, Kebin&lt;/author&gt;&lt;/authors&gt;&lt;/contributors&gt;&lt;titles&gt;&lt;title&gt;Estimating ground-level PM2.5 concentrations over three megalopolises in China using satellite-derived aerosol optical depth measurements&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232-242&lt;/pages&gt;&lt;volume&gt;124&lt;/volume&gt;&lt;keywords&gt;&lt;keyword&gt;MODIS AOD&lt;/keyword&gt;&lt;keyword&gt;Mixed effects model&lt;/keyword&gt;&lt;keyword&gt;China&lt;/keyword&gt;&lt;keyword&gt;PM2.5&lt;/keyword&gt;&lt;keyword&gt;LOOCV&lt;/keyword&gt;&lt;keyword&gt;Satellite&lt;/keyword&gt;&lt;/keywords&gt;&lt;dates&gt;&lt;year&gt;2016&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Zheng et al. (2016)</w:t>
            </w:r>
            <w:r>
              <w:rPr>
                <w:rFonts w:eastAsia="Malgun Gothic" w:cs="Times New Roman"/>
                <w:color w:val="000000"/>
                <w:sz w:val="22"/>
              </w:rPr>
              <w:fldChar w:fldCharType="end"/>
            </w:r>
          </w:p>
        </w:tc>
        <w:tc>
          <w:tcPr>
            <w:tcW w:w="517" w:type="pct"/>
            <w:tcBorders>
              <w:left w:val="nil"/>
              <w:right w:val="nil"/>
            </w:tcBorders>
            <w:vAlign w:val="center"/>
          </w:tcPr>
          <w:p w14:paraId="3621019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 xml:space="preserve">China </w:t>
            </w:r>
          </w:p>
        </w:tc>
        <w:tc>
          <w:tcPr>
            <w:tcW w:w="694" w:type="pct"/>
            <w:tcBorders>
              <w:left w:val="nil"/>
              <w:right w:val="nil"/>
            </w:tcBorders>
            <w:vAlign w:val="center"/>
          </w:tcPr>
          <w:p w14:paraId="2B46775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95CFFA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0FC8623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OO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7-0.80, RMSE = 12.47-23.07 (daily)</w:t>
            </w:r>
          </w:p>
        </w:tc>
        <w:tc>
          <w:tcPr>
            <w:tcW w:w="283" w:type="pct"/>
            <w:tcBorders>
              <w:left w:val="nil"/>
              <w:right w:val="nil"/>
            </w:tcBorders>
            <w:vAlign w:val="center"/>
          </w:tcPr>
          <w:p w14:paraId="156D9D52" w14:textId="13243FC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0D7426E" w14:textId="77777777" w:rsidTr="00AD2EE3">
        <w:tc>
          <w:tcPr>
            <w:tcW w:w="1160" w:type="pct"/>
            <w:tcBorders>
              <w:left w:val="nil"/>
              <w:right w:val="nil"/>
            </w:tcBorders>
            <w:vAlign w:val="center"/>
          </w:tcPr>
          <w:p w14:paraId="0FA0431D" w14:textId="178B003D" w:rsidR="000D5C7F" w:rsidRPr="00632D95"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ou&lt;/Author&gt;&lt;Year&gt;2016&lt;/Year&gt;&lt;RecNum&gt;351&lt;/RecNum&gt;&lt;DisplayText&gt;Zou et al. (2016)&lt;/DisplayText&gt;&lt;record&gt;&lt;rec-number&gt;351&lt;/rec-number&gt;&lt;foreign-keys&gt;&lt;key app="EN" db-id="s0sd9ts0o2ve93ev003xzwso92tv9rfaw0rx" timestamp="1565547071"&gt;351&lt;/key&gt;&lt;key app="ENWeb" db-id=""&gt;0&lt;/key&gt;&lt;/foreign-keys&gt;&lt;ref-type name="Journal Article"&gt;17&lt;/ref-type&gt;&lt;contributors&gt;&lt;authors&gt;&lt;author&gt;Zou, Bin&lt;/author&gt;&lt;author&gt;Pu, Qiang&lt;/author&gt;&lt;author&gt;Bilal, Muhammad&lt;/author&gt;&lt;author&gt;Weng, Qihao&lt;/author&gt;&lt;author&gt;Zhai, Liang&lt;/author&gt;&lt;author&gt;Nichol, Janet E&lt;/author&gt;&lt;/authors&gt;&lt;/contributors&gt;&lt;titles&gt;&lt;title&gt;High-resolution satellite mapping of fine particulates based on geographically weighted regression&lt;/title&gt;&lt;secondary-title&gt;IEEE Geoscience and Remote Sensing Letters&lt;/secondary-title&gt;&lt;/titles&gt;&lt;periodical&gt;&lt;full-title&gt;IEEE Geoscience and Remote Sensing Letters&lt;/full-title&gt;&lt;/periodical&gt;&lt;pages&gt;495-499&lt;/pages&gt;&lt;volume&gt;13&lt;/volume&gt;&lt;number&gt;4&lt;/number&gt;&lt;dates&gt;&lt;year&gt;2016&lt;/year&gt;&lt;/dates&gt;&lt;isbn&gt;1545-598X&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Zou et al. (2016)</w:t>
            </w:r>
            <w:r>
              <w:rPr>
                <w:rFonts w:eastAsia="Malgun Gothic" w:cs="Times New Roman"/>
                <w:color w:val="000000"/>
                <w:sz w:val="22"/>
              </w:rPr>
              <w:fldChar w:fldCharType="end"/>
            </w:r>
          </w:p>
        </w:tc>
        <w:tc>
          <w:tcPr>
            <w:tcW w:w="517" w:type="pct"/>
            <w:tcBorders>
              <w:left w:val="nil"/>
              <w:right w:val="nil"/>
            </w:tcBorders>
            <w:vAlign w:val="center"/>
          </w:tcPr>
          <w:p w14:paraId="0D9121E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3CE3B5D" w14:textId="519DF99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SARA</w:t>
            </w:r>
          </w:p>
        </w:tc>
        <w:tc>
          <w:tcPr>
            <w:tcW w:w="628" w:type="pct"/>
            <w:tcBorders>
              <w:left w:val="nil"/>
              <w:right w:val="nil"/>
            </w:tcBorders>
            <w:vAlign w:val="center"/>
          </w:tcPr>
          <w:p w14:paraId="69C82B3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3F2E9AF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MSE = 11 (annual)</w:t>
            </w:r>
          </w:p>
        </w:tc>
        <w:tc>
          <w:tcPr>
            <w:tcW w:w="283" w:type="pct"/>
            <w:tcBorders>
              <w:left w:val="nil"/>
              <w:right w:val="nil"/>
            </w:tcBorders>
            <w:vAlign w:val="center"/>
          </w:tcPr>
          <w:p w14:paraId="79FB1811" w14:textId="70AE6AA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41653D5" w14:textId="77777777" w:rsidTr="00AD2EE3">
        <w:tc>
          <w:tcPr>
            <w:tcW w:w="1160" w:type="pct"/>
            <w:tcBorders>
              <w:left w:val="nil"/>
              <w:right w:val="nil"/>
            </w:tcBorders>
            <w:vAlign w:val="center"/>
          </w:tcPr>
          <w:p w14:paraId="4D1C5259" w14:textId="792EB432" w:rsidR="000D5C7F" w:rsidRPr="008B283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ong&lt;/Author&gt;&lt;Year&gt;2017&lt;/Year&gt;&lt;RecNum&gt;102&lt;/RecNum&gt;&lt;DisplayText&gt;Gong et al. (2017)&lt;/DisplayText&gt;&lt;record&gt;&lt;rec-number&gt;102&lt;/rec-number&gt;&lt;foreign-keys&gt;&lt;key app="EN" db-id="s0sd9ts0o2ve93ev003xzwso92tv9rfaw0rx" timestamp="1565546712"&gt;102&lt;/key&gt;&lt;key app="ENWeb" db-id=""&gt;0&lt;/key&gt;&lt;/foreign-keys&gt;&lt;ref-type name="Journal Article"&gt;17&lt;/ref-type&gt;&lt;contributors&gt;&lt;authors&gt;&lt;author&gt;Gong, Wei&lt;/author&gt;&lt;author&gt;Huang, Yusi&lt;/author&gt;&lt;author&gt;Zhang, Tianhao&lt;/author&gt;&lt;author&gt;Zhu, Zhongmin&lt;/author&gt;&lt;author&gt;Ji, Yuxi&lt;/author&gt;&lt;author&gt;Xiang, Hao&lt;/author&gt;&lt;/authors&gt;&lt;/contributors&gt;&lt;titles&gt;&lt;title&gt;Impact and Suggestion of Column-to-Surface Vertical Correction Scheme on the Relationship between Satellite AOD and Ground-Level PM2.5 in China&lt;/title&gt;&lt;secondary-title&gt;Remote Sensing&lt;/secondary-title&gt;&lt;alt-title&gt;RS&lt;/alt-title&gt;&lt;/titles&gt;&lt;periodical&gt;&lt;full-title&gt;Remote Sensing&lt;/full-title&gt;&lt;abbr-1&gt;Remote Sensing&lt;/abbr-1&gt;&lt;/periodical&gt;&lt;volume&gt;9&lt;/volume&gt;&lt;number&gt;10&lt;/number&gt;&lt;keywords&gt;&lt;keyword&gt;satellite-derived AOD&lt;/keyword&gt;&lt;keyword&gt;PM2.5&lt;/keyword&gt;&lt;keyword&gt;pearson coefficient&lt;/keyword&gt;&lt;keyword&gt;vertical correction&lt;/keyword&gt;&lt;keyword&gt;CALIOP ratio&lt;/keyword&gt;&lt;keyword&gt;PBLH&lt;/keyword&gt;&lt;keyword&gt;LME&lt;/keyword&gt;&lt;/keywords&gt;&lt;dates&gt;&lt;year&gt;2017&lt;/year&gt;&lt;/dates&gt;&lt;isbn&gt;2072-4292&lt;/isbn&gt;&lt;urls&gt;&lt;/urls&gt;&lt;electronic-resource-num&gt;10.3390/rs910103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ong et al. (2017)</w:t>
            </w:r>
            <w:r>
              <w:rPr>
                <w:rFonts w:eastAsia="Malgun Gothic" w:cs="Times New Roman"/>
                <w:color w:val="000000"/>
                <w:sz w:val="22"/>
              </w:rPr>
              <w:fldChar w:fldCharType="end"/>
            </w:r>
          </w:p>
        </w:tc>
        <w:tc>
          <w:tcPr>
            <w:tcW w:w="517" w:type="pct"/>
            <w:tcBorders>
              <w:left w:val="nil"/>
              <w:right w:val="nil"/>
            </w:tcBorders>
            <w:vAlign w:val="center"/>
          </w:tcPr>
          <w:p w14:paraId="78469E1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82C997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2098AC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731D0459" w14:textId="77777777" w:rsidR="000D5C7F" w:rsidRPr="002742BB" w:rsidRDefault="000D5C7F" w:rsidP="000D5C7F">
            <w:pPr>
              <w:jc w:val="center"/>
              <w:rPr>
                <w:rFonts w:eastAsia="Malgun Gothic" w:cs="Times New Roman"/>
                <w:sz w:val="22"/>
              </w:rPr>
            </w:pPr>
            <w:r w:rsidRPr="002742BB">
              <w:rPr>
                <w:rFonts w:eastAsia="Malgun Gothic" w:cs="Times New Roman"/>
                <w:sz w:val="22"/>
              </w:rPr>
              <w:t>CV-R</w:t>
            </w:r>
            <w:r w:rsidRPr="00222A59">
              <w:rPr>
                <w:rFonts w:eastAsia="Malgun Gothic" w:cs="Times New Roman"/>
                <w:sz w:val="22"/>
                <w:vertAlign w:val="superscript"/>
              </w:rPr>
              <w:t>2</w:t>
            </w:r>
            <w:r w:rsidRPr="002742BB">
              <w:rPr>
                <w:rFonts w:eastAsia="Malgun Gothic" w:cs="Times New Roman"/>
                <w:sz w:val="22"/>
              </w:rPr>
              <w:t xml:space="preserve"> = 0.77 RMSE = 13.11 (daily)</w:t>
            </w:r>
          </w:p>
        </w:tc>
        <w:tc>
          <w:tcPr>
            <w:tcW w:w="283" w:type="pct"/>
            <w:tcBorders>
              <w:left w:val="nil"/>
              <w:right w:val="nil"/>
            </w:tcBorders>
            <w:vAlign w:val="center"/>
          </w:tcPr>
          <w:p w14:paraId="3B3CBC73" w14:textId="6E3FB5C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1A44DFF" w14:textId="77777777" w:rsidTr="00AD2EE3">
        <w:tc>
          <w:tcPr>
            <w:tcW w:w="1160" w:type="pct"/>
            <w:tcBorders>
              <w:left w:val="nil"/>
              <w:right w:val="nil"/>
            </w:tcBorders>
            <w:vAlign w:val="center"/>
          </w:tcPr>
          <w:p w14:paraId="079AD3DF" w14:textId="358F2EA4" w:rsidR="000D5C7F" w:rsidRPr="008B283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uo&lt;/Author&gt;&lt;Year&gt;2017&lt;/Year&gt;&lt;RecNum&gt;111&lt;/RecNum&gt;&lt;DisplayText&gt;Guo et al. (2017)&lt;/DisplayText&gt;&lt;record&gt;&lt;rec-number&gt;111&lt;/rec-number&gt;&lt;foreign-keys&gt;&lt;key app="EN" db-id="s0sd9ts0o2ve93ev003xzwso92tv9rfaw0rx" timestamp="1565546726"&gt;111&lt;/key&gt;&lt;key app="ENWeb" db-id=""&gt;0&lt;/key&gt;&lt;/foreign-keys&gt;&lt;ref-type name="Journal Article"&gt;17&lt;/ref-type&gt;&lt;contributors&gt;&lt;authors&gt;&lt;author&gt;Guo, Yuanxi&lt;/author&gt;&lt;author&gt;Tang, Qiuhong&lt;/author&gt;&lt;author&gt;Gong, Dao-Yi&lt;/author&gt;&lt;author&gt;Zhang, Ziyin&lt;/author&gt;&lt;/authors&gt;&lt;/contributors&gt;&lt;titles&gt;&lt;title&gt;Estimating ground-level PM2.5 concentrations in Beijing using a satellite-based geographically and temporally weighted regression model&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140-149&lt;/pages&gt;&lt;volume&gt;198&lt;/volume&gt;&lt;dates&gt;&lt;year&gt;2017&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Guo et al. (2017)</w:t>
            </w:r>
            <w:r>
              <w:rPr>
                <w:rFonts w:eastAsia="Malgun Gothic" w:cs="Times New Roman"/>
                <w:color w:val="000000"/>
                <w:sz w:val="22"/>
              </w:rPr>
              <w:fldChar w:fldCharType="end"/>
            </w:r>
          </w:p>
        </w:tc>
        <w:tc>
          <w:tcPr>
            <w:tcW w:w="517" w:type="pct"/>
            <w:tcBorders>
              <w:left w:val="nil"/>
              <w:right w:val="nil"/>
            </w:tcBorders>
            <w:vAlign w:val="center"/>
          </w:tcPr>
          <w:p w14:paraId="0540EE6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705C6C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3A8457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097ED442" w14:textId="69F98C2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 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8, RMSE</w:t>
            </w:r>
            <w:r>
              <w:rPr>
                <w:rFonts w:eastAsia="Malgun Gothic" w:cs="Times New Roman"/>
                <w:color w:val="000000"/>
                <w:sz w:val="22"/>
              </w:rPr>
              <w:t xml:space="preserve"> =</w:t>
            </w:r>
            <w:r w:rsidRPr="002742BB">
              <w:rPr>
                <w:rFonts w:eastAsia="Malgun Gothic" w:cs="Times New Roman"/>
                <w:color w:val="000000"/>
                <w:sz w:val="22"/>
              </w:rPr>
              <w:t xml:space="preserve"> 30.81 (daily)</w:t>
            </w:r>
          </w:p>
        </w:tc>
        <w:tc>
          <w:tcPr>
            <w:tcW w:w="283" w:type="pct"/>
            <w:tcBorders>
              <w:left w:val="nil"/>
              <w:right w:val="nil"/>
            </w:tcBorders>
            <w:vAlign w:val="center"/>
          </w:tcPr>
          <w:p w14:paraId="61A1A784" w14:textId="1D2D9D6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48BB4DB" w14:textId="77777777" w:rsidTr="00AD2EE3">
        <w:tc>
          <w:tcPr>
            <w:tcW w:w="1160" w:type="pct"/>
            <w:tcBorders>
              <w:left w:val="nil"/>
              <w:right w:val="nil"/>
            </w:tcBorders>
            <w:vAlign w:val="center"/>
          </w:tcPr>
          <w:p w14:paraId="6750D759" w14:textId="5CF0A633" w:rsidR="000D5C7F" w:rsidRPr="008B283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lt;/Author&gt;&lt;Year&gt;2017&lt;/Year&gt;&lt;RecNum&gt;127&lt;/RecNum&gt;&lt;DisplayText&gt;Hu et al. (2017)&lt;/DisplayText&gt;&lt;record&gt;&lt;rec-number&gt;127&lt;/rec-number&gt;&lt;foreign-keys&gt;&lt;key app="EN" db-id="s0sd9ts0o2ve93ev003xzwso92tv9rfaw0rx" timestamp="1565546746"&gt;127&lt;/key&gt;&lt;key app="ENWeb" db-id=""&gt;0&lt;/key&gt;&lt;/foreign-keys&gt;&lt;ref-type name="Journal Article"&gt;17&lt;/ref-type&gt;&lt;contributors&gt;&lt;authors&gt;&lt;author&gt;Hu, Xuefei&lt;/author&gt;&lt;author&gt;Belle, Jessica H&lt;/author&gt;&lt;author&gt;Meng, Xia&lt;/author&gt;&lt;author&gt;Wildani, Avani&lt;/author&gt;&lt;author&gt;Waller, Lance A&lt;/author&gt;&lt;author&gt;Strickland, Matthew J&lt;/author&gt;&lt;author&gt;Liu, Yang&lt;/author&gt;&lt;/authors&gt;&lt;/contributors&gt;&lt;titles&gt;&lt;title&gt;Estimating PM2.5 Concentrations in the Conterminous United States Using the Random Forest Approach&lt;/title&gt;&lt;secondary-title&gt;Environmental Science &amp;amp; Technology&lt;/secondary-title&gt;&lt;alt-title&gt;Environmental Science &amp;amp; Technology&lt;/alt-title&gt;&lt;/titles&gt;&lt;periodical&gt;&lt;full-title&gt;Environmental Science &amp;amp; Technology&lt;/full-title&gt;&lt;abbr-1&gt;EST&lt;/abbr-1&gt;&lt;/periodical&gt;&lt;alt-periodical&gt;&lt;full-title&gt;Environmental Science &amp;amp; Technology&lt;/full-title&gt;&lt;abbr-1&gt;EST&lt;/abbr-1&gt;&lt;/alt-periodical&gt;&lt;pages&gt;6936-6944&lt;/pages&gt;&lt;volume&gt;51&lt;/volume&gt;&lt;number&gt;12&lt;/number&gt;&lt;keywords&gt;&lt;keyword&gt;MODIS&lt;/keyword&gt;&lt;keyword&gt;PM2.5&lt;/keyword&gt;&lt;keyword&gt;RF&lt;/keyword&gt;&lt;keyword&gt;US&lt;/keyword&gt;&lt;/keywords&gt;&lt;dates&gt;&lt;year&gt;2017&lt;/year&gt;&lt;/dates&gt;&lt;isbn&gt;0013-936X&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Hu et al. (2017)</w:t>
            </w:r>
            <w:r>
              <w:rPr>
                <w:rFonts w:eastAsia="Malgun Gothic" w:cs="Times New Roman"/>
                <w:color w:val="000000"/>
                <w:sz w:val="22"/>
              </w:rPr>
              <w:fldChar w:fldCharType="end"/>
            </w:r>
          </w:p>
        </w:tc>
        <w:tc>
          <w:tcPr>
            <w:tcW w:w="517" w:type="pct"/>
            <w:tcBorders>
              <w:left w:val="nil"/>
              <w:right w:val="nil"/>
            </w:tcBorders>
            <w:vAlign w:val="center"/>
          </w:tcPr>
          <w:p w14:paraId="0E7756D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134A235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E3A4F7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3E067A8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0, RMSE = 2.83 (daily)</w:t>
            </w:r>
          </w:p>
        </w:tc>
        <w:tc>
          <w:tcPr>
            <w:tcW w:w="283" w:type="pct"/>
            <w:tcBorders>
              <w:left w:val="nil"/>
              <w:right w:val="nil"/>
            </w:tcBorders>
            <w:vAlign w:val="center"/>
          </w:tcPr>
          <w:p w14:paraId="1997EDD5" w14:textId="79FBAFC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4D2C5B4" w14:textId="77777777" w:rsidTr="00AD2EE3">
        <w:tc>
          <w:tcPr>
            <w:tcW w:w="1160" w:type="pct"/>
            <w:tcBorders>
              <w:left w:val="nil"/>
              <w:right w:val="nil"/>
            </w:tcBorders>
            <w:vAlign w:val="center"/>
          </w:tcPr>
          <w:p w14:paraId="2EA62368" w14:textId="6FE464EA" w:rsidR="000D5C7F" w:rsidRPr="008B283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Jiang&lt;/Author&gt;&lt;Year&gt;2017&lt;/Year&gt;&lt;RecNum&gt;454&lt;/RecNum&gt;&lt;DisplayText&gt;Jiang et al. (2017)&lt;/DisplayText&gt;&lt;record&gt;&lt;rec-number&gt;454&lt;/rec-number&gt;&lt;foreign-keys&gt;&lt;key app="EN" db-id="s0sd9ts0o2ve93ev003xzwso92tv9rfaw0rx" timestamp="1565704537"&gt;454&lt;/key&gt;&lt;/foreign-keys&gt;&lt;ref-type name="Journal Article"&gt;17&lt;/ref-type&gt;&lt;contributors&gt;&lt;authors&gt;&lt;author&gt;Jiang, Man&lt;/author&gt;&lt;author&gt;Sun, Weiwei&lt;/author&gt;&lt;author&gt;Yang, Gang&lt;/author&gt;&lt;author&gt;Zhang, Dianfa&lt;/author&gt;&lt;/authors&gt;&lt;/contributors&gt;&lt;titles&gt;&lt;title&gt;Modelling seasonal GWR of daily PM2.5 with proper auxiliary variables for the Yangtze River Delta&lt;/title&gt;&lt;secondary-title&gt;Remote Sensing&lt;/secondary-title&gt;&lt;/titles&gt;&lt;periodical&gt;&lt;full-title&gt;Remote Sensing&lt;/full-title&gt;&lt;abbr-1&gt;Remote Sensing&lt;/abbr-1&gt;&lt;/periodical&gt;&lt;pages&gt;346&lt;/pages&gt;&lt;volume&gt;9&lt;/volume&gt;&lt;number&gt;4&lt;/number&gt;&lt;dates&gt;&lt;year&gt;2017&lt;/year&gt;&lt;/dates&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Jiang et al. (2017)</w:t>
            </w:r>
            <w:r>
              <w:rPr>
                <w:rFonts w:eastAsia="Malgun Gothic" w:cs="Times New Roman"/>
                <w:color w:val="000000"/>
                <w:sz w:val="22"/>
              </w:rPr>
              <w:fldChar w:fldCharType="end"/>
            </w:r>
          </w:p>
        </w:tc>
        <w:tc>
          <w:tcPr>
            <w:tcW w:w="517" w:type="pct"/>
            <w:tcBorders>
              <w:left w:val="nil"/>
              <w:right w:val="nil"/>
            </w:tcBorders>
            <w:vAlign w:val="center"/>
          </w:tcPr>
          <w:p w14:paraId="0E25228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1A9B28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6322AE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6DA4953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4-0.79 (daily)</w:t>
            </w:r>
          </w:p>
        </w:tc>
        <w:tc>
          <w:tcPr>
            <w:tcW w:w="283" w:type="pct"/>
            <w:tcBorders>
              <w:left w:val="nil"/>
              <w:right w:val="nil"/>
            </w:tcBorders>
            <w:vAlign w:val="center"/>
          </w:tcPr>
          <w:p w14:paraId="5DFC5842" w14:textId="4794980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18EC202" w14:textId="77777777" w:rsidTr="00AD2EE3">
        <w:tc>
          <w:tcPr>
            <w:tcW w:w="1160" w:type="pct"/>
            <w:tcBorders>
              <w:left w:val="nil"/>
              <w:right w:val="nil"/>
            </w:tcBorders>
            <w:vAlign w:val="center"/>
          </w:tcPr>
          <w:p w14:paraId="14F7492F" w14:textId="3D0D533B"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7&lt;/Year&gt;&lt;RecNum&gt;173&lt;/RecNum&gt;&lt;DisplayText&gt;Li, Shen, Yuan, et al. (2017)&lt;/DisplayText&gt;&lt;record&gt;&lt;rec-number&gt;173&lt;/rec-number&gt;&lt;foreign-keys&gt;&lt;key app="EN" db-id="s0sd9ts0o2ve93ev003xzwso92tv9rfaw0rx" timestamp="1565546829"&gt;173&lt;/key&gt;&lt;key app="ENWeb" db-id=""&gt;0&lt;/key&gt;&lt;/foreign-keys&gt;&lt;ref-type name="Journal Article"&gt;17&lt;/ref-type&gt;&lt;contributors&gt;&lt;authors&gt;&lt;author&gt;Li, Tongwen&lt;/author&gt;&lt;author&gt;Shen, Huanfeng&lt;/author&gt;&lt;author&gt;Yuan, Qiangqiang&lt;/author&gt;&lt;author&gt;Zhang, Xuechen&lt;/author&gt;&lt;author&gt;Zhang, Liangpei&lt;/author&gt;&lt;/authors&gt;&lt;/contributors&gt;&lt;titles&gt;&lt;title&gt;Estimating Ground‐Level PM2.5 by Fusing Satellite and Station Observations: A Geo‐Intelligent Deep Learning Approach&lt;/title&gt;&lt;secondary-title&gt;Geophysical Research Letters&lt;/secondary-title&gt;&lt;alt-title&gt;GRL&lt;/alt-title&gt;&lt;/titles&gt;&lt;periodical&gt;&lt;full-title&gt;Geophysical Research Letters&lt;/full-title&gt;&lt;abbr-1&gt;Geophysical Research Letters&lt;/abbr-1&gt;&lt;/periodical&gt;&lt;volume&gt;44&lt;/volume&gt;&lt;number&gt;23&lt;/number&gt;&lt;dates&gt;&lt;year&gt;2017&lt;/year&gt;&lt;/dates&gt;&lt;isbn&gt;1944-800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Li, Shen, Yuan, et al. (2017)</w:t>
            </w:r>
            <w:r>
              <w:rPr>
                <w:rFonts w:eastAsia="Malgun Gothic" w:cs="Times New Roman"/>
                <w:color w:val="000000"/>
                <w:sz w:val="22"/>
              </w:rPr>
              <w:fldChar w:fldCharType="end"/>
            </w:r>
          </w:p>
        </w:tc>
        <w:tc>
          <w:tcPr>
            <w:tcW w:w="517" w:type="pct"/>
            <w:tcBorders>
              <w:left w:val="nil"/>
              <w:right w:val="nil"/>
            </w:tcBorders>
            <w:vAlign w:val="center"/>
          </w:tcPr>
          <w:p w14:paraId="5ECB7BA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F542F8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BB12BA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eoi-DBN</w:t>
            </w:r>
          </w:p>
        </w:tc>
        <w:tc>
          <w:tcPr>
            <w:tcW w:w="1718" w:type="pct"/>
            <w:tcBorders>
              <w:left w:val="nil"/>
              <w:right w:val="nil"/>
            </w:tcBorders>
            <w:vAlign w:val="center"/>
          </w:tcPr>
          <w:p w14:paraId="76E4BA66" w14:textId="77777777" w:rsidR="000D5C7F" w:rsidRPr="002742BB" w:rsidRDefault="000D5C7F" w:rsidP="000D5C7F">
            <w:pPr>
              <w:jc w:val="center"/>
              <w:rPr>
                <w:rFonts w:eastAsia="Malgun Gothic" w:cs="Times New Roman"/>
                <w:sz w:val="22"/>
              </w:rPr>
            </w:pPr>
            <w:r w:rsidRPr="002742BB">
              <w:rPr>
                <w:rFonts w:eastAsia="Malgun Gothic" w:cs="Times New Roman"/>
                <w:sz w:val="22"/>
              </w:rPr>
              <w:t>R</w:t>
            </w:r>
            <w:r w:rsidRPr="00222A59">
              <w:rPr>
                <w:rFonts w:eastAsia="Malgun Gothic" w:cs="Times New Roman"/>
                <w:sz w:val="22"/>
                <w:vertAlign w:val="superscript"/>
              </w:rPr>
              <w:t>2</w:t>
            </w:r>
            <w:r w:rsidRPr="002742BB">
              <w:rPr>
                <w:rFonts w:eastAsia="Malgun Gothic" w:cs="Times New Roman"/>
                <w:sz w:val="22"/>
              </w:rPr>
              <w:t xml:space="preserve"> = 0.88, RMSE = 13.03 (daily)</w:t>
            </w:r>
          </w:p>
        </w:tc>
        <w:tc>
          <w:tcPr>
            <w:tcW w:w="283" w:type="pct"/>
            <w:tcBorders>
              <w:left w:val="nil"/>
              <w:right w:val="nil"/>
            </w:tcBorders>
            <w:vAlign w:val="center"/>
          </w:tcPr>
          <w:p w14:paraId="3FCFCA40" w14:textId="2A9919E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CA186E4" w14:textId="77777777" w:rsidTr="00AD2EE3">
        <w:tc>
          <w:tcPr>
            <w:tcW w:w="1160" w:type="pct"/>
            <w:tcBorders>
              <w:left w:val="nil"/>
              <w:right w:val="nil"/>
            </w:tcBorders>
            <w:vAlign w:val="center"/>
          </w:tcPr>
          <w:p w14:paraId="7CB58883" w14:textId="25DEB09C"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7&lt;/Year&gt;&lt;RecNum&gt;174&lt;/RecNum&gt;&lt;DisplayText&gt;Li, Shen, Zeng, et al. (2017)&lt;/DisplayText&gt;&lt;record&gt;&lt;rec-number&gt;174&lt;/rec-number&gt;&lt;foreign-keys&gt;&lt;key app="EN" db-id="s0sd9ts0o2ve93ev003xzwso92tv9rfaw0rx" timestamp="1565546831"&gt;174&lt;/key&gt;&lt;key app="ENWeb" db-id=""&gt;0&lt;/key&gt;&lt;/foreign-keys&gt;&lt;ref-type name="Journal Article"&gt;17&lt;/ref-type&gt;&lt;contributors&gt;&lt;authors&gt;&lt;author&gt;Li, Tongwen&lt;/author&gt;&lt;author&gt;Shen, Huanfeng&lt;/author&gt;&lt;author&gt;Zeng, Chao&lt;/author&gt;&lt;author&gt;Yuan, Qiangqiang&lt;/author&gt;&lt;author&gt;Zhang, Liangpei&lt;/author&gt;&lt;/authors&gt;&lt;/contributors&gt;&lt;titles&gt;&lt;title&gt;Point-surface fusion of station measurements and satellite observations for mapping PM2.5 distribution in China: Methods and assessment&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477-489&lt;/pages&gt;&lt;volume&gt;152&lt;/volume&gt;&lt;dates&gt;&lt;year&gt;2017&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Li, Shen, Zeng, et al. (2017)</w:t>
            </w:r>
            <w:r>
              <w:rPr>
                <w:rFonts w:eastAsia="Malgun Gothic" w:cs="Times New Roman"/>
                <w:color w:val="000000"/>
                <w:sz w:val="22"/>
              </w:rPr>
              <w:fldChar w:fldCharType="end"/>
            </w:r>
          </w:p>
        </w:tc>
        <w:tc>
          <w:tcPr>
            <w:tcW w:w="517" w:type="pct"/>
            <w:tcBorders>
              <w:left w:val="nil"/>
              <w:right w:val="nil"/>
            </w:tcBorders>
            <w:vAlign w:val="center"/>
          </w:tcPr>
          <w:p w14:paraId="32DEE4E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BFFF53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56F188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RNN</w:t>
            </w:r>
          </w:p>
        </w:tc>
        <w:tc>
          <w:tcPr>
            <w:tcW w:w="1718" w:type="pct"/>
            <w:tcBorders>
              <w:left w:val="nil"/>
              <w:right w:val="nil"/>
            </w:tcBorders>
            <w:vAlign w:val="center"/>
          </w:tcPr>
          <w:p w14:paraId="620C827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 = 0.82, RMSE = 20.93 (daily)</w:t>
            </w:r>
          </w:p>
        </w:tc>
        <w:tc>
          <w:tcPr>
            <w:tcW w:w="283" w:type="pct"/>
            <w:tcBorders>
              <w:left w:val="nil"/>
              <w:right w:val="nil"/>
            </w:tcBorders>
            <w:vAlign w:val="center"/>
          </w:tcPr>
          <w:p w14:paraId="14F66C32" w14:textId="4E82EF0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12E203E" w14:textId="77777777" w:rsidTr="00AD2EE3">
        <w:tc>
          <w:tcPr>
            <w:tcW w:w="1160" w:type="pct"/>
            <w:tcBorders>
              <w:left w:val="nil"/>
              <w:right w:val="nil"/>
            </w:tcBorders>
            <w:vAlign w:val="center"/>
          </w:tcPr>
          <w:p w14:paraId="6BC0B2AA" w14:textId="26683AC4"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v&lt;/Author&gt;&lt;Year&gt;2017&lt;/Year&gt;&lt;RecNum&gt;198&lt;/RecNum&gt;&lt;DisplayText&gt;Lv et al. (2017)&lt;/DisplayText&gt;&lt;record&gt;&lt;rec-number&gt;198&lt;/rec-number&gt;&lt;foreign-keys&gt;&lt;key app="EN" db-id="s0sd9ts0o2ve93ev003xzwso92tv9rfaw0rx" timestamp="1565546855"&gt;198&lt;/key&gt;&lt;key app="ENWeb" db-id=""&gt;0&lt;/key&gt;&lt;/foreign-keys&gt;&lt;ref-type name="Journal Article"&gt;17&lt;/ref-type&gt;&lt;contributors&gt;&lt;authors&gt;&lt;author&gt;Lv, Baolei&lt;/author&gt;&lt;author&gt;Hu, Yongtao&lt;/author&gt;&lt;author&gt;Chang, Howard H&lt;/author&gt;&lt;author&gt;Russell, Armistead G&lt;/author&gt;&lt;author&gt;Cai, Jun&lt;/author&gt;&lt;author&gt;Xu, Bing&lt;/author&gt;&lt;author&gt;Bai, Yuqi&lt;/author&gt;&lt;/authors&gt;&lt;/contributors&gt;&lt;titles&gt;&lt;title&gt;Daily estimation of ground-level PM2.5 concentrations at 4 km resolution over Beijing-Tianjin-Hebei by fusing MODIS AOD and ground observations&lt;/title&gt;&lt;secondary-title&gt;Science of the Total Environment&lt;/secondary-title&gt;&lt;alt-title&gt;Science of the Total Environment&lt;/alt-title&gt;&lt;/titles&gt;&lt;periodical&gt;&lt;full-title&gt;Science of the Total Environment&lt;/full-title&gt;&lt;abbr-1&gt;Science of The Total Environment&lt;/abbr-1&gt;&lt;/periodical&gt;&lt;alt-periodical&gt;&lt;full-title&gt;Science of the Total Environment&lt;/full-title&gt;&lt;abbr-1&gt;Science of The Total Environment&lt;/abbr-1&gt;&lt;/alt-periodical&gt;&lt;pages&gt;235-244&lt;/pages&gt;&lt;volume&gt;580&lt;/volume&gt;&lt;keywords&gt;&lt;keyword&gt;MODIS&lt;/keyword&gt;&lt;keyword&gt;PM2.5&lt;/keyword&gt;&lt;keyword&gt;Markov Chain&lt;/keyword&gt;&lt;keyword&gt;China&lt;/keyword&gt;&lt;/keywords&gt;&lt;dates&gt;&lt;year&gt;2017&lt;/year&gt;&lt;/dates&gt;&lt;isbn&gt;0048-969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Lv et al. (2017)</w:t>
            </w:r>
            <w:r>
              <w:rPr>
                <w:rFonts w:eastAsia="Malgun Gothic" w:cs="Times New Roman"/>
                <w:color w:val="000000"/>
                <w:sz w:val="22"/>
              </w:rPr>
              <w:fldChar w:fldCharType="end"/>
            </w:r>
          </w:p>
        </w:tc>
        <w:tc>
          <w:tcPr>
            <w:tcW w:w="517" w:type="pct"/>
            <w:tcBorders>
              <w:left w:val="nil"/>
              <w:right w:val="nil"/>
            </w:tcBorders>
            <w:vAlign w:val="center"/>
          </w:tcPr>
          <w:p w14:paraId="589E144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37D10A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FF5CD1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Bayesian linear regression model</w:t>
            </w:r>
          </w:p>
        </w:tc>
        <w:tc>
          <w:tcPr>
            <w:tcW w:w="1718" w:type="pct"/>
            <w:tcBorders>
              <w:left w:val="nil"/>
              <w:right w:val="nil"/>
            </w:tcBorders>
            <w:vAlign w:val="center"/>
          </w:tcPr>
          <w:p w14:paraId="03C991B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8</w:t>
            </w:r>
            <w:r w:rsidRPr="002742BB">
              <w:rPr>
                <w:rFonts w:eastAsia="Malgun Gothic" w:cs="Times New Roman"/>
                <w:color w:val="000000"/>
                <w:sz w:val="22"/>
              </w:rPr>
              <w:br/>
              <w:t>LOC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47 (daily)</w:t>
            </w:r>
          </w:p>
        </w:tc>
        <w:tc>
          <w:tcPr>
            <w:tcW w:w="283" w:type="pct"/>
            <w:tcBorders>
              <w:left w:val="nil"/>
              <w:right w:val="nil"/>
            </w:tcBorders>
            <w:vAlign w:val="center"/>
          </w:tcPr>
          <w:p w14:paraId="66E819AE" w14:textId="1018F06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FD8D77C" w14:textId="77777777" w:rsidTr="00AD2EE3">
        <w:tc>
          <w:tcPr>
            <w:tcW w:w="1160" w:type="pct"/>
            <w:tcBorders>
              <w:left w:val="nil"/>
              <w:right w:val="nil"/>
            </w:tcBorders>
            <w:vAlign w:val="center"/>
          </w:tcPr>
          <w:p w14:paraId="1197EA48" w14:textId="136FDC26"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Mao&lt;/Author&gt;&lt;Year&gt;2017&lt;/Year&gt;&lt;RecNum&gt;204&lt;/RecNum&gt;&lt;DisplayText&gt;Mao, Shen, and Feng (2017)&lt;/DisplayText&gt;&lt;record&gt;&lt;rec-number&gt;204&lt;/rec-number&gt;&lt;foreign-keys&gt;&lt;key app="EN" db-id="s0sd9ts0o2ve93ev003xzwso92tv9rfaw0rx" timestamp="1565546863"&gt;204&lt;/key&gt;&lt;key app="ENWeb" db-id=""&gt;0&lt;/key&gt;&lt;/foreign-keys&gt;&lt;ref-type name="Journal Article"&gt;17&lt;/ref-type&gt;&lt;contributors&gt;&lt;authors&gt;&lt;author&gt;Mao, Xi&lt;/author&gt;&lt;author&gt;Shen, Tao&lt;/author&gt;&lt;author&gt;Feng, Xiao&lt;/author&gt;&lt;/authors&gt;&lt;/contributors&gt;&lt;titles&gt;&lt;title&gt;Prediction of hourly ground-level PM2.5 concentrations 3 days in advance using neural networks with satellite data in eastern China&lt;/title&gt;&lt;secondary-title&gt;Atmospheric Pollution Research&lt;/secondary-title&gt;&lt;alt-title&gt;APR&lt;/alt-title&gt;&lt;/titles&gt;&lt;periodical&gt;&lt;full-title&gt;Atmospheric Pollution Research&lt;/full-title&gt;&lt;abbr-1&gt;APR&lt;/abbr-1&gt;&lt;/periodical&gt;&lt;alt-periodical&gt;&lt;full-title&gt;Atmospheric Pollution Research&lt;/full-title&gt;&lt;abbr-1&gt;APR&lt;/abbr-1&gt;&lt;/alt-periodical&gt;&lt;pages&gt;1005-1015&lt;/pages&gt;&lt;volume&gt;8&lt;/volume&gt;&lt;number&gt;6&lt;/number&gt;&lt;keywords&gt;&lt;keyword&gt;PM forecasting&lt;/keyword&gt;&lt;keyword&gt;Neural networks&lt;/keyword&gt;&lt;keyword&gt;MODIS AOD&lt;/keyword&gt;&lt;keyword&gt;Optimal averaging periods&lt;/keyword&gt;&lt;keyword&gt;Backward air mass trajectory&lt;/keyword&gt;&lt;keyword&gt;Eastern China&lt;/keyword&gt;&lt;/keywords&gt;&lt;dates&gt;&lt;year&gt;2017&lt;/year&gt;&lt;pub-dates&gt;&lt;date&gt;2017/11/01/&lt;/date&gt;&lt;/pub-dates&gt;&lt;/dates&gt;&lt;isbn&gt;1309-1042&lt;/isbn&gt;&lt;urls&gt;&lt;related-urls&gt;&lt;url&gt;http://www.sciencedirect.com/science/article/pii/S1309104217300296&lt;/url&gt;&lt;/related-urls&gt;&lt;/urls&gt;&lt;electronic-resource-num&gt;https://doi.org/10.1016/j.apr.2017.04.00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Mao, Shen, and Feng (2017)</w:t>
            </w:r>
            <w:r>
              <w:rPr>
                <w:rFonts w:eastAsia="Malgun Gothic" w:cs="Times New Roman"/>
                <w:color w:val="000000"/>
                <w:sz w:val="22"/>
              </w:rPr>
              <w:fldChar w:fldCharType="end"/>
            </w:r>
          </w:p>
        </w:tc>
        <w:tc>
          <w:tcPr>
            <w:tcW w:w="517" w:type="pct"/>
            <w:tcBorders>
              <w:left w:val="nil"/>
              <w:right w:val="nil"/>
            </w:tcBorders>
            <w:vAlign w:val="center"/>
          </w:tcPr>
          <w:p w14:paraId="7B898F7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750A9E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C930A9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LP</w:t>
            </w:r>
          </w:p>
        </w:tc>
        <w:tc>
          <w:tcPr>
            <w:tcW w:w="1718" w:type="pct"/>
            <w:tcBorders>
              <w:left w:val="nil"/>
              <w:right w:val="nil"/>
            </w:tcBorders>
            <w:vAlign w:val="center"/>
          </w:tcPr>
          <w:p w14:paraId="500B010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2h forecast RMSE = 45.29</w:t>
            </w:r>
          </w:p>
        </w:tc>
        <w:tc>
          <w:tcPr>
            <w:tcW w:w="283" w:type="pct"/>
            <w:tcBorders>
              <w:left w:val="nil"/>
              <w:right w:val="nil"/>
            </w:tcBorders>
            <w:vAlign w:val="center"/>
          </w:tcPr>
          <w:p w14:paraId="51324047" w14:textId="27CA975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5DE678F" w14:textId="77777777" w:rsidTr="00AD2EE3">
        <w:tc>
          <w:tcPr>
            <w:tcW w:w="1160" w:type="pct"/>
            <w:tcBorders>
              <w:left w:val="nil"/>
              <w:right w:val="nil"/>
            </w:tcBorders>
            <w:vAlign w:val="center"/>
          </w:tcPr>
          <w:p w14:paraId="0CCF74E9" w14:textId="716FBA7C"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Pereira&lt;/Author&gt;&lt;Year&gt;2017&lt;/Year&gt;&lt;RecNum&gt;458&lt;/RecNum&gt;&lt;DisplayText&gt;Pereira et al. (2017)&lt;/DisplayText&gt;&lt;record&gt;&lt;rec-number&gt;458&lt;/rec-number&gt;&lt;foreign-keys&gt;&lt;key app="EN" db-id="s0sd9ts0o2ve93ev003xzwso92tv9rfaw0rx" timestamp="1565704537"&gt;458&lt;/key&gt;&lt;/foreign-keys&gt;&lt;ref-type name="Journal Article"&gt;17&lt;/ref-type&gt;&lt;contributors&gt;&lt;authors&gt;&lt;author&gt;Pereira, Gavin&lt;/author&gt;&lt;author&gt;Lee, Hyung Joo&lt;/author&gt;&lt;author&gt;Bell, Michelle&lt;/author&gt;&lt;author&gt;Regan, Annette&lt;/author&gt;&lt;author&gt;Malacova, Eva&lt;/author&gt;&lt;author&gt;Mullins, Ben&lt;/author&gt;&lt;author&gt;Knibbs, Luke D&lt;/author&gt;&lt;/authors&gt;&lt;/contributors&gt;&lt;titles&gt;&lt;title&gt;Development of a model for particulate matter pollution in Australia with implications for other satellite-based models&lt;/title&gt;&lt;secondary-title&gt;Environmental research&lt;/secondary-title&gt;&lt;/titles&gt;&lt;periodical&gt;&lt;full-title&gt;Environmental research&lt;/full-title&gt;&lt;abbr-1&gt;Environmental research&lt;/abbr-1&gt;&lt;/periodical&gt;&lt;pages&gt;9-15&lt;/pages&gt;&lt;volume&gt;159&lt;/volume&gt;&lt;dates&gt;&lt;year&gt;2017&lt;/year&gt;&lt;/dates&gt;&lt;isbn&gt;0013-9351&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Pereira et al. (2017)</w:t>
            </w:r>
            <w:r>
              <w:rPr>
                <w:rFonts w:eastAsia="Malgun Gothic" w:cs="Times New Roman"/>
                <w:color w:val="000000"/>
                <w:sz w:val="22"/>
              </w:rPr>
              <w:fldChar w:fldCharType="end"/>
            </w:r>
          </w:p>
        </w:tc>
        <w:tc>
          <w:tcPr>
            <w:tcW w:w="517" w:type="pct"/>
            <w:tcBorders>
              <w:left w:val="nil"/>
              <w:right w:val="nil"/>
            </w:tcBorders>
            <w:vAlign w:val="center"/>
          </w:tcPr>
          <w:p w14:paraId="4FED95B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Australia</w:t>
            </w:r>
          </w:p>
        </w:tc>
        <w:tc>
          <w:tcPr>
            <w:tcW w:w="694" w:type="pct"/>
            <w:tcBorders>
              <w:left w:val="nil"/>
              <w:right w:val="nil"/>
            </w:tcBorders>
            <w:vAlign w:val="center"/>
          </w:tcPr>
          <w:p w14:paraId="68958C4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C32A6B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4E32225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OO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46, RMSE = 6 (daily)</w:t>
            </w:r>
          </w:p>
        </w:tc>
        <w:tc>
          <w:tcPr>
            <w:tcW w:w="283" w:type="pct"/>
            <w:tcBorders>
              <w:left w:val="nil"/>
              <w:right w:val="nil"/>
            </w:tcBorders>
            <w:vAlign w:val="center"/>
          </w:tcPr>
          <w:p w14:paraId="745CC42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2009A6F7" w14:textId="77777777" w:rsidTr="00AD2EE3">
        <w:tc>
          <w:tcPr>
            <w:tcW w:w="1160" w:type="pct"/>
            <w:tcBorders>
              <w:left w:val="nil"/>
              <w:right w:val="nil"/>
            </w:tcBorders>
            <w:vAlign w:val="center"/>
          </w:tcPr>
          <w:p w14:paraId="7CBA7887" w14:textId="6186B299" w:rsidR="000D5C7F" w:rsidRPr="00750F08" w:rsidRDefault="000D5C7F" w:rsidP="000D5C7F">
            <w:pPr>
              <w:jc w:val="center"/>
              <w:rPr>
                <w:rFonts w:eastAsia="Malgun Gothic" w:cs="Times New Roman"/>
                <w:sz w:val="22"/>
              </w:rPr>
            </w:pPr>
            <w:r>
              <w:rPr>
                <w:rFonts w:eastAsia="Malgun Gothic" w:cs="Times New Roman"/>
                <w:sz w:val="22"/>
              </w:rPr>
              <w:fldChar w:fldCharType="begin"/>
            </w:r>
            <w:r w:rsidR="00E94C22">
              <w:rPr>
                <w:rFonts w:eastAsia="Malgun Gothic" w:cs="Times New Roman"/>
                <w:sz w:val="22"/>
              </w:rPr>
              <w:instrText xml:space="preserve"> ADDIN EN.CITE &lt;EndNote&gt;&lt;Cite AuthorYear="1"&gt;&lt;Author&gt;Stafoggia&lt;/Author&gt;&lt;Year&gt;2017&lt;/Year&gt;&lt;RecNum&gt;255&lt;/RecNum&gt;&lt;DisplayText&gt;Stafoggia et al. (2017)&lt;/DisplayText&gt;&lt;record&gt;&lt;rec-number&gt;255&lt;/rec-number&gt;&lt;foreign-keys&gt;&lt;key app="EN" db-id="s0sd9ts0o2ve93ev003xzwso92tv9rfaw0rx" timestamp="1565546927"&gt;255&lt;/key&gt;&lt;key app="ENWeb" db-id=""&gt;0&lt;/key&gt;&lt;/foreign-keys&gt;&lt;ref-type name="Journal Article"&gt;17&lt;/ref-type&gt;&lt;contributors&gt;&lt;authors&gt;&lt;author&gt;Stafoggia, Massimo&lt;/author&gt;&lt;author&gt;Schwartz, Joel&lt;/author&gt;&lt;author&gt;Badaloni, Chiara&lt;/author&gt;&lt;author&gt;Bellander, Tom&lt;/author&gt;&lt;author&gt;Alessandrini, Ester&lt;/author&gt;&lt;author&gt;Cattani, Giorgio&lt;/author&gt;&lt;author&gt;De&amp;apos;Donato, Francesca&lt;/author&gt;&lt;author&gt;Gaeta, Alessandra&lt;/author&gt;&lt;author&gt;Leone, Gianluca&lt;/author&gt;&lt;author&gt;Lyapustin, Alexei&lt;/author&gt;&lt;/authors&gt;&lt;/contributors&gt;&lt;titles&gt;&lt;title&gt;Estimation of daily PM10 concentrations in Italy (2006–2012) using finely resolved satellite data, land use variables and meteorology&lt;/title&gt;&lt;secondary-title&gt;Environment international&lt;/secondary-title&gt;&lt;alt-title&gt;Environment international&lt;/alt-title&gt;&lt;/titles&gt;&lt;periodical&gt;&lt;full-title&gt;Environment International&lt;/full-title&gt;&lt;/periodical&gt;&lt;alt-periodical&gt;&lt;full-title&gt;Environment International&lt;/full-title&gt;&lt;/alt-periodical&gt;&lt;pages&gt;234-244&lt;/pages&gt;&lt;volume&gt;99&lt;/volume&gt;&lt;dates&gt;&lt;year&gt;2017&lt;/year&gt;&lt;/dates&gt;&lt;isbn&gt;0160-4120&lt;/isbn&gt;&lt;urls&gt;&lt;/urls&gt;&lt;/record&gt;&lt;/Cite&gt;&lt;/EndNote&gt;</w:instrText>
            </w:r>
            <w:r>
              <w:rPr>
                <w:rFonts w:eastAsia="Malgun Gothic" w:cs="Times New Roman"/>
                <w:sz w:val="22"/>
              </w:rPr>
              <w:fldChar w:fldCharType="separate"/>
            </w:r>
            <w:r>
              <w:rPr>
                <w:rFonts w:eastAsia="Malgun Gothic" w:cs="Times New Roman"/>
                <w:noProof/>
                <w:sz w:val="22"/>
              </w:rPr>
              <w:t>Stafoggia et al. (2017)</w:t>
            </w:r>
            <w:r>
              <w:rPr>
                <w:rFonts w:eastAsia="Malgun Gothic" w:cs="Times New Roman"/>
                <w:sz w:val="22"/>
              </w:rPr>
              <w:fldChar w:fldCharType="end"/>
            </w:r>
          </w:p>
        </w:tc>
        <w:tc>
          <w:tcPr>
            <w:tcW w:w="517" w:type="pct"/>
            <w:tcBorders>
              <w:left w:val="nil"/>
              <w:right w:val="nil"/>
            </w:tcBorders>
            <w:vAlign w:val="center"/>
          </w:tcPr>
          <w:p w14:paraId="05A30CF2" w14:textId="0811CC3F" w:rsidR="000D5C7F" w:rsidRPr="00750F08" w:rsidRDefault="000D5C7F" w:rsidP="000D5C7F">
            <w:pPr>
              <w:jc w:val="center"/>
              <w:rPr>
                <w:rFonts w:eastAsia="Malgun Gothic" w:cs="Times New Roman"/>
                <w:sz w:val="22"/>
              </w:rPr>
            </w:pPr>
            <w:r w:rsidRPr="00750F08">
              <w:rPr>
                <w:rFonts w:eastAsia="Malgun Gothic" w:cs="Times New Roman"/>
                <w:sz w:val="22"/>
              </w:rPr>
              <w:t>Italy</w:t>
            </w:r>
          </w:p>
        </w:tc>
        <w:tc>
          <w:tcPr>
            <w:tcW w:w="694" w:type="pct"/>
            <w:tcBorders>
              <w:left w:val="nil"/>
              <w:right w:val="nil"/>
            </w:tcBorders>
            <w:vAlign w:val="center"/>
          </w:tcPr>
          <w:p w14:paraId="5B3454D0" w14:textId="1DBF56A5" w:rsidR="000D5C7F" w:rsidRPr="00750F08" w:rsidRDefault="000D5C7F" w:rsidP="000D5C7F">
            <w:pPr>
              <w:jc w:val="center"/>
              <w:rPr>
                <w:rFonts w:eastAsia="Malgun Gothic" w:cs="Times New Roman"/>
                <w:sz w:val="22"/>
              </w:rPr>
            </w:pPr>
            <w:r w:rsidRPr="00750F08">
              <w:rPr>
                <w:rFonts w:eastAsia="Malgun Gothic" w:cs="Times New Roman"/>
                <w:sz w:val="22"/>
              </w:rPr>
              <w:t>MODIS MAIAC</w:t>
            </w:r>
          </w:p>
        </w:tc>
        <w:tc>
          <w:tcPr>
            <w:tcW w:w="628" w:type="pct"/>
            <w:tcBorders>
              <w:left w:val="nil"/>
              <w:right w:val="nil"/>
            </w:tcBorders>
            <w:vAlign w:val="center"/>
          </w:tcPr>
          <w:p w14:paraId="01A6928C" w14:textId="6A663232" w:rsidR="000D5C7F" w:rsidRPr="00750F08" w:rsidRDefault="000D5C7F" w:rsidP="000D5C7F">
            <w:pPr>
              <w:jc w:val="center"/>
              <w:rPr>
                <w:rFonts w:eastAsia="Malgun Gothic" w:cs="Times New Roman"/>
                <w:sz w:val="22"/>
              </w:rPr>
            </w:pPr>
            <w:r w:rsidRPr="00750F08">
              <w:rPr>
                <w:rFonts w:eastAsia="Malgun Gothic" w:cs="Times New Roman"/>
                <w:sz w:val="22"/>
              </w:rPr>
              <w:t>4-stage MEM</w:t>
            </w:r>
          </w:p>
        </w:tc>
        <w:tc>
          <w:tcPr>
            <w:tcW w:w="1718" w:type="pct"/>
            <w:tcBorders>
              <w:left w:val="nil"/>
              <w:right w:val="nil"/>
            </w:tcBorders>
            <w:vAlign w:val="center"/>
          </w:tcPr>
          <w:p w14:paraId="6E50B64F" w14:textId="6DA08DFD" w:rsidR="000D5C7F" w:rsidRPr="00750F08" w:rsidRDefault="000D5C7F" w:rsidP="000D5C7F">
            <w:pPr>
              <w:jc w:val="center"/>
              <w:rPr>
                <w:rFonts w:eastAsia="Malgun Gothic" w:cs="Times New Roman"/>
                <w:sz w:val="22"/>
              </w:rPr>
            </w:pPr>
            <w:r w:rsidRPr="00750F08">
              <w:rPr>
                <w:rFonts w:eastAsia="Malgun Gothic" w:cs="Times New Roman"/>
                <w:sz w:val="22"/>
              </w:rPr>
              <w:t>10CV-R</w:t>
            </w:r>
            <w:r w:rsidRPr="00750F08">
              <w:rPr>
                <w:rFonts w:eastAsia="Malgun Gothic" w:cs="Times New Roman"/>
                <w:sz w:val="22"/>
                <w:vertAlign w:val="superscript"/>
              </w:rPr>
              <w:t>2</w:t>
            </w:r>
            <w:r w:rsidRPr="00750F08">
              <w:rPr>
                <w:rFonts w:eastAsia="Malgun Gothic" w:cs="Times New Roman"/>
                <w:sz w:val="22"/>
              </w:rPr>
              <w:t xml:space="preserve"> = 0.72, RMSPE = 9.0 (stage 3) (daily)</w:t>
            </w:r>
          </w:p>
        </w:tc>
        <w:tc>
          <w:tcPr>
            <w:tcW w:w="283" w:type="pct"/>
            <w:tcBorders>
              <w:left w:val="nil"/>
              <w:right w:val="nil"/>
            </w:tcBorders>
            <w:vAlign w:val="center"/>
          </w:tcPr>
          <w:p w14:paraId="296EF069" w14:textId="43741D58" w:rsidR="000D5C7F" w:rsidRPr="00750F08" w:rsidRDefault="000D5C7F" w:rsidP="000D5C7F">
            <w:pPr>
              <w:jc w:val="center"/>
              <w:rPr>
                <w:rFonts w:eastAsia="Malgun Gothic" w:cs="Times New Roman"/>
                <w:sz w:val="22"/>
              </w:rPr>
            </w:pPr>
            <w:r w:rsidRPr="00750F08">
              <w:rPr>
                <w:rFonts w:eastAsia="Malgun Gothic" w:cs="Times New Roman"/>
                <w:sz w:val="22"/>
              </w:rPr>
              <w:t>PM</w:t>
            </w:r>
            <w:r w:rsidRPr="00750F08">
              <w:rPr>
                <w:rFonts w:eastAsia="Malgun Gothic" w:cs="Times New Roman"/>
                <w:sz w:val="22"/>
                <w:vertAlign w:val="subscript"/>
              </w:rPr>
              <w:t>10</w:t>
            </w:r>
          </w:p>
        </w:tc>
      </w:tr>
      <w:tr w:rsidR="00AD2EE3" w:rsidRPr="006D7FB1" w14:paraId="38C82421" w14:textId="77777777" w:rsidTr="00AD2EE3">
        <w:tc>
          <w:tcPr>
            <w:tcW w:w="1160" w:type="pct"/>
            <w:tcBorders>
              <w:left w:val="nil"/>
              <w:right w:val="nil"/>
            </w:tcBorders>
            <w:vAlign w:val="center"/>
          </w:tcPr>
          <w:p w14:paraId="6037ACCB" w14:textId="7690BE4A"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iao&lt;/Author&gt;&lt;Year&gt;2017&lt;/Year&gt;&lt;RecNum&gt;504&lt;/RecNum&gt;&lt;DisplayText&gt;Xiao et al. (2017)&lt;/DisplayText&gt;&lt;record&gt;&lt;rec-number&gt;504&lt;/rec-number&gt;&lt;foreign-keys&gt;&lt;key app="EN" db-id="s0sd9ts0o2ve93ev003xzwso92tv9rfaw0rx" timestamp="1565796461"&gt;504&lt;/key&gt;&lt;key app="ENWeb" db-id=""&gt;0&lt;/key&gt;&lt;/foreign-keys&gt;&lt;ref-type name="Journal Article"&gt;17&lt;/ref-type&gt;&lt;contributors&gt;&lt;authors&gt;&lt;author&gt;Xiao, Qingyang&lt;/author&gt;&lt;author&gt;Wang, Yujie&lt;/author&gt;&lt;author&gt;Chang, Howard H.&lt;/author&gt;&lt;author&gt;Meng, Xia&lt;/author&gt;&lt;author&gt;Geng, Guannan&lt;/author&gt;&lt;author&gt;Lyapustin, Alexei&lt;/author&gt;&lt;author&gt;Liu, Yang&lt;/author&gt;&lt;/authors&gt;&lt;/contributors&gt;&lt;titles&gt;&lt;title&gt;Full-coverage high-resolution daily PM2.5 estimation using MAIAC AOD in the Yangtze River Delta of China&lt;/title&gt;&lt;secondary-title&gt;Remote Sensing of Environment&lt;/secondary-title&gt;&lt;alt-title&gt;RSE&lt;/alt-title&gt;&lt;/titles&gt;&lt;periodical&gt;&lt;full-title&gt;Remote Sensing of Environment&lt;/full-title&gt;&lt;abbr-1&gt;RSE&lt;/abbr-1&gt;&lt;/periodical&gt;&lt;alt-periodical&gt;&lt;full-title&gt;Remote Sensing of Environment&lt;/full-title&gt;&lt;abbr-1&gt;RSE&lt;/abbr-1&gt;&lt;/alt-periodical&gt;&lt;pages&gt;437-446&lt;/pages&gt;&lt;volume&gt;199&lt;/volume&gt;&lt;keywords&gt;&lt;keyword&gt;PM&lt;/keyword&gt;&lt;keyword&gt;MAIAC&lt;/keyword&gt;&lt;keyword&gt;Chemical transport model (CTM)&lt;/keyword&gt;&lt;keyword&gt;Multiple imputation&lt;/keyword&gt;&lt;keyword&gt;Gap filling&lt;/keyword&gt;&lt;keyword&gt;Cloud fraction&lt;/keyword&gt;&lt;/keywords&gt;&lt;dates&gt;&lt;year&gt;2017&lt;/year&gt;&lt;pub-dates&gt;&lt;date&gt;2017/09/15/&lt;/date&gt;&lt;/pub-dates&gt;&lt;/dates&gt;&lt;isbn&gt;0034-4257&lt;/isbn&gt;&lt;urls&gt;&lt;related-urls&gt;&lt;url&gt;http://www.sciencedirect.com/science/article/pii/S0034425717303371&lt;/url&gt;&lt;/related-urls&gt;&lt;/urls&gt;&lt;electronic-resource-num&gt;https://doi.org/10.1016/j.rse.2017.07.023&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Xiao et al. (2017)</w:t>
            </w:r>
            <w:r>
              <w:rPr>
                <w:rFonts w:eastAsia="Malgun Gothic" w:cs="Times New Roman"/>
                <w:color w:val="000000"/>
                <w:sz w:val="22"/>
              </w:rPr>
              <w:fldChar w:fldCharType="end"/>
            </w:r>
          </w:p>
        </w:tc>
        <w:tc>
          <w:tcPr>
            <w:tcW w:w="517" w:type="pct"/>
            <w:tcBorders>
              <w:left w:val="nil"/>
              <w:right w:val="nil"/>
            </w:tcBorders>
            <w:vAlign w:val="center"/>
          </w:tcPr>
          <w:p w14:paraId="6143F83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07967954" w14:textId="506BBC0D"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32B93E1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GAM</w:t>
            </w:r>
          </w:p>
        </w:tc>
        <w:tc>
          <w:tcPr>
            <w:tcW w:w="1718" w:type="pct"/>
            <w:tcBorders>
              <w:left w:val="nil"/>
              <w:right w:val="nil"/>
            </w:tcBorders>
            <w:vAlign w:val="center"/>
          </w:tcPr>
          <w:p w14:paraId="078FE98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7 (for daily)</w:t>
            </w:r>
            <w:r w:rsidRPr="002742BB">
              <w:rPr>
                <w:rFonts w:eastAsia="Malgun Gothic" w:cs="Times New Roman"/>
                <w:color w:val="000000"/>
                <w:sz w:val="22"/>
              </w:rPr>
              <w:b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3-0.81, RMSE = 18-25 (for each year)</w:t>
            </w:r>
          </w:p>
        </w:tc>
        <w:tc>
          <w:tcPr>
            <w:tcW w:w="283" w:type="pct"/>
            <w:tcBorders>
              <w:left w:val="nil"/>
              <w:right w:val="nil"/>
            </w:tcBorders>
            <w:vAlign w:val="center"/>
          </w:tcPr>
          <w:p w14:paraId="36FD919E" w14:textId="221D109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D12FD2C" w14:textId="77777777" w:rsidTr="00AD2EE3">
        <w:tc>
          <w:tcPr>
            <w:tcW w:w="1160" w:type="pct"/>
            <w:tcBorders>
              <w:left w:val="nil"/>
              <w:right w:val="nil"/>
            </w:tcBorders>
            <w:vAlign w:val="center"/>
          </w:tcPr>
          <w:p w14:paraId="711ED5A2" w14:textId="05688DC3"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n&lt;/Author&gt;&lt;Year&gt;2017&lt;/Year&gt;&lt;RecNum&gt;306&lt;/RecNum&gt;&lt;DisplayText&gt;Yan et al. (2017)&lt;/DisplayText&gt;&lt;record&gt;&lt;rec-number&gt;306&lt;/rec-number&gt;&lt;foreign-keys&gt;&lt;key app="EN" db-id="s0sd9ts0o2ve93ev003xzwso92tv9rfaw0rx" timestamp="1565547006"&gt;306&lt;/key&gt;&lt;/foreign-keys&gt;&lt;ref-type name="Journal Article"&gt;17&lt;/ref-type&gt;&lt;contributors&gt;&lt;authors&gt;&lt;author&gt;Yan, Xing&lt;/author&gt;&lt;author&gt;Shi, Wenzhong&lt;/author&gt;&lt;author&gt;Li, Zhanqing&lt;/author&gt;&lt;author&gt;Li, Zhengqiang&lt;/author&gt;&lt;author&gt;Luo, Nana&lt;/author&gt;&lt;author&gt;Zhao, Wenji&lt;/author&gt;&lt;author&gt;Wang, Haofei&lt;/author&gt;&lt;author&gt;Yu, Xue&lt;/author&gt;&lt;/authors&gt;&lt;/contributors&gt;&lt;titles&gt;&lt;title&gt;Satellite-based PM2.5 estimation using fine-mode aerosol optical thickness over China&lt;/title&gt;&lt;secondary-title&gt;Atmospheric Environment&lt;/secondary-title&gt;&lt;alt-title&gt;AE&lt;/alt-title&gt;&lt;/titles&gt;&lt;periodical&gt;&lt;full-title&gt;Atmospheric environment&lt;/full-title&gt;&lt;abbr-1&gt;Atmospheric environment&lt;/abbr-1&gt;&lt;/periodical&gt;&lt;pages&gt;290-302&lt;/pages&gt;&lt;volume&gt;170&lt;/volume&gt;&lt;keywords&gt;&lt;keyword&gt;PM&lt;/keyword&gt;&lt;keyword&gt;MODIS&lt;/keyword&gt;&lt;keyword&gt;Fine mode fraction&lt;/keyword&gt;&lt;keyword&gt;AOT&lt;/keyword&gt;&lt;/keywords&gt;&lt;dates&gt;&lt;year&gt;2017&lt;/year&gt;&lt;pub-dates&gt;&lt;date&gt;2017/12/01/&lt;/date&gt;&lt;/pub-dates&gt;&lt;/dates&gt;&lt;isbn&gt;1352-2310&lt;/isbn&gt;&lt;urls&gt;&lt;related-urls&gt;&lt;url&gt;http://www.sciencedirect.com/science/article/pii/S1352231017306143&lt;/url&gt;&lt;/related-urls&gt;&lt;/urls&gt;&lt;electronic-resource-num&gt;https://doi.org/10.1016/j.atmosenv.2017.09.023&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n et al. (2017)</w:t>
            </w:r>
            <w:r>
              <w:rPr>
                <w:rFonts w:eastAsia="Malgun Gothic" w:cs="Times New Roman"/>
                <w:color w:val="000000"/>
                <w:sz w:val="22"/>
              </w:rPr>
              <w:fldChar w:fldCharType="end"/>
            </w:r>
          </w:p>
        </w:tc>
        <w:tc>
          <w:tcPr>
            <w:tcW w:w="517" w:type="pct"/>
            <w:tcBorders>
              <w:left w:val="nil"/>
              <w:right w:val="nil"/>
            </w:tcBorders>
            <w:vAlign w:val="center"/>
          </w:tcPr>
          <w:p w14:paraId="00158D5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5DC5EE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231C06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Nonlinear empirical model</w:t>
            </w:r>
          </w:p>
        </w:tc>
        <w:tc>
          <w:tcPr>
            <w:tcW w:w="1718" w:type="pct"/>
            <w:tcBorders>
              <w:left w:val="nil"/>
              <w:right w:val="nil"/>
            </w:tcBorders>
            <w:vAlign w:val="center"/>
          </w:tcPr>
          <w:p w14:paraId="49ADFF0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4, RMSE = 18.9 (hourly)</w:t>
            </w:r>
          </w:p>
        </w:tc>
        <w:tc>
          <w:tcPr>
            <w:tcW w:w="283" w:type="pct"/>
            <w:tcBorders>
              <w:left w:val="nil"/>
              <w:right w:val="nil"/>
            </w:tcBorders>
            <w:vAlign w:val="center"/>
          </w:tcPr>
          <w:p w14:paraId="331DE626" w14:textId="50115F5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F301C4B" w14:textId="77777777" w:rsidTr="00AD2EE3">
        <w:tc>
          <w:tcPr>
            <w:tcW w:w="1160" w:type="pct"/>
            <w:tcBorders>
              <w:left w:val="nil"/>
              <w:right w:val="nil"/>
            </w:tcBorders>
            <w:vAlign w:val="center"/>
          </w:tcPr>
          <w:p w14:paraId="7C8751C1" w14:textId="2F66EAEE"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ng&lt;/Author&gt;&lt;Year&gt;2017&lt;/Year&gt;&lt;RecNum&gt;312&lt;/RecNum&gt;&lt;DisplayText&gt;Yang et al. (2017)&lt;/DisplayText&gt;&lt;record&gt;&lt;rec-number&gt;312&lt;/rec-number&gt;&lt;foreign-keys&gt;&lt;key app="EN" db-id="s0sd9ts0o2ve93ev003xzwso92tv9rfaw0rx" timestamp="1565547011"&gt;312&lt;/key&gt;&lt;key app="ENWeb" db-id=""&gt;0&lt;/key&gt;&lt;/foreign-keys&gt;&lt;ref-type name="Journal Article"&gt;17&lt;/ref-type&gt;&lt;contributors&gt;&lt;authors&gt;&lt;author&gt;Yang, Xiaofan&lt;/author&gt;&lt;author&gt;Zheng, Yixuan&lt;/author&gt;&lt;author&gt;Geng, Guannan&lt;/author&gt;&lt;author&gt;Liu, Huan&lt;/author&gt;&lt;author&gt;Man, Hanyang&lt;/author&gt;&lt;author&gt;Lv, Zhaofeng&lt;/author&gt;&lt;author&gt;He, Kebin&lt;/author&gt;&lt;author&gt;de Hoogh, Kees&lt;/author&gt;&lt;/authors&gt;&lt;/contributors&gt;&lt;titles&gt;&lt;title&gt;Development of PM2.5 and NO2 models in a LUR framework incorporating satellite remote sensing and air quality model data in Pearl River Delta region, China&lt;/title&gt;&lt;secondary-title&gt;Environmental Pollution&lt;/secondary-title&gt;&lt;alt-title&gt;EP&lt;/alt-title&gt;&lt;/titles&gt;&lt;periodical&gt;&lt;full-title&gt;Environmental Pollution&lt;/full-title&gt;&lt;abbr-1&gt;Environmental Pollution&lt;/abbr-1&gt;&lt;/periodical&gt;&lt;pages&gt;143-153&lt;/pages&gt;&lt;volume&gt;226&lt;/volume&gt;&lt;dates&gt;&lt;year&gt;2017&lt;/year&gt;&lt;pub-dates&gt;&lt;date&gt;2017/07/01/&lt;/date&gt;&lt;/pub-dates&gt;&lt;/dates&gt;&lt;isbn&gt;0269-7491&lt;/isbn&gt;&lt;urls&gt;&lt;related-urls&gt;&lt;url&gt;http://www.sciencedirect.com/science/article/pii/S0269749116312131&lt;/url&gt;&lt;/related-urls&gt;&lt;/urls&gt;&lt;electronic-resource-num&gt;https://doi.org/10.1016/j.envpol.2017.03.07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ng et al. (2017)</w:t>
            </w:r>
            <w:r>
              <w:rPr>
                <w:rFonts w:eastAsia="Malgun Gothic" w:cs="Times New Roman"/>
                <w:color w:val="000000"/>
                <w:sz w:val="22"/>
              </w:rPr>
              <w:fldChar w:fldCharType="end"/>
            </w:r>
          </w:p>
        </w:tc>
        <w:tc>
          <w:tcPr>
            <w:tcW w:w="517" w:type="pct"/>
            <w:tcBorders>
              <w:left w:val="nil"/>
              <w:right w:val="nil"/>
            </w:tcBorders>
            <w:vAlign w:val="center"/>
          </w:tcPr>
          <w:p w14:paraId="4D4D96D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4A0D12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 SeaWiFS</w:t>
            </w:r>
          </w:p>
        </w:tc>
        <w:tc>
          <w:tcPr>
            <w:tcW w:w="628" w:type="pct"/>
            <w:tcBorders>
              <w:left w:val="nil"/>
              <w:right w:val="nil"/>
            </w:tcBorders>
            <w:vAlign w:val="center"/>
          </w:tcPr>
          <w:p w14:paraId="1883D81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UR</w:t>
            </w:r>
          </w:p>
        </w:tc>
        <w:tc>
          <w:tcPr>
            <w:tcW w:w="1718" w:type="pct"/>
            <w:tcBorders>
              <w:left w:val="nil"/>
              <w:right w:val="nil"/>
            </w:tcBorders>
            <w:vAlign w:val="center"/>
          </w:tcPr>
          <w:p w14:paraId="150518C3" w14:textId="4BC3C35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07-0.895, LOO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88-0.872, LOOCV-RMSE = 2.754-5.118 (annual)</w:t>
            </w:r>
          </w:p>
        </w:tc>
        <w:tc>
          <w:tcPr>
            <w:tcW w:w="283" w:type="pct"/>
            <w:tcBorders>
              <w:left w:val="nil"/>
              <w:right w:val="nil"/>
            </w:tcBorders>
            <w:vAlign w:val="center"/>
          </w:tcPr>
          <w:p w14:paraId="7F93ABBB" w14:textId="4583968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7A9089F" w14:textId="77777777" w:rsidTr="00AD2EE3">
        <w:tc>
          <w:tcPr>
            <w:tcW w:w="1160" w:type="pct"/>
            <w:tcBorders>
              <w:left w:val="nil"/>
              <w:right w:val="nil"/>
            </w:tcBorders>
            <w:vAlign w:val="center"/>
          </w:tcPr>
          <w:p w14:paraId="53BA50B9" w14:textId="16006949"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fldData xml:space="preserve">PEVuZE5vdGU+PENpdGUgQXV0aG9yWWVhcj0iMSI+PEF1dGhvcj5ZZWdhbmVoPC9BdXRob3I+PFll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ruYTqtZDtlZjsmIDs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</w:fldData>
              </w:fldChar>
            </w:r>
            <w:r w:rsidR="00E94C22">
              <w:rPr>
                <w:rFonts w:eastAsia="Malgun Gothic" w:cs="Times New Roman"/>
                <w:color w:val="000000"/>
                <w:sz w:val="22"/>
              </w:rPr>
              <w:instrText xml:space="preserve"> ADDIN EN.CITE </w:instrText>
            </w:r>
            <w:r w:rsidR="00E94C22">
              <w:rPr>
                <w:rFonts w:eastAsia="Malgun Gothic" w:cs="Times New Roman"/>
                <w:color w:val="000000"/>
                <w:sz w:val="22"/>
              </w:rPr>
              <w:fldChar w:fldCharType="begin">
                <w:fldData xml:space="preserve">PEVuZE5vdGU+PENpdGUgQXV0aG9yWWVhcj0iMSI+PEF1dGhvcj5ZZWdhbmVoPC9BdXRob3I+PFll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ruYTqtZDtlZjsmIDs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</w:fldData>
              </w:fldChar>
            </w:r>
            <w:r w:rsidR="00E94C22">
              <w:rPr>
                <w:rFonts w:eastAsia="Malgun Gothic" w:cs="Times New Roman"/>
                <w:color w:val="000000"/>
                <w:sz w:val="22"/>
              </w:rPr>
              <w:instrText xml:space="preserve"> ADDIN EN.CITE.DATA </w:instrText>
            </w:r>
            <w:r w:rsidR="00E94C22">
              <w:rPr>
                <w:rFonts w:eastAsia="Malgun Gothic" w:cs="Times New Roman"/>
                <w:color w:val="000000"/>
                <w:sz w:val="22"/>
              </w:rPr>
            </w:r>
            <w:r w:rsidR="00E94C22">
              <w:rPr>
                <w:rFonts w:eastAsia="Malgun Gothic" w:cs="Times New Roman"/>
                <w:color w:val="000000"/>
                <w:sz w:val="22"/>
              </w:rPr>
              <w:fldChar w:fldCharType="end"/>
            </w:r>
            <w:r>
              <w:rPr>
                <w:rFonts w:eastAsia="Malgun Gothic" w:cs="Times New Roman"/>
                <w:color w:val="000000"/>
                <w:sz w:val="22"/>
              </w:rPr>
            </w:r>
            <w:r>
              <w:rPr>
                <w:rFonts w:eastAsia="Malgun Gothic" w:cs="Times New Roman"/>
                <w:color w:val="000000"/>
                <w:sz w:val="22"/>
              </w:rPr>
              <w:fldChar w:fldCharType="separate"/>
            </w:r>
            <w:r>
              <w:rPr>
                <w:rFonts w:eastAsia="Malgun Gothic" w:cs="Times New Roman"/>
                <w:noProof/>
                <w:color w:val="000000"/>
                <w:sz w:val="22"/>
              </w:rPr>
              <w:t>Yeganeh et al. (2017)</w:t>
            </w:r>
            <w:r>
              <w:rPr>
                <w:rFonts w:eastAsia="Malgun Gothic" w:cs="Times New Roman"/>
                <w:color w:val="000000"/>
                <w:sz w:val="22"/>
              </w:rPr>
              <w:fldChar w:fldCharType="end"/>
            </w:r>
          </w:p>
        </w:tc>
        <w:tc>
          <w:tcPr>
            <w:tcW w:w="517" w:type="pct"/>
            <w:tcBorders>
              <w:left w:val="nil"/>
              <w:right w:val="nil"/>
            </w:tcBorders>
            <w:vAlign w:val="center"/>
          </w:tcPr>
          <w:p w14:paraId="7813BF3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Australia</w:t>
            </w:r>
          </w:p>
        </w:tc>
        <w:tc>
          <w:tcPr>
            <w:tcW w:w="694" w:type="pct"/>
            <w:tcBorders>
              <w:left w:val="nil"/>
              <w:right w:val="nil"/>
            </w:tcBorders>
            <w:vAlign w:val="center"/>
          </w:tcPr>
          <w:p w14:paraId="289CBFE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OMI</w:t>
            </w:r>
          </w:p>
        </w:tc>
        <w:tc>
          <w:tcPr>
            <w:tcW w:w="628" w:type="pct"/>
            <w:tcBorders>
              <w:left w:val="nil"/>
              <w:right w:val="nil"/>
            </w:tcBorders>
            <w:vAlign w:val="center"/>
          </w:tcPr>
          <w:p w14:paraId="207C0AF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ANFIS, SVM, BPANN</w:t>
            </w:r>
          </w:p>
        </w:tc>
        <w:tc>
          <w:tcPr>
            <w:tcW w:w="1718" w:type="pct"/>
            <w:tcBorders>
              <w:left w:val="nil"/>
              <w:right w:val="nil"/>
            </w:tcBorders>
            <w:vAlign w:val="center"/>
          </w:tcPr>
          <w:p w14:paraId="51BD891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1-0.84, RMSE = 0.94-1.57,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4-0.81, CV-RMSE = 1.79-2.11 (monthly)</w:t>
            </w:r>
          </w:p>
        </w:tc>
        <w:tc>
          <w:tcPr>
            <w:tcW w:w="283" w:type="pct"/>
            <w:tcBorders>
              <w:left w:val="nil"/>
              <w:right w:val="nil"/>
            </w:tcBorders>
            <w:vAlign w:val="center"/>
          </w:tcPr>
          <w:p w14:paraId="6F40E549" w14:textId="6433620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2A31B3D" w14:textId="77777777" w:rsidTr="00AD2EE3">
        <w:tc>
          <w:tcPr>
            <w:tcW w:w="1160" w:type="pct"/>
            <w:tcBorders>
              <w:left w:val="nil"/>
              <w:right w:val="nil"/>
            </w:tcBorders>
            <w:vAlign w:val="center"/>
          </w:tcPr>
          <w:p w14:paraId="1ABC9335" w14:textId="7069C876"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lt;/Author&gt;&lt;Year&gt;2017&lt;/Year&gt;&lt;RecNum&gt;332&lt;/RecNum&gt;&lt;DisplayText&gt;Zhan et al. (2017)&lt;/DisplayText&gt;&lt;record&gt;&lt;rec-number&gt;332&lt;/rec-number&gt;&lt;foreign-keys&gt;&lt;key app="EN" db-id="s0sd9ts0o2ve93ev003xzwso92tv9rfaw0rx" timestamp="1565547040"&gt;332&lt;/key&gt;&lt;key app="ENWeb" db-id=""&gt;0&lt;/key&gt;&lt;/foreign-keys&gt;&lt;ref-type name="Journal Article"&gt;17&lt;/ref-type&gt;&lt;contributors&gt;&lt;authors&gt;&lt;author&gt;Zhan, Yu&lt;/author&gt;&lt;author&gt;Luo, Yuzhou&lt;/author&gt;&lt;author&gt;Deng, Xunfei&lt;/author&gt;&lt;author&gt;Chen, Huajin&lt;/author&gt;&lt;author&gt;Grieneisen, Michael L&lt;/author&gt;&lt;author&gt;Shen, Xueyou&lt;/author&gt;&lt;author&gt;Zhu, Lizhong&lt;/author&gt;&lt;author&gt;Zhang, Minghua&lt;/author&gt;&lt;/authors&gt;&lt;/contributors&gt;&lt;titles&gt;&lt;title&gt;Spatiotemporal prediction of continuous daily PM2.5 concentrations across China using a spatially explicit machine learning algorithm&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129-139&lt;/pages&gt;&lt;volume&gt;155&lt;/volume&gt;&lt;keywords&gt;&lt;keyword&gt;PM2.5&lt;/keyword&gt;&lt;keyword&gt;China&lt;/keyword&gt;&lt;keyword&gt;Geographically-Weighted&lt;/keyword&gt;&lt;keyword&gt;Gradient boosting&lt;/keyword&gt;&lt;keyword&gt;MODIS AOD&lt;/keyword&gt;&lt;keyword&gt;Satellite&lt;/keyword&gt;&lt;/keywords&gt;&lt;dates&gt;&lt;year&gt;2017&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Zhan et al. (2017)</w:t>
            </w:r>
            <w:r>
              <w:rPr>
                <w:rFonts w:eastAsia="Malgun Gothic" w:cs="Times New Roman"/>
                <w:color w:val="000000"/>
                <w:sz w:val="22"/>
              </w:rPr>
              <w:fldChar w:fldCharType="end"/>
            </w:r>
          </w:p>
        </w:tc>
        <w:tc>
          <w:tcPr>
            <w:tcW w:w="517" w:type="pct"/>
            <w:tcBorders>
              <w:left w:val="nil"/>
              <w:right w:val="nil"/>
            </w:tcBorders>
            <w:vAlign w:val="center"/>
          </w:tcPr>
          <w:p w14:paraId="6571784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D20711E" w14:textId="14D0F69E" w:rsidR="000D5C7F" w:rsidRPr="002742BB" w:rsidRDefault="000D5C7F" w:rsidP="000D5C7F">
            <w:pPr>
              <w:jc w:val="center"/>
              <w:rPr>
                <w:rFonts w:eastAsia="Malgun Gothic" w:cs="Times New Roman"/>
                <w:sz w:val="22"/>
              </w:rPr>
            </w:pPr>
            <w:r w:rsidRPr="002742BB">
              <w:rPr>
                <w:rFonts w:eastAsia="Malgun Gothic" w:cs="Times New Roman"/>
                <w:sz w:val="22"/>
              </w:rPr>
              <w:t>MODIS MAIAC</w:t>
            </w:r>
          </w:p>
        </w:tc>
        <w:tc>
          <w:tcPr>
            <w:tcW w:w="628" w:type="pct"/>
            <w:tcBorders>
              <w:left w:val="nil"/>
              <w:right w:val="nil"/>
            </w:tcBorders>
            <w:vAlign w:val="center"/>
          </w:tcPr>
          <w:p w14:paraId="70A07B9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GBM</w:t>
            </w:r>
          </w:p>
        </w:tc>
        <w:tc>
          <w:tcPr>
            <w:tcW w:w="1718" w:type="pct"/>
            <w:tcBorders>
              <w:left w:val="nil"/>
              <w:right w:val="nil"/>
            </w:tcBorders>
            <w:vAlign w:val="center"/>
          </w:tcPr>
          <w:p w14:paraId="57B32F9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4-0.76, RMSE = 23.0-24.3 (daily)</w:t>
            </w:r>
          </w:p>
        </w:tc>
        <w:tc>
          <w:tcPr>
            <w:tcW w:w="283" w:type="pct"/>
            <w:tcBorders>
              <w:left w:val="nil"/>
              <w:right w:val="nil"/>
            </w:tcBorders>
            <w:vAlign w:val="center"/>
          </w:tcPr>
          <w:p w14:paraId="1034BF7F" w14:textId="2245B43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7B61842" w14:textId="77777777" w:rsidTr="00AD2EE3">
        <w:tc>
          <w:tcPr>
            <w:tcW w:w="1160" w:type="pct"/>
            <w:tcBorders>
              <w:left w:val="nil"/>
              <w:right w:val="nil"/>
            </w:tcBorders>
            <w:vAlign w:val="center"/>
          </w:tcPr>
          <w:p w14:paraId="5658E487" w14:textId="7F7748F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ou&lt;/Author&gt;&lt;Year&gt;2017&lt;/Year&gt;&lt;RecNum&gt;352&lt;/RecNum&gt;&lt;DisplayText&gt;Zou et al. (2017)&lt;/DisplayText&gt;&lt;record&gt;&lt;rec-number&gt;352&lt;/rec-number&gt;&lt;foreign-keys&gt;&lt;key app="EN" db-id="s0sd9ts0o2ve93ev003xzwso92tv9rfaw0rx" timestamp="1565547072"&gt;352&lt;/key&gt;&lt;key app="ENWeb" db-id=""&gt;0&lt;/key&gt;&lt;/foreign-keys&gt;&lt;ref-type name="Journal Article"&gt;17&lt;/ref-type&gt;&lt;contributors&gt;&lt;authors&gt;&lt;author&gt;Zou, Bin&lt;/author&gt;&lt;author&gt;Chen, Jingwen&lt;/author&gt;&lt;author&gt;Zhai, Liang&lt;/author&gt;&lt;author&gt;Fang, Xin&lt;/author&gt;&lt;author&gt;Zheng, Zhong&lt;/author&gt;&lt;/authors&gt;&lt;/contributors&gt;&lt;titles&gt;&lt;title&gt;Satellite Based Mapping of Ground PM2.5 Concentration Using Generalized Additive Modeling&lt;/title&gt;&lt;secondary-title&gt;Remote Sensing&lt;/secondary-title&gt;&lt;alt-title&gt;RS&lt;/alt-title&gt;&lt;/titles&gt;&lt;periodical&gt;&lt;full-title&gt;Remote Sensing&lt;/full-title&gt;&lt;abbr-1&gt;Remote Sensing&lt;/abbr-1&gt;&lt;/periodical&gt;&lt;volume&gt;9&lt;/volume&gt;&lt;number&gt;1&lt;/number&gt;&lt;keywords&gt;&lt;keyword&gt;satellite mapping&lt;/keyword&gt;&lt;keyword&gt;air pollution&lt;/keyword&gt;&lt;keyword&gt;GAM&lt;/keyword&gt;&lt;keyword&gt;LUR&lt;/keyword&gt;&lt;keyword&gt;AOD&lt;/keyword&gt;&lt;/keywords&gt;&lt;dates&gt;&lt;year&gt;2017&lt;/year&gt;&lt;/dates&gt;&lt;isbn&gt;2072-4292&lt;/isbn&gt;&lt;urls&gt;&lt;/urls&gt;&lt;electronic-resource-num&gt;10.3390/rs901000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ou et al. (2017)</w:t>
            </w:r>
            <w:r>
              <w:rPr>
                <w:rFonts w:eastAsia="Malgun Gothic" w:cs="Times New Roman"/>
                <w:color w:val="000000"/>
                <w:sz w:val="22"/>
              </w:rPr>
              <w:fldChar w:fldCharType="end"/>
            </w:r>
          </w:p>
        </w:tc>
        <w:tc>
          <w:tcPr>
            <w:tcW w:w="517" w:type="pct"/>
            <w:tcBorders>
              <w:left w:val="nil"/>
              <w:right w:val="nil"/>
            </w:tcBorders>
            <w:vAlign w:val="center"/>
          </w:tcPr>
          <w:p w14:paraId="6644638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8AB9C4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A96D59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w:t>
            </w:r>
          </w:p>
        </w:tc>
        <w:tc>
          <w:tcPr>
            <w:tcW w:w="1718" w:type="pct"/>
            <w:tcBorders>
              <w:left w:val="nil"/>
              <w:right w:val="nil"/>
            </w:tcBorders>
            <w:vAlign w:val="center"/>
          </w:tcPr>
          <w:p w14:paraId="278BCEA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78-0.90 (seasonally)</w:t>
            </w:r>
          </w:p>
        </w:tc>
        <w:tc>
          <w:tcPr>
            <w:tcW w:w="283" w:type="pct"/>
            <w:tcBorders>
              <w:left w:val="nil"/>
              <w:right w:val="nil"/>
            </w:tcBorders>
            <w:vAlign w:val="center"/>
          </w:tcPr>
          <w:p w14:paraId="3982BDBF" w14:textId="671E6E0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6A458B0" w14:textId="77777777" w:rsidTr="00AD2EE3">
        <w:tc>
          <w:tcPr>
            <w:tcW w:w="1160" w:type="pct"/>
            <w:tcBorders>
              <w:left w:val="nil"/>
              <w:right w:val="nil"/>
            </w:tcBorders>
            <w:vAlign w:val="center"/>
          </w:tcPr>
          <w:p w14:paraId="4FCD8DF1" w14:textId="1569F401"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Brokamp&lt;/Author&gt;&lt;Year&gt;2018&lt;/Year&gt;&lt;RecNum&gt;50&lt;/RecNum&gt;&lt;DisplayText&gt;Brokamp et al. (2018)&lt;/DisplayText&gt;&lt;record&gt;&lt;rec-number&gt;50&lt;/rec-number&gt;&lt;foreign-keys&gt;&lt;key app="EN" db-id="s0sd9ts0o2ve93ev003xzwso92tv9rfaw0rx" timestamp="1565546634"&gt;50&lt;/key&gt;&lt;key app="ENWeb" db-id=""&gt;0&lt;/key&gt;&lt;/foreign-keys&gt;&lt;ref-type name="Journal Article"&gt;17&lt;/ref-type&gt;&lt;contributors&gt;&lt;authors&gt;&lt;author&gt;Brokamp, Cole&lt;/author&gt;&lt;author&gt;Jandarov, Roman&lt;/author&gt;&lt;author&gt;Hossain, Monir&lt;/author&gt;&lt;author&gt;Ryan, Patrick&lt;/author&gt;&lt;/authors&gt;&lt;/contributors&gt;&lt;titles&gt;&lt;title&gt;Predicting Daily Urban Fine Particulate Matter Concentrations Using a Random Forest Model&lt;/title&gt;&lt;secondary-title&gt;Environmental Science &amp;amp; Technology&lt;/secondary-title&gt;&lt;alt-title&gt;EST&lt;/alt-title&gt;&lt;/titles&gt;&lt;periodical&gt;&lt;full-title&gt;Environmental Science &amp;amp; Technology&lt;/full-title&gt;&lt;abbr-1&gt;EST&lt;/abbr-1&gt;&lt;/periodical&gt;&lt;alt-periodical&gt;&lt;full-title&gt;Environmental Science &amp;amp; Technology&lt;/full-title&gt;&lt;abbr-1&gt;EST&lt;/abbr-1&gt;&lt;/alt-periodical&gt;&lt;pages&gt;4173-4179&lt;/pages&gt;&lt;volume&gt;52&lt;/volume&gt;&lt;number&gt;7&lt;/number&gt;&lt;keywords&gt;&lt;keyword&gt;RF&lt;/keyword&gt;&lt;keyword&gt;PM2.5&lt;/keyword&gt;&lt;/keywords&gt;&lt;dates&gt;&lt;year&gt;2018&lt;/year&gt;&lt;/dates&gt;&lt;isbn&gt;0013-936X&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Brokamp et al. (2018)</w:t>
            </w:r>
            <w:r>
              <w:rPr>
                <w:rFonts w:eastAsia="Malgun Gothic" w:cs="Times New Roman"/>
                <w:color w:val="000000"/>
                <w:sz w:val="22"/>
              </w:rPr>
              <w:fldChar w:fldCharType="end"/>
            </w:r>
          </w:p>
        </w:tc>
        <w:tc>
          <w:tcPr>
            <w:tcW w:w="517" w:type="pct"/>
            <w:tcBorders>
              <w:left w:val="nil"/>
              <w:right w:val="nil"/>
            </w:tcBorders>
            <w:vAlign w:val="center"/>
          </w:tcPr>
          <w:p w14:paraId="5EA18BC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767BB1F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2677A2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56C5AB7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91, RMSE = 2.22 (daily)</w:t>
            </w:r>
          </w:p>
        </w:tc>
        <w:tc>
          <w:tcPr>
            <w:tcW w:w="283" w:type="pct"/>
            <w:tcBorders>
              <w:left w:val="nil"/>
              <w:right w:val="nil"/>
            </w:tcBorders>
            <w:vAlign w:val="center"/>
          </w:tcPr>
          <w:p w14:paraId="784EEB43" w14:textId="156EEAAB"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DEBA58D" w14:textId="77777777" w:rsidTr="00AD2EE3">
        <w:tc>
          <w:tcPr>
            <w:tcW w:w="1160" w:type="pct"/>
            <w:tcBorders>
              <w:left w:val="nil"/>
              <w:right w:val="nil"/>
            </w:tcBorders>
            <w:vAlign w:val="center"/>
          </w:tcPr>
          <w:p w14:paraId="69EB086A" w14:textId="5D1FD530"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en&lt;/Author&gt;&lt;Year&gt;2018&lt;/Year&gt;&lt;RecNum&gt;55&lt;/RecNum&gt;&lt;DisplayText&gt;Chen, Li, et al. (2018)&lt;/DisplayText&gt;&lt;record&gt;&lt;rec-number&gt;55&lt;/rec-number&gt;&lt;foreign-keys&gt;&lt;key app="EN" db-id="s0sd9ts0o2ve93ev003xzwso92tv9rfaw0rx" timestamp="1565546642"&gt;55&lt;/key&gt;&lt;key app="ENWeb" db-id=""&gt;0&lt;/key&gt;&lt;/foreign-keys&gt;&lt;ref-type name="Journal Article"&gt;17&lt;/ref-type&gt;&lt;contributors&gt;&lt;authors&gt;&lt;author&gt;Chen, Gongbo&lt;/author&gt;&lt;author&gt;Li, Shanshan&lt;/author&gt;&lt;author&gt;Knibbs, Luke D&lt;/author&gt;&lt;author&gt;Hamm, NAS&lt;/author&gt;&lt;author&gt;Cao, Wei&lt;/author&gt;&lt;author&gt;Li, Tiantian&lt;/author&gt;&lt;author&gt;Guo, Jianping&lt;/author&gt;&lt;author&gt;Ren, Hongyan&lt;/author&gt;&lt;author&gt;Abramson, Michael J&lt;/author&gt;&lt;author&gt;Guo, Yuming&lt;/author&gt;&lt;/authors&gt;&lt;/contributors&gt;&lt;titles&gt;&lt;title&gt;A machine learning method to estimate PM2.5 concentrations across China with remote sensing, meteorological and land use information&lt;/title&gt;&lt;secondary-title&gt;Science of the Total Environment&lt;/secondary-title&gt;&lt;alt-title&gt;STE&lt;/alt-title&gt;&lt;/titles&gt;&lt;periodical&gt;&lt;full-title&gt;Science of the Total Environment&lt;/full-title&gt;&lt;abbr-1&gt;Science of The Total Environment&lt;/abbr-1&gt;&lt;/periodical&gt;&lt;alt-periodical&gt;&lt;full-title&gt;STE&lt;/full-title&gt;&lt;abbr-1&gt;STE&lt;/abbr-1&gt;&lt;/alt-periodical&gt;&lt;pages&gt;52-60&lt;/pages&gt;&lt;volume&gt;636&lt;/volume&gt;&lt;keywords&gt;&lt;keyword&gt;RF&lt;/keyword&gt;&lt;keyword&gt;PM2.5&lt;/keyword&gt;&lt;/keywords&gt;&lt;dates&gt;&lt;year&gt;2018&lt;/year&gt;&lt;/dates&gt;&lt;isbn&gt;0048-969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Chen, Li, et al. (2018)</w:t>
            </w:r>
            <w:r>
              <w:rPr>
                <w:rFonts w:eastAsia="Malgun Gothic" w:cs="Times New Roman"/>
                <w:color w:val="000000"/>
                <w:sz w:val="22"/>
              </w:rPr>
              <w:fldChar w:fldCharType="end"/>
            </w:r>
          </w:p>
        </w:tc>
        <w:tc>
          <w:tcPr>
            <w:tcW w:w="517" w:type="pct"/>
            <w:tcBorders>
              <w:left w:val="nil"/>
              <w:right w:val="nil"/>
            </w:tcBorders>
            <w:vAlign w:val="center"/>
          </w:tcPr>
          <w:p w14:paraId="61E3397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520BCA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3F17F5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52AF53C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3, RMSE = 18.0 (daily)</w:t>
            </w:r>
          </w:p>
        </w:tc>
        <w:tc>
          <w:tcPr>
            <w:tcW w:w="283" w:type="pct"/>
            <w:tcBorders>
              <w:left w:val="nil"/>
              <w:right w:val="nil"/>
            </w:tcBorders>
            <w:vAlign w:val="center"/>
          </w:tcPr>
          <w:p w14:paraId="2B2D8FA0" w14:textId="5B2D4E7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F7BA2AB" w14:textId="77777777" w:rsidTr="00AD2EE3">
        <w:tc>
          <w:tcPr>
            <w:tcW w:w="1160" w:type="pct"/>
            <w:tcBorders>
              <w:left w:val="nil"/>
              <w:right w:val="nil"/>
            </w:tcBorders>
            <w:vAlign w:val="center"/>
          </w:tcPr>
          <w:p w14:paraId="243ABD15" w14:textId="4FF6132A"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en&lt;/Author&gt;&lt;Year&gt;2018&lt;/Year&gt;&lt;RecNum&gt;61&lt;/RecNum&gt;&lt;DisplayText&gt;Chen, Zhang, et al. (2018)&lt;/DisplayText&gt;&lt;record&gt;&lt;rec-number&gt;61&lt;/rec-number&gt;&lt;foreign-keys&gt;&lt;key app="EN" db-id="s0sd9ts0o2ve93ev003xzwso92tv9rfaw0rx" timestamp="1565546650"&gt;61&lt;/key&gt;&lt;key app="ENWeb" db-id=""&gt;0&lt;/key&gt;&lt;/foreign-keys&gt;&lt;ref-type name="Journal Article"&gt;17&lt;/ref-type&gt;&lt;contributors&gt;&lt;authors&gt;&lt;author&gt;Chen, Zhao-Yue&lt;/author&gt;&lt;author&gt;Zhang, Tian-Hao&lt;/author&gt;&lt;author&gt;Zhang, Rong&lt;/author&gt;&lt;author&gt;Zhu, Zhong-Min&lt;/author&gt;&lt;author&gt;Ou, Chun-Quan&lt;/author&gt;&lt;author&gt;Guo, Yuming&lt;/author&gt;&lt;/authors&gt;&lt;/contributors&gt;&lt;titles&gt;&lt;title&gt;Estimating PM2.5 concentrations based on non-linear exposure-lag-response associations with aerosol optical depth and meteorological measures&lt;/title&gt;&lt;secondary-title&gt;Atmospheric Environment&lt;/secondary-title&gt;&lt;alt-title&gt;AE&lt;/alt-title&gt;&lt;/titles&gt;&lt;periodical&gt;&lt;full-title&gt;Atmospheric environment&lt;/full-title&gt;&lt;abbr-1&gt;Atmospheric environment&lt;/abbr-1&gt;&lt;/periodical&gt;&lt;pages&gt;30-37&lt;/pages&gt;&lt;volume&gt;173&lt;/volume&gt;&lt;keywords&gt;&lt;keyword&gt;Fine particulate matter&lt;/keyword&gt;&lt;keyword&gt;Aerosol optical depth&lt;/keyword&gt;&lt;keyword&gt;Non-linear exposure-lag-response&lt;/keyword&gt;&lt;keyword&gt;China&lt;/keyword&gt;&lt;/keywords&gt;&lt;dates&gt;&lt;year&gt;2018&lt;/year&gt;&lt;pub-dates&gt;&lt;date&gt;2018/01/01/&lt;/date&gt;&lt;/pub-dates&gt;&lt;/dates&gt;&lt;isbn&gt;1352-2310&lt;/isbn&gt;&lt;urls&gt;&lt;related-urls&gt;&lt;url&gt;http://www.sciencedirect.com/science/article/pii/S135223101730729X&lt;/url&gt;&lt;/related-urls&gt;&lt;/urls&gt;&lt;electronic-resource-num&gt;https://doi.org/10.1016/j.atmosenv.2017.10.05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en, Zhang, et al. (2018)</w:t>
            </w:r>
            <w:r>
              <w:rPr>
                <w:rFonts w:eastAsia="Malgun Gothic" w:cs="Times New Roman"/>
                <w:color w:val="000000"/>
                <w:sz w:val="22"/>
              </w:rPr>
              <w:fldChar w:fldCharType="end"/>
            </w:r>
          </w:p>
        </w:tc>
        <w:tc>
          <w:tcPr>
            <w:tcW w:w="517" w:type="pct"/>
            <w:tcBorders>
              <w:left w:val="nil"/>
              <w:right w:val="nil"/>
            </w:tcBorders>
            <w:vAlign w:val="center"/>
          </w:tcPr>
          <w:p w14:paraId="21DA5BF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107E8E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77FBB2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M</w:t>
            </w:r>
          </w:p>
        </w:tc>
        <w:tc>
          <w:tcPr>
            <w:tcW w:w="1718" w:type="pct"/>
            <w:tcBorders>
              <w:left w:val="nil"/>
              <w:right w:val="nil"/>
            </w:tcBorders>
            <w:vAlign w:val="center"/>
          </w:tcPr>
          <w:p w14:paraId="3A3B354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1 (daily)</w:t>
            </w:r>
          </w:p>
        </w:tc>
        <w:tc>
          <w:tcPr>
            <w:tcW w:w="283" w:type="pct"/>
            <w:tcBorders>
              <w:left w:val="nil"/>
              <w:right w:val="nil"/>
            </w:tcBorders>
            <w:vAlign w:val="center"/>
          </w:tcPr>
          <w:p w14:paraId="0C77155F" w14:textId="74288C89"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DAF43D4" w14:textId="77777777" w:rsidTr="00AD2EE3">
        <w:tc>
          <w:tcPr>
            <w:tcW w:w="1160" w:type="pct"/>
            <w:tcBorders>
              <w:left w:val="nil"/>
              <w:right w:val="nil"/>
            </w:tcBorders>
            <w:vAlign w:val="center"/>
          </w:tcPr>
          <w:p w14:paraId="551C6D0F" w14:textId="2C801B1E"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en&lt;/Author&gt;&lt;Year&gt;2018&lt;/Year&gt;&lt;RecNum&gt;56&lt;/RecNum&gt;&lt;DisplayText&gt;Chen, Knibbs, et al. (2018)&lt;/DisplayText&gt;&lt;record&gt;&lt;rec-number&gt;56&lt;/rec-number&gt;&lt;foreign-keys&gt;&lt;key app="EN" db-id="s0sd9ts0o2ve93ev003xzwso92tv9rfaw0rx" timestamp="1565546644"&gt;56&lt;/key&gt;&lt;key app="ENWeb" db-id=""&gt;0&lt;/key&gt;&lt;/foreign-keys&gt;&lt;ref-type name="Journal Article"&gt;17&lt;/ref-type&gt;&lt;contributors&gt;&lt;authors&gt;&lt;author&gt;Chen, Gongbo&lt;/author&gt;&lt;author&gt;Knibbs, Luke D.&lt;/author&gt;&lt;author&gt;Zhang, Wenyi&lt;/author&gt;&lt;author&gt;Li, Shanshan&lt;/author&gt;&lt;author&gt;Cao, Wei&lt;/author&gt;&lt;author&gt;Guo, Jianping&lt;/author&gt;&lt;author&gt;Ren, Hongyan&lt;/author&gt;&lt;author&gt;Wang, Boguang&lt;/author&gt;&lt;author&gt;Wang, Hao&lt;/author&gt;&lt;author&gt;Williams, Gail&lt;/author&gt;&lt;author&gt;Hamm, N. A. S.&lt;/author&gt;&lt;author&gt;Guo, Yuming&lt;/author&gt;&lt;/authors&gt;&lt;/contributors&gt;&lt;titles&gt;&lt;title&gt;Estimating spatiotemporal distribution of PM1 concentrations in China with satellite remote sensing, meteorology, and land use information&lt;/title&gt;&lt;secondary-title&gt;Environmental Pollution&lt;/secondary-title&gt;&lt;alt-title&gt;EP&lt;/alt-title&gt;&lt;/titles&gt;&lt;periodical&gt;&lt;full-title&gt;Environmental Pollution&lt;/full-title&gt;&lt;abbr-1&gt;Environmental Pollution&lt;/abbr-1&gt;&lt;/periodical&gt;&lt;pages&gt;1086-1094&lt;/pages&gt;&lt;volume&gt;233&lt;/volume&gt;&lt;keywords&gt;&lt;keyword&gt;PM&lt;/keyword&gt;&lt;keyword&gt;Aerosol optical depth&lt;/keyword&gt;&lt;keyword&gt;Meteorology&lt;/keyword&gt;&lt;keyword&gt;Land use&lt;/keyword&gt;&lt;keyword&gt;China&lt;/keyword&gt;&lt;/keywords&gt;&lt;dates&gt;&lt;year&gt;2018&lt;/year&gt;&lt;pub-dates&gt;&lt;date&gt;2018/02/01/&lt;/date&gt;&lt;/pub-dates&gt;&lt;/dates&gt;&lt;isbn&gt;0269-7491&lt;/isbn&gt;&lt;urls&gt;&lt;related-urls&gt;&lt;url&gt;http://www.sciencedirect.com/science/article/pii/S0269749117331731&lt;/url&gt;&lt;/related-urls&gt;&lt;/urls&gt;&lt;electronic-resource-num&gt;https://doi.org/10.1016/j.envpol.2017.10.01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en, Knibbs, et al. (2018)</w:t>
            </w:r>
            <w:r>
              <w:rPr>
                <w:rFonts w:eastAsia="Malgun Gothic" w:cs="Times New Roman"/>
                <w:color w:val="000000"/>
                <w:sz w:val="22"/>
              </w:rPr>
              <w:fldChar w:fldCharType="end"/>
            </w:r>
          </w:p>
        </w:tc>
        <w:tc>
          <w:tcPr>
            <w:tcW w:w="517" w:type="pct"/>
            <w:tcBorders>
              <w:left w:val="nil"/>
              <w:right w:val="nil"/>
            </w:tcBorders>
            <w:vAlign w:val="center"/>
          </w:tcPr>
          <w:p w14:paraId="53BDA86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DF2035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876A92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w:t>
            </w:r>
          </w:p>
        </w:tc>
        <w:tc>
          <w:tcPr>
            <w:tcW w:w="1718" w:type="pct"/>
            <w:tcBorders>
              <w:left w:val="nil"/>
              <w:right w:val="nil"/>
            </w:tcBorders>
            <w:vAlign w:val="center"/>
          </w:tcPr>
          <w:p w14:paraId="3B43E568" w14:textId="60D6BF0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59 (for daily)</w:t>
            </w:r>
          </w:p>
        </w:tc>
        <w:tc>
          <w:tcPr>
            <w:tcW w:w="283" w:type="pct"/>
            <w:tcBorders>
              <w:left w:val="nil"/>
              <w:right w:val="nil"/>
            </w:tcBorders>
            <w:vAlign w:val="center"/>
          </w:tcPr>
          <w:p w14:paraId="36C48F0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w:t>
            </w:r>
          </w:p>
        </w:tc>
      </w:tr>
      <w:tr w:rsidR="00AD2EE3" w:rsidRPr="006D7FB1" w14:paraId="05D25677" w14:textId="77777777" w:rsidTr="00AD2EE3">
        <w:tc>
          <w:tcPr>
            <w:tcW w:w="1160" w:type="pct"/>
            <w:tcBorders>
              <w:left w:val="nil"/>
              <w:right w:val="nil"/>
            </w:tcBorders>
            <w:vAlign w:val="center"/>
          </w:tcPr>
          <w:p w14:paraId="37C9D869" w14:textId="68169E2F"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de Hoogh&lt;/Author&gt;&lt;Year&gt;2018&lt;/Year&gt;&lt;RecNum&gt;76&lt;/RecNum&gt;&lt;DisplayText&gt;de Hoogh et al. (2018)&lt;/DisplayText&gt;&lt;record&gt;&lt;rec-number&gt;76&lt;/rec-number&gt;&lt;foreign-keys&gt;&lt;key app="EN" db-id="s0sd9ts0o2ve93ev003xzwso92tv9rfaw0rx" timestamp="1565546674"&gt;76&lt;/key&gt;&lt;key app="ENWeb" db-id=""&gt;0&lt;/key&gt;&lt;/foreign-keys&gt;&lt;ref-type name="Journal Article"&gt;17&lt;/ref-type&gt;&lt;contributors&gt;&lt;authors&gt;&lt;author&gt;de Hoogh, Kees&lt;/author&gt;&lt;author&gt;Héritier, Harris&lt;/author&gt;&lt;author&gt;Stafoggia, Massimo&lt;/author&gt;&lt;author&gt;Künzli, Nino&lt;/author&gt;&lt;author&gt;Kloog, Itai&lt;/author&gt;&lt;/authors&gt;&lt;/contributors&gt;&lt;titles&gt;&lt;title&gt;Modelling daily PM2.5 concentrations at high spatio-temporal resolution across Switzerland&lt;/title&gt;&lt;secondary-title&gt;Environmental Pollution&lt;/secondary-title&gt;&lt;alt-title&gt;EP&lt;/alt-title&gt;&lt;/titles&gt;&lt;periodical&gt;&lt;full-title&gt;Environmental Pollution&lt;/full-title&gt;&lt;abbr-1&gt;Environmental Pollution&lt;/abbr-1&gt;&lt;/periodical&gt;&lt;pages&gt;1147-1154&lt;/pages&gt;&lt;volume&gt;233&lt;/volume&gt;&lt;keywords&gt;&lt;keyword&gt;Fine particulate matter&lt;/keyword&gt;&lt;keyword&gt;Spatiotemporal models&lt;/keyword&gt;&lt;keyword&gt;Air pollution&lt;/keyword&gt;&lt;keyword&gt;Satellite&lt;/keyword&gt;&lt;keyword&gt;Exposure assessment&lt;/keyword&gt;&lt;/keywords&gt;&lt;dates&gt;&lt;year&gt;2018&lt;/year&gt;&lt;pub-dates&gt;&lt;date&gt;2018/02/01/&lt;/date&gt;&lt;/pub-dates&gt;&lt;/dates&gt;&lt;isbn&gt;0269-7491&lt;/isbn&gt;&lt;urls&gt;&lt;related-urls&gt;&lt;url&gt;http://www.sciencedirect.com/science/article/pii/S0269749117324557&lt;/url&gt;&lt;/related-urls&gt;&lt;/urls&gt;&lt;electronic-resource-num&gt;https://doi.org/10.1016/j.envpol.2017.10.02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de Hoogh et al. (2018)</w:t>
            </w:r>
            <w:r>
              <w:rPr>
                <w:rFonts w:eastAsia="Malgun Gothic" w:cs="Times New Roman"/>
                <w:color w:val="000000"/>
                <w:sz w:val="22"/>
              </w:rPr>
              <w:fldChar w:fldCharType="end"/>
            </w:r>
          </w:p>
        </w:tc>
        <w:tc>
          <w:tcPr>
            <w:tcW w:w="517" w:type="pct"/>
            <w:tcBorders>
              <w:left w:val="nil"/>
              <w:right w:val="nil"/>
            </w:tcBorders>
            <w:vAlign w:val="center"/>
          </w:tcPr>
          <w:p w14:paraId="2935B5C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Switzerland</w:t>
            </w:r>
          </w:p>
        </w:tc>
        <w:tc>
          <w:tcPr>
            <w:tcW w:w="694" w:type="pct"/>
            <w:tcBorders>
              <w:left w:val="nil"/>
              <w:right w:val="nil"/>
            </w:tcBorders>
            <w:vAlign w:val="center"/>
          </w:tcPr>
          <w:p w14:paraId="0C8C0132" w14:textId="048E11F9"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7216837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4-stage MEM-GAMM-SVR</w:t>
            </w:r>
          </w:p>
        </w:tc>
        <w:tc>
          <w:tcPr>
            <w:tcW w:w="1718" w:type="pct"/>
            <w:tcBorders>
              <w:left w:val="nil"/>
              <w:right w:val="nil"/>
            </w:tcBorders>
            <w:vAlign w:val="center"/>
          </w:tcPr>
          <w:p w14:paraId="64BEAE8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84-0.912, RMSE = 2.874-4.470 (daily)</w:t>
            </w:r>
            <w:r w:rsidRPr="002742BB">
              <w:rPr>
                <w:rFonts w:eastAsia="Malgun Gothic" w:cs="Times New Roman"/>
                <w:color w:val="000000"/>
                <w:sz w:val="22"/>
              </w:rPr>
              <w:b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42-0.816, 10CV-RMSE = 3.710-5.783 (daily)</w:t>
            </w:r>
          </w:p>
        </w:tc>
        <w:tc>
          <w:tcPr>
            <w:tcW w:w="283" w:type="pct"/>
            <w:tcBorders>
              <w:left w:val="nil"/>
              <w:right w:val="nil"/>
            </w:tcBorders>
            <w:vAlign w:val="center"/>
          </w:tcPr>
          <w:p w14:paraId="0239FE02" w14:textId="52A46B6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517568B" w14:textId="77777777" w:rsidTr="00AD2EE3">
        <w:tc>
          <w:tcPr>
            <w:tcW w:w="1160" w:type="pct"/>
            <w:tcBorders>
              <w:left w:val="nil"/>
              <w:right w:val="nil"/>
            </w:tcBorders>
            <w:vAlign w:val="center"/>
          </w:tcPr>
          <w:p w14:paraId="714BCE80" w14:textId="11142DC6"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Fu&lt;/Author&gt;&lt;Year&gt;2018&lt;/Year&gt;&lt;RecNum&gt;90&lt;/RecNum&gt;&lt;DisplayText&gt;Fu et al. (2018)&lt;/DisplayText&gt;&lt;record&gt;&lt;rec-number&gt;90&lt;/rec-number&gt;&lt;foreign-keys&gt;&lt;key app="EN" db-id="s0sd9ts0o2ve93ev003xzwso92tv9rfaw0rx" timestamp="1565546692"&gt;90&lt;/key&gt;&lt;key app="ENWeb" db-id=""&gt;0&lt;/key&gt;&lt;/foreign-keys&gt;&lt;ref-type name="Journal Article"&gt;17&lt;/ref-type&gt;&lt;contributors&gt;&lt;authors&gt;&lt;author&gt;Fu, D.&lt;/author&gt;&lt;author&gt;Xia, X.&lt;/author&gt;&lt;author&gt;Duan, M.&lt;/author&gt;&lt;author&gt;Zhang, X.&lt;/author&gt;&lt;author&gt;Li, X.&lt;/author&gt;&lt;author&gt;Wang, J.&lt;/author&gt;&lt;author&gt;Liu, J.&lt;/author&gt;&lt;/authors&gt;&lt;/contributors&gt;&lt;titles&gt;&lt;title&gt;Mapping nighttime PM2.5 from VIIRS DNB using a linear mixed-effect model&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214-222&lt;/pages&gt;&lt;volume&gt;178&lt;/volume&gt;&lt;keywords&gt;&lt;keyword&gt;VIIRS/DNB&lt;/keyword&gt;&lt;keyword&gt;Nighttime PM&lt;/keyword&gt;&lt;keyword&gt;Mixed effect model&lt;/keyword&gt;&lt;/keywords&gt;&lt;dates&gt;&lt;year&gt;2018&lt;/year&gt;&lt;pub-dates&gt;&lt;date&gt;2018/04/01/&lt;/date&gt;&lt;/pub-dates&gt;&lt;/dates&gt;&lt;isbn&gt;1352-2310&lt;/isbn&gt;&lt;urls&gt;&lt;related-urls&gt;&lt;url&gt;http://www.sciencedirect.com/science/article/pii/S1352231018300736&lt;/url&gt;&lt;/related-urls&gt;&lt;/urls&gt;&lt;electronic-resource-num&gt;https://doi.org/10.1016/j.atmosenv.2018.02.00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Fu et al. (2018)</w:t>
            </w:r>
            <w:r>
              <w:rPr>
                <w:rFonts w:eastAsia="Malgun Gothic" w:cs="Times New Roman"/>
                <w:color w:val="000000"/>
                <w:sz w:val="22"/>
              </w:rPr>
              <w:fldChar w:fldCharType="end"/>
            </w:r>
          </w:p>
        </w:tc>
        <w:tc>
          <w:tcPr>
            <w:tcW w:w="517" w:type="pct"/>
            <w:tcBorders>
              <w:left w:val="nil"/>
              <w:right w:val="nil"/>
            </w:tcBorders>
            <w:vAlign w:val="center"/>
          </w:tcPr>
          <w:p w14:paraId="561F52F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0ABF155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IIRS</w:t>
            </w:r>
          </w:p>
        </w:tc>
        <w:tc>
          <w:tcPr>
            <w:tcW w:w="628" w:type="pct"/>
            <w:tcBorders>
              <w:left w:val="nil"/>
              <w:right w:val="nil"/>
            </w:tcBorders>
            <w:vAlign w:val="center"/>
          </w:tcPr>
          <w:p w14:paraId="5FA2803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781EE253" w14:textId="77777777" w:rsidR="000D5C7F" w:rsidRPr="002742BB" w:rsidRDefault="000D5C7F" w:rsidP="000D5C7F">
            <w:pPr>
              <w:jc w:val="center"/>
              <w:rPr>
                <w:rFonts w:eastAsia="Malgun Gothic" w:cs="Times New Roman"/>
                <w:sz w:val="22"/>
              </w:rPr>
            </w:pPr>
            <w:r w:rsidRPr="002742BB">
              <w:rPr>
                <w:rFonts w:eastAsia="Malgun Gothic" w:cs="Times New Roman"/>
                <w:sz w:val="22"/>
              </w:rPr>
              <w:t>CV-R</w:t>
            </w:r>
            <w:r w:rsidRPr="00222A59">
              <w:rPr>
                <w:rFonts w:eastAsia="Malgun Gothic" w:cs="Times New Roman"/>
                <w:sz w:val="22"/>
                <w:vertAlign w:val="superscript"/>
              </w:rPr>
              <w:t>2</w:t>
            </w:r>
            <w:r w:rsidRPr="002742BB">
              <w:rPr>
                <w:rFonts w:eastAsia="Malgun Gothic" w:cs="Times New Roman"/>
                <w:sz w:val="22"/>
              </w:rPr>
              <w:t xml:space="preserve"> =</w:t>
            </w:r>
            <w:r>
              <w:rPr>
                <w:rFonts w:eastAsia="Malgun Gothic" w:cs="Times New Roman"/>
                <w:sz w:val="22"/>
              </w:rPr>
              <w:t xml:space="preserve"> </w:t>
            </w:r>
            <w:r w:rsidRPr="002742BB">
              <w:rPr>
                <w:rFonts w:eastAsia="Malgun Gothic" w:cs="Times New Roman"/>
                <w:sz w:val="22"/>
              </w:rPr>
              <w:t>0.92 (daily)</w:t>
            </w:r>
          </w:p>
        </w:tc>
        <w:tc>
          <w:tcPr>
            <w:tcW w:w="283" w:type="pct"/>
            <w:tcBorders>
              <w:left w:val="nil"/>
              <w:right w:val="nil"/>
            </w:tcBorders>
            <w:vAlign w:val="center"/>
          </w:tcPr>
          <w:p w14:paraId="53DD8A81" w14:textId="08B8AC7B"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4AE7553" w14:textId="77777777" w:rsidTr="00AD2EE3">
        <w:tc>
          <w:tcPr>
            <w:tcW w:w="1160" w:type="pct"/>
            <w:tcBorders>
              <w:left w:val="nil"/>
              <w:right w:val="nil"/>
            </w:tcBorders>
            <w:vAlign w:val="center"/>
          </w:tcPr>
          <w:p w14:paraId="1B6010FA" w14:textId="1793003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ao&lt;/Author&gt;&lt;Year&gt;2018&lt;/Year&gt;&lt;RecNum&gt;91&lt;/RecNum&gt;&lt;DisplayText&gt;Gao et al. (2018)&lt;/DisplayText&gt;&lt;record&gt;&lt;rec-number&gt;91&lt;/rec-number&gt;&lt;foreign-keys&gt;&lt;key app="EN" db-id="s0sd9ts0o2ve93ev003xzwso92tv9rfaw0rx" timestamp="1565546693"&gt;91&lt;/key&gt;&lt;key app="ENWeb" db-id=""&gt;0&lt;/key&gt;&lt;/foreign-keys&gt;&lt;ref-type name="Journal Article"&gt;17&lt;/ref-type&gt;&lt;contributors&gt;&lt;authors&gt;&lt;author&gt;Gao, Chao&lt;/author&gt;&lt;author&gt;Zhang, Xuelei&lt;/author&gt;&lt;author&gt;Wang, Wenyong&lt;/author&gt;&lt;author&gt;Xiu, Aijun&lt;/author&gt;&lt;author&gt;Tong, Daniel Q.&lt;/author&gt;&lt;author&gt;Chen, Weiwei&lt;/author&gt;&lt;/authors&gt;&lt;/contributors&gt;&lt;titles&gt;&lt;title&gt;Spatiotemporal Distribution of Satellite-Retrieved Ground-Level PM2.5 and Near Real-Time Daily Retrieval Algorithm Development in Sichuan Basin, China&lt;/title&gt;&lt;secondary-title&gt;Atmosphere&lt;/secondary-title&gt;&lt;alt-title&gt;Atmosphere&lt;/alt-title&gt;&lt;/titles&gt;&lt;periodical&gt;&lt;full-title&gt;Atmosphere&lt;/full-title&gt;&lt;abbr-1&gt;Atmosphere&lt;/abbr-1&gt;&lt;/periodical&gt;&lt;alt-periodical&gt;&lt;full-title&gt;Atmosphere&lt;/full-title&gt;&lt;abbr-1&gt;Atmosphere&lt;/abbr-1&gt;&lt;/alt-periodical&gt;&lt;pages&gt;78&lt;/pages&gt;&lt;volume&gt;9&lt;/volume&gt;&lt;number&gt;2&lt;/number&gt;&lt;dates&gt;&lt;year&gt;2018&lt;/year&gt;&lt;/dates&gt;&lt;isbn&gt;2073-4433&lt;/isbn&gt;&lt;accession-num&gt;doi:10.3390/atmos9020078&lt;/accession-num&gt;&lt;urls&gt;&lt;related-urls&gt;&lt;url&gt;http://www.mdpi.com/2073-4433/9/2/78&lt;/url&gt;&lt;/related-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Gao et al. (2018)</w:t>
            </w:r>
            <w:r>
              <w:rPr>
                <w:rFonts w:eastAsia="Malgun Gothic" w:cs="Times New Roman"/>
                <w:color w:val="000000"/>
                <w:sz w:val="22"/>
              </w:rPr>
              <w:fldChar w:fldCharType="end"/>
            </w:r>
          </w:p>
        </w:tc>
        <w:tc>
          <w:tcPr>
            <w:tcW w:w="517" w:type="pct"/>
            <w:tcBorders>
              <w:left w:val="nil"/>
              <w:right w:val="nil"/>
            </w:tcBorders>
            <w:vAlign w:val="center"/>
          </w:tcPr>
          <w:p w14:paraId="4C4ADEE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F573C6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Own AOD based on MODIS</w:t>
            </w:r>
          </w:p>
        </w:tc>
        <w:tc>
          <w:tcPr>
            <w:tcW w:w="628" w:type="pct"/>
            <w:tcBorders>
              <w:left w:val="nil"/>
              <w:right w:val="nil"/>
            </w:tcBorders>
            <w:vAlign w:val="center"/>
          </w:tcPr>
          <w:p w14:paraId="00B63E5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ertical correction model</w:t>
            </w:r>
          </w:p>
        </w:tc>
        <w:tc>
          <w:tcPr>
            <w:tcW w:w="1718" w:type="pct"/>
            <w:tcBorders>
              <w:left w:val="nil"/>
              <w:right w:val="nil"/>
            </w:tcBorders>
            <w:vAlign w:val="center"/>
          </w:tcPr>
          <w:p w14:paraId="6A82B5DE" w14:textId="77777777" w:rsidR="000D5C7F" w:rsidRPr="002742BB" w:rsidRDefault="000D5C7F" w:rsidP="000D5C7F">
            <w:pPr>
              <w:jc w:val="center"/>
              <w:rPr>
                <w:rFonts w:eastAsia="Malgun Gothic" w:cs="Times New Roman"/>
                <w:sz w:val="22"/>
              </w:rPr>
            </w:pPr>
            <w:r w:rsidRPr="002742BB">
              <w:rPr>
                <w:rFonts w:eastAsia="Malgun Gothic" w:cs="Times New Roman"/>
                <w:sz w:val="22"/>
              </w:rPr>
              <w:t>R = 0.78 (daily)</w:t>
            </w:r>
          </w:p>
        </w:tc>
        <w:tc>
          <w:tcPr>
            <w:tcW w:w="283" w:type="pct"/>
            <w:tcBorders>
              <w:left w:val="nil"/>
              <w:right w:val="nil"/>
            </w:tcBorders>
            <w:vAlign w:val="center"/>
          </w:tcPr>
          <w:p w14:paraId="3388082D" w14:textId="2FBD934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6A4914C" w14:textId="77777777" w:rsidTr="00AD2EE3">
        <w:tc>
          <w:tcPr>
            <w:tcW w:w="1160" w:type="pct"/>
            <w:tcBorders>
              <w:left w:val="nil"/>
              <w:right w:val="nil"/>
            </w:tcBorders>
            <w:vAlign w:val="center"/>
          </w:tcPr>
          <w:p w14:paraId="33D7B5DD" w14:textId="5924EAF7"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eng&lt;/Author&gt;&lt;Year&gt;2018&lt;/Year&gt;&lt;RecNum&gt;494&lt;/RecNum&gt;&lt;DisplayText&gt;Geng, Murray, Tong, et al. (2018)&lt;/DisplayText&gt;&lt;record&gt;&lt;rec-number&gt;494&lt;/rec-number&gt;&lt;foreign-keys&gt;&lt;key app="EN" db-id="s0sd9ts0o2ve93ev003xzwso92tv9rfaw0rx" timestamp="1565708366"&gt;494&lt;/key&gt;&lt;/foreign-keys&gt;&lt;ref-type name="Journal Article"&gt;17&lt;/ref-type&gt;&lt;contributors&gt;&lt;authors&gt;&lt;author&gt;Geng, Guannan&lt;/author&gt;&lt;author&gt;Murray, Nancy L.&lt;/author&gt;&lt;author&gt;Tong, Daniel&lt;/author&gt;&lt;author&gt;Fu, Joshua S.&lt;/author&gt;&lt;author&gt;Hu, Xuefei&lt;/author&gt;&lt;author&gt;Lee, Pius&lt;/author&gt;&lt;author&gt;Meng, Xia&lt;/author&gt;&lt;author&gt;Chang, Howard H.&lt;/author&gt;&lt;author&gt;Liu, Yang&lt;/author&gt;&lt;/authors&gt;&lt;/contributors&gt;&lt;titles&gt;&lt;title&gt;Satellite-Based Daily PM2.5 Estimates During Fire Seasons in Colorado&lt;/title&gt;&lt;secondary-title&gt;Journal of Geophysical Research: Atmospheres&lt;/secondary-title&gt;&lt;/titles&gt;&lt;periodical&gt;&lt;full-title&gt;Journal of Geophysical Research: Atmospheres&lt;/full-title&gt;&lt;abbr-1&gt;JGRAtmos&lt;/abbr-1&gt;&lt;/periodical&gt;&lt;pages&gt;8159-8171&lt;/pages&gt;&lt;volume&gt;123&lt;/volume&gt;&lt;number&gt;15&lt;/number&gt;&lt;dates&gt;&lt;year&gt;2018&lt;/year&gt;&lt;pub-dates&gt;&lt;date&gt;2018/08/16&lt;/date&gt;&lt;/pub-dates&gt;&lt;/dates&gt;&lt;publisher&gt;John Wiley &amp;amp; Sons, Ltd&lt;/publisher&gt;&lt;isbn&gt;2169-897X&lt;/isbn&gt;&lt;urls&gt;&lt;related-urls&gt;&lt;url&gt;https://doi.org/10.1029/2018JD028573&lt;/url&gt;&lt;/related-urls&gt;&lt;/urls&gt;&lt;electronic-resource-num&gt;10.1029/2018JD028573&lt;/electronic-resource-num&gt;&lt;access-date&gt;2019/08/13&lt;/access-date&gt;&lt;/record&gt;&lt;/Cite&gt;&lt;/EndNote&gt;</w:instrText>
            </w:r>
            <w:r>
              <w:rPr>
                <w:rFonts w:eastAsia="Malgun Gothic" w:cs="Times New Roman"/>
                <w:color w:val="000000"/>
                <w:sz w:val="22"/>
              </w:rPr>
              <w:fldChar w:fldCharType="separate"/>
            </w:r>
            <w:r>
              <w:rPr>
                <w:rFonts w:eastAsia="Malgun Gothic" w:cs="Times New Roman"/>
                <w:noProof/>
                <w:color w:val="000000"/>
                <w:sz w:val="22"/>
              </w:rPr>
              <w:t>Geng, Murray, Tong, et al. (2018)</w:t>
            </w:r>
            <w:r>
              <w:rPr>
                <w:rFonts w:eastAsia="Malgun Gothic" w:cs="Times New Roman"/>
                <w:color w:val="000000"/>
                <w:sz w:val="22"/>
              </w:rPr>
              <w:fldChar w:fldCharType="end"/>
            </w:r>
          </w:p>
        </w:tc>
        <w:tc>
          <w:tcPr>
            <w:tcW w:w="517" w:type="pct"/>
            <w:tcBorders>
              <w:left w:val="nil"/>
              <w:right w:val="nil"/>
            </w:tcBorders>
            <w:vAlign w:val="center"/>
          </w:tcPr>
          <w:p w14:paraId="4B11CF2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05444976" w14:textId="1CC3371D"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27C2DBE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Bayesian ensemble model</w:t>
            </w:r>
          </w:p>
        </w:tc>
        <w:tc>
          <w:tcPr>
            <w:tcW w:w="1718" w:type="pct"/>
            <w:tcBorders>
              <w:left w:val="nil"/>
              <w:right w:val="nil"/>
            </w:tcBorders>
            <w:vAlign w:val="center"/>
          </w:tcPr>
          <w:p w14:paraId="797A206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66, RMSE = 2 (daily)</w:t>
            </w:r>
          </w:p>
        </w:tc>
        <w:tc>
          <w:tcPr>
            <w:tcW w:w="283" w:type="pct"/>
            <w:tcBorders>
              <w:left w:val="nil"/>
              <w:right w:val="nil"/>
            </w:tcBorders>
            <w:vAlign w:val="center"/>
          </w:tcPr>
          <w:p w14:paraId="5D3ADFB2" w14:textId="16C88F5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2207186" w14:textId="77777777" w:rsidTr="00AD2EE3">
        <w:tc>
          <w:tcPr>
            <w:tcW w:w="1160" w:type="pct"/>
            <w:tcBorders>
              <w:left w:val="nil"/>
              <w:right w:val="nil"/>
            </w:tcBorders>
            <w:vAlign w:val="center"/>
          </w:tcPr>
          <w:p w14:paraId="6266DE15" w14:textId="3D708F28"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eng&lt;/Author&gt;&lt;Year&gt;2018&lt;/Year&gt;&lt;RecNum&gt;96&lt;/RecNum&gt;&lt;DisplayText&gt;Geng, Murray, Chang, et al. (2018)&lt;/DisplayText&gt;&lt;record&gt;&lt;rec-number&gt;96&lt;/rec-number&gt;&lt;foreign-keys&gt;&lt;key app="EN" db-id="s0sd9ts0o2ve93ev003xzwso92tv9rfaw0rx" timestamp="1565546703"&gt;96&lt;/key&gt;&lt;key app="ENWeb" db-id=""&gt;0&lt;/key&gt;&lt;/foreign-keys&gt;&lt;ref-type name="Journal Article"&gt;17&lt;/ref-type&gt;&lt;contributors&gt;&lt;authors&gt;&lt;author&gt;Geng, Guannan&lt;/author&gt;&lt;author&gt;Murray, Nancy L.&lt;/author&gt;&lt;author&gt;Chang, Howard H.&lt;/author&gt;&lt;author&gt;Liu, Yang&lt;/author&gt;&lt;/authors&gt;&lt;/contributors&gt;&lt;titles&gt;&lt;title&gt;The sensitivity of satellite-based PM2.5 estimates to its inputs: Implications to model development in data-poor regions&lt;/title&gt;&lt;secondary-title&gt;Environment International&lt;/secondary-title&gt;&lt;alt-title&gt;EI&lt;/alt-title&gt;&lt;/titles&gt;&lt;periodical&gt;&lt;full-title&gt;Environment International&lt;/full-title&gt;&lt;/periodical&gt;&lt;pages&gt;550-560&lt;/pages&gt;&lt;volume&gt;121&lt;/volume&gt;&lt;keywords&gt;&lt;keyword&gt;Bayesian ensemble model&lt;/keyword&gt;&lt;keyword&gt;Fine particulate matter&lt;/keyword&gt;&lt;keyword&gt;Exposure assessment&lt;/keyword&gt;&lt;keyword&gt;Statistical model&lt;/keyword&gt;&lt;keyword&gt;Satellite remote sensing&lt;/keyword&gt;&lt;/keywords&gt;&lt;dates&gt;&lt;year&gt;2018&lt;/year&gt;&lt;pub-dates&gt;&lt;date&gt;2018/12/01/&lt;/date&gt;&lt;/pub-dates&gt;&lt;/dates&gt;&lt;isbn&gt;0160-4120&lt;/isbn&gt;&lt;urls&gt;&lt;related-urls&gt;&lt;url&gt;http://www.sciencedirect.com/science/article/pii/S0160412018316659&lt;/url&gt;&lt;/related-urls&gt;&lt;/urls&gt;&lt;electronic-resource-num&gt;https://doi.org/10.1016/j.envint.2018.09.05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eng, Murray, Chang, et al. (2018)</w:t>
            </w:r>
            <w:r>
              <w:rPr>
                <w:rFonts w:eastAsia="Malgun Gothic" w:cs="Times New Roman"/>
                <w:color w:val="000000"/>
                <w:sz w:val="22"/>
              </w:rPr>
              <w:fldChar w:fldCharType="end"/>
            </w:r>
          </w:p>
        </w:tc>
        <w:tc>
          <w:tcPr>
            <w:tcW w:w="517" w:type="pct"/>
            <w:tcBorders>
              <w:left w:val="nil"/>
              <w:right w:val="nil"/>
            </w:tcBorders>
            <w:vAlign w:val="center"/>
          </w:tcPr>
          <w:p w14:paraId="2B24483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29F2F664" w14:textId="082621D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68E32BB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2-stage Bayesian ensemble</w:t>
            </w:r>
          </w:p>
        </w:tc>
        <w:tc>
          <w:tcPr>
            <w:tcW w:w="1718" w:type="pct"/>
            <w:tcBorders>
              <w:left w:val="nil"/>
              <w:right w:val="nil"/>
            </w:tcBorders>
            <w:vAlign w:val="center"/>
          </w:tcPr>
          <w:p w14:paraId="6E1055E7" w14:textId="77777777" w:rsidR="000D5C7F" w:rsidRPr="002742BB" w:rsidRDefault="000D5C7F" w:rsidP="000D5C7F">
            <w:pPr>
              <w:jc w:val="center"/>
              <w:rPr>
                <w:rFonts w:eastAsia="Malgun Gothic" w:cs="Times New Roman"/>
                <w:sz w:val="22"/>
              </w:rPr>
            </w:pPr>
            <w:r w:rsidRPr="002742BB">
              <w:rPr>
                <w:rFonts w:eastAsia="Malgun Gothic" w:cs="Times New Roman"/>
                <w:sz w:val="22"/>
              </w:rPr>
              <w:t>10CV-R</w:t>
            </w:r>
            <w:r w:rsidRPr="00222A59">
              <w:rPr>
                <w:rFonts w:eastAsia="Malgun Gothic" w:cs="Times New Roman"/>
                <w:sz w:val="22"/>
                <w:vertAlign w:val="superscript"/>
              </w:rPr>
              <w:t>2</w:t>
            </w:r>
            <w:r w:rsidRPr="002742BB">
              <w:rPr>
                <w:rFonts w:eastAsia="Malgun Gothic" w:cs="Times New Roman"/>
                <w:sz w:val="22"/>
              </w:rPr>
              <w:t xml:space="preserve"> = 0.82, RMSE = 3.01 (daily)</w:t>
            </w:r>
          </w:p>
        </w:tc>
        <w:tc>
          <w:tcPr>
            <w:tcW w:w="283" w:type="pct"/>
            <w:tcBorders>
              <w:left w:val="nil"/>
              <w:right w:val="nil"/>
            </w:tcBorders>
            <w:vAlign w:val="center"/>
          </w:tcPr>
          <w:p w14:paraId="03BC83FF" w14:textId="272F05E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2303A2D" w14:textId="77777777" w:rsidTr="00AD2EE3">
        <w:tc>
          <w:tcPr>
            <w:tcW w:w="1160" w:type="pct"/>
            <w:tcBorders>
              <w:left w:val="nil"/>
              <w:right w:val="nil"/>
            </w:tcBorders>
            <w:vAlign w:val="center"/>
          </w:tcPr>
          <w:p w14:paraId="61B0221B" w14:textId="1A2DE823"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an&lt;/Author&gt;&lt;Year&gt;2018&lt;/Year&gt;&lt;RecNum&gt;429&lt;/RecNum&gt;&lt;DisplayText&gt;Han et al. (2018)&lt;/DisplayText&gt;&lt;record&gt;&lt;rec-number&gt;429&lt;/rec-number&gt;&lt;foreign-keys&gt;&lt;key app="EN" db-id="s0sd9ts0o2ve93ev003xzwso92tv9rfaw0rx" timestamp="1565600910"&gt;429&lt;/key&gt;&lt;/foreign-keys&gt;&lt;ref-type name="Journal Article"&gt;17&lt;/ref-type&gt;&lt;contributors&gt;&lt;authors&gt;&lt;author&gt;Han, Weihong&lt;/author&gt;&lt;author&gt;Tong, Ling&lt;/author&gt;&lt;author&gt;Chen, Yunping&lt;/author&gt;&lt;author&gt;Li, Runkui&lt;/author&gt;&lt;author&gt;Yan, Beizhan&lt;/author&gt;&lt;author&gt;Liu, Xue&lt;/author&gt;&lt;/authors&gt;&lt;/contributors&gt;&lt;titles&gt;&lt;title&gt;Estimation of High-Resolution Daily Ground-Level PM2.5 Concentration in Beijing 2013–2017 Using 1 km MAIAC AOT Data&lt;/title&gt;&lt;secondary-title&gt;Applied Sciences&lt;/secondary-title&gt;&lt;alt-title&gt;AS&lt;/alt-title&gt;&lt;/titles&gt;&lt;periodical&gt;&lt;full-title&gt;Applied Sciences&lt;/full-title&gt;&lt;/periodical&gt;&lt;volume&gt;8&lt;/volume&gt;&lt;number&gt;12&lt;/number&gt;&lt;keywords&gt;&lt;keyword&gt;urban pollution&lt;/keyword&gt;&lt;keyword&gt;remote sensing&lt;/keyword&gt;&lt;keyword&gt;PM2.5&lt;/keyword&gt;&lt;keyword&gt;AOT&lt;/keyword&gt;&lt;/keywords&gt;&lt;dates&gt;&lt;year&gt;2018&lt;/year&gt;&lt;/dates&gt;&lt;isbn&gt;2076-3417&lt;/isbn&gt;&lt;urls&gt;&lt;/urls&gt;&lt;electronic-resource-num&gt;10.3390/app812262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an et al. (2018)</w:t>
            </w:r>
            <w:r>
              <w:rPr>
                <w:rFonts w:eastAsia="Malgun Gothic" w:cs="Times New Roman"/>
                <w:color w:val="000000"/>
                <w:sz w:val="22"/>
              </w:rPr>
              <w:fldChar w:fldCharType="end"/>
            </w:r>
          </w:p>
        </w:tc>
        <w:tc>
          <w:tcPr>
            <w:tcW w:w="517" w:type="pct"/>
            <w:tcBorders>
              <w:left w:val="nil"/>
              <w:right w:val="nil"/>
            </w:tcBorders>
            <w:vAlign w:val="center"/>
          </w:tcPr>
          <w:p w14:paraId="0E99FEB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4CE3967" w14:textId="4F925A1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367D0CB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765DC2A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7-0.93 (daily)</w:t>
            </w:r>
          </w:p>
        </w:tc>
        <w:tc>
          <w:tcPr>
            <w:tcW w:w="283" w:type="pct"/>
            <w:tcBorders>
              <w:left w:val="nil"/>
              <w:right w:val="nil"/>
            </w:tcBorders>
            <w:vAlign w:val="center"/>
          </w:tcPr>
          <w:p w14:paraId="0602BD99" w14:textId="5202ED0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894F59F" w14:textId="77777777" w:rsidTr="00AD2EE3">
        <w:tc>
          <w:tcPr>
            <w:tcW w:w="1160" w:type="pct"/>
            <w:tcBorders>
              <w:left w:val="nil"/>
              <w:right w:val="nil"/>
            </w:tcBorders>
            <w:vAlign w:val="center"/>
          </w:tcPr>
          <w:p w14:paraId="7F348E89" w14:textId="0A82C139"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e&lt;/Author&gt;&lt;Year&gt;2018&lt;/Year&gt;&lt;RecNum&gt;120&lt;/RecNum&gt;&lt;DisplayText&gt;He and Huang (2018b)&lt;/DisplayText&gt;&lt;record&gt;&lt;rec-number&gt;120&lt;/rec-number&gt;&lt;foreign-keys&gt;&lt;key app="EN" db-id="s0sd9ts0o2ve93ev003xzwso92tv9rfaw0rx" timestamp="1565546735"&gt;120&lt;/key&gt;&lt;key app="ENWeb" db-id=""&gt;0&lt;/key&gt;&lt;/foreign-keys&gt;&lt;ref-type name="Journal Article"&gt;17&lt;/ref-type&gt;&lt;contributors&gt;&lt;authors&gt;&lt;author&gt;He, Qingqing&lt;/author&gt;&lt;author&gt;Huang, Bo&lt;/author&gt;&lt;/authors&gt;&lt;/contributors&gt;&lt;titles&gt;&lt;title&gt;Satellite-based mapping of daily high-resolution ground PM 2.5 in China via space-time regression modeling&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72-83&lt;/pages&gt;&lt;volume&gt;206&lt;/volume&gt;&lt;keywords&gt;&lt;keyword&gt;MODIS AOD&lt;/keyword&gt;&lt;/keywords&gt;&lt;dates&gt;&lt;year&gt;2018&lt;/year&gt;&lt;/dates&gt;&lt;isbn&gt;0034-4257&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He and Huang (2018b)</w:t>
            </w:r>
            <w:r>
              <w:rPr>
                <w:rFonts w:eastAsia="Malgun Gothic" w:cs="Times New Roman"/>
                <w:color w:val="000000"/>
                <w:sz w:val="22"/>
              </w:rPr>
              <w:fldChar w:fldCharType="end"/>
            </w:r>
          </w:p>
        </w:tc>
        <w:tc>
          <w:tcPr>
            <w:tcW w:w="517" w:type="pct"/>
            <w:tcBorders>
              <w:left w:val="nil"/>
              <w:right w:val="nil"/>
            </w:tcBorders>
            <w:vAlign w:val="center"/>
          </w:tcPr>
          <w:p w14:paraId="0E24FAF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BBD539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693C8A9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529EA32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0, RMSE = 18 (daily)</w:t>
            </w:r>
          </w:p>
        </w:tc>
        <w:tc>
          <w:tcPr>
            <w:tcW w:w="283" w:type="pct"/>
            <w:tcBorders>
              <w:left w:val="nil"/>
              <w:right w:val="nil"/>
            </w:tcBorders>
            <w:vAlign w:val="center"/>
          </w:tcPr>
          <w:p w14:paraId="2AE6854F" w14:textId="554AF0AA"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B41F317" w14:textId="77777777" w:rsidTr="00AD2EE3">
        <w:tc>
          <w:tcPr>
            <w:tcW w:w="1160" w:type="pct"/>
            <w:tcBorders>
              <w:left w:val="nil"/>
              <w:right w:val="nil"/>
            </w:tcBorders>
            <w:vAlign w:val="center"/>
          </w:tcPr>
          <w:p w14:paraId="06868D54" w14:textId="17254BB4" w:rsidR="000D5C7F" w:rsidRPr="00186C2D"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e&lt;/Author&gt;&lt;Year&gt;2018&lt;/Year&gt;&lt;RecNum&gt;513&lt;/RecNum&gt;&lt;DisplayText&gt;He and Huang (2018a)&lt;/DisplayText&gt;&lt;record&gt;&lt;rec-number&gt;513&lt;/rec-number&gt;&lt;foreign-keys&gt;&lt;key app="EN" db-id="s0sd9ts0o2ve93ev003xzwso92tv9rfaw0rx" timestamp="1565852253"&gt;513&lt;/key&gt;&lt;/foreign-keys&gt;&lt;ref-type name="Journal Article"&gt;17&lt;/ref-type&gt;&lt;contributors&gt;&lt;authors&gt;&lt;author&gt;He, Qingqing&lt;/author&gt;&lt;author&gt;Huang, Bo&lt;/author&gt;&lt;/authors&gt;&lt;/contributors&gt;&lt;titles&gt;&lt;title&gt;Satellite-based high-resolution PM2.5 estimation over the Beijing-Tianjin-Hebei region of China using an improved geographically and temporally weighted regression model&lt;/title&gt;&lt;secondary-title&gt;Environmental Pollution&lt;/secondary-title&gt;&lt;/titles&gt;&lt;periodical&gt;&lt;full-title&gt;Environmental Pollution&lt;/full-title&gt;&lt;abbr-1&gt;Environmental Pollution&lt;/abbr-1&gt;&lt;/periodical&gt;&lt;pages&gt;1027-1037&lt;/pages&gt;&lt;volume&gt;236&lt;/volume&gt;&lt;keywords&gt;&lt;keyword&gt;PM&lt;/keyword&gt;&lt;keyword&gt;AOD&lt;/keyword&gt;&lt;keyword&gt;MODIS&lt;/keyword&gt;&lt;keyword&gt;Spatiotemporal modeling&lt;/keyword&gt;&lt;keyword&gt;Beijing-Tianjin-Hebei region&lt;/keyword&gt;&lt;/keywords&gt;&lt;dates&gt;&lt;year&gt;2018&lt;/year&gt;&lt;pub-dates&gt;&lt;date&gt;2018/05/01/&lt;/date&gt;&lt;/pub-dates&gt;&lt;/dates&gt;&lt;isbn&gt;0269-7491&lt;/isbn&gt;&lt;urls&gt;&lt;related-urls&gt;&lt;url&gt;http://www.sciencedirect.com/science/article/pii/S0269749117324946&lt;/url&gt;&lt;/related-urls&gt;&lt;/urls&gt;&lt;electronic-resource-num&gt;https://doi.org/10.1016/j.envpol.2018.01.053&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e and Huang (2018a)</w:t>
            </w:r>
            <w:r>
              <w:rPr>
                <w:rFonts w:eastAsia="Malgun Gothic" w:cs="Times New Roman"/>
                <w:color w:val="000000"/>
                <w:sz w:val="22"/>
              </w:rPr>
              <w:fldChar w:fldCharType="end"/>
            </w:r>
          </w:p>
        </w:tc>
        <w:tc>
          <w:tcPr>
            <w:tcW w:w="517" w:type="pct"/>
            <w:tcBorders>
              <w:left w:val="nil"/>
              <w:right w:val="nil"/>
            </w:tcBorders>
            <w:vAlign w:val="center"/>
          </w:tcPr>
          <w:p w14:paraId="5E380D76" w14:textId="5D9BD1D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7694036" w14:textId="3DCD870F"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BD11104" w14:textId="10C32A8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 i-GTWR</w:t>
            </w:r>
          </w:p>
        </w:tc>
        <w:tc>
          <w:tcPr>
            <w:tcW w:w="1718" w:type="pct"/>
            <w:tcBorders>
              <w:left w:val="nil"/>
              <w:right w:val="nil"/>
            </w:tcBorders>
            <w:vAlign w:val="center"/>
          </w:tcPr>
          <w:p w14:paraId="6E867F2C" w14:textId="2A4291D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2</w:t>
            </w:r>
            <w:r w:rsidRPr="002742BB">
              <w:rPr>
                <w:rFonts w:eastAsia="Malgun Gothic" w:cs="Times New Roman"/>
                <w:color w:val="000000"/>
                <w:sz w:val="22"/>
              </w:rPr>
              <w:br/>
              <w:t>i-GTWR: 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46(daily)</w:t>
            </w:r>
          </w:p>
        </w:tc>
        <w:tc>
          <w:tcPr>
            <w:tcW w:w="283" w:type="pct"/>
            <w:tcBorders>
              <w:left w:val="nil"/>
              <w:right w:val="nil"/>
            </w:tcBorders>
            <w:vAlign w:val="center"/>
          </w:tcPr>
          <w:p w14:paraId="38C9A815" w14:textId="56E101E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A54725D" w14:textId="77777777" w:rsidTr="00AD2EE3">
        <w:tc>
          <w:tcPr>
            <w:tcW w:w="1160" w:type="pct"/>
            <w:tcBorders>
              <w:left w:val="nil"/>
              <w:right w:val="nil"/>
            </w:tcBorders>
            <w:vAlign w:val="center"/>
          </w:tcPr>
          <w:p w14:paraId="359FD15E" w14:textId="2AD9593D"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ang&lt;/Author&gt;&lt;Year&gt;2018&lt;/Year&gt;&lt;RecNum&gt;129&lt;/RecNum&gt;&lt;DisplayText&gt;Huang et al. (2018)&lt;/DisplayText&gt;&lt;record&gt;&lt;rec-number&gt;129&lt;/rec-number&gt;&lt;foreign-keys&gt;&lt;key app="EN" db-id="s0sd9ts0o2ve93ev003xzwso92tv9rfaw0rx" timestamp="1565546750"&gt;129&lt;/key&gt;&lt;key app="ENWeb" db-id=""&gt;0&lt;/key&gt;&lt;/foreign-keys&gt;&lt;ref-type name="Journal Article"&gt;17&lt;/ref-type&gt;&lt;contributors&gt;&lt;authors&gt;&lt;author&gt;Huang, Keyong&lt;/author&gt;&lt;author&gt;Xiao, Qingyang&lt;/author&gt;&lt;author&gt;Meng, Xia&lt;/author&gt;&lt;author&gt;Geng, Guannan&lt;/author&gt;&lt;author&gt;Wang, Yujie&lt;/author&gt;&lt;author&gt;Lyapustin, Alexei&lt;/author&gt;&lt;author&gt;Gu, Dongfeng&lt;/author&gt;&lt;author&gt;Liu, Yang&lt;/author&gt;&lt;/authors&gt;&lt;/contributors&gt;&lt;titles&gt;&lt;title&gt;Predicting monthly high-resolution PM2.5 concentrations with random forest model in the North China Plain&lt;/title&gt;&lt;secondary-title&gt;Environmental Pollution&lt;/secondary-title&gt;&lt;alt-title&gt;EP&lt;/alt-title&gt;&lt;/titles&gt;&lt;periodical&gt;&lt;full-title&gt;Environmental Pollution&lt;/full-title&gt;&lt;abbr-1&gt;Environmental Pollution&lt;/abbr-1&gt;&lt;/periodical&gt;&lt;pages&gt;675-683&lt;/pages&gt;&lt;volume&gt;242&lt;/volume&gt;&lt;keywords&gt;&lt;keyword&gt;PM&lt;/keyword&gt;&lt;keyword&gt;MAIAC AOD&lt;/keyword&gt;&lt;keyword&gt;Machine learning&lt;/keyword&gt;&lt;keyword&gt;North China Plain&lt;/keyword&gt;&lt;/keywords&gt;&lt;dates&gt;&lt;year&gt;2018&lt;/year&gt;&lt;pub-dates&gt;&lt;date&gt;2018/11/01/&lt;/date&gt;&lt;/pub-dates&gt;&lt;/dates&gt;&lt;isbn&gt;0269-7491&lt;/isbn&gt;&lt;urls&gt;&lt;related-urls&gt;&lt;url&gt;http://www.sciencedirect.com/science/article/pii/S0269749118319997&lt;/url&gt;&lt;/related-urls&gt;&lt;/urls&gt;&lt;electronic-resource-num&gt;https://doi.org/10.1016/j.envpol.2018.07.01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uang et al. (2018)</w:t>
            </w:r>
            <w:r>
              <w:rPr>
                <w:rFonts w:eastAsia="Malgun Gothic" w:cs="Times New Roman"/>
                <w:color w:val="000000"/>
                <w:sz w:val="22"/>
              </w:rPr>
              <w:fldChar w:fldCharType="end"/>
            </w:r>
          </w:p>
        </w:tc>
        <w:tc>
          <w:tcPr>
            <w:tcW w:w="517" w:type="pct"/>
            <w:tcBorders>
              <w:left w:val="nil"/>
              <w:right w:val="nil"/>
            </w:tcBorders>
            <w:vAlign w:val="center"/>
          </w:tcPr>
          <w:p w14:paraId="7AA2430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DF352B1" w14:textId="02FF6B4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3AB82BA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466EF62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88 (monthly)</w:t>
            </w:r>
          </w:p>
        </w:tc>
        <w:tc>
          <w:tcPr>
            <w:tcW w:w="283" w:type="pct"/>
            <w:tcBorders>
              <w:left w:val="nil"/>
              <w:right w:val="nil"/>
            </w:tcBorders>
            <w:vAlign w:val="center"/>
          </w:tcPr>
          <w:p w14:paraId="29E67CF4" w14:textId="36FF978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42CD164" w14:textId="77777777" w:rsidTr="00AD2EE3">
        <w:tc>
          <w:tcPr>
            <w:tcW w:w="1160" w:type="pct"/>
            <w:tcBorders>
              <w:left w:val="nil"/>
              <w:right w:val="nil"/>
            </w:tcBorders>
            <w:vAlign w:val="center"/>
          </w:tcPr>
          <w:p w14:paraId="02082876" w14:textId="70F27C6D"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Jiang&lt;/Author&gt;&lt;Year&gt;2018&lt;/Year&gt;&lt;RecNum&gt;139&lt;/RecNum&gt;&lt;DisplayText&gt;Jiang and Christakos (2018)&lt;/DisplayText&gt;&lt;record&gt;&lt;rec-number&gt;139&lt;/rec-number&gt;&lt;foreign-keys&gt;&lt;key app="EN" db-id="s0sd9ts0o2ve93ev003xzwso92tv9rfaw0rx" timestamp="1565546768"&gt;139&lt;/key&gt;&lt;key app="ENWeb" db-id=""&gt;0&lt;/key&gt;&lt;/foreign-keys&gt;&lt;ref-type name="Journal Article"&gt;17&lt;/ref-type&gt;&lt;contributors&gt;&lt;authors&gt;&lt;author&gt;Jiang, Qutu&lt;/author&gt;&lt;author&gt;Christakos, George&lt;/author&gt;&lt;/authors&gt;&lt;/contributors&gt;&lt;titles&gt;&lt;title&gt;Space-time mapping of ground-level PM2.5 and NO2 concentrations in heavily polluted northern China during winter using the Bayesian maximum entropy technique with satellite data&lt;/title&gt;&lt;secondary-title&gt;Air Quality, Atmosphere &amp;amp; Health&lt;/secondary-title&gt;&lt;alt-title&gt;AQAH&lt;/alt-title&gt;&lt;/titles&gt;&lt;periodical&gt;&lt;full-title&gt;Air Quality, Atmosphere &amp;amp; Health&lt;/full-title&gt;&lt;abbr-1&gt;Air Quality, Atmosphere &amp;amp; Health&lt;/abbr-1&gt;&lt;/periodical&gt;&lt;pages&gt;23-33&lt;/pages&gt;&lt;volume&gt;11&lt;/volume&gt;&lt;number&gt;1&lt;/number&gt;&lt;keywords&gt;&lt;keyword&gt;MODIS AOD&lt;/keyword&gt;&lt;keyword&gt;OMI NO2&lt;/keyword&gt;&lt;keyword&gt;PM2.5&lt;/keyword&gt;&lt;keyword&gt;NO2&lt;/keyword&gt;&lt;keyword&gt;KNN&lt;/keyword&gt;&lt;keyword&gt;DT&lt;/keyword&gt;&lt;keyword&gt;RF&lt;/keyword&gt;&lt;keyword&gt;SVM&lt;/keyword&gt;&lt;keyword&gt;Gradient boosting&lt;/keyword&gt;&lt;keyword&gt;linear regression&lt;/keyword&gt;&lt;keyword&gt;Linear mixed-effects model&lt;/keyword&gt;&lt;keyword&gt;10-fold CV&lt;/keyword&gt;&lt;keyword&gt;Bayesian Maximum entropy&lt;/keyword&gt;&lt;/keywords&gt;&lt;dates&gt;&lt;year&gt;2018&lt;/year&gt;&lt;/dates&gt;&lt;isbn&gt;1873-9318&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Jiang and Christakos (2018)</w:t>
            </w:r>
            <w:r>
              <w:rPr>
                <w:rFonts w:eastAsia="Malgun Gothic" w:cs="Times New Roman"/>
                <w:color w:val="000000"/>
                <w:sz w:val="22"/>
              </w:rPr>
              <w:fldChar w:fldCharType="end"/>
            </w:r>
          </w:p>
        </w:tc>
        <w:tc>
          <w:tcPr>
            <w:tcW w:w="517" w:type="pct"/>
            <w:tcBorders>
              <w:left w:val="nil"/>
              <w:right w:val="nil"/>
            </w:tcBorders>
            <w:vAlign w:val="center"/>
          </w:tcPr>
          <w:p w14:paraId="6E4B7BE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0DC6C6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337D3C9"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BM &amp; BME</w:t>
            </w:r>
          </w:p>
        </w:tc>
        <w:tc>
          <w:tcPr>
            <w:tcW w:w="1718" w:type="pct"/>
            <w:tcBorders>
              <w:left w:val="nil"/>
              <w:right w:val="nil"/>
            </w:tcBorders>
            <w:vAlign w:val="center"/>
          </w:tcPr>
          <w:p w14:paraId="0FC47F1E" w14:textId="77777777" w:rsidR="000D5C7F" w:rsidRPr="002742BB" w:rsidRDefault="000D5C7F" w:rsidP="000D5C7F">
            <w:pPr>
              <w:jc w:val="center"/>
              <w:rPr>
                <w:rFonts w:eastAsia="Malgun Gothic" w:cs="Times New Roman"/>
                <w:sz w:val="22"/>
              </w:rPr>
            </w:pPr>
            <w:r w:rsidRPr="002742BB">
              <w:rPr>
                <w:rFonts w:eastAsia="Malgun Gothic" w:cs="Times New Roman"/>
                <w:sz w:val="22"/>
              </w:rPr>
              <w:t>10CV-R</w:t>
            </w:r>
            <w:r w:rsidRPr="00222A59">
              <w:rPr>
                <w:rFonts w:eastAsia="Malgun Gothic" w:cs="Times New Roman"/>
                <w:sz w:val="22"/>
                <w:vertAlign w:val="superscript"/>
              </w:rPr>
              <w:t>2</w:t>
            </w:r>
            <w:r w:rsidRPr="002742BB">
              <w:rPr>
                <w:rFonts w:eastAsia="Malgun Gothic" w:cs="Times New Roman"/>
                <w:sz w:val="22"/>
              </w:rPr>
              <w:t xml:space="preserve"> = 0.86, RMSE = 14.37 (daily)</w:t>
            </w:r>
          </w:p>
        </w:tc>
        <w:tc>
          <w:tcPr>
            <w:tcW w:w="283" w:type="pct"/>
            <w:tcBorders>
              <w:left w:val="nil"/>
              <w:right w:val="nil"/>
            </w:tcBorders>
            <w:vAlign w:val="center"/>
          </w:tcPr>
          <w:p w14:paraId="004D651E" w14:textId="69EBDBEB"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2F771FA" w14:textId="77777777" w:rsidTr="00AD2EE3">
        <w:tc>
          <w:tcPr>
            <w:tcW w:w="1160" w:type="pct"/>
            <w:tcBorders>
              <w:left w:val="nil"/>
              <w:right w:val="nil"/>
            </w:tcBorders>
            <w:vAlign w:val="center"/>
          </w:tcPr>
          <w:p w14:paraId="3669CA96" w14:textId="54944FF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Jung&lt;/Author&gt;&lt;Year&gt;2018&lt;/Year&gt;&lt;RecNum&gt;142&lt;/RecNum&gt;&lt;DisplayText&gt;Jung, Hwang, and Chen (2018)&lt;/DisplayText&gt;&lt;record&gt;&lt;rec-number&gt;142&lt;/rec-number&gt;&lt;foreign-keys&gt;&lt;key app="EN" db-id="s0sd9ts0o2ve93ev003xzwso92tv9rfaw0rx" timestamp="1565546771"&gt;142&lt;/key&gt;&lt;key app="ENWeb" db-id=""&gt;0&lt;/key&gt;&lt;/foreign-keys&gt;&lt;ref-type name="Journal Article"&gt;17&lt;/ref-type&gt;&lt;contributors&gt;&lt;authors&gt;&lt;author&gt;Jung, Chau-Ren&lt;/author&gt;&lt;author&gt;Hwang, Bing-Fang&lt;/author&gt;&lt;author&gt;Chen, Wei-Ting&lt;/author&gt;&lt;/authors&gt;&lt;/contributors&gt;&lt;titles&gt;&lt;title&gt;Incorporating long-term satellite-based aerosol optical depth, localized land use data, and meteorological variables to estimate ground-level PM2.5 concentrations in Taiwan from 2005 to 2015&lt;/title&gt;&lt;secondary-title&gt;Environmental Pollution&lt;/secondary-title&gt;&lt;alt-title&gt;Environmental Pollution&lt;/alt-title&gt;&lt;/titles&gt;&lt;periodical&gt;&lt;full-title&gt;Environmental Pollution&lt;/full-title&gt;&lt;abbr-1&gt;Environmental Pollution&lt;/abbr-1&gt;&lt;/periodical&gt;&lt;alt-periodical&gt;&lt;full-title&gt;Environmental Pollution&lt;/full-title&gt;&lt;abbr-1&gt;Environmental Pollution&lt;/abbr-1&gt;&lt;/alt-periodical&gt;&lt;pages&gt;1000-1010&lt;/pages&gt;&lt;volume&gt;237&lt;/volume&gt;&lt;keywords&gt;&lt;keyword&gt;Aerosol optical depth&lt;/keyword&gt;&lt;keyword&gt;Fine particulate matter&lt;/keyword&gt;&lt;keyword&gt;Land use&lt;/keyword&gt;&lt;keyword&gt;Meteorological variables&lt;/keyword&gt;&lt;keyword&gt;PM&lt;/keyword&gt;&lt;/keywords&gt;&lt;dates&gt;&lt;year&gt;2018&lt;/year&gt;&lt;pub-dates&gt;&lt;date&gt;2018/06/01/&lt;/date&gt;&lt;/pub-dates&gt;&lt;/dates&gt;&lt;isbn&gt;0269-7491&lt;/isbn&gt;&lt;urls&gt;&lt;related-urls&gt;&lt;url&gt;http://www.sciencedirect.com/science/article/pii/S0269749117313659&lt;/url&gt;&lt;/related-urls&gt;&lt;/urls&gt;&lt;electronic-resource-num&gt;https://doi.org/10.1016/j.envpol.2017.11.01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Jung, Hwang, and Chen (2018)</w:t>
            </w:r>
            <w:r>
              <w:rPr>
                <w:rFonts w:eastAsia="Malgun Gothic" w:cs="Times New Roman"/>
                <w:color w:val="000000"/>
                <w:sz w:val="22"/>
              </w:rPr>
              <w:fldChar w:fldCharType="end"/>
            </w:r>
          </w:p>
        </w:tc>
        <w:tc>
          <w:tcPr>
            <w:tcW w:w="517" w:type="pct"/>
            <w:tcBorders>
              <w:left w:val="nil"/>
              <w:right w:val="nil"/>
            </w:tcBorders>
            <w:vAlign w:val="center"/>
          </w:tcPr>
          <w:p w14:paraId="3F6D62F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Taiwan</w:t>
            </w:r>
          </w:p>
        </w:tc>
        <w:tc>
          <w:tcPr>
            <w:tcW w:w="694" w:type="pct"/>
            <w:tcBorders>
              <w:left w:val="nil"/>
              <w:right w:val="nil"/>
            </w:tcBorders>
            <w:vAlign w:val="center"/>
          </w:tcPr>
          <w:p w14:paraId="627B128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2682624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73009E65" w14:textId="77777777" w:rsidR="000D5C7F" w:rsidRPr="002742BB" w:rsidRDefault="000D5C7F" w:rsidP="000D5C7F">
            <w:pPr>
              <w:jc w:val="center"/>
              <w:rPr>
                <w:rFonts w:eastAsia="Malgun Gothic" w:cs="Times New Roman"/>
                <w:sz w:val="22"/>
              </w:rPr>
            </w:pPr>
            <w:r w:rsidRPr="002742BB">
              <w:rPr>
                <w:rFonts w:eastAsia="Malgun Gothic" w:cs="Times New Roman"/>
                <w:sz w:val="22"/>
              </w:rPr>
              <w:t>CV-R</w:t>
            </w:r>
            <w:r w:rsidRPr="00222A59">
              <w:rPr>
                <w:rFonts w:eastAsia="Malgun Gothic" w:cs="Times New Roman"/>
                <w:sz w:val="22"/>
                <w:vertAlign w:val="superscript"/>
              </w:rPr>
              <w:t>2</w:t>
            </w:r>
            <w:r w:rsidRPr="002742BB">
              <w:rPr>
                <w:rFonts w:eastAsia="Malgun Gothic" w:cs="Times New Roman"/>
                <w:sz w:val="22"/>
              </w:rPr>
              <w:t xml:space="preserve"> = 0.66, RMSE = 12.9-14.0 (daily)</w:t>
            </w:r>
          </w:p>
        </w:tc>
        <w:tc>
          <w:tcPr>
            <w:tcW w:w="283" w:type="pct"/>
            <w:tcBorders>
              <w:left w:val="nil"/>
              <w:right w:val="nil"/>
            </w:tcBorders>
            <w:vAlign w:val="center"/>
          </w:tcPr>
          <w:p w14:paraId="79C984C5" w14:textId="1860AB87" w:rsidR="000D5C7F" w:rsidRPr="002742BB" w:rsidRDefault="000D5C7F" w:rsidP="000D5C7F">
            <w:pPr>
              <w:jc w:val="center"/>
              <w:rPr>
                <w:rFonts w:eastAsia="Malgun Gothic" w:cs="Times New Roman"/>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041A302" w14:textId="77777777" w:rsidTr="00AD2EE3">
        <w:tc>
          <w:tcPr>
            <w:tcW w:w="1160" w:type="pct"/>
            <w:tcBorders>
              <w:left w:val="nil"/>
              <w:right w:val="nil"/>
            </w:tcBorders>
            <w:vAlign w:val="center"/>
          </w:tcPr>
          <w:p w14:paraId="29DC59C4" w14:textId="5134A21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8&lt;/Year&gt;&lt;RecNum&gt;167&lt;/RecNum&gt;&lt;DisplayText&gt;Li, Zhang, et al. (2018)&lt;/DisplayText&gt;&lt;record&gt;&lt;rec-number&gt;167&lt;/rec-number&gt;&lt;foreign-keys&gt;&lt;key app="EN" db-id="s0sd9ts0o2ve93ev003xzwso92tv9rfaw0rx" timestamp="1565546820"&gt;167&lt;/key&gt;&lt;key app="ENWeb" db-id=""&gt;0&lt;/key&gt;&lt;/foreign-keys&gt;&lt;ref-type name="Journal Article"&gt;17&lt;/ref-type&gt;&lt;contributors&gt;&lt;authors&gt;&lt;author&gt;Li, Lianfa&lt;/author&gt;&lt;author&gt;Zhang, Jiehao&lt;/author&gt;&lt;author&gt;Meng, Xia&lt;/author&gt;&lt;author&gt;Fang, Ying&lt;/author&gt;&lt;author&gt;Ge, Yong&lt;/author&gt;&lt;author&gt;Wang, Jinfeng&lt;/author&gt;&lt;author&gt;Wang, Chengyi&lt;/author&gt;&lt;author&gt;Wu, Jun&lt;/author&gt;&lt;author&gt;Kan, Haidong&lt;/author&gt;&lt;/authors&gt;&lt;/contributors&gt;&lt;titles&gt;&lt;title&gt;Estimation of PM2.5 concentrations at a high spatiotemporal resolution using constrained mixed-effect bagging models with MAIAC aerosol optical depth&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573-586&lt;/pages&gt;&lt;volume&gt;217&lt;/volume&gt;&lt;keywords&gt;&lt;keyword&gt;PM&lt;/keyword&gt;&lt;keyword&gt;MAIAC AOD&lt;/keyword&gt;&lt;keyword&gt;High spatiotemporal resolution&lt;/keyword&gt;&lt;keyword&gt;Temporal variation&lt;/keyword&gt;&lt;keyword&gt;AOD-PM associations&lt;/keyword&gt;&lt;keyword&gt;Spatial effects&lt;/keyword&gt;&lt;keyword&gt;Missingness&lt;/keyword&gt;&lt;keyword&gt;Machine learning&lt;/keyword&gt;&lt;/keywords&gt;&lt;dates&gt;&lt;year&gt;2018&lt;/year&gt;&lt;pub-dates&gt;&lt;date&gt;2018/11/01/&lt;/date&gt;&lt;/pub-dates&gt;&lt;/dates&gt;&lt;isbn&gt;0034-4257&lt;/isbn&gt;&lt;urls&gt;&lt;related-urls&gt;&lt;url&gt;http://www.sciencedirect.com/science/article/pii/S0034425718304127&lt;/url&gt;&lt;/related-urls&gt;&lt;/urls&gt;&lt;electronic-resource-num&gt;https://doi.org/10.1016/j.rse.2018.09.00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Zhang, et al. (2018)</w:t>
            </w:r>
            <w:r>
              <w:rPr>
                <w:rFonts w:eastAsia="Malgun Gothic" w:cs="Times New Roman"/>
                <w:color w:val="000000"/>
                <w:sz w:val="22"/>
              </w:rPr>
              <w:fldChar w:fldCharType="end"/>
            </w:r>
          </w:p>
        </w:tc>
        <w:tc>
          <w:tcPr>
            <w:tcW w:w="517" w:type="pct"/>
            <w:tcBorders>
              <w:left w:val="nil"/>
              <w:right w:val="nil"/>
            </w:tcBorders>
            <w:vAlign w:val="center"/>
          </w:tcPr>
          <w:p w14:paraId="2CC9594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371CD5B" w14:textId="35A4972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7FE0057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503F2F53" w14:textId="30F24D4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222A59">
              <w:rPr>
                <w:rFonts w:eastAsia="Malgun Gothic" w:cs="Times New Roman"/>
                <w:color w:val="000000"/>
                <w:sz w:val="22"/>
                <w:vertAlign w:val="superscript"/>
              </w:rPr>
              <w:t>2</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87</w:t>
            </w:r>
            <w:r w:rsidRPr="002742BB">
              <w:rPr>
                <w:rFonts w:eastAsia="Malgun Gothic" w:cs="Times New Roman"/>
                <w:color w:val="000000"/>
                <w:sz w:val="22"/>
              </w:rPr>
              <w:br/>
              <w:t>R</w:t>
            </w:r>
            <w:r w:rsidRPr="00222A59">
              <w:rPr>
                <w:rFonts w:eastAsia="Malgun Gothic" w:cs="Times New Roman"/>
                <w:color w:val="000000"/>
                <w:sz w:val="22"/>
                <w:vertAlign w:val="superscript"/>
              </w:rPr>
              <w:t>2</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75 (for independent day) (daily)</w:t>
            </w:r>
          </w:p>
        </w:tc>
        <w:tc>
          <w:tcPr>
            <w:tcW w:w="283" w:type="pct"/>
            <w:tcBorders>
              <w:left w:val="nil"/>
              <w:right w:val="nil"/>
            </w:tcBorders>
            <w:vAlign w:val="center"/>
          </w:tcPr>
          <w:p w14:paraId="230775DF" w14:textId="4FA115C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F7C5A8F" w14:textId="77777777" w:rsidTr="00AD2EE3">
        <w:tc>
          <w:tcPr>
            <w:tcW w:w="1160" w:type="pct"/>
            <w:tcBorders>
              <w:left w:val="nil"/>
              <w:right w:val="nil"/>
            </w:tcBorders>
            <w:vAlign w:val="center"/>
          </w:tcPr>
          <w:p w14:paraId="21176A02" w14:textId="4C34F09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8&lt;/Year&gt;&lt;RecNum&gt;496&lt;/RecNum&gt;&lt;DisplayText&gt;Li, Xue, et al. (2018)&lt;/DisplayText&gt;&lt;record&gt;&lt;rec-number&gt;496&lt;/rec-number&gt;&lt;foreign-keys&gt;&lt;key app="EN" db-id="s0sd9ts0o2ve93ev003xzwso92tv9rfaw0rx" timestamp="1565708728"&gt;496&lt;/key&gt;&lt;/foreign-keys&gt;&lt;ref-type name="Journal Article"&gt;17&lt;/ref-type&gt;&lt;contributors&gt;&lt;authors&gt;&lt;author&gt;Li, Ying&lt;/author&gt;&lt;author&gt;Xue, Yong&lt;/author&gt;&lt;author&gt;Guang, Jie&lt;/author&gt;&lt;author&gt;She, Lu&lt;/author&gt;&lt;author&gt;Fan, Cheng&lt;/author&gt;&lt;author&gt;Chen, Guili&lt;/author&gt;&lt;/authors&gt;&lt;/contributors&gt;&lt;titles&gt;&lt;title&gt;Ground-Level PM2.5 Concentration Estimation from Satellite Data in the Beijing Area Using a Specific Particle Swarm Extinction Mass Conversion Algorithm&lt;/title&gt;&lt;secondary-title&gt;Remote Sensing&lt;/secondary-title&gt;&lt;/titles&gt;&lt;periodical&gt;&lt;full-title&gt;Remote Sensing&lt;/full-title&gt;&lt;abbr-1&gt;Remote Sensing&lt;/abbr-1&gt;&lt;/periodical&gt;&lt;volume&gt;10&lt;/volume&gt;&lt;number&gt;12&lt;/number&gt;&lt;keywords&gt;&lt;keyword&gt;PM2.5&lt;/keyword&gt;&lt;keyword&gt;AOD&lt;/keyword&gt;&lt;keyword&gt;fine mode fraction&lt;/keyword&gt;&lt;keyword&gt;MODIS&lt;/keyword&gt;&lt;/keywords&gt;&lt;dates&gt;&lt;year&gt;2018&lt;/year&gt;&lt;/dates&gt;&lt;isbn&gt;2072-4292&lt;/isbn&gt;&lt;urls&gt;&lt;/urls&gt;&lt;electronic-resource-num&gt;10.3390/rs1012190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Xue, et al. (2018)</w:t>
            </w:r>
            <w:r>
              <w:rPr>
                <w:rFonts w:eastAsia="Malgun Gothic" w:cs="Times New Roman"/>
                <w:color w:val="000000"/>
                <w:sz w:val="22"/>
              </w:rPr>
              <w:fldChar w:fldCharType="end"/>
            </w:r>
          </w:p>
        </w:tc>
        <w:tc>
          <w:tcPr>
            <w:tcW w:w="517" w:type="pct"/>
            <w:tcBorders>
              <w:left w:val="nil"/>
              <w:right w:val="nil"/>
            </w:tcBorders>
            <w:vAlign w:val="center"/>
          </w:tcPr>
          <w:p w14:paraId="371B9A7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3900C2FC" w14:textId="0646893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6D45008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SPSEMCA</w:t>
            </w:r>
          </w:p>
        </w:tc>
        <w:tc>
          <w:tcPr>
            <w:tcW w:w="1718" w:type="pct"/>
            <w:tcBorders>
              <w:left w:val="nil"/>
              <w:right w:val="nil"/>
            </w:tcBorders>
            <w:vAlign w:val="center"/>
          </w:tcPr>
          <w:p w14:paraId="0B324A1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7-0.75, RMSE = 43.38-58.75 (daily)</w:t>
            </w:r>
          </w:p>
        </w:tc>
        <w:tc>
          <w:tcPr>
            <w:tcW w:w="283" w:type="pct"/>
            <w:tcBorders>
              <w:left w:val="nil"/>
              <w:right w:val="nil"/>
            </w:tcBorders>
            <w:vAlign w:val="center"/>
          </w:tcPr>
          <w:p w14:paraId="2350D807" w14:textId="71CCAAC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989C886" w14:textId="77777777" w:rsidTr="00AD2EE3">
        <w:tc>
          <w:tcPr>
            <w:tcW w:w="1160" w:type="pct"/>
            <w:tcBorders>
              <w:left w:val="nil"/>
              <w:right w:val="nil"/>
            </w:tcBorders>
            <w:vAlign w:val="center"/>
          </w:tcPr>
          <w:p w14:paraId="10AB0DDF" w14:textId="0996B125"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8&lt;/Year&gt;&lt;RecNum&gt;168&lt;/RecNum&gt;&lt;DisplayText&gt;Li, Chen, et al. (2018)&lt;/DisplayText&gt;&lt;record&gt;&lt;rec-number&gt;168&lt;/rec-number&gt;&lt;foreign-keys&gt;&lt;key app="EN" db-id="s0sd9ts0o2ve93ev003xzwso92tv9rfaw0rx" timestamp="1565546822"&gt;168&lt;/key&gt;&lt;key app="ENWeb" db-id=""&gt;0&lt;/key&gt;&lt;/foreign-keys&gt;&lt;ref-type name="Journal Article"&gt;17&lt;/ref-type&gt;&lt;contributors&gt;&lt;authors&gt;&lt;author&gt;Li, Lijuan&lt;/author&gt;&lt;author&gt;Chen, Baozhang&lt;/author&gt;&lt;author&gt;Zhang, Yanhu&lt;/author&gt;&lt;author&gt;Zhao, Youzheng&lt;/author&gt;&lt;author&gt;Xian, Yue&lt;/author&gt;&lt;author&gt;Xu, Guang&lt;/author&gt;&lt;author&gt;Zhang, Huifang&lt;/author&gt;&lt;author&gt;Guo, Lifeng&lt;/author&gt;&lt;/authors&gt;&lt;/contributors&gt;&lt;titles&gt;&lt;title&gt;Retrieval of Daily PM2.5 Concentrations Using Nonlinear Methods: A Case Study of the Beijing–Tianjin–Hebei Region, China&lt;/title&gt;&lt;secondary-title&gt;Remote Sensing&lt;/secondary-title&gt;&lt;alt-title&gt;RS&lt;/alt-title&gt;&lt;/titles&gt;&lt;periodical&gt;&lt;full-title&gt;Remote Sensing&lt;/full-title&gt;&lt;abbr-1&gt;Remote Sensing&lt;/abbr-1&gt;&lt;/periodical&gt;&lt;volume&gt;10&lt;/volume&gt;&lt;number&gt;12&lt;/number&gt;&lt;keywords&gt;&lt;keyword&gt;daily PM2.5 concentrations&lt;/keyword&gt;&lt;keyword&gt;remote sensing&lt;/keyword&gt;&lt;keyword&gt;MODIS AOD&lt;/keyword&gt;&lt;keyword&gt;machine learning algorithm&lt;/keyword&gt;&lt;keyword&gt;spatial and temporal distribution&lt;/keyword&gt;&lt;/keywords&gt;&lt;dates&gt;&lt;year&gt;2018&lt;/year&gt;&lt;/dates&gt;&lt;isbn&gt;2072-4292&lt;/isbn&gt;&lt;urls&gt;&lt;/urls&gt;&lt;electronic-resource-num&gt;10.3390/rs1012200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Chen, et al. (2018)</w:t>
            </w:r>
            <w:r>
              <w:rPr>
                <w:rFonts w:eastAsia="Malgun Gothic" w:cs="Times New Roman"/>
                <w:color w:val="000000"/>
                <w:sz w:val="22"/>
              </w:rPr>
              <w:fldChar w:fldCharType="end"/>
            </w:r>
          </w:p>
        </w:tc>
        <w:tc>
          <w:tcPr>
            <w:tcW w:w="517" w:type="pct"/>
            <w:tcBorders>
              <w:left w:val="nil"/>
              <w:right w:val="nil"/>
            </w:tcBorders>
            <w:vAlign w:val="center"/>
          </w:tcPr>
          <w:p w14:paraId="67EC890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8524CC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85849B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OR, DT, RF, SVM</w:t>
            </w:r>
          </w:p>
        </w:tc>
        <w:tc>
          <w:tcPr>
            <w:tcW w:w="1718" w:type="pct"/>
            <w:tcBorders>
              <w:left w:val="nil"/>
              <w:right w:val="nil"/>
            </w:tcBorders>
            <w:vAlign w:val="center"/>
          </w:tcPr>
          <w:p w14:paraId="3E106F4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5CV-R = 0.68-0.85, RMSE = 33.90-52.63 (daily)</w:t>
            </w:r>
          </w:p>
        </w:tc>
        <w:tc>
          <w:tcPr>
            <w:tcW w:w="283" w:type="pct"/>
            <w:tcBorders>
              <w:left w:val="nil"/>
              <w:right w:val="nil"/>
            </w:tcBorders>
            <w:vAlign w:val="center"/>
          </w:tcPr>
          <w:p w14:paraId="178AF947" w14:textId="53BFDB46"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EE691EE" w14:textId="77777777" w:rsidTr="00AD2EE3">
        <w:tc>
          <w:tcPr>
            <w:tcW w:w="1160" w:type="pct"/>
            <w:tcBorders>
              <w:left w:val="nil"/>
              <w:right w:val="nil"/>
            </w:tcBorders>
            <w:vAlign w:val="center"/>
          </w:tcPr>
          <w:p w14:paraId="45DE8B34" w14:textId="3ECF7310"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lt;/Author&gt;&lt;Year&gt;2018&lt;/Year&gt;&lt;RecNum&gt;495&lt;/RecNum&gt;&lt;DisplayText&gt;Li, Ma, et al. (2018)&lt;/DisplayText&gt;&lt;record&gt;&lt;rec-number&gt;495&lt;/rec-number&gt;&lt;foreign-keys&gt;&lt;key app="EN" db-id="s0sd9ts0o2ve93ev003xzwso92tv9rfaw0rx" timestamp="1565708687"&gt;495&lt;/key&gt;&lt;/foreign-keys&gt;&lt;ref-type name="Journal Article"&gt;17&lt;/ref-type&gt;&lt;contributors&gt;&lt;authors&gt;&lt;author&gt;Li, Runkui&lt;/author&gt;&lt;author&gt;Ma, Tianxiao&lt;/author&gt;&lt;author&gt;Xu, Qun&lt;/author&gt;&lt;author&gt;Song, Xianfeng&lt;/author&gt;&lt;/authors&gt;&lt;/contributors&gt;&lt;titles&gt;&lt;title&gt;Using MAIAC AOD to verify the PM2.5 spatial patterns of a land use regression model&lt;/title&gt;&lt;secondary-title&gt;Environmental Pollution&lt;/secondary-title&gt;&lt;/titles&gt;&lt;periodical&gt;&lt;full-title&gt;Environmental Pollution&lt;/full-title&gt;&lt;abbr-1&gt;Environmental Pollution&lt;/abbr-1&gt;&lt;/periodical&gt;&lt;pages&gt;501-509&lt;/pages&gt;&lt;volume&gt;243&lt;/volume&gt;&lt;keywords&gt;&lt;keyword&gt;Spatial pattern&lt;/keyword&gt;&lt;keyword&gt;Fine particulate matter&lt;/keyword&gt;&lt;keyword&gt;Land use regression model&lt;/keyword&gt;&lt;keyword&gt;MAIAC AOD&lt;/keyword&gt;&lt;keyword&gt;Beijing&lt;/keyword&gt;&lt;/keywords&gt;&lt;dates&gt;&lt;year&gt;2018&lt;/year&gt;&lt;pub-dates&gt;&lt;date&gt;2018/12/01/&lt;/date&gt;&lt;/pub-dates&gt;&lt;/dates&gt;&lt;isbn&gt;0269-7491&lt;/isbn&gt;&lt;urls&gt;&lt;related-urls&gt;&lt;url&gt;http://www.sciencedirect.com/science/article/pii/S0269749118315045&lt;/url&gt;&lt;/related-urls&gt;&lt;/urls&gt;&lt;electronic-resource-num&gt;https://doi.org/10.1016/j.envpol.2018.09.02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Ma, et al. (2018)</w:t>
            </w:r>
            <w:r>
              <w:rPr>
                <w:rFonts w:eastAsia="Malgun Gothic" w:cs="Times New Roman"/>
                <w:color w:val="000000"/>
                <w:sz w:val="22"/>
              </w:rPr>
              <w:fldChar w:fldCharType="end"/>
            </w:r>
          </w:p>
        </w:tc>
        <w:tc>
          <w:tcPr>
            <w:tcW w:w="517" w:type="pct"/>
            <w:tcBorders>
              <w:left w:val="nil"/>
              <w:right w:val="nil"/>
            </w:tcBorders>
            <w:vAlign w:val="center"/>
          </w:tcPr>
          <w:p w14:paraId="616B76C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2B9C594" w14:textId="61FEAA83"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5BDDAB8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UR</w:t>
            </w:r>
          </w:p>
        </w:tc>
        <w:tc>
          <w:tcPr>
            <w:tcW w:w="1718" w:type="pct"/>
            <w:tcBorders>
              <w:left w:val="nil"/>
              <w:right w:val="nil"/>
            </w:tcBorders>
            <w:vAlign w:val="center"/>
          </w:tcPr>
          <w:p w14:paraId="620B834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93, RMSE = 4.10 (yearly)</w:t>
            </w:r>
          </w:p>
        </w:tc>
        <w:tc>
          <w:tcPr>
            <w:tcW w:w="283" w:type="pct"/>
            <w:tcBorders>
              <w:left w:val="nil"/>
              <w:right w:val="nil"/>
            </w:tcBorders>
            <w:vAlign w:val="center"/>
          </w:tcPr>
          <w:p w14:paraId="6EB773E9" w14:textId="024BDD95"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F19FCF2" w14:textId="77777777" w:rsidTr="00AD2EE3">
        <w:tc>
          <w:tcPr>
            <w:tcW w:w="1160" w:type="pct"/>
            <w:tcBorders>
              <w:left w:val="nil"/>
              <w:right w:val="nil"/>
            </w:tcBorders>
            <w:vAlign w:val="center"/>
          </w:tcPr>
          <w:p w14:paraId="3E791AAC" w14:textId="74469747"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n&lt;/Author&gt;&lt;Year&gt;2018&lt;/Year&gt;&lt;RecNum&gt;180&lt;/RecNum&gt;&lt;DisplayText&gt;Lin et al. (2018)&lt;/DisplayText&gt;&lt;record&gt;&lt;rec-number&gt;180&lt;/rec-number&gt;&lt;foreign-keys&gt;&lt;key app="EN" db-id="s0sd9ts0o2ve93ev003xzwso92tv9rfaw0rx" timestamp="1565546839"&gt;180&lt;/key&gt;&lt;key app="ENWeb" db-id=""&gt;0&lt;/key&gt;&lt;/foreign-keys&gt;&lt;ref-type name="Journal Article"&gt;17&lt;/ref-type&gt;&lt;contributors&gt;&lt;authors&gt;&lt;author&gt;Lin, C. Q.&lt;/author&gt;&lt;author&gt;Liu, G.&lt;/author&gt;&lt;author&gt;Lau, A. K. H.&lt;/author&gt;&lt;author&gt;Li, Y.&lt;/author&gt;&lt;author&gt;Li, C. C.&lt;/author&gt;&lt;author&gt;Fung, J. C. H.&lt;/author&gt;&lt;author&gt;Lao, X. Q.&lt;/author&gt;&lt;/authors&gt;&lt;/contributors&gt;&lt;titles&gt;&lt;title&gt;High-resolution satellite remote sensing of provincial PM2.5 trends in China from 2001 to 2015&lt;/title&gt;&lt;secondary-title&gt;Atmospheric Environment&lt;/secondary-title&gt;&lt;/titles&gt;&lt;periodical&gt;&lt;full-title&gt;Atmospheric environment&lt;/full-title&gt;&lt;abbr-1&gt;Atmospheric environment&lt;/abbr-1&gt;&lt;/periodical&gt;&lt;pages&gt;110-116&lt;/pages&gt;&lt;volume&gt;180&lt;/volume&gt;&lt;keywords&gt;&lt;keyword&gt;PM&lt;/keyword&gt;&lt;keyword&gt;Satellite remote sensing&lt;/keyword&gt;&lt;keyword&gt;High resolution&lt;/keyword&gt;&lt;keyword&gt;Long-term trend&lt;/keyword&gt;&lt;keyword&gt;Provincial scale&lt;/keyword&gt;&lt;/keywords&gt;&lt;dates&gt;&lt;year&gt;2018&lt;/year&gt;&lt;pub-dates&gt;&lt;date&gt;2018/05/01/&lt;/date&gt;&lt;/pub-dates&gt;&lt;/dates&gt;&lt;isbn&gt;1352-2310&lt;/isbn&gt;&lt;urls&gt;&lt;related-urls&gt;&lt;url&gt;http://www.sciencedirect.com/science/article/pii/S1352231018301304&lt;/url&gt;&lt;/related-urls&gt;&lt;/urls&gt;&lt;electronic-resource-num&gt;https://doi.org/10.1016/j.atmosenv.2018.02.04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n et al. (2018)</w:t>
            </w:r>
            <w:r>
              <w:rPr>
                <w:rFonts w:eastAsia="Malgun Gothic" w:cs="Times New Roman"/>
                <w:color w:val="000000"/>
                <w:sz w:val="22"/>
              </w:rPr>
              <w:fldChar w:fldCharType="end"/>
            </w:r>
          </w:p>
        </w:tc>
        <w:tc>
          <w:tcPr>
            <w:tcW w:w="517" w:type="pct"/>
            <w:tcBorders>
              <w:left w:val="nil"/>
              <w:right w:val="nil"/>
            </w:tcBorders>
            <w:vAlign w:val="center"/>
          </w:tcPr>
          <w:p w14:paraId="0EC4305B" w14:textId="1A7A32A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77FBCD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A7D782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Vertical correction model</w:t>
            </w:r>
          </w:p>
        </w:tc>
        <w:tc>
          <w:tcPr>
            <w:tcW w:w="1718" w:type="pct"/>
            <w:tcBorders>
              <w:left w:val="nil"/>
              <w:right w:val="nil"/>
            </w:tcBorders>
            <w:vAlign w:val="center"/>
          </w:tcPr>
          <w:p w14:paraId="5A76378B" w14:textId="6B9E5B7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78, RMSE</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19.3 (monthly)</w:t>
            </w:r>
          </w:p>
        </w:tc>
        <w:tc>
          <w:tcPr>
            <w:tcW w:w="283" w:type="pct"/>
            <w:tcBorders>
              <w:left w:val="nil"/>
              <w:right w:val="nil"/>
            </w:tcBorders>
            <w:vAlign w:val="center"/>
          </w:tcPr>
          <w:p w14:paraId="043DBA1F" w14:textId="338045BE"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A49FE29" w14:textId="77777777" w:rsidTr="00AD2EE3">
        <w:tc>
          <w:tcPr>
            <w:tcW w:w="1160" w:type="pct"/>
            <w:tcBorders>
              <w:left w:val="nil"/>
              <w:right w:val="nil"/>
            </w:tcBorders>
            <w:vAlign w:val="center"/>
          </w:tcPr>
          <w:p w14:paraId="3309A6E8" w14:textId="65236EB7"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Pang&lt;/Author&gt;&lt;Year&gt;2018&lt;/Year&gt;&lt;RecNum&gt;224&lt;/RecNum&gt;&lt;DisplayText&gt;Pang et al. (2018)&lt;/DisplayText&gt;&lt;record&gt;&lt;rec-number&gt;224&lt;/rec-number&gt;&lt;foreign-keys&gt;&lt;key app="EN" db-id="s0sd9ts0o2ve93ev003xzwso92tv9rfaw0rx" timestamp="1565546887"&gt;224&lt;/key&gt;&lt;key app="ENWeb" db-id=""&gt;0&lt;/key&gt;&lt;/foreign-keys&gt;&lt;ref-type name="Journal Article"&gt;17&lt;/ref-type&gt;&lt;contributors&gt;&lt;authors&gt;&lt;author&gt;Pang, Jiongming&lt;/author&gt;&lt;author&gt;Liu, Zhiquan&lt;/author&gt;&lt;author&gt;Wang, Xuemei&lt;/author&gt;&lt;author&gt;Bresch, Jamie&lt;/author&gt;&lt;author&gt;Ban, Junmei&lt;/author&gt;&lt;author&gt;Chen, Dan&lt;/author&gt;&lt;author&gt;Kim, Jhoon&lt;/author&gt;&lt;/authors&gt;&lt;/contributors&gt;&lt;titles&gt;&lt;title&gt;Assimilating AOD retrievals from GOCI and VIIRS to forecast surface PM2.5 episodes over Eastern China&lt;/title&gt;&lt;secondary-title&gt;Atmospheric Environment&lt;/secondary-title&gt;&lt;alt-title&gt;Atmospheric Environment&lt;/alt-title&gt;&lt;/titles&gt;&lt;periodical&gt;&lt;full-title&gt;Atmospheric environment&lt;/full-title&gt;&lt;abbr-1&gt;Atmospheric environment&lt;/abbr-1&gt;&lt;/periodical&gt;&lt;alt-periodical&gt;&lt;full-title&gt;Atmospheric environment&lt;/full-title&gt;&lt;abbr-1&gt;Atmospheric environment&lt;/abbr-1&gt;&lt;/alt-periodical&gt;&lt;pages&gt;288-304&lt;/pages&gt;&lt;volume&gt;179&lt;/volume&gt;&lt;dates&gt;&lt;year&gt;2018&lt;/year&gt;&lt;/dates&gt;&lt;isbn&gt;1352-2310&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Pang et al. (2018)</w:t>
            </w:r>
            <w:r>
              <w:rPr>
                <w:rFonts w:eastAsia="Malgun Gothic" w:cs="Times New Roman"/>
                <w:color w:val="000000"/>
                <w:sz w:val="22"/>
              </w:rPr>
              <w:fldChar w:fldCharType="end"/>
            </w:r>
          </w:p>
        </w:tc>
        <w:tc>
          <w:tcPr>
            <w:tcW w:w="517" w:type="pct"/>
            <w:tcBorders>
              <w:left w:val="nil"/>
              <w:right w:val="nil"/>
            </w:tcBorders>
            <w:vAlign w:val="center"/>
          </w:tcPr>
          <w:p w14:paraId="18499A9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ABB6CA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OCI, VIIRS</w:t>
            </w:r>
          </w:p>
        </w:tc>
        <w:tc>
          <w:tcPr>
            <w:tcW w:w="628" w:type="pct"/>
            <w:tcBorders>
              <w:left w:val="nil"/>
              <w:right w:val="nil"/>
            </w:tcBorders>
            <w:vAlign w:val="center"/>
          </w:tcPr>
          <w:p w14:paraId="6344943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DA</w:t>
            </w:r>
          </w:p>
        </w:tc>
        <w:tc>
          <w:tcPr>
            <w:tcW w:w="1718" w:type="pct"/>
            <w:tcBorders>
              <w:left w:val="nil"/>
              <w:right w:val="nil"/>
            </w:tcBorders>
            <w:vAlign w:val="center"/>
          </w:tcPr>
          <w:p w14:paraId="58F7EA3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ER = 8% (hourly)</w:t>
            </w:r>
          </w:p>
        </w:tc>
        <w:tc>
          <w:tcPr>
            <w:tcW w:w="283" w:type="pct"/>
            <w:tcBorders>
              <w:left w:val="nil"/>
              <w:right w:val="nil"/>
            </w:tcBorders>
            <w:vAlign w:val="center"/>
          </w:tcPr>
          <w:p w14:paraId="39E1E639" w14:textId="5B004EB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21D9135" w14:textId="77777777" w:rsidTr="00AD2EE3">
        <w:tc>
          <w:tcPr>
            <w:tcW w:w="1160" w:type="pct"/>
            <w:tcBorders>
              <w:left w:val="nil"/>
              <w:right w:val="nil"/>
            </w:tcBorders>
            <w:vAlign w:val="center"/>
          </w:tcPr>
          <w:p w14:paraId="73A8427C" w14:textId="67664E42"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Qin&lt;/Author&gt;&lt;Year&gt;2018&lt;/Year&gt;&lt;RecNum&gt;419&lt;/RecNum&gt;&lt;DisplayText&gt;Qin et al. (2018)&lt;/DisplayText&gt;&lt;record&gt;&lt;rec-number&gt;419&lt;/rec-number&gt;&lt;foreign-keys&gt;&lt;key app="EN" db-id="s0sd9ts0o2ve93ev003xzwso92tv9rfaw0rx" timestamp="1565552062"&gt;419&lt;/key&gt;&lt;/foreign-keys&gt;&lt;ref-type name="Journal Article"&gt;17&lt;/ref-type&gt;&lt;contributors&gt;&lt;authors&gt;&lt;author&gt;Qin, Kai&lt;/author&gt;&lt;author&gt;Zou, Jiaheng&lt;/author&gt;&lt;author&gt;Guo, Jianping&lt;/author&gt;&lt;author&gt;Lu, Meng&lt;/author&gt;&lt;author&gt;Bilal, Muhammad&lt;/author&gt;&lt;author&gt;Zhang, Kefei&lt;/author&gt;&lt;author&gt;Ma, Fangfang&lt;/author&gt;&lt;author&gt;Zhang, Yishu&lt;/author&gt;&lt;/authors&gt;&lt;/contributors&gt;&lt;titles&gt;&lt;title&gt;Estimating PM1 concentrations from MODIS over Yangtze River Delta of China during 2014–2017&lt;/title&gt;&lt;secondary-title&gt;Atmospheric Environment&lt;/secondary-title&gt;&lt;/titles&gt;&lt;periodical&gt;&lt;full-title&gt;Atmospheric environment&lt;/full-title&gt;&lt;abbr-1&gt;Atmospheric environment&lt;/abbr-1&gt;&lt;/periodical&gt;&lt;pages&gt;149-158&lt;/pages&gt;&lt;volume&gt;195&lt;/volume&gt;&lt;keywords&gt;&lt;keyword&gt;PM&lt;/keyword&gt;&lt;keyword&gt;Aerosol optical depth&lt;/keyword&gt;&lt;keyword&gt;Satellite&lt;/keyword&gt;&lt;keyword&gt;China&lt;/keyword&gt;&lt;keyword&gt;Yangtze river delta&lt;/keyword&gt;&lt;/keywords&gt;&lt;dates&gt;&lt;year&gt;2018&lt;/year&gt;&lt;pub-dates&gt;&lt;date&gt;2018/12/01/&lt;/date&gt;&lt;/pub-dates&gt;&lt;/dates&gt;&lt;isbn&gt;1352-2310&lt;/isbn&gt;&lt;urls&gt;&lt;related-urls&gt;&lt;url&gt;http://www.sciencedirect.com/science/article/pii/S135223101830654X&lt;/url&gt;&lt;/related-urls&gt;&lt;/urls&gt;&lt;electronic-resource-num&gt;https://doi.org/10.1016/j.atmosenv.2018.09.05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Qin et al. (2018)</w:t>
            </w:r>
            <w:r>
              <w:rPr>
                <w:rFonts w:eastAsia="Malgun Gothic" w:cs="Times New Roman"/>
                <w:color w:val="000000"/>
                <w:sz w:val="22"/>
              </w:rPr>
              <w:fldChar w:fldCharType="end"/>
            </w:r>
          </w:p>
        </w:tc>
        <w:tc>
          <w:tcPr>
            <w:tcW w:w="517" w:type="pct"/>
            <w:tcBorders>
              <w:left w:val="nil"/>
              <w:right w:val="nil"/>
            </w:tcBorders>
            <w:vAlign w:val="center"/>
          </w:tcPr>
          <w:p w14:paraId="67B4E7C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22C0D3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F02D31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7A69CFD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222A59">
              <w:rPr>
                <w:rFonts w:eastAsia="Malgun Gothic" w:cs="Times New Roman"/>
                <w:color w:val="000000"/>
                <w:sz w:val="22"/>
                <w:vertAlign w:val="superscript"/>
              </w:rPr>
              <w:t>2</w:t>
            </w:r>
            <w:r w:rsidRPr="002742BB">
              <w:rPr>
                <w:rFonts w:eastAsia="Malgun Gothic" w:cs="Times New Roman"/>
                <w:color w:val="000000"/>
                <w:sz w:val="22"/>
              </w:rPr>
              <w:t xml:space="preserve"> = 0.74, RMSE = 13.02 (daily)</w:t>
            </w:r>
          </w:p>
        </w:tc>
        <w:tc>
          <w:tcPr>
            <w:tcW w:w="283" w:type="pct"/>
            <w:tcBorders>
              <w:left w:val="nil"/>
              <w:right w:val="nil"/>
            </w:tcBorders>
            <w:vAlign w:val="center"/>
          </w:tcPr>
          <w:p w14:paraId="4857F9F9" w14:textId="35D9626E"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F16C0BD" w14:textId="77777777" w:rsidTr="00AD2EE3">
        <w:tc>
          <w:tcPr>
            <w:tcW w:w="1160" w:type="pct"/>
            <w:tcBorders>
              <w:left w:val="nil"/>
              <w:right w:val="nil"/>
            </w:tcBorders>
            <w:vAlign w:val="center"/>
          </w:tcPr>
          <w:p w14:paraId="76382D68" w14:textId="35708E66"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hi&lt;/Author&gt;&lt;Year&gt;2018&lt;/Year&gt;&lt;RecNum&gt;247&lt;/RecNum&gt;&lt;DisplayText&gt;Shi et al. (2018)&lt;/DisplayText&gt;&lt;record&gt;&lt;rec-number&gt;247&lt;/rec-number&gt;&lt;foreign-keys&gt;&lt;key app="EN" db-id="s0sd9ts0o2ve93ev003xzwso92tv9rfaw0rx" timestamp="1565546921"&gt;247&lt;/key&gt;&lt;/foreign-keys&gt;&lt;ref-type name="Journal Article"&gt;17&lt;/ref-type&gt;&lt;contributors&gt;&lt;authors&gt;&lt;author&gt;Shi, Yuan&lt;/author&gt;&lt;author&gt;Ho, Hung Chak&lt;/author&gt;&lt;author&gt;Xu, Yong&lt;/author&gt;&lt;author&gt;Ng, Edward&lt;/author&gt;&lt;/authors&gt;&lt;/contributors&gt;&lt;titles&gt;&lt;title&gt;Improving satellite aerosol optical Depth-PM2.5 correlations using land use regression with microscale geographic predictors in a high-density urban context&lt;/title&gt;&lt;secondary-title&gt;Atmospheric Environment&lt;/secondary-title&gt;&lt;/titles&gt;&lt;periodical&gt;&lt;full-title&gt;Atmospheric environment&lt;/full-title&gt;&lt;abbr-1&gt;Atmospheric environment&lt;/abbr-1&gt;&lt;/periodical&gt;&lt;pages&gt;23-34&lt;/pages&gt;&lt;volume&gt;190&lt;/volume&gt;&lt;keywords&gt;&lt;keyword&gt;Land use regression&lt;/keyword&gt;&lt;keyword&gt;Aerosol optical depth&lt;/keyword&gt;&lt;keyword&gt;PM&lt;/keyword&gt;&lt;keyword&gt;Spatial mapping&lt;/keyword&gt;&lt;/keywords&gt;&lt;dates&gt;&lt;year&gt;2018&lt;/year&gt;&lt;pub-dates&gt;&lt;date&gt;2018/10/01/&lt;/date&gt;&lt;/pub-dates&gt;&lt;/dates&gt;&lt;isbn&gt;1352-2310&lt;/isbn&gt;&lt;urls&gt;&lt;related-urls&gt;&lt;url&gt;http://www.sciencedirect.com/science/article/pii/S1352231018304680&lt;/url&gt;&lt;/related-urls&gt;&lt;/urls&gt;&lt;electronic-resource-num&gt;https://doi.org/10.1016/j.atmosenv.2018.07.02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hi et al. (2018)</w:t>
            </w:r>
            <w:r>
              <w:rPr>
                <w:rFonts w:eastAsia="Malgun Gothic" w:cs="Times New Roman"/>
                <w:color w:val="000000"/>
                <w:sz w:val="22"/>
              </w:rPr>
              <w:fldChar w:fldCharType="end"/>
            </w:r>
          </w:p>
        </w:tc>
        <w:tc>
          <w:tcPr>
            <w:tcW w:w="517" w:type="pct"/>
            <w:tcBorders>
              <w:left w:val="nil"/>
              <w:right w:val="nil"/>
            </w:tcBorders>
            <w:vAlign w:val="center"/>
          </w:tcPr>
          <w:p w14:paraId="0ED6847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Hong Kong</w:t>
            </w:r>
          </w:p>
        </w:tc>
        <w:tc>
          <w:tcPr>
            <w:tcW w:w="694" w:type="pct"/>
            <w:tcBorders>
              <w:left w:val="nil"/>
              <w:right w:val="nil"/>
            </w:tcBorders>
            <w:vAlign w:val="center"/>
          </w:tcPr>
          <w:p w14:paraId="56A3940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C73AEF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5D0CC17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OO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654, RMSE = 9.641 (annual)</w:t>
            </w:r>
          </w:p>
        </w:tc>
        <w:tc>
          <w:tcPr>
            <w:tcW w:w="283" w:type="pct"/>
            <w:tcBorders>
              <w:left w:val="nil"/>
              <w:right w:val="nil"/>
            </w:tcBorders>
            <w:vAlign w:val="center"/>
          </w:tcPr>
          <w:p w14:paraId="4D674D8C" w14:textId="32BB7A2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5928A46" w14:textId="77777777" w:rsidTr="00AD2EE3">
        <w:tc>
          <w:tcPr>
            <w:tcW w:w="1160" w:type="pct"/>
            <w:tcBorders>
              <w:left w:val="nil"/>
              <w:right w:val="nil"/>
            </w:tcBorders>
            <w:vAlign w:val="center"/>
          </w:tcPr>
          <w:p w14:paraId="76ECD412" w14:textId="5E5C0ACE"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oni&lt;/Author&gt;&lt;Year&gt;2018&lt;/Year&gt;&lt;RecNum&gt;514&lt;/RecNum&gt;&lt;DisplayText&gt;Soni, Payra, and Verma (2018)&lt;/DisplayText&gt;&lt;record&gt;&lt;rec-number&gt;514&lt;/rec-number&gt;&lt;foreign-keys&gt;&lt;key app="EN" db-id="s0sd9ts0o2ve93ev003xzwso92tv9rfaw0rx" timestamp="1565852254"&gt;514&lt;/key&gt;&lt;/foreign-keys&gt;&lt;ref-type name="Journal Article"&gt;17&lt;/ref-type&gt;&lt;contributors&gt;&lt;authors&gt;&lt;author&gt;Soni, Manish&lt;/author&gt;&lt;author&gt;Payra, Swagata&lt;/author&gt;&lt;author&gt;Verma, Sunita&lt;/author&gt;&lt;/authors&gt;&lt;/contributors&gt;&lt;titles&gt;&lt;title&gt;Particulate matter estimation over a semi arid region Jaipur, India using satellite AOD and meteorological parameters&lt;/title&gt;&lt;secondary-title&gt;Atmospheric Pollution Research&lt;/secondary-title&gt;&lt;/titles&gt;&lt;periodical&gt;&lt;full-title&gt;Atmospheric Pollution Research&lt;/full-title&gt;&lt;abbr-1&gt;APR&lt;/abbr-1&gt;&lt;/periodical&gt;&lt;pages&gt;949-958&lt;/pages&gt;&lt;volume&gt;9&lt;/volume&gt;&lt;number&gt;5&lt;/number&gt;&lt;keywords&gt;&lt;keyword&gt;RSPM&lt;/keyword&gt;&lt;keyword&gt;AOD&lt;/keyword&gt;&lt;keyword&gt;Regression&lt;/keyword&gt;&lt;keyword&gt;MODIS&lt;/keyword&gt;&lt;keyword&gt;Particulate matter&lt;/keyword&gt;&lt;/keywords&gt;&lt;dates&gt;&lt;year&gt;2018&lt;/year&gt;&lt;pub-dates&gt;&lt;date&gt;2018/09/01/&lt;/date&gt;&lt;/pub-dates&gt;&lt;/dates&gt;&lt;isbn&gt;1309-1042&lt;/isbn&gt;&lt;urls&gt;&lt;related-urls&gt;&lt;url&gt;http://www.sciencedirect.com/science/article/pii/S1309104217305809&lt;/url&gt;&lt;/related-urls&gt;&lt;/urls&gt;&lt;electronic-resource-num&gt;https://doi.org/10.1016/j.apr.2018.03.00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oni, Payra, and Verma (2018)</w:t>
            </w:r>
            <w:r>
              <w:rPr>
                <w:rFonts w:eastAsia="Malgun Gothic" w:cs="Times New Roman"/>
                <w:color w:val="000000"/>
                <w:sz w:val="22"/>
              </w:rPr>
              <w:fldChar w:fldCharType="end"/>
            </w:r>
          </w:p>
        </w:tc>
        <w:tc>
          <w:tcPr>
            <w:tcW w:w="517" w:type="pct"/>
            <w:tcBorders>
              <w:left w:val="nil"/>
              <w:right w:val="nil"/>
            </w:tcBorders>
            <w:vAlign w:val="center"/>
          </w:tcPr>
          <w:p w14:paraId="2649E50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India</w:t>
            </w:r>
          </w:p>
        </w:tc>
        <w:tc>
          <w:tcPr>
            <w:tcW w:w="694" w:type="pct"/>
            <w:tcBorders>
              <w:left w:val="nil"/>
              <w:right w:val="nil"/>
            </w:tcBorders>
            <w:vAlign w:val="center"/>
          </w:tcPr>
          <w:p w14:paraId="7BE3B81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6A1980C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LR, MLR, log-LR</w:t>
            </w:r>
          </w:p>
        </w:tc>
        <w:tc>
          <w:tcPr>
            <w:tcW w:w="1718" w:type="pct"/>
            <w:tcBorders>
              <w:left w:val="nil"/>
              <w:right w:val="nil"/>
            </w:tcBorders>
            <w:vAlign w:val="center"/>
          </w:tcPr>
          <w:p w14:paraId="6F6E1E0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 = 0.8 (daily)</w:t>
            </w:r>
          </w:p>
        </w:tc>
        <w:tc>
          <w:tcPr>
            <w:tcW w:w="283" w:type="pct"/>
            <w:tcBorders>
              <w:left w:val="nil"/>
              <w:right w:val="nil"/>
            </w:tcBorders>
            <w:vAlign w:val="center"/>
          </w:tcPr>
          <w:p w14:paraId="6E837E5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p>
        </w:tc>
      </w:tr>
      <w:tr w:rsidR="00AD2EE3" w:rsidRPr="006D7FB1" w14:paraId="590185E3" w14:textId="77777777" w:rsidTr="00AD2EE3">
        <w:tc>
          <w:tcPr>
            <w:tcW w:w="1160" w:type="pct"/>
            <w:tcBorders>
              <w:left w:val="nil"/>
              <w:right w:val="nil"/>
            </w:tcBorders>
            <w:vAlign w:val="center"/>
          </w:tcPr>
          <w:p w14:paraId="21CF81F6" w14:textId="1D1CF964"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iao&lt;/Author&gt;&lt;Year&gt;2018&lt;/Year&gt;&lt;RecNum&gt;421&lt;/RecNum&gt;&lt;DisplayText&gt;Xiao, Lang, and Christakos (2018)&lt;/DisplayText&gt;&lt;record&gt;&lt;rec-number&gt;421&lt;/rec-number&gt;&lt;foreign-keys&gt;&lt;key app="EN" db-id="s0sd9ts0o2ve93ev003xzwso92tv9rfaw0rx" timestamp="1565552458"&gt;421&lt;/key&gt;&lt;/foreign-keys&gt;&lt;ref-type name="Journal Article"&gt;17&lt;/ref-type&gt;&lt;contributors&gt;&lt;authors&gt;&lt;author&gt;Xiao, Lu&lt;/author&gt;&lt;author&gt;Lang, Yichao&lt;/author&gt;&lt;author&gt;Christakos, George&lt;/author&gt;&lt;/authors&gt;&lt;/contributors&gt;&lt;titles&gt;&lt;title&gt;High-resolution spatiotemporal mapping of PM2.5 concentrations at Mainland China using a combined BME-GWR technique&lt;/title&gt;&lt;secondary-title&gt;Atmospheric Environment&lt;/secondary-title&gt;&lt;/titles&gt;&lt;periodical&gt;&lt;full-title&gt;Atmospheric environment&lt;/full-title&gt;&lt;abbr-1&gt;Atmospheric environment&lt;/abbr-1&gt;&lt;/periodical&gt;&lt;pages&gt;295-305&lt;/pages&gt;&lt;volume&gt;173&lt;/volume&gt;&lt;keywords&gt;&lt;keyword&gt;Particulate matter&lt;/keyword&gt;&lt;keyword&gt;Space-time analysis&lt;/keyword&gt;&lt;keyword&gt;Remote sensing&lt;/keyword&gt;&lt;keyword&gt;Aerosol optical depth&lt;/keyword&gt;&lt;keyword&gt;Bayesian Maximum Entropy&lt;/keyword&gt;&lt;keyword&gt;Geographically weighted regression&lt;/keyword&gt;&lt;keyword&gt;Meteorological fields&lt;/keyword&gt;&lt;/keywords&gt;&lt;dates&gt;&lt;year&gt;2018&lt;/year&gt;&lt;pub-dates&gt;&lt;date&gt;2018/01/01/&lt;/date&gt;&lt;/pub-dates&gt;&lt;/dates&gt;&lt;isbn&gt;1352-2310&lt;/isbn&gt;&lt;urls&gt;&lt;related-urls&gt;&lt;url&gt;http://www.sciencedirect.com/science/article/pii/S1352231017307355&lt;/url&gt;&lt;/related-urls&gt;&lt;/urls&gt;&lt;electronic-resource-num&gt;https://doi.org/10.1016/j.atmosenv.2017.10.06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Xiao, Lang, and Christakos (2018)</w:t>
            </w:r>
            <w:r>
              <w:rPr>
                <w:rFonts w:eastAsia="Malgun Gothic" w:cs="Times New Roman"/>
                <w:color w:val="000000"/>
                <w:sz w:val="22"/>
              </w:rPr>
              <w:fldChar w:fldCharType="end"/>
            </w:r>
          </w:p>
        </w:tc>
        <w:tc>
          <w:tcPr>
            <w:tcW w:w="517" w:type="pct"/>
            <w:tcBorders>
              <w:left w:val="nil"/>
              <w:right w:val="nil"/>
            </w:tcBorders>
            <w:vAlign w:val="center"/>
          </w:tcPr>
          <w:p w14:paraId="59A5B05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46BD97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882A9D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BME-GWR</w:t>
            </w:r>
          </w:p>
        </w:tc>
        <w:tc>
          <w:tcPr>
            <w:tcW w:w="1718" w:type="pct"/>
            <w:tcBorders>
              <w:left w:val="nil"/>
              <w:right w:val="nil"/>
            </w:tcBorders>
            <w:vAlign w:val="center"/>
          </w:tcPr>
          <w:p w14:paraId="47BA370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83, RMSE = 11.39 (monthly)</w:t>
            </w:r>
          </w:p>
        </w:tc>
        <w:tc>
          <w:tcPr>
            <w:tcW w:w="283" w:type="pct"/>
            <w:tcBorders>
              <w:left w:val="nil"/>
              <w:right w:val="nil"/>
            </w:tcBorders>
            <w:vAlign w:val="center"/>
          </w:tcPr>
          <w:p w14:paraId="4DDE020D" w14:textId="5D4AB16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E55D0E2" w14:textId="77777777" w:rsidTr="00AD2EE3">
        <w:tc>
          <w:tcPr>
            <w:tcW w:w="1160" w:type="pct"/>
            <w:tcBorders>
              <w:left w:val="nil"/>
              <w:right w:val="nil"/>
            </w:tcBorders>
            <w:vAlign w:val="center"/>
          </w:tcPr>
          <w:p w14:paraId="2A7A3526" w14:textId="7544C104"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u&lt;/Author&gt;&lt;Year&gt;2018&lt;/Year&gt;&lt;RecNum&gt;303&lt;/RecNum&gt;&lt;DisplayText&gt;Xu et al. (2018)&lt;/DisplayText&gt;&lt;record&gt;&lt;rec-number&gt;303&lt;/rec-number&gt;&lt;foreign-keys&gt;&lt;key app="EN" db-id="s0sd9ts0o2ve93ev003xzwso92tv9rfaw0rx" timestamp="1565547001"&gt;303&lt;/key&gt;&lt;key app="ENWeb" db-id=""&gt;0&lt;/key&gt;&lt;/foreign-keys&gt;&lt;ref-type name="Journal Article"&gt;17&lt;/ref-type&gt;&lt;contributors&gt;&lt;authors&gt;&lt;author&gt;Xu, Yongming&lt;/author&gt;&lt;author&gt;Ho, Hung Chak&lt;/author&gt;&lt;author&gt;Wong, Man Sing&lt;/author&gt;&lt;author&gt;Deng, Chengbin&lt;/author&gt;&lt;author&gt;Shi, Yuan&lt;/author&gt;&lt;author&gt;Chan, Ta-Chien&lt;/author&gt;&lt;author&gt;Knudby, Anders&lt;/author&gt;&lt;/authors&gt;&lt;/contributors&gt;&lt;titles&gt;&lt;title&gt;Evaluation of machine learning techniques with multiple remote sensing datasets in estimating monthly concentrations of ground-level PM2. 5&lt;/title&gt;&lt;secondary-title&gt;Environmental Pollution&lt;/secondary-title&gt;&lt;alt-title&gt;Environmental Pollution&lt;/alt-title&gt;&lt;/titles&gt;&lt;periodical&gt;&lt;full-title&gt;Environmental Pollution&lt;/full-title&gt;&lt;abbr-1&gt;Environmental Pollution&lt;/abbr-1&gt;&lt;/periodical&gt;&lt;alt-periodical&gt;&lt;full-title&gt;Environmental Pollution&lt;/full-title&gt;&lt;abbr-1&gt;Environmental Pollution&lt;/abbr-1&gt;&lt;/alt-periodical&gt;&lt;pages&gt;1417-1426&lt;/pages&gt;&lt;volume&gt;242&lt;/volume&gt;&lt;keywords&gt;&lt;keyword&gt;PM2.5&lt;/keyword&gt;&lt;keyword&gt;Machine learning&lt;/keyword&gt;&lt;keyword&gt;Cubist&lt;/keyword&gt;&lt;keyword&gt;Satellite&lt;/keyword&gt;&lt;/keywords&gt;&lt;dates&gt;&lt;year&gt;2018&lt;/year&gt;&lt;/dates&gt;&lt;isbn&gt;0269-7491&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Xu et al. (2018)</w:t>
            </w:r>
            <w:r>
              <w:rPr>
                <w:rFonts w:eastAsia="Malgun Gothic" w:cs="Times New Roman"/>
                <w:color w:val="000000"/>
                <w:sz w:val="22"/>
              </w:rPr>
              <w:fldChar w:fldCharType="end"/>
            </w:r>
          </w:p>
        </w:tc>
        <w:tc>
          <w:tcPr>
            <w:tcW w:w="517" w:type="pct"/>
            <w:tcBorders>
              <w:left w:val="nil"/>
              <w:right w:val="nil"/>
            </w:tcBorders>
            <w:vAlign w:val="center"/>
          </w:tcPr>
          <w:p w14:paraId="4F568A96"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anada</w:t>
            </w:r>
          </w:p>
        </w:tc>
        <w:tc>
          <w:tcPr>
            <w:tcW w:w="694" w:type="pct"/>
            <w:tcBorders>
              <w:left w:val="nil"/>
              <w:right w:val="nil"/>
            </w:tcBorders>
            <w:vAlign w:val="center"/>
          </w:tcPr>
          <w:p w14:paraId="460F87F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CDEEE2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LR, BRNN, SVM, LASSO, MARS, RF, XGB, DT</w:t>
            </w:r>
          </w:p>
        </w:tc>
        <w:tc>
          <w:tcPr>
            <w:tcW w:w="1718" w:type="pct"/>
            <w:tcBorders>
              <w:left w:val="nil"/>
              <w:right w:val="nil"/>
            </w:tcBorders>
            <w:vAlign w:val="center"/>
          </w:tcPr>
          <w:p w14:paraId="6F636AE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22-0.49, RMSE = 2.64-3.24 (monthly)</w:t>
            </w:r>
          </w:p>
        </w:tc>
        <w:tc>
          <w:tcPr>
            <w:tcW w:w="283" w:type="pct"/>
            <w:tcBorders>
              <w:left w:val="nil"/>
              <w:right w:val="nil"/>
            </w:tcBorders>
            <w:vAlign w:val="center"/>
          </w:tcPr>
          <w:p w14:paraId="540992E9" w14:textId="1584272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0F2F9F1" w14:textId="77777777" w:rsidTr="00AD2EE3">
        <w:tc>
          <w:tcPr>
            <w:tcW w:w="1160" w:type="pct"/>
            <w:tcBorders>
              <w:left w:val="nil"/>
              <w:right w:val="nil"/>
            </w:tcBorders>
            <w:vAlign w:val="center"/>
          </w:tcPr>
          <w:p w14:paraId="0D3B3895" w14:textId="01731E6B"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o&lt;/Author&gt;&lt;Year&gt;2018&lt;/Year&gt;&lt;RecNum&gt;313&lt;/RecNum&gt;&lt;DisplayText&gt;Yao et al. (2018)&lt;/DisplayText&gt;&lt;record&gt;&lt;rec-number&gt;313&lt;/rec-number&gt;&lt;foreign-keys&gt;&lt;key app="EN" db-id="s0sd9ts0o2ve93ev003xzwso92tv9rfaw0rx" timestamp="1565547012"&gt;313&lt;/key&gt;&lt;key app="ENWeb" db-id=""&gt;0&lt;/key&gt;&lt;/foreign-keys&gt;&lt;ref-type name="Journal Article"&gt;17&lt;/ref-type&gt;&lt;contributors&gt;&lt;authors&gt;&lt;author&gt;Yao, Fei&lt;/author&gt;&lt;author&gt;Si, Menglin&lt;/author&gt;&lt;author&gt;Li, Weifeng&lt;/author&gt;&lt;author&gt;Wu, Jiansheng&lt;/author&gt;&lt;/authors&gt;&lt;/contributors&gt;&lt;titles&gt;&lt;title&gt;A multidimensional comparison between MODIS and VIIRS AOD in estimating ground-level PM2.5 concentrations over a heavily polluted region in China&lt;/title&gt;&lt;secondary-title&gt;Science of the Total Environment&lt;/secondary-title&gt;&lt;alt-title&gt;Science of The Total Environment&lt;/alt-title&gt;&lt;/titles&gt;&lt;periodical&gt;&lt;full-title&gt;Science of the Total Environment&lt;/full-title&gt;&lt;abbr-1&gt;Science of The Total Environment&lt;/abbr-1&gt;&lt;/periodical&gt;&lt;alt-periodical&gt;&lt;full-title&gt;Science of the Total Environment&lt;/full-title&gt;&lt;abbr-1&gt;Science of The Total Environment&lt;/abbr-1&gt;&lt;/alt-periodical&gt;&lt;pages&gt;819-828&lt;/pages&gt;&lt;volume&gt;618&lt;/volume&gt;&lt;keywords&gt;&lt;keyword&gt;PM&lt;/keyword&gt;&lt;keyword&gt;Aerosol optical depth&lt;/keyword&gt;&lt;keyword&gt;MODIS&lt;/keyword&gt;&lt;keyword&gt;VIIRS&lt;/keyword&gt;&lt;keyword&gt;Fixed effects regression model&lt;/keyword&gt;&lt;keyword&gt;Beijing–Tianjin–Hebei&lt;/keyword&gt;&lt;/keywords&gt;&lt;dates&gt;&lt;year&gt;2018&lt;/year&gt;&lt;pub-dates&gt;&lt;date&gt;2018/03/15/&lt;/date&gt;&lt;/pub-dates&gt;&lt;/dates&gt;&lt;isbn&gt;0048-9697&lt;/isbn&gt;&lt;urls&gt;&lt;related-urls&gt;&lt;url&gt;http://www.sciencedirect.com/science/article/pii/S0048969717322076&lt;/url&gt;&lt;/related-urls&gt;&lt;/urls&gt;&lt;electronic-resource-num&gt;https://doi.org/10.1016/j.scitotenv.2017.08.20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o et al. (2018)</w:t>
            </w:r>
            <w:r>
              <w:rPr>
                <w:rFonts w:eastAsia="Malgun Gothic" w:cs="Times New Roman"/>
                <w:color w:val="000000"/>
                <w:sz w:val="22"/>
              </w:rPr>
              <w:fldChar w:fldCharType="end"/>
            </w:r>
          </w:p>
        </w:tc>
        <w:tc>
          <w:tcPr>
            <w:tcW w:w="517" w:type="pct"/>
            <w:tcBorders>
              <w:left w:val="nil"/>
              <w:right w:val="nil"/>
            </w:tcBorders>
            <w:vAlign w:val="center"/>
          </w:tcPr>
          <w:p w14:paraId="10E92A8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C10B1B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VIIRS</w:t>
            </w:r>
          </w:p>
        </w:tc>
        <w:tc>
          <w:tcPr>
            <w:tcW w:w="628" w:type="pct"/>
            <w:tcBorders>
              <w:left w:val="nil"/>
              <w:right w:val="nil"/>
            </w:tcBorders>
            <w:vAlign w:val="center"/>
          </w:tcPr>
          <w:p w14:paraId="077F8AD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Time fixed effect regression</w:t>
            </w:r>
          </w:p>
        </w:tc>
        <w:tc>
          <w:tcPr>
            <w:tcW w:w="1718" w:type="pct"/>
            <w:tcBorders>
              <w:left w:val="nil"/>
              <w:right w:val="nil"/>
            </w:tcBorders>
            <w:vAlign w:val="center"/>
          </w:tcPr>
          <w:p w14:paraId="42FCF74C" w14:textId="163F2CD7" w:rsidR="000D5C7F" w:rsidRPr="002742BB" w:rsidRDefault="000D5C7F" w:rsidP="000D5C7F">
            <w:pPr>
              <w:jc w:val="center"/>
              <w:rPr>
                <w:rFonts w:eastAsia="Malgun Gothic" w:cs="Times New Roman"/>
                <w:sz w:val="22"/>
              </w:rPr>
            </w:pPr>
            <w:r w:rsidRPr="002742BB">
              <w:rPr>
                <w:rFonts w:eastAsia="Malgun Gothic" w:cs="Times New Roman"/>
                <w:sz w:val="22"/>
              </w:rPr>
              <w:t>R</w:t>
            </w:r>
            <w:r w:rsidRPr="00367D87">
              <w:rPr>
                <w:rFonts w:eastAsia="Malgun Gothic" w:cs="Times New Roman"/>
                <w:sz w:val="22"/>
                <w:vertAlign w:val="superscript"/>
              </w:rPr>
              <w:t>2</w:t>
            </w:r>
            <w:r>
              <w:rPr>
                <w:rFonts w:eastAsia="Malgun Gothic" w:cs="Times New Roman"/>
                <w:sz w:val="22"/>
              </w:rPr>
              <w:t xml:space="preserve"> </w:t>
            </w:r>
            <w:r w:rsidRPr="002742BB">
              <w:rPr>
                <w:rFonts w:eastAsia="Malgun Gothic" w:cs="Times New Roman"/>
                <w:sz w:val="22"/>
              </w:rPr>
              <w:t>=</w:t>
            </w:r>
            <w:r>
              <w:rPr>
                <w:rFonts w:eastAsia="Malgun Gothic" w:cs="Times New Roman"/>
                <w:sz w:val="22"/>
              </w:rPr>
              <w:t xml:space="preserve"> </w:t>
            </w:r>
            <w:r w:rsidRPr="002742BB">
              <w:rPr>
                <w:rFonts w:eastAsia="Malgun Gothic" w:cs="Times New Roman"/>
                <w:sz w:val="22"/>
              </w:rPr>
              <w:t>0.71-0.76, CV-R</w:t>
            </w:r>
            <w:r w:rsidRPr="00367D87">
              <w:rPr>
                <w:rFonts w:eastAsia="Malgun Gothic" w:cs="Times New Roman"/>
                <w:sz w:val="22"/>
                <w:vertAlign w:val="superscript"/>
              </w:rPr>
              <w:t>2</w:t>
            </w:r>
            <w:r>
              <w:rPr>
                <w:rFonts w:eastAsia="Malgun Gothic" w:cs="Times New Roman"/>
                <w:sz w:val="22"/>
              </w:rPr>
              <w:t xml:space="preserve"> </w:t>
            </w:r>
            <w:r w:rsidRPr="002742BB">
              <w:rPr>
                <w:rFonts w:eastAsia="Malgun Gothic" w:cs="Times New Roman"/>
                <w:sz w:val="22"/>
              </w:rPr>
              <w:t>=</w:t>
            </w:r>
            <w:r>
              <w:rPr>
                <w:rFonts w:eastAsia="Malgun Gothic" w:cs="Times New Roman"/>
                <w:sz w:val="22"/>
              </w:rPr>
              <w:t xml:space="preserve"> </w:t>
            </w:r>
            <w:r w:rsidRPr="002742BB">
              <w:rPr>
                <w:rFonts w:eastAsia="Malgun Gothic" w:cs="Times New Roman"/>
                <w:sz w:val="22"/>
              </w:rPr>
              <w:t>0.66-0.72 (daily)</w:t>
            </w:r>
          </w:p>
        </w:tc>
        <w:tc>
          <w:tcPr>
            <w:tcW w:w="283" w:type="pct"/>
            <w:tcBorders>
              <w:left w:val="nil"/>
              <w:right w:val="nil"/>
            </w:tcBorders>
            <w:vAlign w:val="center"/>
          </w:tcPr>
          <w:p w14:paraId="7DA7FF1D" w14:textId="09DE537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61E35E0" w14:textId="77777777" w:rsidTr="00AD2EE3">
        <w:tc>
          <w:tcPr>
            <w:tcW w:w="1160" w:type="pct"/>
            <w:tcBorders>
              <w:left w:val="nil"/>
              <w:right w:val="nil"/>
            </w:tcBorders>
            <w:vAlign w:val="center"/>
          </w:tcPr>
          <w:p w14:paraId="746B5682" w14:textId="218F9FEE"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ang&lt;/Author&gt;&lt;Year&gt;2018&lt;/Year&gt;&lt;RecNum&gt;327&lt;/RecNum&gt;&lt;DisplayText&gt;Zang et al. (2018)&lt;/DisplayText&gt;&lt;record&gt;&lt;rec-number&gt;327&lt;/rec-number&gt;&lt;foreign-keys&gt;&lt;key app="EN" db-id="s0sd9ts0o2ve93ev003xzwso92tv9rfaw0rx" timestamp="1565547033"&gt;327&lt;/key&gt;&lt;key app="ENWeb" db-id=""&gt;0&lt;/key&gt;&lt;/foreign-keys&gt;&lt;ref-type name="Journal Article"&gt;17&lt;/ref-type&gt;&lt;contributors&gt;&lt;authors&gt;&lt;author&gt;Zang, Lin&lt;/author&gt;&lt;author&gt;Mao, Feiyue&lt;/author&gt;&lt;author&gt;Guo, Jianping&lt;/author&gt;&lt;author&gt;Gong, Wei&lt;/author&gt;&lt;author&gt;Wang, Wei&lt;/author&gt;&lt;author&gt;Pan, Zengxin&lt;/author&gt;&lt;/authors&gt;&lt;/contributors&gt;&lt;titles&gt;&lt;title&gt;Estimating hourly PM1 concentrations from Himawari-8 aerosol optical depth in China&lt;/title&gt;&lt;secondary-title&gt;Environmental Pollution&lt;/secondary-title&gt;&lt;alt-title&gt;Environmental Pollution&lt;/alt-title&gt;&lt;/titles&gt;&lt;periodical&gt;&lt;full-title&gt;Environmental Pollution&lt;/full-title&gt;&lt;abbr-1&gt;Environmental Pollution&lt;/abbr-1&gt;&lt;/periodical&gt;&lt;alt-periodical&gt;&lt;full-title&gt;Environmental Pollution&lt;/full-title&gt;&lt;abbr-1&gt;Environmental Pollution&lt;/abbr-1&gt;&lt;/alt-periodical&gt;&lt;pages&gt;654-663&lt;/pages&gt;&lt;volume&gt;241&lt;/volume&gt;&lt;keywords&gt;&lt;keyword&gt;Particulate matter&lt;/keyword&gt;&lt;keyword&gt;AOD&lt;/keyword&gt;&lt;keyword&gt;Neural network&lt;/keyword&gt;&lt;keyword&gt;Himawari&lt;/keyword&gt;&lt;keyword&gt;Remote sensing&lt;/keyword&gt;&lt;/keywords&gt;&lt;dates&gt;&lt;year&gt;2018&lt;/year&gt;&lt;pub-dates&gt;&lt;date&gt;2018/10/01/&lt;/date&gt;&lt;/pub-dates&gt;&lt;/dates&gt;&lt;isbn&gt;0269-7491&lt;/isbn&gt;&lt;urls&gt;&lt;related-urls&gt;&lt;url&gt;http://www.sciencedirect.com/science/article/pii/S0269749118314428&lt;/url&gt;&lt;/related-urls&gt;&lt;/urls&gt;&lt;electronic-resource-num&gt;https://doi.org/10.1016/j.envpol.2018.05.100&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ang et al. (2018)</w:t>
            </w:r>
            <w:r>
              <w:rPr>
                <w:rFonts w:eastAsia="Malgun Gothic" w:cs="Times New Roman"/>
                <w:color w:val="000000"/>
                <w:sz w:val="22"/>
              </w:rPr>
              <w:fldChar w:fldCharType="end"/>
            </w:r>
          </w:p>
        </w:tc>
        <w:tc>
          <w:tcPr>
            <w:tcW w:w="517" w:type="pct"/>
            <w:tcBorders>
              <w:left w:val="nil"/>
              <w:right w:val="nil"/>
            </w:tcBorders>
            <w:vAlign w:val="center"/>
          </w:tcPr>
          <w:p w14:paraId="177DB37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C5ABE16" w14:textId="548AD869" w:rsidR="000D5C7F" w:rsidRPr="002742BB" w:rsidRDefault="000D5C7F" w:rsidP="000D5C7F">
            <w:pPr>
              <w:jc w:val="center"/>
              <w:rPr>
                <w:rFonts w:eastAsia="Malgun Gothic" w:cs="Times New Roman"/>
                <w:color w:val="000000"/>
                <w:sz w:val="22"/>
              </w:rPr>
            </w:pPr>
            <w:r>
              <w:rPr>
                <w:rFonts w:eastAsia="Malgun Gothic" w:cs="Times New Roman"/>
                <w:color w:val="000000"/>
                <w:sz w:val="22"/>
              </w:rPr>
              <w:t>AHI</w:t>
            </w:r>
          </w:p>
        </w:tc>
        <w:tc>
          <w:tcPr>
            <w:tcW w:w="628" w:type="pct"/>
            <w:tcBorders>
              <w:left w:val="nil"/>
              <w:right w:val="nil"/>
            </w:tcBorders>
            <w:vAlign w:val="center"/>
          </w:tcPr>
          <w:p w14:paraId="503B345F"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LR, MEM, BPNN, GRNN, PCA-GRNN</w:t>
            </w:r>
          </w:p>
        </w:tc>
        <w:tc>
          <w:tcPr>
            <w:tcW w:w="1718" w:type="pct"/>
            <w:tcBorders>
              <w:left w:val="nil"/>
              <w:right w:val="nil"/>
            </w:tcBorders>
            <w:vAlign w:val="center"/>
          </w:tcPr>
          <w:p w14:paraId="0A550D5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23-0.65, RMSE = 22-32.8 (hourly)</w:t>
            </w:r>
          </w:p>
        </w:tc>
        <w:tc>
          <w:tcPr>
            <w:tcW w:w="283" w:type="pct"/>
            <w:tcBorders>
              <w:left w:val="nil"/>
              <w:right w:val="nil"/>
            </w:tcBorders>
            <w:vAlign w:val="center"/>
          </w:tcPr>
          <w:p w14:paraId="7BEC5FA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w:t>
            </w:r>
          </w:p>
        </w:tc>
      </w:tr>
      <w:tr w:rsidR="00AD2EE3" w:rsidRPr="006D7FB1" w14:paraId="126FB827" w14:textId="77777777" w:rsidTr="00AD2EE3">
        <w:tc>
          <w:tcPr>
            <w:tcW w:w="1160" w:type="pct"/>
            <w:tcBorders>
              <w:left w:val="nil"/>
              <w:right w:val="nil"/>
            </w:tcBorders>
            <w:vAlign w:val="center"/>
          </w:tcPr>
          <w:p w14:paraId="4005B2CF" w14:textId="54834F21"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i&lt;/Author&gt;&lt;Year&gt;2018&lt;/Year&gt;&lt;RecNum&gt;422&lt;/RecNum&gt;&lt;DisplayText&gt;Zhai et al. (2018)&lt;/DisplayText&gt;&lt;record&gt;&lt;rec-number&gt;422&lt;/rec-number&gt;&lt;foreign-keys&gt;&lt;key app="EN" db-id="s0sd9ts0o2ve93ev003xzwso92tv9rfaw0rx" timestamp="1565552819"&gt;422&lt;/key&gt;&lt;/foreign-keys&gt;&lt;ref-type name="Journal Article"&gt;17&lt;/ref-type&gt;&lt;contributors&gt;&lt;authors&gt;&lt;author&gt;Zhai, Liang&lt;/author&gt;&lt;author&gt;Li, Shuang&lt;/author&gt;&lt;author&gt;Zou, Bin&lt;/author&gt;&lt;author&gt;Sang, Huiyong&lt;/author&gt;&lt;author&gt;Fang, Xin&lt;/author&gt;&lt;author&gt;Xu, Shan&lt;/author&gt;&lt;/authors&gt;&lt;/contributors&gt;&lt;titles&gt;&lt;title&gt;An improved geographically weighted regression model for PM2.5 concentration estimation in large areas&lt;/title&gt;&lt;secondary-title&gt;Atmospheric Environment&lt;/secondary-title&gt;&lt;/titles&gt;&lt;periodical&gt;&lt;full-title&gt;Atmospheric environment&lt;/full-title&gt;&lt;abbr-1&gt;Atmospheric environment&lt;/abbr-1&gt;&lt;/periodical&gt;&lt;pages&gt;145-154&lt;/pages&gt;&lt;volume&gt;181&lt;/volume&gt;&lt;keywords&gt;&lt;keyword&gt;GWR&lt;/keyword&gt;&lt;keyword&gt;PCA-GWR&lt;/keyword&gt;&lt;keyword&gt;PM&lt;/keyword&gt;&lt;keyword&gt;Remote sensing&lt;/keyword&gt;&lt;keyword&gt;Collinearity&lt;/keyword&gt;&lt;keyword&gt;China&lt;/keyword&gt;&lt;/keywords&gt;&lt;dates&gt;&lt;year&gt;2018&lt;/year&gt;&lt;pub-dates&gt;&lt;date&gt;2018/05/01/&lt;/date&gt;&lt;/pub-dates&gt;&lt;/dates&gt;&lt;isbn&gt;1352-2310&lt;/isbn&gt;&lt;urls&gt;&lt;related-urls&gt;&lt;url&gt;http://www.sciencedirect.com/science/article/pii/S1352231018301559&lt;/url&gt;&lt;/related-urls&gt;&lt;/urls&gt;&lt;electronic-resource-num&gt;https://doi.org/10.1016/j.atmosenv.2018.03.01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i et al. (2018)</w:t>
            </w:r>
            <w:r>
              <w:rPr>
                <w:rFonts w:eastAsia="Malgun Gothic" w:cs="Times New Roman"/>
                <w:color w:val="000000"/>
                <w:sz w:val="22"/>
              </w:rPr>
              <w:fldChar w:fldCharType="end"/>
            </w:r>
          </w:p>
        </w:tc>
        <w:tc>
          <w:tcPr>
            <w:tcW w:w="517" w:type="pct"/>
            <w:tcBorders>
              <w:left w:val="nil"/>
              <w:right w:val="nil"/>
            </w:tcBorders>
            <w:vAlign w:val="center"/>
          </w:tcPr>
          <w:p w14:paraId="42AAC57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2C652285"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EEA111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BSR-PCA-GWR</w:t>
            </w:r>
          </w:p>
        </w:tc>
        <w:tc>
          <w:tcPr>
            <w:tcW w:w="1718" w:type="pct"/>
            <w:tcBorders>
              <w:left w:val="nil"/>
              <w:right w:val="nil"/>
            </w:tcBorders>
            <w:vAlign w:val="center"/>
          </w:tcPr>
          <w:p w14:paraId="349DC7B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adjusted-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60, RMSE = 7.717 (annual)</w:t>
            </w:r>
          </w:p>
        </w:tc>
        <w:tc>
          <w:tcPr>
            <w:tcW w:w="283" w:type="pct"/>
            <w:tcBorders>
              <w:left w:val="nil"/>
              <w:right w:val="nil"/>
            </w:tcBorders>
            <w:vAlign w:val="center"/>
          </w:tcPr>
          <w:p w14:paraId="24029736" w14:textId="3133D4D8"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6D3A62A" w14:textId="77777777" w:rsidTr="00AD2EE3">
        <w:tc>
          <w:tcPr>
            <w:tcW w:w="1160" w:type="pct"/>
            <w:tcBorders>
              <w:left w:val="nil"/>
              <w:right w:val="nil"/>
            </w:tcBorders>
            <w:vAlign w:val="center"/>
          </w:tcPr>
          <w:p w14:paraId="62F87939" w14:textId="445F2B68"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8&lt;/Year&gt;&lt;RecNum&gt;336&lt;/RecNum&gt;&lt;DisplayText&gt;Zhang, Di, et al. (2018)&lt;/DisplayText&gt;&lt;record&gt;&lt;rec-number&gt;336&lt;/rec-number&gt;&lt;foreign-keys&gt;&lt;key app="EN" db-id="s0sd9ts0o2ve93ev003xzwso92tv9rfaw0rx" timestamp="1565547053"&gt;336&lt;/key&gt;&lt;key app="ENWeb" db-id=""&gt;0&lt;/key&gt;&lt;/foreign-keys&gt;&lt;ref-type name="Journal Article"&gt;17&lt;/ref-type&gt;&lt;contributors&gt;&lt;authors&gt;&lt;author&gt;Zhang, Ruixin&lt;/author&gt;&lt;author&gt;Di, Baofeng&lt;/author&gt;&lt;author&gt;Luo, Yuzhou&lt;/author&gt;&lt;author&gt;Deng, Xunfei&lt;/author&gt;&lt;author&gt;Grieneisen, Michael L.&lt;/author&gt;&lt;author&gt;Wang, Zhigao&lt;/author&gt;&lt;author&gt;Yao, Gang&lt;/author&gt;&lt;author&gt;Zhan, Yu&lt;/author&gt;&lt;/authors&gt;&lt;/contributors&gt;&lt;titles&gt;&lt;title&gt;A nonparametric approach to filling gaps in satellite-retrieved aerosol optical depth for estimating ambient PM2.5 levels&lt;/title&gt;&lt;secondary-title&gt;Environmental Pollution&lt;/secondary-title&gt;&lt;alt-title&gt;Environmental Pollution&lt;/alt-title&gt;&lt;/titles&gt;&lt;periodical&gt;&lt;full-title&gt;Environmental Pollution&lt;/full-title&gt;&lt;abbr-1&gt;Environmental Pollution&lt;/abbr-1&gt;&lt;/periodical&gt;&lt;alt-periodical&gt;&lt;full-title&gt;Environmental Pollution&lt;/full-title&gt;&lt;abbr-1&gt;Environmental Pollution&lt;/abbr-1&gt;&lt;/alt-periodical&gt;&lt;pages&gt;998-1007&lt;/pages&gt;&lt;volume&gt;243&lt;/volume&gt;&lt;keywords&gt;&lt;keyword&gt;Fine particulate matter&lt;/keyword&gt;&lt;keyword&gt;Aerosol optical depth&lt;/keyword&gt;&lt;keyword&gt;Missing data&lt;/keyword&gt;&lt;keyword&gt;Random forest&lt;/keyword&gt;&lt;keyword&gt;Sichuan basin&lt;/keyword&gt;&lt;/keywords&gt;&lt;dates&gt;&lt;year&gt;2018&lt;/year&gt;&lt;pub-dates&gt;&lt;date&gt;2018/12/01/&lt;/date&gt;&lt;/pub-dates&gt;&lt;/dates&gt;&lt;isbn&gt;0269-7491&lt;/isbn&gt;&lt;urls&gt;&lt;related-urls&gt;&lt;url&gt;http://www.sciencedirect.com/science/article/pii/S0269749118320347&lt;/url&gt;&lt;/related-urls&gt;&lt;/urls&gt;&lt;electronic-resource-num&gt;https://doi.org/10.1016/j.envpol.2018.09.05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Di, et al. (2018)</w:t>
            </w:r>
            <w:r>
              <w:rPr>
                <w:rFonts w:eastAsia="Malgun Gothic" w:cs="Times New Roman"/>
                <w:color w:val="000000"/>
                <w:sz w:val="22"/>
              </w:rPr>
              <w:fldChar w:fldCharType="end"/>
            </w:r>
          </w:p>
        </w:tc>
        <w:tc>
          <w:tcPr>
            <w:tcW w:w="517" w:type="pct"/>
            <w:tcBorders>
              <w:left w:val="nil"/>
              <w:right w:val="nil"/>
            </w:tcBorders>
            <w:vAlign w:val="center"/>
          </w:tcPr>
          <w:p w14:paraId="0CBDBAF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5B9504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14A358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66F50FB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6 (for daily)</w:t>
            </w:r>
          </w:p>
        </w:tc>
        <w:tc>
          <w:tcPr>
            <w:tcW w:w="283" w:type="pct"/>
            <w:tcBorders>
              <w:left w:val="nil"/>
              <w:right w:val="nil"/>
            </w:tcBorders>
            <w:vAlign w:val="center"/>
          </w:tcPr>
          <w:p w14:paraId="6268500B" w14:textId="2C791E30"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20129A2" w14:textId="77777777" w:rsidTr="00AD2EE3">
        <w:tc>
          <w:tcPr>
            <w:tcW w:w="1160" w:type="pct"/>
            <w:tcBorders>
              <w:left w:val="nil"/>
              <w:right w:val="nil"/>
            </w:tcBorders>
            <w:vAlign w:val="center"/>
          </w:tcPr>
          <w:p w14:paraId="109A6FE1" w14:textId="3D15D99B"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8&lt;/Year&gt;&lt;RecNum&gt;337&lt;/RecNum&gt;&lt;DisplayText&gt;Zhang, Zhu, et al. (2018)&lt;/DisplayText&gt;&lt;record&gt;&lt;rec-number&gt;337&lt;/rec-number&gt;&lt;foreign-keys&gt;&lt;key app="EN" db-id="s0sd9ts0o2ve93ev003xzwso92tv9rfaw0rx" timestamp="1565547055"&gt;337&lt;/key&gt;&lt;key app="ENWeb" db-id=""&gt;0&lt;/key&gt;&lt;/foreign-keys&gt;&lt;ref-type name="Journal Article"&gt;17&lt;/ref-type&gt;&lt;contributors&gt;&lt;authors&gt;&lt;author&gt;Zhang, Tianhao&lt;/author&gt;&lt;author&gt;Zhu, Zhongmin&lt;/author&gt;&lt;author&gt;Gong, Wei&lt;/author&gt;&lt;author&gt;Zhu, Zerun&lt;/author&gt;&lt;author&gt;Sun, Kun&lt;/author&gt;&lt;author&gt;Wang, Lunche&lt;/author&gt;&lt;author&gt;Huang, Yusi&lt;/author&gt;&lt;author&gt;Mao, Feiyue&lt;/author&gt;&lt;author&gt;Shen, Huanfeng&lt;/author&gt;&lt;author&gt;Li, Zhiwei&lt;/author&gt;&lt;author&gt;Xu, Kai&lt;/author&gt;&lt;/authors&gt;&lt;/contributors&gt;&lt;titles&gt;&lt;title&gt;Estimation of ultrahigh resolution PM2.5 concentrations in urban areas using 160 m Gaofen-1 AOD retrievals&lt;/title&gt;&lt;secondary-title&gt;Remote Sensing of Environment&lt;/secondary-title&gt;&lt;alt-title&gt;Remote Sensing of Environment&lt;/alt-title&gt;&lt;/titles&gt;&lt;periodical&gt;&lt;full-title&gt;Remote Sensing of Environment&lt;/full-title&gt;&lt;abbr-1&gt;RSE&lt;/abbr-1&gt;&lt;/periodical&gt;&lt;alt-periodical&gt;&lt;full-title&gt;Remote Sensing of Environment&lt;/full-title&gt;&lt;abbr-1&gt;RSE&lt;/abbr-1&gt;&lt;/alt-periodical&gt;&lt;pages&gt;91-104&lt;/pages&gt;&lt;volume&gt;216&lt;/volume&gt;&lt;keywords&gt;&lt;keyword&gt;Aerosol optical depth&lt;/keyword&gt;&lt;keyword&gt;Ultrahigh spatial resolution&lt;/keyword&gt;&lt;keyword&gt;Gaofen-1 WFV&lt;/keyword&gt;&lt;keyword&gt;Nested LME model&lt;/keyword&gt;&lt;keyword&gt;Urban-scale PM&lt;/keyword&gt;&lt;/keywords&gt;&lt;dates&gt;&lt;year&gt;2018&lt;/year&gt;&lt;pub-dates&gt;&lt;date&gt;2018/10/01/&lt;/date&gt;&lt;/pub-dates&gt;&lt;/dates&gt;&lt;isbn&gt;0034-4257&lt;/isbn&gt;&lt;urls&gt;&lt;related-urls&gt;&lt;url&gt;http://www.sciencedirect.com/science/article/pii/S0034425718303080&lt;/url&gt;&lt;/related-urls&gt;&lt;/urls&gt;&lt;electronic-resource-num&gt;https://doi.org/10.1016/j.rse.2018.06.030&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Zhu, et al. (2018)</w:t>
            </w:r>
            <w:r>
              <w:rPr>
                <w:rFonts w:eastAsia="Malgun Gothic" w:cs="Times New Roman"/>
                <w:color w:val="000000"/>
                <w:sz w:val="22"/>
              </w:rPr>
              <w:fldChar w:fldCharType="end"/>
            </w:r>
          </w:p>
        </w:tc>
        <w:tc>
          <w:tcPr>
            <w:tcW w:w="517" w:type="pct"/>
            <w:tcBorders>
              <w:left w:val="nil"/>
              <w:right w:val="nil"/>
            </w:tcBorders>
            <w:vAlign w:val="center"/>
          </w:tcPr>
          <w:p w14:paraId="3CE5973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EE68A5E" w14:textId="409CF79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t>
            </w:r>
            <w:r>
              <w:rPr>
                <w:rFonts w:eastAsia="Malgun Gothic" w:cs="Times New Roman"/>
                <w:color w:val="000000"/>
                <w:sz w:val="22"/>
              </w:rPr>
              <w:t>F</w:t>
            </w:r>
            <w:r w:rsidRPr="002742BB">
              <w:rPr>
                <w:rFonts w:eastAsia="Malgun Gothic" w:cs="Times New Roman"/>
                <w:color w:val="000000"/>
                <w:sz w:val="22"/>
              </w:rPr>
              <w:t>-1</w:t>
            </w:r>
          </w:p>
        </w:tc>
        <w:tc>
          <w:tcPr>
            <w:tcW w:w="628" w:type="pct"/>
            <w:tcBorders>
              <w:left w:val="nil"/>
              <w:right w:val="nil"/>
            </w:tcBorders>
            <w:vAlign w:val="center"/>
          </w:tcPr>
          <w:p w14:paraId="7D57283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13AFA22D"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site 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8-0.92</w:t>
            </w:r>
            <w:r w:rsidRPr="002742BB">
              <w:rPr>
                <w:rFonts w:eastAsia="Malgun Gothic" w:cs="Times New Roman"/>
                <w:color w:val="000000"/>
                <w:sz w:val="22"/>
              </w:rPr>
              <w:br/>
              <w:t>DOY 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54-0.58 (every 4 days)</w:t>
            </w:r>
          </w:p>
        </w:tc>
        <w:tc>
          <w:tcPr>
            <w:tcW w:w="283" w:type="pct"/>
            <w:tcBorders>
              <w:left w:val="nil"/>
              <w:right w:val="nil"/>
            </w:tcBorders>
            <w:vAlign w:val="center"/>
          </w:tcPr>
          <w:p w14:paraId="53ED4F1F" w14:textId="3D87E85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9B26807" w14:textId="77777777" w:rsidTr="00AD2EE3">
        <w:tc>
          <w:tcPr>
            <w:tcW w:w="1160" w:type="pct"/>
            <w:tcBorders>
              <w:left w:val="nil"/>
              <w:right w:val="nil"/>
            </w:tcBorders>
            <w:vAlign w:val="center"/>
          </w:tcPr>
          <w:p w14:paraId="11A70FBC" w14:textId="53E66A1B"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8&lt;/Year&gt;&lt;RecNum&gt;417&lt;/RecNum&gt;&lt;DisplayText&gt;Zhang, Wang, et al. (2018)&lt;/DisplayText&gt;&lt;record&gt;&lt;rec-number&gt;417&lt;/rec-number&gt;&lt;foreign-keys&gt;&lt;key app="EN" db-id="s0sd9ts0o2ve93ev003xzwso92tv9rfaw0rx" timestamp="1565547231"&gt;417&lt;/key&gt;&lt;/foreign-keys&gt;&lt;ref-type name="Journal Article"&gt;17&lt;/ref-type&gt;&lt;contributors&gt;&lt;authors&gt;&lt;author&gt;Zhang, Zhenyu&lt;/author&gt;&lt;author&gt;Wang, Jianbing&lt;/author&gt;&lt;author&gt;Hart, Jaime E.&lt;/author&gt;&lt;author&gt;Laden, Francine&lt;/author&gt;&lt;author&gt;Zhao, Chen&lt;/author&gt;&lt;author&gt;Li, Tiantian&lt;/author&gt;&lt;author&gt;Zheng, Peiwen&lt;/author&gt;&lt;author&gt;Li, Die&lt;/author&gt;&lt;author&gt;Ye, Zhenhua&lt;/author&gt;&lt;author&gt;Chen, Kun&lt;/author&gt;&lt;/authors&gt;&lt;/contributors&gt;&lt;titles&gt;&lt;title&gt;National scale spatiotemporal land-use regression model for PM2.5, PM10 and NO2 concentration in China&lt;/title&gt;&lt;secondary-title&gt;Atmospheric Environment&lt;/secondary-title&gt;&lt;alt-title&gt;AE&lt;/alt-title&gt;&lt;/titles&gt;&lt;periodical&gt;&lt;full-title&gt;Atmospheric environment&lt;/full-title&gt;&lt;abbr-1&gt;Atmospheric environment&lt;/abbr-1&gt;&lt;/periodical&gt;&lt;pages&gt;48-54&lt;/pages&gt;&lt;volume&gt;192&lt;/volume&gt;&lt;keywords&gt;&lt;keyword&gt;PM&lt;/keyword&gt;&lt;keyword&gt;NO&lt;/keyword&gt;&lt;keyword&gt;GIS&lt;/keyword&gt;&lt;keyword&gt;Land-use model&lt;/keyword&gt;&lt;keyword&gt;Aerosol optical depth&lt;/keyword&gt;&lt;/keywords&gt;&lt;dates&gt;&lt;year&gt;2018&lt;/year&gt;&lt;pub-dates&gt;&lt;date&gt;2018/11/01/&lt;/date&gt;&lt;/pub-dates&gt;&lt;/dates&gt;&lt;isbn&gt;1352-2310&lt;/isbn&gt;&lt;urls&gt;&lt;related-urls&gt;&lt;url&gt;http://www.sciencedirect.com/science/article/pii/S1352231018305673&lt;/url&gt;&lt;/related-urls&gt;&lt;/urls&gt;&lt;electronic-resource-num&gt;https://doi.org/10.1016/j.atmosenv.2018.08.04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Wang, et al. (2018)</w:t>
            </w:r>
            <w:r>
              <w:rPr>
                <w:rFonts w:eastAsia="Malgun Gothic" w:cs="Times New Roman"/>
                <w:color w:val="000000"/>
                <w:sz w:val="22"/>
              </w:rPr>
              <w:fldChar w:fldCharType="end"/>
            </w:r>
          </w:p>
        </w:tc>
        <w:tc>
          <w:tcPr>
            <w:tcW w:w="517" w:type="pct"/>
            <w:tcBorders>
              <w:left w:val="nil"/>
              <w:right w:val="nil"/>
            </w:tcBorders>
            <w:vAlign w:val="center"/>
          </w:tcPr>
          <w:p w14:paraId="6E161F31"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61B79B3A"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BCAE6C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AMM</w:t>
            </w:r>
          </w:p>
        </w:tc>
        <w:tc>
          <w:tcPr>
            <w:tcW w:w="1718" w:type="pct"/>
            <w:tcBorders>
              <w:left w:val="nil"/>
              <w:right w:val="nil"/>
            </w:tcBorders>
            <w:vAlign w:val="center"/>
          </w:tcPr>
          <w:p w14:paraId="1204FB1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367D87">
              <w:rPr>
                <w:rFonts w:eastAsia="Malgun Gothic" w:cs="Times New Roman"/>
                <w:color w:val="000000"/>
                <w:sz w:val="22"/>
                <w:vertAlign w:val="subscript"/>
              </w:rPr>
              <w:t>10</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1, RMSE = 3.86, 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62</w:t>
            </w:r>
            <w:r w:rsidRPr="002742BB">
              <w:rPr>
                <w:rFonts w:eastAsia="Malgun Gothic" w:cs="Times New Roman"/>
                <w:color w:val="000000"/>
                <w:sz w:val="22"/>
              </w:rPr>
              <w:br/>
              <w:t>PM</w:t>
            </w:r>
            <w:r w:rsidRPr="00367D87">
              <w:rPr>
                <w:rFonts w:eastAsia="Malgun Gothic" w:cs="Times New Roman"/>
                <w:color w:val="000000"/>
                <w:sz w:val="22"/>
                <w:vertAlign w:val="subscript"/>
              </w:rPr>
              <w:t>2.5</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7, RMSE = 12.41, 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5 (monthly)</w:t>
            </w:r>
          </w:p>
        </w:tc>
        <w:tc>
          <w:tcPr>
            <w:tcW w:w="283" w:type="pct"/>
            <w:tcBorders>
              <w:left w:val="nil"/>
              <w:right w:val="nil"/>
            </w:tcBorders>
            <w:vAlign w:val="center"/>
          </w:tcPr>
          <w:p w14:paraId="6420CF02" w14:textId="58379A2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r w:rsidRPr="002742BB">
              <w:rPr>
                <w:rFonts w:eastAsia="Malgun Gothic" w:cs="Times New Roman"/>
                <w:color w:val="000000"/>
                <w:sz w:val="22"/>
              </w:rPr>
              <w:t>, PM</w:t>
            </w:r>
            <w:r w:rsidRPr="00605425">
              <w:rPr>
                <w:rFonts w:eastAsia="Malgun Gothic" w:cs="Times New Roman"/>
                <w:color w:val="000000"/>
                <w:sz w:val="22"/>
                <w:vertAlign w:val="subscript"/>
              </w:rPr>
              <w:t>2.5</w:t>
            </w:r>
          </w:p>
        </w:tc>
      </w:tr>
      <w:tr w:rsidR="00AD2EE3" w:rsidRPr="006D7FB1" w14:paraId="6339AF98" w14:textId="77777777" w:rsidTr="00AD2EE3">
        <w:tc>
          <w:tcPr>
            <w:tcW w:w="1160" w:type="pct"/>
            <w:tcBorders>
              <w:left w:val="nil"/>
              <w:right w:val="nil"/>
            </w:tcBorders>
            <w:vAlign w:val="center"/>
          </w:tcPr>
          <w:p w14:paraId="2C4DA864" w14:textId="134B5D5F"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Zhang&lt;/Author&gt;&lt;Year&gt;2018&lt;/Year&gt;&lt;RecNum&gt;339&lt;/RecNum&gt;&lt;DisplayText&gt;Zhang, Chu, et al. (2018)&lt;/DisplayText&gt;&lt;record&gt;&lt;rec-number&gt;339&lt;/rec-number&gt;&lt;foreign-keys&gt;&lt;key app="EN" db-id="s0sd9ts0o2ve93ev003xzwso92tv9rfaw0rx" timestamp="1565547058"&gt;339&lt;/key&gt;&lt;/foreign-keys&gt;&lt;ref-type name="Journal Article"&gt;17&lt;/ref-type&gt;&lt;contributors&gt;&lt;authors&gt;&lt;author&gt;Zhang, Xueying&lt;/author&gt;&lt;author&gt;Chu, Yiyi&lt;/author&gt;&lt;author&gt;Wang, Yuxuan&lt;/author&gt;&lt;author&gt;Zhang, Kai&lt;/author&gt;&lt;/authors&gt;&lt;/contributors&gt;&lt;titles&gt;&lt;title&gt;Predicting daily PM2.5 concentrations in Texas using high-resolution satellite aerosol optical depth&lt;/title&gt;&lt;secondary-title&gt;Science of The Total Environment&lt;/secondary-title&gt;&lt;/titles&gt;&lt;periodical&gt;&lt;full-title&gt;Science of the Total Environment&lt;/full-title&gt;&lt;abbr-1&gt;Science of The Total Environment&lt;/abbr-1&gt;&lt;/periodical&gt;&lt;pages&gt;904-911&lt;/pages&gt;&lt;volume&gt;631-632&lt;/volume&gt;&lt;keywords&gt;&lt;keyword&gt;AOD&lt;/keyword&gt;&lt;keyword&gt;Land use regression&lt;/keyword&gt;&lt;keyword&gt;PM&lt;/keyword&gt;&lt;keyword&gt;Remote sensing&lt;/keyword&gt;&lt;/keywords&gt;&lt;dates&gt;&lt;year&gt;2018&lt;/year&gt;&lt;pub-dates&gt;&lt;date&gt;2018/08/01/&lt;/date&gt;&lt;/pub-dates&gt;&lt;/dates&gt;&lt;isbn&gt;0048-9697&lt;/isbn&gt;&lt;urls&gt;&lt;related-urls&gt;&lt;url&gt;http://www.sciencedirect.com/science/article/pii/S0048969718306557&lt;/url&gt;&lt;/related-urls&gt;&lt;/urls&gt;&lt;electronic-resource-num&gt;https://doi.org/10.1016/j.scitotenv.2018.02.25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Chu, et al. (2018)</w:t>
            </w:r>
            <w:r>
              <w:rPr>
                <w:rFonts w:eastAsia="Malgun Gothic" w:cs="Times New Roman"/>
                <w:color w:val="000000"/>
                <w:sz w:val="22"/>
              </w:rPr>
              <w:fldChar w:fldCharType="end"/>
            </w:r>
          </w:p>
        </w:tc>
        <w:tc>
          <w:tcPr>
            <w:tcW w:w="517" w:type="pct"/>
            <w:tcBorders>
              <w:left w:val="nil"/>
              <w:right w:val="nil"/>
            </w:tcBorders>
            <w:vAlign w:val="center"/>
          </w:tcPr>
          <w:p w14:paraId="07ADBA9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2EDB234B" w14:textId="1666587D"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27E5CD3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35FD7538"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63-0.69 (daily for each year)</w:t>
            </w:r>
          </w:p>
        </w:tc>
        <w:tc>
          <w:tcPr>
            <w:tcW w:w="283" w:type="pct"/>
            <w:tcBorders>
              <w:left w:val="nil"/>
              <w:right w:val="nil"/>
            </w:tcBorders>
            <w:vAlign w:val="center"/>
          </w:tcPr>
          <w:p w14:paraId="5786A375" w14:textId="6820BB94"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A050EBA" w14:textId="77777777" w:rsidTr="00AD2EE3">
        <w:tc>
          <w:tcPr>
            <w:tcW w:w="1160" w:type="pct"/>
            <w:tcBorders>
              <w:left w:val="nil"/>
              <w:right w:val="nil"/>
            </w:tcBorders>
            <w:vAlign w:val="center"/>
          </w:tcPr>
          <w:p w14:paraId="3712503B" w14:textId="3D47EDBE"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Bai&lt;/Author&gt;&lt;Year&gt;2019&lt;/Year&gt;&lt;RecNum&gt;499&lt;/RecNum&gt;&lt;DisplayText&gt;Bai et al. (2019)&lt;/DisplayText&gt;&lt;record&gt;&lt;rec-number&gt;499&lt;/rec-number&gt;&lt;foreign-keys&gt;&lt;key app="EN" db-id="s0sd9ts0o2ve93ev003xzwso92tv9rfaw0rx" timestamp="1565709293"&gt;499&lt;/key&gt;&lt;/foreign-keys&gt;&lt;ref-type name="Journal Article"&gt;17&lt;/ref-type&gt;&lt;contributors&gt;&lt;authors&gt;&lt;author&gt;Bai, Kaixu&lt;/author&gt;&lt;author&gt;Ma, Mingliang&lt;/author&gt;&lt;author&gt;Chang, Ni-Bin&lt;/author&gt;&lt;author&gt;Gao, Wei&lt;/author&gt;&lt;/authors&gt;&lt;/contributors&gt;&lt;titles&gt;&lt;title&gt;Spatiotemporal trend analysis for fine particulate matter concentrations in China using high-resolution satellite-derived and ground-measured PM2.5 data&lt;/title&gt;&lt;secondary-title&gt;Journal of Environmental Management&lt;/secondary-title&gt;&lt;/titles&gt;&lt;periodical&gt;&lt;full-title&gt;Journal of Environmental Management&lt;/full-title&gt;&lt;/periodical&gt;&lt;pages&gt;530-542&lt;/pages&gt;&lt;volume&gt;233&lt;/volume&gt;&lt;keywords&gt;&lt;keyword&gt;Air quality&lt;/keyword&gt;&lt;keyword&gt;PM&lt;/keyword&gt;&lt;keyword&gt;Fine particulate matter&lt;/keyword&gt;&lt;keyword&gt;Emission control&lt;/keyword&gt;&lt;keyword&gt;Trend analysis&lt;/keyword&gt;&lt;/keywords&gt;&lt;dates&gt;&lt;year&gt;2019&lt;/year&gt;&lt;pub-dates&gt;&lt;date&gt;2019/03/01/&lt;/date&gt;&lt;/pub-dates&gt;&lt;/dates&gt;&lt;isbn&gt;0301-4797&lt;/isbn&gt;&lt;urls&gt;&lt;related-urls&gt;&lt;url&gt;http://www.sciencedirect.com/science/article/pii/S0301479718314932&lt;/url&gt;&lt;/related-urls&gt;&lt;/urls&gt;&lt;electronic-resource-num&gt;https://doi.org/10.1016/j.jenvman.2018.12.07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Bai et al. (2019)</w:t>
            </w:r>
            <w:r>
              <w:rPr>
                <w:rFonts w:eastAsia="Malgun Gothic" w:cs="Times New Roman"/>
                <w:color w:val="000000"/>
                <w:sz w:val="22"/>
              </w:rPr>
              <w:fldChar w:fldCharType="end"/>
            </w:r>
          </w:p>
        </w:tc>
        <w:tc>
          <w:tcPr>
            <w:tcW w:w="517" w:type="pct"/>
            <w:tcBorders>
              <w:left w:val="nil"/>
              <w:right w:val="nil"/>
            </w:tcBorders>
            <w:vAlign w:val="center"/>
          </w:tcPr>
          <w:p w14:paraId="1D2B068B"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6A6C423"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ISR, SeaWiFS</w:t>
            </w:r>
          </w:p>
        </w:tc>
        <w:tc>
          <w:tcPr>
            <w:tcW w:w="628" w:type="pct"/>
            <w:tcBorders>
              <w:left w:val="nil"/>
              <w:right w:val="nil"/>
            </w:tcBorders>
            <w:vAlign w:val="center"/>
          </w:tcPr>
          <w:p w14:paraId="16BF2AB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WR</w:t>
            </w:r>
          </w:p>
        </w:tc>
        <w:tc>
          <w:tcPr>
            <w:tcW w:w="1718" w:type="pct"/>
            <w:tcBorders>
              <w:left w:val="nil"/>
              <w:right w:val="nil"/>
            </w:tcBorders>
            <w:vAlign w:val="center"/>
          </w:tcPr>
          <w:p w14:paraId="3ED56FB7" w14:textId="3CAFC8D2"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 R</w:t>
            </w:r>
            <w:r w:rsidRPr="00367D87">
              <w:rPr>
                <w:rFonts w:eastAsia="Malgun Gothic" w:cs="Times New Roman"/>
                <w:color w:val="000000"/>
                <w:sz w:val="22"/>
                <w:vertAlign w:val="superscript"/>
              </w:rPr>
              <w:t>2</w:t>
            </w:r>
            <w:r>
              <w:rPr>
                <w:rFonts w:eastAsia="Malgun Gothic" w:cs="Times New Roman"/>
                <w:color w:val="000000"/>
                <w:sz w:val="22"/>
              </w:rPr>
              <w:t xml:space="preserve"> </w:t>
            </w:r>
            <w:r w:rsidRPr="002742BB">
              <w:rPr>
                <w:rFonts w:eastAsia="Malgun Gothic" w:cs="Times New Roman"/>
                <w:color w:val="000000"/>
                <w:sz w:val="22"/>
              </w:rPr>
              <w:t>=</w:t>
            </w:r>
            <w:r>
              <w:rPr>
                <w:rFonts w:eastAsia="Malgun Gothic" w:cs="Times New Roman"/>
                <w:color w:val="000000"/>
                <w:sz w:val="22"/>
              </w:rPr>
              <w:t xml:space="preserve"> </w:t>
            </w:r>
            <w:r w:rsidRPr="002742BB">
              <w:rPr>
                <w:rFonts w:eastAsia="Malgun Gothic" w:cs="Times New Roman"/>
                <w:color w:val="000000"/>
                <w:sz w:val="22"/>
              </w:rPr>
              <w:t>0.75, RMSE = 13.59 (monthly)</w:t>
            </w:r>
          </w:p>
        </w:tc>
        <w:tc>
          <w:tcPr>
            <w:tcW w:w="283" w:type="pct"/>
            <w:tcBorders>
              <w:left w:val="nil"/>
              <w:right w:val="nil"/>
            </w:tcBorders>
            <w:vAlign w:val="center"/>
          </w:tcPr>
          <w:p w14:paraId="1D2B87CA" w14:textId="4AC90391"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E93BA35" w14:textId="77777777" w:rsidTr="00AD2EE3">
        <w:tc>
          <w:tcPr>
            <w:tcW w:w="1160" w:type="pct"/>
            <w:tcBorders>
              <w:left w:val="nil"/>
              <w:right w:val="nil"/>
            </w:tcBorders>
            <w:vAlign w:val="center"/>
          </w:tcPr>
          <w:p w14:paraId="1F12ADD8" w14:textId="165DA5E3"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Bi&lt;/Author&gt;&lt;Year&gt;2019&lt;/Year&gt;&lt;RecNum&gt;45&lt;/RecNum&gt;&lt;DisplayText&gt;Bi et al. (2019)&lt;/DisplayText&gt;&lt;record&gt;&lt;rec-number&gt;45&lt;/rec-number&gt;&lt;foreign-keys&gt;&lt;key app="EN" db-id="s0sd9ts0o2ve93ev003xzwso92tv9rfaw0rx" timestamp="1565546630"&gt;45&lt;/key&gt;&lt;key app="ENWeb" db-id=""&gt;0&lt;/key&gt;&lt;/foreign-keys&gt;&lt;ref-type name="Journal Article"&gt;17&lt;/ref-type&gt;&lt;contributors&gt;&lt;authors&gt;&lt;author&gt;Bi, Jianzhao&lt;/author&gt;&lt;author&gt;Belle, Jessica H.&lt;/author&gt;&lt;author&gt;Wang, Yujie&lt;/author&gt;&lt;author&gt;Lyapustin, Alexei I.&lt;/author&gt;&lt;author&gt;Wildani, Avani&lt;/author&gt;&lt;author&gt;Liu, Yang&lt;/author&gt;&lt;/authors&gt;&lt;/contributors&gt;&lt;titles&gt;&lt;title&gt;Impacts of snow and cloud covers on satellite-derived PM2.5 levels&lt;/title&gt;&lt;secondary-title&gt;Remote Sensing of Environment&lt;/secondary-title&gt;&lt;alt-title&gt;RSE&lt;/alt-title&gt;&lt;/titles&gt;&lt;periodical&gt;&lt;full-title&gt;Remote Sensing of Environment&lt;/full-title&gt;&lt;abbr-1&gt;RSE&lt;/abbr-1&gt;&lt;/periodical&gt;&lt;alt-periodical&gt;&lt;full-title&gt;Remote Sensing of Environment&lt;/full-title&gt;&lt;abbr-1&gt;RSE&lt;/abbr-1&gt;&lt;/alt-periodical&gt;&lt;pages&gt;665-674&lt;/pages&gt;&lt;volume&gt;221&lt;/volume&gt;&lt;keywords&gt;&lt;keyword&gt;PM&lt;/keyword&gt;&lt;keyword&gt;AOD&lt;/keyword&gt;&lt;keyword&gt;MAIAC&lt;/keyword&gt;&lt;keyword&gt;Random Forest&lt;/keyword&gt;&lt;keyword&gt;Gap-filling&lt;/keyword&gt;&lt;keyword&gt;Snow cover&lt;/keyword&gt;&lt;keyword&gt;Cloud cover&lt;/keyword&gt;&lt;/keywords&gt;&lt;dates&gt;&lt;year&gt;2019&lt;/year&gt;&lt;pub-dates&gt;&lt;date&gt;2019/02/01/&lt;/date&gt;&lt;/pub-dates&gt;&lt;/dates&gt;&lt;isbn&gt;0034-4257&lt;/isbn&gt;&lt;urls&gt;&lt;related-urls&gt;&lt;url&gt;http://www.sciencedirect.com/science/article/pii/S003442571830556X&lt;/url&gt;&lt;/related-urls&gt;&lt;/urls&gt;&lt;electronic-resource-num&gt;https://doi.org/10.1016/j.rse.2018.12.00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Bi et al. (2019)</w:t>
            </w:r>
            <w:r>
              <w:rPr>
                <w:rFonts w:eastAsia="Malgun Gothic" w:cs="Times New Roman"/>
                <w:color w:val="000000"/>
                <w:sz w:val="22"/>
              </w:rPr>
              <w:fldChar w:fldCharType="end"/>
            </w:r>
          </w:p>
        </w:tc>
        <w:tc>
          <w:tcPr>
            <w:tcW w:w="517" w:type="pct"/>
            <w:tcBorders>
              <w:left w:val="nil"/>
              <w:right w:val="nil"/>
            </w:tcBorders>
            <w:vAlign w:val="center"/>
          </w:tcPr>
          <w:p w14:paraId="6FD79C4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3D93F5D0" w14:textId="6BE7F3A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7049FD1C"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617FFF20" w14:textId="77777777" w:rsidR="000D5C7F" w:rsidRPr="002742BB" w:rsidRDefault="000D5C7F" w:rsidP="000D5C7F">
            <w:pPr>
              <w:jc w:val="center"/>
              <w:rPr>
                <w:rFonts w:eastAsia="Malgun Gothic" w:cs="Times New Roman"/>
                <w:sz w:val="22"/>
              </w:rPr>
            </w:pPr>
            <w:r w:rsidRPr="002742BB">
              <w:rPr>
                <w:rFonts w:eastAsia="Malgun Gothic" w:cs="Times New Roman"/>
                <w:sz w:val="22"/>
              </w:rPr>
              <w:t>10CV-R</w:t>
            </w:r>
            <w:r w:rsidRPr="00367D87">
              <w:rPr>
                <w:rFonts w:eastAsia="Malgun Gothic" w:cs="Times New Roman"/>
                <w:sz w:val="22"/>
                <w:vertAlign w:val="superscript"/>
              </w:rPr>
              <w:t>2</w:t>
            </w:r>
            <w:r w:rsidRPr="002742BB">
              <w:rPr>
                <w:rFonts w:eastAsia="Malgun Gothic" w:cs="Times New Roman"/>
                <w:sz w:val="22"/>
              </w:rPr>
              <w:t xml:space="preserve"> = 0.82, RMSE = 2.16 (daily)</w:t>
            </w:r>
          </w:p>
        </w:tc>
        <w:tc>
          <w:tcPr>
            <w:tcW w:w="283" w:type="pct"/>
            <w:tcBorders>
              <w:left w:val="nil"/>
              <w:right w:val="nil"/>
            </w:tcBorders>
            <w:vAlign w:val="center"/>
          </w:tcPr>
          <w:p w14:paraId="066B5475" w14:textId="1C9AB39C"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805A827" w14:textId="77777777" w:rsidTr="00AD2EE3">
        <w:tc>
          <w:tcPr>
            <w:tcW w:w="1160" w:type="pct"/>
            <w:tcBorders>
              <w:left w:val="nil"/>
              <w:right w:val="nil"/>
            </w:tcBorders>
            <w:vAlign w:val="center"/>
          </w:tcPr>
          <w:p w14:paraId="6C2C99A0" w14:textId="765C4D94"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en&lt;/Author&gt;&lt;Year&gt;2019&lt;/Year&gt;&lt;RecNum&gt;62&lt;/RecNum&gt;&lt;DisplayText&gt;Chen et al. (2019)&lt;/DisplayText&gt;&lt;record&gt;&lt;rec-number&gt;62&lt;/rec-number&gt;&lt;foreign-keys&gt;&lt;key app="EN" db-id="s0sd9ts0o2ve93ev003xzwso92tv9rfaw0rx" timestamp="1565546650"&gt;62&lt;/key&gt;&lt;key app="ENWeb" db-id=""&gt;0&lt;/key&gt;&lt;/foreign-keys&gt;&lt;ref-type name="Journal Article"&gt;17&lt;/ref-type&gt;&lt;contributors&gt;&lt;authors&gt;&lt;author&gt;Chen, Zhao-Yue&lt;/author&gt;&lt;author&gt;Zhang, Tian-Hao&lt;/author&gt;&lt;author&gt;Zhang, Rong&lt;/author&gt;&lt;author&gt;Zhu, Zhong-Min&lt;/author&gt;&lt;author&gt;Yang, Jun&lt;/author&gt;&lt;author&gt;Chen, Ping-Yan&lt;/author&gt;&lt;author&gt;Ou, Chun-Quan&lt;/author&gt;&lt;author&gt;Guo, Yuming&lt;/author&gt;&lt;/authors&gt;&lt;/contributors&gt;&lt;titles&gt;&lt;title&gt;Extreme gradient boosting model to estimate PM2.5 concentrations with missing-filled satellite data in China&lt;/title&gt;&lt;secondary-title&gt;Atmospheric Environment&lt;/secondary-title&gt;&lt;alt-title&gt;AE&lt;/alt-title&gt;&lt;/titles&gt;&lt;periodical&gt;&lt;full-title&gt;Atmospheric environment&lt;/full-title&gt;&lt;abbr-1&gt;Atmospheric environment&lt;/abbr-1&gt;&lt;/periodical&gt;&lt;pages&gt;180-189&lt;/pages&gt;&lt;volume&gt;202&lt;/volume&gt;&lt;keywords&gt;&lt;keyword&gt;Extreme gradient boosting&lt;/keyword&gt;&lt;keyword&gt;Aerosol optical depth&lt;/keyword&gt;&lt;keyword&gt;Missing replacement&lt;/keyword&gt;&lt;keyword&gt;China&lt;/keyword&gt;&lt;/keywords&gt;&lt;dates&gt;&lt;year&gt;2019&lt;/year&gt;&lt;pub-dates&gt;&lt;date&gt;2019/04/01/&lt;/date&gt;&lt;/pub-dates&gt;&lt;/dates&gt;&lt;isbn&gt;1352-2310&lt;/isbn&gt;&lt;urls&gt;&lt;related-urls&gt;&lt;url&gt;http://www.sciencedirect.com/science/article/pii/S1352231019300494&lt;/url&gt;&lt;/related-urls&gt;&lt;/urls&gt;&lt;electronic-resource-num&gt;https://doi.org/10.1016/j.atmosenv.2019.01.02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en et al. (2019)</w:t>
            </w:r>
            <w:r>
              <w:rPr>
                <w:rFonts w:eastAsia="Malgun Gothic" w:cs="Times New Roman"/>
                <w:color w:val="000000"/>
                <w:sz w:val="22"/>
              </w:rPr>
              <w:fldChar w:fldCharType="end"/>
            </w:r>
          </w:p>
        </w:tc>
        <w:tc>
          <w:tcPr>
            <w:tcW w:w="517" w:type="pct"/>
            <w:tcBorders>
              <w:left w:val="nil"/>
              <w:right w:val="nil"/>
            </w:tcBorders>
            <w:vAlign w:val="center"/>
          </w:tcPr>
          <w:p w14:paraId="75F6CE3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8514BE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01D99A9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XGB</w:t>
            </w:r>
          </w:p>
        </w:tc>
        <w:tc>
          <w:tcPr>
            <w:tcW w:w="1718" w:type="pct"/>
            <w:tcBorders>
              <w:left w:val="nil"/>
              <w:right w:val="nil"/>
            </w:tcBorders>
            <w:vAlign w:val="center"/>
          </w:tcPr>
          <w:p w14:paraId="140C32C7"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6, RMSE = 14.98 (daily)</w:t>
            </w:r>
          </w:p>
        </w:tc>
        <w:tc>
          <w:tcPr>
            <w:tcW w:w="283" w:type="pct"/>
            <w:tcBorders>
              <w:left w:val="nil"/>
              <w:right w:val="nil"/>
            </w:tcBorders>
            <w:vAlign w:val="center"/>
          </w:tcPr>
          <w:p w14:paraId="3304BE4F" w14:textId="7693C9F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A5AEAF0" w14:textId="77777777" w:rsidTr="00AD2EE3">
        <w:tc>
          <w:tcPr>
            <w:tcW w:w="1160" w:type="pct"/>
            <w:tcBorders>
              <w:left w:val="nil"/>
              <w:right w:val="nil"/>
            </w:tcBorders>
            <w:vAlign w:val="center"/>
          </w:tcPr>
          <w:p w14:paraId="6C10B6A2" w14:textId="15B2ABA4" w:rsidR="000D5C7F" w:rsidRPr="00750F08" w:rsidRDefault="000D5C7F" w:rsidP="000D5C7F">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Chu&lt;/Author&gt;&lt;Year&gt;2019&lt;/Year&gt;&lt;RecNum&gt;500&lt;/RecNum&gt;&lt;DisplayText&gt;Chu and Bilal (2019)&lt;/DisplayText&gt;&lt;record&gt;&lt;rec-number&gt;500&lt;/rec-number&gt;&lt;foreign-keys&gt;&lt;key app="EN" db-id="s0sd9ts0o2ve93ev003xzwso92tv9rfaw0rx" timestamp="1565709351"&gt;500&lt;/key&gt;&lt;/foreign-keys&gt;&lt;ref-type name="Journal Article"&gt;17&lt;/ref-type&gt;&lt;contributors&gt;&lt;authors&gt;&lt;author&gt;Chu, Hone-Jay&lt;/author&gt;&lt;author&gt;Bilal, Muhammad&lt;/author&gt;&lt;/authors&gt;&lt;/contributors&gt;&lt;titles&gt;&lt;title&gt;PM2.5 mapping using integrated geographically temporally weighted regression (GTWR) and random sample consensus (RANSAC) models&lt;/title&gt;&lt;secondary-title&gt;Environmental Science and Pollution Research&lt;/secondary-title&gt;&lt;/titles&gt;&lt;periodical&gt;&lt;full-title&gt;Environmental Science and Pollution Research&lt;/full-title&gt;&lt;abbr-1&gt;Environmental Science and Pollution Research&lt;/abbr-1&gt;&lt;/periodical&gt;&lt;pages&gt;1902-1910&lt;/pages&gt;&lt;volume&gt;26&lt;/volume&gt;&lt;number&gt;2&lt;/number&gt;&lt;dates&gt;&lt;year&gt;2019&lt;/year&gt;&lt;pub-dates&gt;&lt;date&gt;2019/01/01&lt;/date&gt;&lt;/pub-dates&gt;&lt;/dates&gt;&lt;isbn&gt;1614-7499&lt;/isbn&gt;&lt;urls&gt;&lt;related-urls&gt;&lt;url&gt;https://doi.org/10.1007/s11356-018-3763-7&lt;/url&gt;&lt;/related-urls&gt;&lt;/urls&gt;&lt;electronic-resource-num&gt;10.1007/s11356-018-3763-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Chu and Bilal (2019)</w:t>
            </w:r>
            <w:r>
              <w:rPr>
                <w:rFonts w:eastAsia="Malgun Gothic" w:cs="Times New Roman"/>
                <w:color w:val="000000"/>
                <w:sz w:val="22"/>
              </w:rPr>
              <w:fldChar w:fldCharType="end"/>
            </w:r>
          </w:p>
        </w:tc>
        <w:tc>
          <w:tcPr>
            <w:tcW w:w="517" w:type="pct"/>
            <w:tcBorders>
              <w:left w:val="nil"/>
              <w:right w:val="nil"/>
            </w:tcBorders>
            <w:vAlign w:val="center"/>
          </w:tcPr>
          <w:p w14:paraId="77677570"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Taiwan</w:t>
            </w:r>
          </w:p>
        </w:tc>
        <w:tc>
          <w:tcPr>
            <w:tcW w:w="694" w:type="pct"/>
            <w:tcBorders>
              <w:left w:val="nil"/>
              <w:right w:val="nil"/>
            </w:tcBorders>
            <w:vAlign w:val="center"/>
          </w:tcPr>
          <w:p w14:paraId="57113462"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A13869E"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GTWR</w:t>
            </w:r>
          </w:p>
        </w:tc>
        <w:tc>
          <w:tcPr>
            <w:tcW w:w="1718" w:type="pct"/>
            <w:tcBorders>
              <w:left w:val="nil"/>
              <w:right w:val="nil"/>
            </w:tcBorders>
            <w:vAlign w:val="center"/>
          </w:tcPr>
          <w:p w14:paraId="6A202E44" w14:textId="77777777"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3, RMSE = 7.9 (daily)</w:t>
            </w:r>
          </w:p>
        </w:tc>
        <w:tc>
          <w:tcPr>
            <w:tcW w:w="283" w:type="pct"/>
            <w:tcBorders>
              <w:left w:val="nil"/>
              <w:right w:val="nil"/>
            </w:tcBorders>
            <w:vAlign w:val="center"/>
          </w:tcPr>
          <w:p w14:paraId="6F9BE2DB" w14:textId="1EB80C3B" w:rsidR="000D5C7F" w:rsidRPr="002742BB" w:rsidRDefault="000D5C7F" w:rsidP="000D5C7F">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5DD3036" w14:textId="77777777" w:rsidTr="00AD2EE3">
        <w:tc>
          <w:tcPr>
            <w:tcW w:w="1160" w:type="pct"/>
            <w:tcBorders>
              <w:left w:val="nil"/>
              <w:right w:val="nil"/>
            </w:tcBorders>
            <w:vAlign w:val="center"/>
          </w:tcPr>
          <w:p w14:paraId="419D4F98" w14:textId="200F9507" w:rsidR="005A2644" w:rsidRDefault="00822A61" w:rsidP="005A2644">
            <w:pPr>
              <w:jc w:val="center"/>
              <w:rPr>
                <w:rFonts w:eastAsia="Malgun Gothic" w:cs="Times New Roman"/>
                <w:color w:val="000000"/>
                <w:sz w:val="22"/>
              </w:rPr>
            </w:pPr>
            <w:r>
              <w:rPr>
                <w:rFonts w:eastAsia="Malgun Gothic" w:cs="Times New Roman"/>
                <w:color w:val="000000"/>
                <w:sz w:val="22"/>
              </w:rPr>
              <w:fldChar w:fldCharType="begin"/>
            </w:r>
            <w:r>
              <w:rPr>
                <w:rFonts w:eastAsia="Malgun Gothic" w:cs="Times New Roman"/>
                <w:color w:val="000000"/>
                <w:sz w:val="22"/>
              </w:rPr>
              <w:instrText xml:space="preserve"> ADDIN EN.CITE &lt;EndNote&gt;&lt;Cite AuthorYear="1"&gt;&lt;Author&gt;Di&lt;/Author&gt;&lt;Year&gt;2019&lt;/Year&gt;&lt;RecNum&gt;1104&lt;/RecNum&gt;&lt;DisplayText&gt;Di et al. (2019)&lt;/DisplayText&gt;&lt;record&gt;&lt;rec-number&gt;1104&lt;/rec-number&gt;&lt;foreign-keys&gt;&lt;key app="EN" db-id="s0sd9ts0o2ve93ev003xzwso92tv9rfaw0rx" timestamp="1574130907"&gt;1104&lt;/key&gt;&lt;/foreign-keys&gt;&lt;ref-type name="Journal Article"&gt;17&lt;/ref-type&gt;&lt;contributors&gt;&lt;authors&gt;&lt;author&gt;Di, Qian&lt;/author&gt;&lt;author&gt;Amini, Heresh&lt;/author&gt;&lt;author&gt;Shi, Liuhua&lt;/author&gt;&lt;author&gt;Kloog, Itai&lt;/author&gt;&lt;author&gt;Silvern, Rachel&lt;/author&gt;&lt;author&gt;Kelly, James&lt;/author&gt;&lt;author&gt;Sabath, M. Benjamin&lt;/author&gt;&lt;author&gt;Choirat, Christine&lt;/author&gt;&lt;author&gt;Koutrakis, Petros&lt;/author&gt;&lt;author&gt;Lyapustin, Alexei&lt;/author&gt;&lt;author&gt;Wang, Yujie&lt;/author&gt;&lt;author&gt;Mickley, Loretta J.&lt;/author&gt;&lt;author&gt;Schwartz, Joel&lt;/author&gt;&lt;/authors&gt;&lt;/contributors&gt;&lt;titles&gt;&lt;title&gt;An ensemble-based model of PM2.5 concentration across the contiguous United States with high spatiotemporal resolution&lt;/title&gt;&lt;secondary-title&gt;Environment International&lt;/secondary-title&gt;&lt;/titles&gt;&lt;periodical&gt;&lt;full-title&gt;Environment International&lt;/full-title&gt;&lt;/periodical&gt;&lt;pages&gt;104909&lt;/pages&gt;&lt;volume&gt;130&lt;/volume&gt;&lt;keywords&gt;&lt;keyword&gt;Fine particulate matter (PM)&lt;/keyword&gt;&lt;keyword&gt;Ensemble model&lt;/keyword&gt;&lt;keyword&gt;Neural network&lt;/keyword&gt;&lt;keyword&gt;Gradient boosting&lt;/keyword&gt;&lt;keyword&gt;Random forest&lt;/keyword&gt;&lt;/keywords&gt;&lt;dates&gt;&lt;year&gt;2019&lt;/year&gt;&lt;pub-dates&gt;&lt;date&gt;2019/09/01/&lt;/date&gt;&lt;/pub-dates&gt;&lt;/dates&gt;&lt;isbn&gt;0160-4120&lt;/isbn&gt;&lt;urls&gt;&lt;related-urls&gt;&lt;url&gt;http://www.sciencedirect.com/science/article/pii/S0160412019300650&lt;/url&gt;&lt;/related-urls&gt;&lt;/urls&gt;&lt;electronic-resource-num&gt;https://doi.org/10.1016/j.envint.2019.10490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Di et al. (2019)</w:t>
            </w:r>
            <w:r>
              <w:rPr>
                <w:rFonts w:eastAsia="Malgun Gothic" w:cs="Times New Roman"/>
                <w:color w:val="000000"/>
                <w:sz w:val="22"/>
              </w:rPr>
              <w:fldChar w:fldCharType="end"/>
            </w:r>
          </w:p>
        </w:tc>
        <w:tc>
          <w:tcPr>
            <w:tcW w:w="517" w:type="pct"/>
            <w:tcBorders>
              <w:left w:val="nil"/>
              <w:right w:val="nil"/>
            </w:tcBorders>
            <w:vAlign w:val="center"/>
          </w:tcPr>
          <w:p w14:paraId="4B036238" w14:textId="0A43185F"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U.S.</w:t>
            </w:r>
          </w:p>
        </w:tc>
        <w:tc>
          <w:tcPr>
            <w:tcW w:w="694" w:type="pct"/>
            <w:tcBorders>
              <w:left w:val="nil"/>
              <w:right w:val="nil"/>
            </w:tcBorders>
            <w:vAlign w:val="center"/>
          </w:tcPr>
          <w:p w14:paraId="5BDBDCAD" w14:textId="4DEB7638"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MODIS</w:t>
            </w:r>
          </w:p>
        </w:tc>
        <w:tc>
          <w:tcPr>
            <w:tcW w:w="628" w:type="pct"/>
            <w:tcBorders>
              <w:left w:val="nil"/>
              <w:right w:val="nil"/>
            </w:tcBorders>
            <w:vAlign w:val="center"/>
          </w:tcPr>
          <w:p w14:paraId="1CADCCFD" w14:textId="5CE9DD9A" w:rsidR="005A2644" w:rsidRPr="002742BB" w:rsidRDefault="000B1FE5" w:rsidP="005A2644">
            <w:pPr>
              <w:jc w:val="center"/>
              <w:rPr>
                <w:rFonts w:eastAsia="Malgun Gothic" w:cs="Times New Roman"/>
                <w:color w:val="000000"/>
                <w:sz w:val="22"/>
              </w:rPr>
            </w:pPr>
            <w:r>
              <w:rPr>
                <w:rFonts w:eastAsia="Malgun Gothic" w:cs="Times New Roman"/>
                <w:color w:val="000000"/>
                <w:sz w:val="22"/>
              </w:rPr>
              <w:t>2-</w:t>
            </w:r>
            <w:r>
              <w:rPr>
                <w:rFonts w:eastAsia="Malgun Gothic" w:cs="Times New Roman" w:hint="eastAsia"/>
                <w:color w:val="000000"/>
                <w:sz w:val="22"/>
              </w:rPr>
              <w:t>s</w:t>
            </w:r>
            <w:r>
              <w:rPr>
                <w:rFonts w:eastAsia="Malgun Gothic" w:cs="Times New Roman"/>
                <w:color w:val="000000"/>
                <w:sz w:val="22"/>
              </w:rPr>
              <w:t>tage ensemble</w:t>
            </w:r>
          </w:p>
        </w:tc>
        <w:tc>
          <w:tcPr>
            <w:tcW w:w="1718" w:type="pct"/>
            <w:tcBorders>
              <w:left w:val="nil"/>
              <w:right w:val="nil"/>
            </w:tcBorders>
            <w:vAlign w:val="center"/>
          </w:tcPr>
          <w:p w14:paraId="529DCE37" w14:textId="29C58E7E" w:rsidR="005A2644" w:rsidRPr="00760B49" w:rsidRDefault="005A2644" w:rsidP="005A2644">
            <w:pPr>
              <w:jc w:val="center"/>
              <w:rPr>
                <w:rFonts w:asciiTheme="minorHAnsi" w:eastAsia="Malgun Gothic" w:hAnsiTheme="minorHAnsi" w:cstheme="minorHAnsi"/>
                <w:color w:val="000000"/>
                <w:sz w:val="22"/>
              </w:rPr>
            </w:pPr>
            <w:r w:rsidRPr="00760B49">
              <w:rPr>
                <w:rFonts w:asciiTheme="minorHAnsi" w:hAnsiTheme="minorHAnsi" w:cstheme="minorHAnsi"/>
                <w:color w:val="000000"/>
                <w:sz w:val="22"/>
                <w:shd w:val="clear" w:color="auto" w:fill="FFFFFF"/>
              </w:rPr>
              <w:t>10CV-R</w:t>
            </w:r>
            <w:r w:rsidRPr="00760B49">
              <w:rPr>
                <w:rFonts w:asciiTheme="minorHAnsi" w:hAnsiTheme="minorHAnsi" w:cstheme="minorHAnsi"/>
                <w:color w:val="000000"/>
                <w:sz w:val="22"/>
                <w:shd w:val="clear" w:color="auto" w:fill="FFFFFF"/>
                <w:vertAlign w:val="superscript"/>
              </w:rPr>
              <w:t>2</w:t>
            </w:r>
            <w:r w:rsidRPr="00760B49">
              <w:rPr>
                <w:rFonts w:asciiTheme="minorHAnsi" w:hAnsiTheme="minorHAnsi" w:cstheme="minorHAnsi"/>
                <w:color w:val="000000"/>
                <w:sz w:val="22"/>
                <w:shd w:val="clear" w:color="auto" w:fill="FFFFFF"/>
              </w:rPr>
              <w:t xml:space="preserve"> = 0.86, 10CV-RMSE = 2.786 (daily)</w:t>
            </w:r>
          </w:p>
        </w:tc>
        <w:tc>
          <w:tcPr>
            <w:tcW w:w="283" w:type="pct"/>
            <w:tcBorders>
              <w:left w:val="nil"/>
              <w:right w:val="nil"/>
            </w:tcBorders>
            <w:vAlign w:val="center"/>
          </w:tcPr>
          <w:p w14:paraId="0AFCF8B0" w14:textId="30BE4E5F"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FF2B248" w14:textId="77777777" w:rsidTr="00AD2EE3">
        <w:tc>
          <w:tcPr>
            <w:tcW w:w="1160" w:type="pct"/>
            <w:tcBorders>
              <w:left w:val="nil"/>
              <w:right w:val="nil"/>
            </w:tcBorders>
            <w:vAlign w:val="center"/>
          </w:tcPr>
          <w:p w14:paraId="1CF3CAF0" w14:textId="0AE24499"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Goldberg&lt;/Author&gt;&lt;Year&gt;2019&lt;/Year&gt;&lt;RecNum&gt;100&lt;/RecNum&gt;&lt;DisplayText&gt;Goldberg et al. (2019)&lt;/DisplayText&gt;&lt;record&gt;&lt;rec-number&gt;100&lt;/rec-number&gt;&lt;foreign-keys&gt;&lt;key app="EN" db-id="s0sd9ts0o2ve93ev003xzwso92tv9rfaw0rx" timestamp="1565546709"&gt;100&lt;/key&gt;&lt;key app="ENWeb" db-id=""&gt;0&lt;/key&gt;&lt;/foreign-keys&gt;&lt;ref-type name="Journal Article"&gt;17&lt;/ref-type&gt;&lt;contributors&gt;&lt;authors&gt;&lt;author&gt;Goldberg, Daniel L.&lt;/author&gt;&lt;author&gt;Gupta, Pawan&lt;/author&gt;&lt;author&gt;Wang, Kai&lt;/author&gt;&lt;author&gt;Jena, Chinmay&lt;/author&gt;&lt;author&gt;Zhang, Yang&lt;/author&gt;&lt;author&gt;Lu, Zifeng&lt;/author&gt;&lt;author&gt;Streets, David G.&lt;/author&gt;&lt;/authors&gt;&lt;/contributors&gt;&lt;titles&gt;&lt;title&gt;Using gap-filled MAIAC AOD and WRF-Chem to estimate daily PM2.5 concentrations at 1 km resolution in the Eastern United States&lt;/title&gt;&lt;secondary-title&gt;Atmospheric Environment&lt;/secondary-title&gt;&lt;alt-title&gt;AE&lt;/alt-title&gt;&lt;/titles&gt;&lt;periodical&gt;&lt;full-title&gt;Atmospheric environment&lt;/full-title&gt;&lt;abbr-1&gt;Atmospheric environment&lt;/abbr-1&gt;&lt;/periodical&gt;&lt;pages&gt;443-452&lt;/pages&gt;&lt;volume&gt;199&lt;/volume&gt;&lt;dates&gt;&lt;year&gt;2019&lt;/year&gt;&lt;pub-dates&gt;&lt;date&gt;2019/02/15/&lt;/date&gt;&lt;/pub-dates&gt;&lt;/dates&gt;&lt;isbn&gt;1352-2310&lt;/isbn&gt;&lt;urls&gt;&lt;related-urls&gt;&lt;url&gt;http://www.sciencedirect.com/science/article/pii/S135223101830829X&lt;/url&gt;&lt;/related-urls&gt;&lt;/urls&gt;&lt;electronic-resource-num&gt;https://doi.org/10.1016/j.atmosenv.2018.11.04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Goldberg et al. (2019)</w:t>
            </w:r>
            <w:r>
              <w:rPr>
                <w:rFonts w:eastAsia="Malgun Gothic" w:cs="Times New Roman"/>
                <w:color w:val="000000"/>
                <w:sz w:val="22"/>
              </w:rPr>
              <w:fldChar w:fldCharType="end"/>
            </w:r>
          </w:p>
        </w:tc>
        <w:tc>
          <w:tcPr>
            <w:tcW w:w="517" w:type="pct"/>
            <w:tcBorders>
              <w:left w:val="nil"/>
              <w:right w:val="nil"/>
            </w:tcBorders>
            <w:vAlign w:val="center"/>
          </w:tcPr>
          <w:p w14:paraId="2395BC2E"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4260FCD7" w14:textId="60BABD84"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1DD08C9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LR</w:t>
            </w:r>
          </w:p>
        </w:tc>
        <w:tc>
          <w:tcPr>
            <w:tcW w:w="1718" w:type="pct"/>
            <w:tcBorders>
              <w:left w:val="nil"/>
              <w:right w:val="nil"/>
            </w:tcBorders>
            <w:vAlign w:val="center"/>
          </w:tcPr>
          <w:p w14:paraId="64AD3C96"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5 (daily)</w:t>
            </w:r>
          </w:p>
        </w:tc>
        <w:tc>
          <w:tcPr>
            <w:tcW w:w="283" w:type="pct"/>
            <w:tcBorders>
              <w:left w:val="nil"/>
              <w:right w:val="nil"/>
            </w:tcBorders>
            <w:vAlign w:val="center"/>
          </w:tcPr>
          <w:p w14:paraId="64FA433F" w14:textId="15BA04E2"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BA2733B" w14:textId="77777777" w:rsidTr="00AD2EE3">
        <w:tc>
          <w:tcPr>
            <w:tcW w:w="1160" w:type="pct"/>
            <w:tcBorders>
              <w:left w:val="nil"/>
              <w:right w:val="nil"/>
            </w:tcBorders>
            <w:vAlign w:val="center"/>
          </w:tcPr>
          <w:p w14:paraId="46477F08" w14:textId="5B26226A" w:rsidR="005A2644" w:rsidRDefault="00822A61" w:rsidP="005A2644">
            <w:pPr>
              <w:jc w:val="center"/>
              <w:rPr>
                <w:rFonts w:eastAsia="Malgun Gothic" w:cs="Times New Roman"/>
                <w:color w:val="000000"/>
                <w:sz w:val="22"/>
              </w:rPr>
            </w:pPr>
            <w:r>
              <w:rPr>
                <w:rFonts w:eastAsia="Malgun Gothic" w:cs="Times New Roman"/>
                <w:color w:val="000000"/>
                <w:sz w:val="22"/>
              </w:rPr>
              <w:fldChar w:fldCharType="begin"/>
            </w:r>
            <w:r>
              <w:rPr>
                <w:rFonts w:eastAsia="Malgun Gothic" w:cs="Times New Roman"/>
                <w:color w:val="000000"/>
                <w:sz w:val="22"/>
              </w:rPr>
              <w:instrText xml:space="preserve"> ADDIN EN.CITE &lt;EndNote&gt;&lt;Cite AuthorYear="1"&gt;&lt;Author&gt;Han&lt;/Author&gt;&lt;Year&gt;2019&lt;/Year&gt;&lt;RecNum&gt;1105&lt;/RecNum&gt;&lt;DisplayText&gt;Han and Tong (2019)&lt;/DisplayText&gt;&lt;record&gt;&lt;rec-number&gt;1105&lt;/rec-number&gt;&lt;foreign-keys&gt;&lt;key app="EN" db-id="s0sd9ts0o2ve93ev003xzwso92tv9rfaw0rx" timestamp="1574130991"&gt;1105&lt;/key&gt;&lt;/foreign-keys&gt;&lt;ref-type name="Journal Article"&gt;17&lt;/ref-type&gt;&lt;contributors&gt;&lt;authors&gt;&lt;author&gt;Han, Weihong&lt;/author&gt;&lt;author&gt;Tong, Ling&lt;/author&gt;&lt;/authors&gt;&lt;/contributors&gt;&lt;titles&gt;&lt;title&gt;Satellite-Based Estimation of Daily Ground-Level PM2.5 Concentrations over Urban Agglomeration of Chengdu Plain&lt;/title&gt;&lt;secondary-title&gt;Atmosphere&lt;/secondary-title&gt;&lt;/titles&gt;&lt;periodical&gt;&lt;full-title&gt;Atmosphere&lt;/full-title&gt;&lt;abbr-1&gt;Atmosphere&lt;/abbr-1&gt;&lt;/periodical&gt;&lt;volume&gt;10&lt;/volume&gt;&lt;number&gt;5&lt;/number&gt;&lt;keywords&gt;&lt;keyword&gt;urban pollution&lt;/keyword&gt;&lt;keyword&gt;remote sensing&lt;/keyword&gt;&lt;keyword&gt;PM2.5&lt;/keyword&gt;&lt;keyword&gt;AOT&lt;/keyword&gt;&lt;/keywords&gt;&lt;dates&gt;&lt;year&gt;2019&lt;/year&gt;&lt;/dates&gt;&lt;isbn&gt;2073-4433&lt;/isbn&gt;&lt;urls&gt;&lt;/urls&gt;&lt;electronic-resource-num&gt;10.3390/atmos1005024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an and Tong (2019)</w:t>
            </w:r>
            <w:r>
              <w:rPr>
                <w:rFonts w:eastAsia="Malgun Gothic" w:cs="Times New Roman"/>
                <w:color w:val="000000"/>
                <w:sz w:val="22"/>
              </w:rPr>
              <w:fldChar w:fldCharType="end"/>
            </w:r>
          </w:p>
        </w:tc>
        <w:tc>
          <w:tcPr>
            <w:tcW w:w="517" w:type="pct"/>
            <w:tcBorders>
              <w:left w:val="nil"/>
              <w:right w:val="nil"/>
            </w:tcBorders>
            <w:vAlign w:val="center"/>
          </w:tcPr>
          <w:p w14:paraId="3FE11F69" w14:textId="42F76438"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China</w:t>
            </w:r>
          </w:p>
        </w:tc>
        <w:tc>
          <w:tcPr>
            <w:tcW w:w="694" w:type="pct"/>
            <w:tcBorders>
              <w:left w:val="nil"/>
              <w:right w:val="nil"/>
            </w:tcBorders>
            <w:vAlign w:val="center"/>
          </w:tcPr>
          <w:p w14:paraId="3A7EE041" w14:textId="66D85F03"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MODIS MAIAC</w:t>
            </w:r>
          </w:p>
        </w:tc>
        <w:tc>
          <w:tcPr>
            <w:tcW w:w="628" w:type="pct"/>
            <w:tcBorders>
              <w:left w:val="nil"/>
              <w:right w:val="nil"/>
            </w:tcBorders>
            <w:vAlign w:val="center"/>
          </w:tcPr>
          <w:p w14:paraId="306DE0AD" w14:textId="27A46126"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MEM</w:t>
            </w:r>
          </w:p>
        </w:tc>
        <w:tc>
          <w:tcPr>
            <w:tcW w:w="1718" w:type="pct"/>
            <w:tcBorders>
              <w:left w:val="nil"/>
              <w:right w:val="nil"/>
            </w:tcBorders>
            <w:vAlign w:val="center"/>
          </w:tcPr>
          <w:p w14:paraId="02511622" w14:textId="7C0033DD" w:rsidR="005A2644" w:rsidRPr="00760B49" w:rsidRDefault="005A2644" w:rsidP="005A2644">
            <w:pPr>
              <w:jc w:val="center"/>
              <w:rPr>
                <w:rFonts w:asciiTheme="minorHAnsi" w:eastAsia="Malgun Gothic" w:hAnsiTheme="minorHAnsi" w:cstheme="minorHAnsi"/>
                <w:color w:val="000000"/>
                <w:sz w:val="22"/>
              </w:rPr>
            </w:pPr>
            <w:r w:rsidRPr="00760B49">
              <w:rPr>
                <w:rFonts w:asciiTheme="minorHAnsi" w:hAnsiTheme="minorHAnsi" w:cstheme="minorHAnsi"/>
                <w:color w:val="000000"/>
                <w:sz w:val="22"/>
                <w:shd w:val="clear" w:color="auto" w:fill="FFFFFF"/>
              </w:rPr>
              <w:t>R</w:t>
            </w:r>
            <w:r w:rsidRPr="00760B49">
              <w:rPr>
                <w:rFonts w:asciiTheme="minorHAnsi" w:hAnsiTheme="minorHAnsi" w:cstheme="minorHAnsi"/>
                <w:color w:val="000000"/>
                <w:sz w:val="22"/>
                <w:shd w:val="clear" w:color="auto" w:fill="FFFFFF"/>
                <w:vertAlign w:val="superscript"/>
              </w:rPr>
              <w:t>2</w:t>
            </w:r>
            <w:r w:rsidRPr="00760B49">
              <w:rPr>
                <w:rFonts w:asciiTheme="minorHAnsi" w:hAnsiTheme="minorHAnsi" w:cstheme="minorHAnsi"/>
                <w:color w:val="000000"/>
                <w:sz w:val="22"/>
                <w:shd w:val="clear" w:color="auto" w:fill="FFFFFF"/>
              </w:rPr>
              <w:t xml:space="preserve"> = 0.81, RMSPE = 15.47 (daily)</w:t>
            </w:r>
          </w:p>
        </w:tc>
        <w:tc>
          <w:tcPr>
            <w:tcW w:w="283" w:type="pct"/>
            <w:tcBorders>
              <w:left w:val="nil"/>
              <w:right w:val="nil"/>
            </w:tcBorders>
            <w:vAlign w:val="center"/>
          </w:tcPr>
          <w:p w14:paraId="7BCABC30" w14:textId="00D7FBE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5454DC14" w14:textId="77777777" w:rsidTr="00AD2EE3">
        <w:tc>
          <w:tcPr>
            <w:tcW w:w="1160" w:type="pct"/>
            <w:tcBorders>
              <w:left w:val="nil"/>
              <w:right w:val="nil"/>
            </w:tcBorders>
            <w:vAlign w:val="center"/>
          </w:tcPr>
          <w:p w14:paraId="4CAE71A9" w14:textId="6C9B2774"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lt;/Author&gt;&lt;Year&gt;2019&lt;/Year&gt;&lt;RecNum&gt;516&lt;/RecNum&gt;&lt;DisplayText&gt;Hu et al. (2019)&lt;/DisplayText&gt;&lt;record&gt;&lt;rec-number&gt;516&lt;/rec-number&gt;&lt;foreign-keys&gt;&lt;key app="EN" db-id="s0sd9ts0o2ve93ev003xzwso92tv9rfaw0rx" timestamp="1565852255"&gt;516&lt;/key&gt;&lt;/foreign-keys&gt;&lt;ref-type name="Journal Article"&gt;17&lt;/ref-type&gt;&lt;contributors&gt;&lt;authors&gt;&lt;author&gt;Hu, Hongda&lt;/author&gt;&lt;author&gt;Hu, Zhiyong&lt;/author&gt;&lt;author&gt;Zhong, Kaiwen&lt;/author&gt;&lt;author&gt;Xu, Jianhui&lt;/author&gt;&lt;author&gt;Zhang, Feifei&lt;/author&gt;&lt;author&gt;Zhao, Yi&lt;/author&gt;&lt;author&gt;Wu, Pinghao&lt;/author&gt;&lt;/authors&gt;&lt;/contributors&gt;&lt;titles&gt;&lt;title&gt;Satellite-based high-resolution mapping of ground-level PM2.5 concentrations over East China using a spatiotemporal regression kriging model&lt;/title&gt;&lt;secondary-title&gt;Science of The Total Environment&lt;/secondary-title&gt;&lt;/titles&gt;&lt;periodical&gt;&lt;full-title&gt;Science of the Total Environment&lt;/full-title&gt;&lt;abbr-1&gt;Science of The Total Environment&lt;/abbr-1&gt;&lt;/periodical&gt;&lt;pages&gt;479-490&lt;/pages&gt;&lt;volume&gt;672&lt;/volume&gt;&lt;keywords&gt;&lt;keyword&gt;Aerosol optical depth&lt;/keyword&gt;&lt;keyword&gt;PM&lt;/keyword&gt;&lt;keyword&gt;MODIS&lt;/keyword&gt;&lt;keyword&gt;Fixed rank smoothing&lt;/keyword&gt;&lt;keyword&gt;Spatiotemporal regression kriging&lt;/keyword&gt;&lt;/keywords&gt;&lt;dates&gt;&lt;year&gt;2019&lt;/year&gt;&lt;pub-dates&gt;&lt;date&gt;2019/07/01/&lt;/date&gt;&lt;/pub-dates&gt;&lt;/dates&gt;&lt;isbn&gt;0048-9697&lt;/isbn&gt;&lt;urls&gt;&lt;related-urls&gt;&lt;url&gt;http://www.sciencedirect.com/science/article/pii/S0048969719314962&lt;/url&gt;&lt;/related-urls&gt;&lt;/urls&gt;&lt;electronic-resource-num&gt;https://doi.org/10.1016/j.scitotenv.2019.03.480&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u et al. (2019)</w:t>
            </w:r>
            <w:r>
              <w:rPr>
                <w:rFonts w:eastAsia="Malgun Gothic" w:cs="Times New Roman"/>
                <w:color w:val="000000"/>
                <w:sz w:val="22"/>
              </w:rPr>
              <w:fldChar w:fldCharType="end"/>
            </w:r>
          </w:p>
        </w:tc>
        <w:tc>
          <w:tcPr>
            <w:tcW w:w="517" w:type="pct"/>
            <w:tcBorders>
              <w:left w:val="nil"/>
              <w:right w:val="nil"/>
            </w:tcBorders>
            <w:vAlign w:val="center"/>
          </w:tcPr>
          <w:p w14:paraId="7175D0EA"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FDC83F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59C058C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STRK</w:t>
            </w:r>
          </w:p>
        </w:tc>
        <w:tc>
          <w:tcPr>
            <w:tcW w:w="1718" w:type="pct"/>
            <w:tcBorders>
              <w:left w:val="nil"/>
              <w:right w:val="nil"/>
            </w:tcBorders>
            <w:vAlign w:val="center"/>
          </w:tcPr>
          <w:p w14:paraId="431B8CC9"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7, RMSE = 16.55 (daily)</w:t>
            </w:r>
          </w:p>
        </w:tc>
        <w:tc>
          <w:tcPr>
            <w:tcW w:w="283" w:type="pct"/>
            <w:tcBorders>
              <w:left w:val="nil"/>
              <w:right w:val="nil"/>
            </w:tcBorders>
            <w:vAlign w:val="center"/>
          </w:tcPr>
          <w:p w14:paraId="12F4CC78" w14:textId="1C5A169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4576EDA" w14:textId="77777777" w:rsidTr="00AD2EE3">
        <w:tc>
          <w:tcPr>
            <w:tcW w:w="1160" w:type="pct"/>
            <w:tcBorders>
              <w:left w:val="nil"/>
              <w:right w:val="nil"/>
            </w:tcBorders>
            <w:vAlign w:val="center"/>
          </w:tcPr>
          <w:p w14:paraId="568BC5DA" w14:textId="501C0D0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Hua&lt;/Author&gt;&lt;Year&gt;2019&lt;/Year&gt;&lt;RecNum&gt;128&lt;/RecNum&gt;&lt;DisplayText&gt;Hua et al. (2019)&lt;/DisplayText&gt;&lt;record&gt;&lt;rec-number&gt;128&lt;/rec-number&gt;&lt;foreign-keys&gt;&lt;key app="EN" db-id="s0sd9ts0o2ve93ev003xzwso92tv9rfaw0rx" timestamp="1565546748"&gt;128&lt;/key&gt;&lt;key app="ENWeb" db-id=""&gt;0&lt;/key&gt;&lt;/foreign-keys&gt;&lt;ref-type name="Journal Article"&gt;17&lt;/ref-type&gt;&lt;contributors&gt;&lt;authors&gt;&lt;author&gt;Hua, Zhenqun&lt;/author&gt;&lt;author&gt;Sun, Weiwei&lt;/author&gt;&lt;author&gt;Yang, Gang&lt;/author&gt;&lt;author&gt;Du, Qian&lt;/author&gt;&lt;/authors&gt;&lt;/contributors&gt;&lt;titles&gt;&lt;title&gt;A Full-Coverage Daily Average PM2.5 Retrieval Method with Two-Stage IVW Fused MODIS C6 AOD and Two-Stage GAM Model&lt;/title&gt;&lt;secondary-title&gt;Remote Sensing&lt;/secondary-title&gt;&lt;/titles&gt;&lt;periodical&gt;&lt;full-title&gt;Remote Sensing&lt;/full-title&gt;&lt;abbr-1&gt;Remote Sensing&lt;/abbr-1&gt;&lt;/periodical&gt;&lt;volume&gt;11&lt;/volume&gt;&lt;number&gt;13&lt;/number&gt;&lt;keywords&gt;&lt;keyword&gt;full-coverage daily average PM2.5&lt;/keyword&gt;&lt;keyword&gt;MODIS C6 AOD&lt;/keyword&gt;&lt;keyword&gt;two-stage inverse variance weights&lt;/keyword&gt;&lt;keyword&gt;two-stage generalized additive model&lt;/keyword&gt;&lt;/keywords&gt;&lt;dates&gt;&lt;year&gt;2019&lt;/year&gt;&lt;/dates&gt;&lt;isbn&gt;2072-4292&lt;/isbn&gt;&lt;urls&gt;&lt;/urls&gt;&lt;electronic-resource-num&gt;10.3390/rs1113155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Hua et al. (2019)</w:t>
            </w:r>
            <w:r>
              <w:rPr>
                <w:rFonts w:eastAsia="Malgun Gothic" w:cs="Times New Roman"/>
                <w:color w:val="000000"/>
                <w:sz w:val="22"/>
              </w:rPr>
              <w:fldChar w:fldCharType="end"/>
            </w:r>
          </w:p>
        </w:tc>
        <w:tc>
          <w:tcPr>
            <w:tcW w:w="517" w:type="pct"/>
            <w:tcBorders>
              <w:left w:val="nil"/>
              <w:right w:val="nil"/>
            </w:tcBorders>
            <w:vAlign w:val="center"/>
          </w:tcPr>
          <w:p w14:paraId="5EFC60FA"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3214F29"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FE6806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2-stage GAM</w:t>
            </w:r>
          </w:p>
        </w:tc>
        <w:tc>
          <w:tcPr>
            <w:tcW w:w="1718" w:type="pct"/>
            <w:tcBorders>
              <w:left w:val="nil"/>
              <w:right w:val="nil"/>
            </w:tcBorders>
            <w:vAlign w:val="center"/>
          </w:tcPr>
          <w:p w14:paraId="48D9E01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8, RMSE = 19.177 (daily)</w:t>
            </w:r>
          </w:p>
        </w:tc>
        <w:tc>
          <w:tcPr>
            <w:tcW w:w="283" w:type="pct"/>
            <w:tcBorders>
              <w:left w:val="nil"/>
              <w:right w:val="nil"/>
            </w:tcBorders>
            <w:vAlign w:val="center"/>
          </w:tcPr>
          <w:p w14:paraId="6975B96D" w14:textId="47215315"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B2034C2" w14:textId="77777777" w:rsidTr="00AD2EE3">
        <w:tc>
          <w:tcPr>
            <w:tcW w:w="1160" w:type="pct"/>
            <w:tcBorders>
              <w:left w:val="nil"/>
              <w:right w:val="nil"/>
            </w:tcBorders>
            <w:vAlign w:val="center"/>
          </w:tcPr>
          <w:p w14:paraId="09447C63" w14:textId="24DC1495"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Kumar&lt;/Author&gt;&lt;Year&gt;2019&lt;/Year&gt;&lt;RecNum&gt;501&lt;/RecNum&gt;&lt;DisplayText&gt;Kumar et al. (2019)&lt;/DisplayText&gt;&lt;record&gt;&lt;rec-number&gt;501&lt;/rec-number&gt;&lt;foreign-keys&gt;&lt;key app="EN" db-id="s0sd9ts0o2ve93ev003xzwso92tv9rfaw0rx" timestamp="1565709408"&gt;501&lt;/key&gt;&lt;/foreign-keys&gt;&lt;ref-type name="Journal Article"&gt;17&lt;/ref-type&gt;&lt;contributors&gt;&lt;authors&gt;&lt;author&gt;Kumar, Rajesh&lt;/author&gt;&lt;author&gt;Delle Monache, Luca&lt;/author&gt;&lt;author&gt;Bresch, Jamie&lt;/author&gt;&lt;author&gt;Saide, Pablo E.&lt;/author&gt;&lt;author&gt;Tang, Youhua&lt;/author&gt;&lt;author&gt;Liu, Zhiquan&lt;/author&gt;&lt;author&gt;da Silva, Arlindo M.&lt;/author&gt;&lt;author&gt;Alessandrini, Stefano&lt;/author&gt;&lt;author&gt;Pfister, Gabriele&lt;/author&gt;&lt;author&gt;Edwards, David&lt;/author&gt;&lt;author&gt;Lee, Pius&lt;/author&gt;&lt;author&gt;Djalalova, Irina&lt;/author&gt;&lt;/authors&gt;&lt;/contributors&gt;&lt;titles&gt;&lt;title&gt;Toward Improving Short-Term Predictions of Fine Particulate Matter Over the United States Via Assimilation of Satellite Aerosol Optical Depth Retrievals&lt;/title&gt;&lt;secondary-title&gt;Journal of Geophysical Research: Atmospheres&lt;/secondary-title&gt;&lt;/titles&gt;&lt;periodical&gt;&lt;full-title&gt;Journal of Geophysical Research: Atmospheres&lt;/full-title&gt;&lt;abbr-1&gt;JGRAtmos&lt;/abbr-1&gt;&lt;/periodical&gt;&lt;pages&gt;2753-2773&lt;/pages&gt;&lt;volume&gt;124&lt;/volume&gt;&lt;number&gt;5&lt;/number&gt;&lt;keywords&gt;&lt;keyword&gt;air quality&lt;/keyword&gt;&lt;keyword&gt;PM2.5&lt;/keyword&gt;&lt;keyword&gt;CMAQ&lt;/keyword&gt;&lt;keyword&gt;GSI&lt;/keyword&gt;&lt;keyword&gt;MODIS AOD&lt;/keyword&gt;&lt;/keywords&gt;&lt;dates&gt;&lt;year&gt;2019&lt;/year&gt;&lt;pub-dates&gt;&lt;date&gt;2019/03/16&lt;/date&gt;&lt;/pub-dates&gt;&lt;/dates&gt;&lt;publisher&gt;John Wiley &amp;amp; Sons, Ltd&lt;/publisher&gt;&lt;isbn&gt;2169-897X&lt;/isbn&gt;&lt;urls&gt;&lt;related-urls&gt;&lt;url&gt;https://doi.org/10.1029/2018JD029009&lt;/url&gt;&lt;/related-urls&gt;&lt;/urls&gt;&lt;electronic-resource-num&gt;10.1029/2018JD029009&lt;/electronic-resource-num&gt;&lt;access-date&gt;2019/08/13&lt;/access-date&gt;&lt;/record&gt;&lt;/Cite&gt;&lt;/EndNote&gt;</w:instrText>
            </w:r>
            <w:r>
              <w:rPr>
                <w:rFonts w:eastAsia="Malgun Gothic" w:cs="Times New Roman"/>
                <w:color w:val="000000"/>
                <w:sz w:val="22"/>
              </w:rPr>
              <w:fldChar w:fldCharType="separate"/>
            </w:r>
            <w:r>
              <w:rPr>
                <w:rFonts w:eastAsia="Malgun Gothic" w:cs="Times New Roman"/>
                <w:noProof/>
                <w:color w:val="000000"/>
                <w:sz w:val="22"/>
              </w:rPr>
              <w:t>Kumar et al. (2019)</w:t>
            </w:r>
            <w:r>
              <w:rPr>
                <w:rFonts w:eastAsia="Malgun Gothic" w:cs="Times New Roman"/>
                <w:color w:val="000000"/>
                <w:sz w:val="22"/>
              </w:rPr>
              <w:fldChar w:fldCharType="end"/>
            </w:r>
          </w:p>
        </w:tc>
        <w:tc>
          <w:tcPr>
            <w:tcW w:w="517" w:type="pct"/>
            <w:tcBorders>
              <w:left w:val="nil"/>
              <w:right w:val="nil"/>
            </w:tcBorders>
            <w:vAlign w:val="center"/>
          </w:tcPr>
          <w:p w14:paraId="65193DF8"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146B4E6E" w14:textId="249C96AF"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NNR</w:t>
            </w:r>
          </w:p>
        </w:tc>
        <w:tc>
          <w:tcPr>
            <w:tcW w:w="628" w:type="pct"/>
            <w:tcBorders>
              <w:left w:val="nil"/>
              <w:right w:val="nil"/>
            </w:tcBorders>
            <w:vAlign w:val="center"/>
          </w:tcPr>
          <w:p w14:paraId="73AC84A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DA</w:t>
            </w:r>
          </w:p>
        </w:tc>
        <w:tc>
          <w:tcPr>
            <w:tcW w:w="1718" w:type="pct"/>
            <w:tcBorders>
              <w:left w:val="nil"/>
              <w:right w:val="nil"/>
            </w:tcBorders>
            <w:vAlign w:val="center"/>
          </w:tcPr>
          <w:p w14:paraId="3C6B2CA7" w14:textId="77777777" w:rsidR="005A2644" w:rsidRPr="002742BB" w:rsidRDefault="005A2644" w:rsidP="005A2644">
            <w:pPr>
              <w:jc w:val="center"/>
              <w:rPr>
                <w:rFonts w:eastAsia="Malgun Gothic" w:cs="Times New Roman"/>
                <w:sz w:val="22"/>
              </w:rPr>
            </w:pPr>
            <w:r w:rsidRPr="002742BB">
              <w:rPr>
                <w:rFonts w:eastAsia="Malgun Gothic" w:cs="Times New Roman"/>
                <w:sz w:val="22"/>
              </w:rPr>
              <w:t>R = 0.67 (daily)</w:t>
            </w:r>
          </w:p>
        </w:tc>
        <w:tc>
          <w:tcPr>
            <w:tcW w:w="283" w:type="pct"/>
            <w:tcBorders>
              <w:left w:val="nil"/>
              <w:right w:val="nil"/>
            </w:tcBorders>
            <w:vAlign w:val="center"/>
          </w:tcPr>
          <w:p w14:paraId="769CDEE7" w14:textId="647D1741"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2A8881B" w14:textId="77777777" w:rsidTr="00AD2EE3">
        <w:tc>
          <w:tcPr>
            <w:tcW w:w="1160" w:type="pct"/>
            <w:tcBorders>
              <w:left w:val="nil"/>
              <w:right w:val="nil"/>
            </w:tcBorders>
            <w:vAlign w:val="center"/>
          </w:tcPr>
          <w:p w14:paraId="1D94E599" w14:textId="55D30EEB"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854AC0">
              <w:rPr>
                <w:rFonts w:eastAsia="Malgun Gothic" w:cs="Times New Roman"/>
                <w:color w:val="000000"/>
                <w:sz w:val="22"/>
              </w:rPr>
              <w:instrText xml:space="preserve"> ADDIN EN.CITE &lt;EndNote&gt;&lt;Cite AuthorYear="1"&gt;&lt;Author&gt;Li&lt;/Author&gt;&lt;Year&gt;2019&lt;/Year&gt;&lt;RecNum&gt;175&lt;/RecNum&gt;&lt;DisplayText&gt;Li and Zhang (2019)&lt;/DisplayText&gt;&lt;record&gt;&lt;rec-number&gt;175&lt;/rec-number&gt;&lt;foreign-keys&gt;&lt;key app="EN" db-id="s0sd9ts0o2ve93ev003xzwso92tv9rfaw0rx" timestamp="1565546832"&gt;175&lt;/key&gt;&lt;/foreign-keys&gt;&lt;ref-type name="Journal Article"&gt;17&lt;/ref-type&gt;&lt;contributors&gt;&lt;authors&gt;&lt;author&gt;Li, Xintong&lt;/author&gt;&lt;author&gt;Zhang, Xiaodong&lt;/author&gt;&lt;/authors&gt;&lt;/contributors&gt;&lt;titles&gt;&lt;title&gt;Predicting ground-level PM2.5 concentrations in the Beijing-Tianjin-Hebei region: A hybrid remote sensing and machine learning approach&lt;/title&gt;&lt;secondary-title&gt;Environmental Pollution&lt;/secondary-title&gt;&lt;alt-title&gt;EP&lt;/alt-title&gt;&lt;/titles&gt;&lt;periodical&gt;&lt;full-title&gt;Environmental Pollution&lt;/full-title&gt;&lt;abbr-1&gt;Environmental Pollution&lt;/abbr-1&gt;&lt;/periodical&gt;&lt;pages&gt;735-749&lt;/pages&gt;&lt;volume&gt;249&lt;/volume&gt;&lt;keywords&gt;&lt;keyword&gt;Remote sensing&lt;/keyword&gt;&lt;keyword&gt;Aerosol optical depth&lt;/keyword&gt;&lt;keyword&gt;Machine learning&lt;/keyword&gt;&lt;keyword&gt;PM&lt;/keyword&gt;&lt;keyword&gt;Random forest&lt;/keyword&gt;&lt;/keywords&gt;&lt;dates&gt;&lt;year&gt;2019&lt;/year&gt;&lt;pub-dates&gt;&lt;date&gt;2019/06/01/&lt;/date&gt;&lt;/pub-dates&gt;&lt;/dates&gt;&lt;isbn&gt;0269-7491&lt;/isbn&gt;&lt;urls&gt;&lt;related-urls&gt;&lt;url&gt;http://www.sciencedirect.com/science/article/pii/S0269749118353387&lt;/url&gt;&lt;/related-urls&gt;&lt;/urls&gt;&lt;electronic-resource-num&gt;https://doi.org/10.1016/j.envpol.2019.03.068&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 and Zhang (2019)</w:t>
            </w:r>
            <w:r>
              <w:rPr>
                <w:rFonts w:eastAsia="Malgun Gothic" w:cs="Times New Roman"/>
                <w:color w:val="000000"/>
                <w:sz w:val="22"/>
              </w:rPr>
              <w:fldChar w:fldCharType="end"/>
            </w:r>
          </w:p>
        </w:tc>
        <w:tc>
          <w:tcPr>
            <w:tcW w:w="517" w:type="pct"/>
            <w:tcBorders>
              <w:left w:val="nil"/>
              <w:right w:val="nil"/>
            </w:tcBorders>
            <w:vAlign w:val="center"/>
          </w:tcPr>
          <w:p w14:paraId="4507424A"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4286F8C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4F03F49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65CA3092"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6776C3">
              <w:rPr>
                <w:rFonts w:eastAsia="Malgun Gothic" w:cs="Times New Roman"/>
                <w:color w:val="000000"/>
                <w:sz w:val="22"/>
                <w:vertAlign w:val="superscript"/>
              </w:rPr>
              <w:t>2</w:t>
            </w:r>
            <w:r w:rsidRPr="002742BB">
              <w:rPr>
                <w:rFonts w:eastAsia="Malgun Gothic" w:cs="Times New Roman"/>
                <w:color w:val="000000"/>
                <w:sz w:val="22"/>
              </w:rPr>
              <w:t xml:space="preserve"> = 0.933, RMSE = 16.315 (daily)</w:t>
            </w:r>
          </w:p>
        </w:tc>
        <w:tc>
          <w:tcPr>
            <w:tcW w:w="283" w:type="pct"/>
            <w:tcBorders>
              <w:left w:val="nil"/>
              <w:right w:val="nil"/>
            </w:tcBorders>
            <w:vAlign w:val="center"/>
          </w:tcPr>
          <w:p w14:paraId="18B63F56"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776C3">
              <w:rPr>
                <w:rFonts w:eastAsia="Malgun Gothic" w:cs="Times New Roman"/>
                <w:color w:val="000000"/>
                <w:sz w:val="22"/>
                <w:vertAlign w:val="subscript"/>
              </w:rPr>
              <w:t>2.5</w:t>
            </w:r>
          </w:p>
        </w:tc>
      </w:tr>
      <w:tr w:rsidR="00AD2EE3" w:rsidRPr="006D7FB1" w14:paraId="41147648" w14:textId="77777777" w:rsidTr="00AD2EE3">
        <w:tc>
          <w:tcPr>
            <w:tcW w:w="1160" w:type="pct"/>
            <w:tcBorders>
              <w:left w:val="nil"/>
              <w:right w:val="nil"/>
            </w:tcBorders>
            <w:vAlign w:val="center"/>
          </w:tcPr>
          <w:p w14:paraId="367A40B0" w14:textId="757211FB"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Liu&lt;/Author&gt;&lt;Year&gt;2019&lt;/Year&gt;&lt;RecNum&gt;186&lt;/RecNum&gt;&lt;DisplayText&gt;Liu, Weng, and Li (2019)&lt;/DisplayText&gt;&lt;record&gt;&lt;rec-number&gt;186&lt;/rec-number&gt;&lt;foreign-keys&gt;&lt;key app="EN" db-id="s0sd9ts0o2ve93ev003xzwso92tv9rfaw0rx" timestamp="1565546846"&gt;186&lt;/key&gt;&lt;/foreign-keys&gt;&lt;ref-type name="Journal Article"&gt;17&lt;/ref-type&gt;&lt;contributors&gt;&lt;authors&gt;&lt;author&gt;Liu, Jianjun&lt;/author&gt;&lt;author&gt;Weng, Fuzhong&lt;/author&gt;&lt;author&gt;Li, Zhanqing&lt;/author&gt;&lt;/authors&gt;&lt;/contributors&gt;&lt;titles&gt;&lt;title&gt;Satellite-based PM2.5 estimation directly from reflectance at the top of the atmosphere using a machine learning algorithm&lt;/title&gt;&lt;secondary-title&gt;Atmospheric Environment&lt;/secondary-title&gt;&lt;/titles&gt;&lt;periodical&gt;&lt;full-title&gt;Atmospheric environment&lt;/full-title&gt;&lt;abbr-1&gt;Atmospheric environment&lt;/abbr-1&gt;&lt;/periodical&gt;&lt;pages&gt;113-122&lt;/pages&gt;&lt;volume&gt;208&lt;/volume&gt;&lt;keywords&gt;&lt;keyword&gt;PM concentration&lt;/keyword&gt;&lt;keyword&gt;TOA reflectances&lt;/keyword&gt;&lt;keyword&gt;Machine learning&lt;/keyword&gt;&lt;/keywords&gt;&lt;dates&gt;&lt;year&gt;2019&lt;/year&gt;&lt;pub-dates&gt;&lt;date&gt;2019/07/01/&lt;/date&gt;&lt;/pub-dates&gt;&lt;/dates&gt;&lt;isbn&gt;1352-2310&lt;/isbn&gt;&lt;urls&gt;&lt;related-urls&gt;&lt;url&gt;http://www.sciencedirect.com/science/article/pii/S1352231019302171&lt;/url&gt;&lt;/related-urls&gt;&lt;/urls&gt;&lt;electronic-resource-num&gt;https://doi.org/10.1016/j.atmosenv.2019.04.00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Liu, Weng, and Li (2019)</w:t>
            </w:r>
            <w:r>
              <w:rPr>
                <w:rFonts w:eastAsia="Malgun Gothic" w:cs="Times New Roman"/>
                <w:color w:val="000000"/>
                <w:sz w:val="22"/>
              </w:rPr>
              <w:fldChar w:fldCharType="end"/>
            </w:r>
          </w:p>
        </w:tc>
        <w:tc>
          <w:tcPr>
            <w:tcW w:w="517" w:type="pct"/>
            <w:tcBorders>
              <w:left w:val="nil"/>
              <w:right w:val="nil"/>
            </w:tcBorders>
            <w:vAlign w:val="center"/>
          </w:tcPr>
          <w:p w14:paraId="0E73832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007A3CC5" w14:textId="1A3DD1E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 xml:space="preserve">Own AOD based on </w:t>
            </w:r>
            <w:r>
              <w:rPr>
                <w:rFonts w:eastAsia="Malgun Gothic" w:cs="Times New Roman"/>
                <w:color w:val="000000"/>
                <w:sz w:val="22"/>
              </w:rPr>
              <w:t>AHI</w:t>
            </w:r>
            <w:r w:rsidRPr="002742BB">
              <w:rPr>
                <w:rFonts w:eastAsia="Malgun Gothic" w:cs="Times New Roman"/>
                <w:color w:val="000000"/>
                <w:sz w:val="22"/>
              </w:rPr>
              <w:t xml:space="preserve">, </w:t>
            </w:r>
            <w:r>
              <w:rPr>
                <w:rFonts w:eastAsia="Malgun Gothic" w:cs="Times New Roman"/>
                <w:color w:val="000000"/>
                <w:sz w:val="22"/>
              </w:rPr>
              <w:t>AHI</w:t>
            </w:r>
          </w:p>
        </w:tc>
        <w:tc>
          <w:tcPr>
            <w:tcW w:w="628" w:type="pct"/>
            <w:tcBorders>
              <w:left w:val="nil"/>
              <w:right w:val="nil"/>
            </w:tcBorders>
            <w:vAlign w:val="center"/>
          </w:tcPr>
          <w:p w14:paraId="6C79F262"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1D5488E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w:t>
            </w:r>
            <w:r w:rsidRPr="006776C3">
              <w:rPr>
                <w:rFonts w:eastAsia="Malgun Gothic" w:cs="Times New Roman"/>
                <w:color w:val="000000"/>
                <w:sz w:val="22"/>
                <w:vertAlign w:val="superscript"/>
              </w:rPr>
              <w:t>2</w:t>
            </w:r>
            <w:r w:rsidRPr="002742BB">
              <w:rPr>
                <w:rFonts w:eastAsia="Malgun Gothic" w:cs="Times New Roman"/>
                <w:color w:val="000000"/>
                <w:sz w:val="22"/>
              </w:rPr>
              <w:t xml:space="preserve"> = 0.86, RMSE = 17.3 (hourly)</w:t>
            </w:r>
          </w:p>
        </w:tc>
        <w:tc>
          <w:tcPr>
            <w:tcW w:w="283" w:type="pct"/>
            <w:tcBorders>
              <w:left w:val="nil"/>
              <w:right w:val="nil"/>
            </w:tcBorders>
            <w:vAlign w:val="center"/>
          </w:tcPr>
          <w:p w14:paraId="4F13AE59" w14:textId="2DF21585"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16524A1" w14:textId="77777777" w:rsidTr="00AD2EE3">
        <w:tc>
          <w:tcPr>
            <w:tcW w:w="1160" w:type="pct"/>
            <w:tcBorders>
              <w:left w:val="nil"/>
              <w:right w:val="nil"/>
            </w:tcBorders>
            <w:vAlign w:val="center"/>
          </w:tcPr>
          <w:p w14:paraId="490A7BDA" w14:textId="11A757E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Nabavi&lt;/Author&gt;&lt;Year&gt;2019&lt;/Year&gt;&lt;RecNum&gt;217&lt;/RecNum&gt;&lt;DisplayText&gt;Nabavi, Haimberger, and Abbasi (2019)&lt;/DisplayText&gt;&lt;record&gt;&lt;rec-number&gt;217&lt;/rec-number&gt;&lt;foreign-keys&gt;&lt;key app="EN" db-id="s0sd9ts0o2ve93ev003xzwso92tv9rfaw0rx" timestamp="1565546879"&gt;217&lt;/key&gt;&lt;key app="ENWeb" db-id=""&gt;0&lt;/key&gt;&lt;/foreign-keys&gt;&lt;ref-type name="Journal Article"&gt;17&lt;/ref-type&gt;&lt;contributors&gt;&lt;authors&gt;&lt;author&gt;Nabavi, Seyed Omid&lt;/author&gt;&lt;author&gt;Haimberger, Leopold&lt;/author&gt;&lt;author&gt;Abbasi, Esmail&lt;/author&gt;&lt;/authors&gt;&lt;/contributors&gt;&lt;titles&gt;&lt;title&gt;Assessing PM2.5 concentrations in Tehran, Iran, from space using MAIAC, deep blue, and dark target AOD and machine learning algorithms&lt;/title&gt;&lt;secondary-title&gt;Atmospheric Pollution Research&lt;/secondary-title&gt;&lt;/titles&gt;&lt;periodical&gt;&lt;full-title&gt;Atmospheric Pollution Research&lt;/full-title&gt;&lt;abbr-1&gt;APR&lt;/abbr-1&gt;&lt;/periodical&gt;&lt;pages&gt;889-903&lt;/pages&gt;&lt;volume&gt;10&lt;/volume&gt;&lt;number&gt;3&lt;/number&gt;&lt;keywords&gt;&lt;keyword&gt;MAIAC AOD&lt;/keyword&gt;&lt;keyword&gt;DB_DT AOD&lt;/keyword&gt;&lt;keyword&gt;Vertical distribution of aerosols&lt;/keyword&gt;&lt;keyword&gt;Fine particulate matters&lt;/keyword&gt;&lt;keyword&gt;Machine learning algorithms&lt;/keyword&gt;&lt;/keywords&gt;&lt;dates&gt;&lt;year&gt;2019&lt;/year&gt;&lt;pub-dates&gt;&lt;date&gt;2019/05/01/&lt;/date&gt;&lt;/pub-dates&gt;&lt;/dates&gt;&lt;isbn&gt;1309-1042&lt;/isbn&gt;&lt;urls&gt;&lt;related-urls&gt;&lt;url&gt;http://www.sciencedirect.com/science/article/pii/S1309104218306032&lt;/url&gt;&lt;/related-urls&gt;&lt;/urls&gt;&lt;electronic-resource-num&gt;https://doi.org/10.1016/j.apr.2018.12.01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Nabavi, Haimberger, and Abbasi (2019)</w:t>
            </w:r>
            <w:r>
              <w:rPr>
                <w:rFonts w:eastAsia="Malgun Gothic" w:cs="Times New Roman"/>
                <w:color w:val="000000"/>
                <w:sz w:val="22"/>
              </w:rPr>
              <w:fldChar w:fldCharType="end"/>
            </w:r>
          </w:p>
        </w:tc>
        <w:tc>
          <w:tcPr>
            <w:tcW w:w="517" w:type="pct"/>
            <w:tcBorders>
              <w:left w:val="nil"/>
              <w:right w:val="nil"/>
            </w:tcBorders>
            <w:vAlign w:val="center"/>
          </w:tcPr>
          <w:p w14:paraId="16C0F60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Iran</w:t>
            </w:r>
          </w:p>
        </w:tc>
        <w:tc>
          <w:tcPr>
            <w:tcW w:w="694" w:type="pct"/>
            <w:tcBorders>
              <w:left w:val="nil"/>
              <w:right w:val="nil"/>
            </w:tcBorders>
            <w:vAlign w:val="center"/>
          </w:tcPr>
          <w:p w14:paraId="03AC4CF5" w14:textId="6A49EAAB"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ODIS</w:t>
            </w:r>
            <w:r>
              <w:rPr>
                <w:rFonts w:eastAsia="Malgun Gothic" w:cs="Times New Roman"/>
                <w:color w:val="000000"/>
                <w:sz w:val="22"/>
              </w:rPr>
              <w:t xml:space="preserve"> </w:t>
            </w:r>
            <w:r w:rsidRPr="002742BB">
              <w:rPr>
                <w:rFonts w:eastAsia="Malgun Gothic" w:cs="Times New Roman"/>
                <w:color w:val="000000"/>
                <w:sz w:val="22"/>
              </w:rPr>
              <w:t>MAIAC</w:t>
            </w:r>
          </w:p>
        </w:tc>
        <w:tc>
          <w:tcPr>
            <w:tcW w:w="628" w:type="pct"/>
            <w:tcBorders>
              <w:left w:val="nil"/>
              <w:right w:val="nil"/>
            </w:tcBorders>
            <w:vAlign w:val="center"/>
          </w:tcPr>
          <w:p w14:paraId="04110CA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1D1E23C1" w14:textId="77777777" w:rsidR="005A2644" w:rsidRPr="002742BB" w:rsidRDefault="005A2644" w:rsidP="005A2644">
            <w:pPr>
              <w:jc w:val="center"/>
              <w:rPr>
                <w:rFonts w:eastAsia="Malgun Gothic" w:cs="Times New Roman"/>
                <w:sz w:val="22"/>
              </w:rPr>
            </w:pPr>
            <w:r w:rsidRPr="002742BB">
              <w:rPr>
                <w:rFonts w:eastAsia="Malgun Gothic" w:cs="Times New Roman"/>
                <w:sz w:val="22"/>
              </w:rPr>
              <w:t>R</w:t>
            </w:r>
            <w:r w:rsidRPr="00367D87">
              <w:rPr>
                <w:rFonts w:eastAsia="Malgun Gothic" w:cs="Times New Roman"/>
                <w:sz w:val="22"/>
                <w:vertAlign w:val="superscript"/>
              </w:rPr>
              <w:t>2</w:t>
            </w:r>
            <w:r w:rsidRPr="002742BB">
              <w:rPr>
                <w:rFonts w:eastAsia="Malgun Gothic" w:cs="Times New Roman"/>
                <w:sz w:val="22"/>
              </w:rPr>
              <w:t xml:space="preserve"> = 0.68, RMSE = 17.52 (daily)</w:t>
            </w:r>
          </w:p>
        </w:tc>
        <w:tc>
          <w:tcPr>
            <w:tcW w:w="283" w:type="pct"/>
            <w:tcBorders>
              <w:left w:val="nil"/>
              <w:right w:val="nil"/>
            </w:tcBorders>
            <w:vAlign w:val="center"/>
          </w:tcPr>
          <w:p w14:paraId="284E5D7C" w14:textId="3B30614A"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751F24A" w14:textId="77777777" w:rsidTr="00AD2EE3">
        <w:tc>
          <w:tcPr>
            <w:tcW w:w="1160" w:type="pct"/>
            <w:tcBorders>
              <w:left w:val="nil"/>
              <w:right w:val="nil"/>
            </w:tcBorders>
            <w:vAlign w:val="center"/>
          </w:tcPr>
          <w:p w14:paraId="003B1261" w14:textId="7CBAFB94"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F5022B">
              <w:rPr>
                <w:rFonts w:eastAsia="Malgun Gothic" w:cs="Times New Roman"/>
                <w:color w:val="000000"/>
                <w:sz w:val="22"/>
              </w:rPr>
              <w:instrText xml:space="preserve"> ADDIN EN.CITE &lt;EndNote&gt;&lt;Cite AuthorYear="1"&gt;&lt;Author&gt;Park&lt;/Author&gt;&lt;Year&gt;2019&lt;/Year&gt;&lt;RecNum&gt;226&lt;/RecNum&gt;&lt;DisplayText&gt;Park et al. (2019)&lt;/DisplayText&gt;&lt;record&gt;&lt;rec-number&gt;226&lt;/rec-number&gt;&lt;foreign-keys&gt;&lt;key app="EN" db-id="s0sd9ts0o2ve93ev003xzwso92tv9rfaw0rx" timestamp="1565546890"&gt;226&lt;/key&gt;&lt;key app="ENWeb" db-id=""&gt;0&lt;/key&gt;&lt;/foreign-keys&gt;&lt;ref-type name="Journal Article"&gt;17&lt;/ref-type&gt;&lt;contributors&gt;&lt;authors&gt;&lt;author&gt;Park, S.&lt;/author&gt;&lt;author&gt;Shin, M.&lt;/author&gt;&lt;author&gt;Im, J.&lt;/author&gt;&lt;author&gt;Song, C. K.&lt;/author&gt;&lt;author&gt;Choi, M.&lt;/author&gt;&lt;author&gt;Kim, J.&lt;/author&gt;&lt;author&gt;Lee, S.&lt;/author&gt;&lt;author&gt;Park, R.&lt;/author&gt;&lt;author&gt;Kim, J.&lt;/author&gt;&lt;author&gt;Lee, D. W.&lt;/author&gt;&lt;author&gt;Kim, S. K.&lt;/author&gt;&lt;/authors&gt;&lt;/contributors&gt;&lt;titles&gt;&lt;title&gt;Estimation of ground-level particulate matter concentrations through the synergistic use of satellite observations and process-based models over South Korea&lt;/title&gt;&lt;secondary-title&gt;Atmos. Chem. Phys.&lt;/secondary-title&gt;&lt;alt-title&gt;ACP&lt;/alt-title&gt;&lt;/titles&gt;&lt;periodical&gt;&lt;full-title&gt;Atmos. Chem. Phys.&lt;/full-title&gt;&lt;abbr-1&gt;Atmos. Chem. Phys.&lt;/abbr-1&gt;&lt;/periodical&gt;&lt;pages&gt;1097-1113&lt;/pages&gt;&lt;volume&gt;19&lt;/volume&gt;&lt;number&gt;2&lt;/number&gt;&lt;dates&gt;&lt;year&gt;2019&lt;/year&gt;&lt;/dates&gt;&lt;publisher&gt;Copernicus Publications&lt;/publisher&gt;&lt;isbn&gt;1680-7324&lt;/isbn&gt;&lt;urls&gt;&lt;related-urls&gt;&lt;url&gt;https://www.atmos-chem-phys.net/19/1097/2019/&lt;/url&gt;&lt;/related-urls&gt;&lt;/urls&gt;&lt;electronic-resource-num&gt;10.5194/acp-19-1097-2019&lt;/electronic-resource-num&gt;&lt;/record&gt;&lt;/Cite&gt;&lt;/EndNote&gt;</w:instrText>
            </w:r>
            <w:r>
              <w:rPr>
                <w:rFonts w:eastAsia="Malgun Gothic" w:cs="Times New Roman"/>
                <w:color w:val="000000"/>
                <w:sz w:val="22"/>
              </w:rPr>
              <w:fldChar w:fldCharType="separate"/>
            </w:r>
            <w:r w:rsidR="00F5022B">
              <w:rPr>
                <w:rFonts w:eastAsia="Malgun Gothic" w:cs="Times New Roman"/>
                <w:noProof/>
                <w:color w:val="000000"/>
                <w:sz w:val="22"/>
              </w:rPr>
              <w:t>Park et al. (2019)</w:t>
            </w:r>
            <w:r>
              <w:rPr>
                <w:rFonts w:eastAsia="Malgun Gothic" w:cs="Times New Roman"/>
                <w:color w:val="000000"/>
                <w:sz w:val="22"/>
              </w:rPr>
              <w:fldChar w:fldCharType="end"/>
            </w:r>
          </w:p>
        </w:tc>
        <w:tc>
          <w:tcPr>
            <w:tcW w:w="517" w:type="pct"/>
            <w:tcBorders>
              <w:left w:val="nil"/>
              <w:right w:val="nil"/>
            </w:tcBorders>
            <w:vAlign w:val="center"/>
          </w:tcPr>
          <w:p w14:paraId="354D26E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South Korea</w:t>
            </w:r>
          </w:p>
        </w:tc>
        <w:tc>
          <w:tcPr>
            <w:tcW w:w="694" w:type="pct"/>
            <w:tcBorders>
              <w:left w:val="nil"/>
              <w:right w:val="nil"/>
            </w:tcBorders>
            <w:vAlign w:val="center"/>
          </w:tcPr>
          <w:p w14:paraId="6BDB1CA6"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GOCI</w:t>
            </w:r>
          </w:p>
        </w:tc>
        <w:tc>
          <w:tcPr>
            <w:tcW w:w="628" w:type="pct"/>
            <w:tcBorders>
              <w:left w:val="nil"/>
              <w:right w:val="nil"/>
            </w:tcBorders>
            <w:vAlign w:val="center"/>
          </w:tcPr>
          <w:p w14:paraId="4FE7023E"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F</w:t>
            </w:r>
          </w:p>
        </w:tc>
        <w:tc>
          <w:tcPr>
            <w:tcW w:w="1718" w:type="pct"/>
            <w:tcBorders>
              <w:left w:val="nil"/>
              <w:right w:val="nil"/>
            </w:tcBorders>
            <w:vAlign w:val="center"/>
          </w:tcPr>
          <w:p w14:paraId="6C4DDAC3"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367D87">
              <w:rPr>
                <w:rFonts w:eastAsia="Malgun Gothic" w:cs="Times New Roman"/>
                <w:color w:val="000000"/>
                <w:sz w:val="22"/>
                <w:vertAlign w:val="subscript"/>
              </w:rPr>
              <w:t>10</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8, RMSE = 17.08</w:t>
            </w:r>
            <w:r w:rsidRPr="002742BB">
              <w:rPr>
                <w:rFonts w:eastAsia="Malgun Gothic" w:cs="Times New Roman"/>
                <w:color w:val="000000"/>
                <w:sz w:val="22"/>
              </w:rPr>
              <w:br/>
              <w:t>PM</w:t>
            </w:r>
            <w:r w:rsidRPr="00367D87">
              <w:rPr>
                <w:rFonts w:eastAsia="Malgun Gothic" w:cs="Times New Roman"/>
                <w:color w:val="000000"/>
                <w:sz w:val="22"/>
                <w:vertAlign w:val="subscript"/>
              </w:rPr>
              <w:t>2.5</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3, RMSE = 8.25 (hourly)</w:t>
            </w:r>
          </w:p>
        </w:tc>
        <w:tc>
          <w:tcPr>
            <w:tcW w:w="283" w:type="pct"/>
            <w:tcBorders>
              <w:left w:val="nil"/>
              <w:right w:val="nil"/>
            </w:tcBorders>
            <w:vAlign w:val="center"/>
          </w:tcPr>
          <w:p w14:paraId="01CE6DAB" w14:textId="7DE228E0"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r w:rsidRPr="002742BB">
              <w:rPr>
                <w:rFonts w:eastAsia="Malgun Gothic" w:cs="Times New Roman"/>
                <w:color w:val="000000"/>
                <w:sz w:val="22"/>
              </w:rPr>
              <w:t>, PM</w:t>
            </w:r>
            <w:r w:rsidRPr="00605425">
              <w:rPr>
                <w:rFonts w:eastAsia="Malgun Gothic" w:cs="Times New Roman"/>
                <w:color w:val="000000"/>
                <w:sz w:val="22"/>
                <w:vertAlign w:val="subscript"/>
              </w:rPr>
              <w:t>2.5</w:t>
            </w:r>
          </w:p>
        </w:tc>
      </w:tr>
      <w:tr w:rsidR="00AD2EE3" w:rsidRPr="006D7FB1" w14:paraId="25D950B4" w14:textId="77777777" w:rsidTr="00AD2EE3">
        <w:tc>
          <w:tcPr>
            <w:tcW w:w="1160" w:type="pct"/>
            <w:tcBorders>
              <w:left w:val="nil"/>
              <w:right w:val="nil"/>
            </w:tcBorders>
            <w:vAlign w:val="center"/>
          </w:tcPr>
          <w:p w14:paraId="4DC8F16D" w14:textId="5552D593"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854AC0">
              <w:rPr>
                <w:rFonts w:eastAsia="Malgun Gothic" w:cs="Times New Roman"/>
                <w:color w:val="000000"/>
                <w:sz w:val="22"/>
              </w:rPr>
              <w:instrText xml:space="preserve"> ADDIN EN.CITE &lt;EndNote&gt;&lt;Cite AuthorYear="1"&gt;&lt;Author&gt;Sarafian&lt;/Author&gt;&lt;Year&gt;2019&lt;/Year&gt;&lt;RecNum&gt;424&lt;/RecNum&gt;&lt;DisplayText&gt;Sarafian et al. (2019)&lt;/DisplayText&gt;&lt;record&gt;&lt;rec-number&gt;424&lt;/rec-number&gt;&lt;foreign-keys&gt;&lt;key app="EN" db-id="s0sd9ts0o2ve93ev003xzwso92tv9rfaw0rx" timestamp="1565589698"&gt;424&lt;/key&gt;&lt;/foreign-keys&gt;&lt;ref-type name="Journal Article"&gt;17&lt;/ref-type&gt;&lt;contributors&gt;&lt;authors&gt;&lt;author&gt;Sarafian, Ron&lt;/author&gt;&lt;author&gt;Kloog, Itai&lt;/author&gt;&lt;author&gt;Just, Allan C.&lt;/author&gt;&lt;author&gt;Rosenblatt, Johnathan D.&lt;/author&gt;&lt;/authors&gt;&lt;/contributors&gt;&lt;titles&gt;&lt;title&gt;Gaussian Markov Random Fields versus Linear Mixed Models for satellite-based PM2.5 assessment: Evidence from the Northeastern USA&lt;/title&gt;&lt;secondary-title&gt;Atmospheric Environment&lt;/secondary-title&gt;&lt;alt-title&gt;AE&lt;/alt-title&gt;&lt;/titles&gt;&lt;periodical&gt;&lt;full-title&gt;Atmospheric environment&lt;/full-title&gt;&lt;abbr-1&gt;Atmospheric environment&lt;/abbr-1&gt;&lt;/periodical&gt;&lt;pages&gt;30-35&lt;/pages&gt;&lt;volume&gt;205&lt;/volume&gt;&lt;keywords&gt;&lt;keyword&gt;PM&lt;/keyword&gt;&lt;keyword&gt;Aerosol optical depth (AOD)&lt;/keyword&gt;&lt;keyword&gt;Mixed models&lt;/keyword&gt;&lt;keyword&gt;Gaussian Markov random fields&lt;/keyword&gt;&lt;/keywords&gt;&lt;dates&gt;&lt;year&gt;2019&lt;/year&gt;&lt;pub-dates&gt;&lt;date&gt;2019/05/15/&lt;/date&gt;&lt;/pub-dates&gt;&lt;/dates&gt;&lt;isbn&gt;1352-2310&lt;/isbn&gt;&lt;urls&gt;&lt;related-urls&gt;&lt;url&gt;http://www.sciencedirect.com/science/article/pii/S1352231019301177&lt;/url&gt;&lt;/related-urls&gt;&lt;/urls&gt;&lt;electronic-resource-num&gt;https://doi.org/10.1016/j.atmosenv.2019.02.02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arafian et al. (2019)</w:t>
            </w:r>
            <w:r>
              <w:rPr>
                <w:rFonts w:eastAsia="Malgun Gothic" w:cs="Times New Roman"/>
                <w:color w:val="000000"/>
                <w:sz w:val="22"/>
              </w:rPr>
              <w:fldChar w:fldCharType="end"/>
            </w:r>
          </w:p>
        </w:tc>
        <w:tc>
          <w:tcPr>
            <w:tcW w:w="517" w:type="pct"/>
            <w:tcBorders>
              <w:left w:val="nil"/>
              <w:right w:val="nil"/>
            </w:tcBorders>
            <w:vAlign w:val="center"/>
          </w:tcPr>
          <w:p w14:paraId="07D3AA4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5E38F315" w14:textId="4CA3FEBE"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49D265CA" w14:textId="77777777" w:rsidR="005A2644" w:rsidRPr="002742BB" w:rsidRDefault="005A2644" w:rsidP="005A2644">
            <w:pPr>
              <w:jc w:val="center"/>
              <w:rPr>
                <w:rFonts w:eastAsia="Malgun Gothic" w:cs="Times New Roman"/>
                <w:color w:val="000000"/>
                <w:sz w:val="22"/>
              </w:rPr>
            </w:pPr>
            <w:r w:rsidRPr="002742BB">
              <w:rPr>
                <w:rFonts w:eastAsia="Malgun Gothic" w:cs="Times New Roman"/>
                <w:sz w:val="22"/>
              </w:rPr>
              <w:t>MEM,</w:t>
            </w:r>
            <w:r w:rsidRPr="002742BB">
              <w:rPr>
                <w:rFonts w:eastAsia="Malgun Gothic" w:cs="Times New Roman"/>
                <w:color w:val="000000"/>
                <w:sz w:val="22"/>
              </w:rPr>
              <w:t xml:space="preserve"> GMRF</w:t>
            </w:r>
          </w:p>
        </w:tc>
        <w:tc>
          <w:tcPr>
            <w:tcW w:w="1718" w:type="pct"/>
            <w:tcBorders>
              <w:left w:val="nil"/>
              <w:right w:val="nil"/>
            </w:tcBorders>
            <w:vAlign w:val="center"/>
          </w:tcPr>
          <w:p w14:paraId="2797C536"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0-0.83, RMSE = 2.42-2.68 (daily)</w:t>
            </w:r>
          </w:p>
        </w:tc>
        <w:tc>
          <w:tcPr>
            <w:tcW w:w="283" w:type="pct"/>
            <w:tcBorders>
              <w:left w:val="nil"/>
              <w:right w:val="nil"/>
            </w:tcBorders>
            <w:vAlign w:val="center"/>
          </w:tcPr>
          <w:p w14:paraId="04755F65" w14:textId="68472018"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98251B9" w14:textId="77777777" w:rsidTr="00AD2EE3">
        <w:tc>
          <w:tcPr>
            <w:tcW w:w="1160" w:type="pct"/>
            <w:tcBorders>
              <w:left w:val="nil"/>
              <w:right w:val="nil"/>
            </w:tcBorders>
            <w:vAlign w:val="center"/>
          </w:tcPr>
          <w:p w14:paraId="1CF9C6E9" w14:textId="2F6AEBF0"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athe&lt;/Author&gt;&lt;Year&gt;2019&lt;/Year&gt;&lt;RecNum&gt;483&lt;/RecNum&gt;&lt;DisplayText&gt;Sathe et al. (2019)&lt;/DisplayText&gt;&lt;record&gt;&lt;rec-number&gt;483&lt;/rec-number&gt;&lt;foreign-keys&gt;&lt;key app="EN" db-id="s0sd9ts0o2ve93ev003xzwso92tv9rfaw0rx" timestamp="1565704537"&gt;483&lt;/key&gt;&lt;/foreign-keys&gt;&lt;ref-type name="Journal Article"&gt;17&lt;/ref-type&gt;&lt;contributors&gt;&lt;authors&gt;&lt;author&gt;Sathe, Yogesh&lt;/author&gt;&lt;author&gt;Kulkarni, Santosh&lt;/author&gt;&lt;author&gt;Gupta, Pawan&lt;/author&gt;&lt;author&gt;Kaginalkar, Akshara&lt;/author&gt;&lt;author&gt;Islam, Sahidul&lt;/author&gt;&lt;author&gt;Gargava, Prashant&lt;/author&gt;&lt;/authors&gt;&lt;/contributors&gt;&lt;titles&gt;&lt;title&gt;Application of Moderate Resolution Imaging Spectroradiometer (MODIS) Aerosol Optical Depth (AOD) and Weather Research Forecasting (WRF) model meteorological data for assessment of fine particulate matter (PM2.5) over India&lt;/title&gt;&lt;secondary-title&gt;J Atmospheric Pollution Research&lt;/secondary-title&gt;&lt;/titles&gt;&lt;periodical&gt;&lt;full-title&gt;J Atmospheric Pollution Research&lt;/full-title&gt;&lt;/periodical&gt;&lt;pages&gt;418-434&lt;/pages&gt;&lt;volume&gt;10&lt;/volume&gt;&lt;number&gt;2&lt;/number&gt;&lt;dates&gt;&lt;year&gt;2019&lt;/year&gt;&lt;/dates&gt;&lt;isbn&gt;1309-1042&lt;/isbn&gt;&lt;urls&gt;&lt;/urls&gt;&lt;/record&gt;&lt;/Cite&gt;&lt;/EndNote&gt;</w:instrText>
            </w:r>
            <w:r>
              <w:rPr>
                <w:rFonts w:eastAsia="Malgun Gothic" w:cs="Times New Roman"/>
                <w:color w:val="000000"/>
                <w:sz w:val="22"/>
              </w:rPr>
              <w:fldChar w:fldCharType="separate"/>
            </w:r>
            <w:r>
              <w:rPr>
                <w:rFonts w:eastAsia="Malgun Gothic" w:cs="Times New Roman"/>
                <w:noProof/>
                <w:color w:val="000000"/>
                <w:sz w:val="22"/>
              </w:rPr>
              <w:t>Sathe et al. (2019)</w:t>
            </w:r>
            <w:r>
              <w:rPr>
                <w:rFonts w:eastAsia="Malgun Gothic" w:cs="Times New Roman"/>
                <w:color w:val="000000"/>
                <w:sz w:val="22"/>
              </w:rPr>
              <w:fldChar w:fldCharType="end"/>
            </w:r>
          </w:p>
        </w:tc>
        <w:tc>
          <w:tcPr>
            <w:tcW w:w="517" w:type="pct"/>
            <w:tcBorders>
              <w:left w:val="nil"/>
              <w:right w:val="nil"/>
            </w:tcBorders>
            <w:vAlign w:val="center"/>
          </w:tcPr>
          <w:p w14:paraId="6ED72A86"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India</w:t>
            </w:r>
          </w:p>
        </w:tc>
        <w:tc>
          <w:tcPr>
            <w:tcW w:w="694" w:type="pct"/>
            <w:tcBorders>
              <w:left w:val="nil"/>
              <w:right w:val="nil"/>
            </w:tcBorders>
            <w:vAlign w:val="center"/>
          </w:tcPr>
          <w:p w14:paraId="4F87571B"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16258D8A"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LR</w:t>
            </w:r>
          </w:p>
        </w:tc>
        <w:tc>
          <w:tcPr>
            <w:tcW w:w="1718" w:type="pct"/>
            <w:tcBorders>
              <w:left w:val="nil"/>
              <w:right w:val="nil"/>
            </w:tcBorders>
            <w:vAlign w:val="center"/>
          </w:tcPr>
          <w:p w14:paraId="39B39BB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 = 0.61, RMSE = 77.89 (hourly)</w:t>
            </w:r>
          </w:p>
        </w:tc>
        <w:tc>
          <w:tcPr>
            <w:tcW w:w="283" w:type="pct"/>
            <w:tcBorders>
              <w:left w:val="nil"/>
              <w:right w:val="nil"/>
            </w:tcBorders>
            <w:vAlign w:val="center"/>
          </w:tcPr>
          <w:p w14:paraId="3A6A4268" w14:textId="0BA7295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FB1FFEA" w14:textId="77777777" w:rsidTr="00AD2EE3">
        <w:tc>
          <w:tcPr>
            <w:tcW w:w="1160" w:type="pct"/>
            <w:tcBorders>
              <w:left w:val="nil"/>
              <w:right w:val="nil"/>
            </w:tcBorders>
            <w:vAlign w:val="center"/>
          </w:tcPr>
          <w:p w14:paraId="3785D3B0" w14:textId="6083AB28"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Stafoggia&lt;/Author&gt;&lt;Year&gt;2019&lt;/Year&gt;&lt;RecNum&gt;256&lt;/RecNum&gt;&lt;DisplayText&gt;Stafoggia et al. (2019)&lt;/DisplayText&gt;&lt;record&gt;&lt;rec-number&gt;256&lt;/rec-number&gt;&lt;foreign-keys&gt;&lt;key app="EN" db-id="s0sd9ts0o2ve93ev003xzwso92tv9rfaw0rx" timestamp="1565546928"&gt;256&lt;/key&gt;&lt;key app="ENWeb" db-id=""&gt;0&lt;/key&gt;&lt;/foreign-keys&gt;&lt;ref-type name="Journal Article"&gt;17&lt;/ref-type&gt;&lt;contributors&gt;&lt;authors&gt;&lt;author&gt;Stafoggia, Massimo&lt;/author&gt;&lt;author&gt;Bellander, Tom&lt;/author&gt;&lt;author&gt;Bucci, Simone&lt;/author&gt;&lt;author&gt;Davoli, Marina&lt;/author&gt;&lt;author&gt;de Hoogh, Kees&lt;/author&gt;&lt;author&gt;de&amp;apos; Donato, Francesca&lt;/author&gt;&lt;author&gt;Gariazzo, Claudio&lt;/author&gt;&lt;author&gt;Lyapustin, Alexei&lt;/author&gt;&lt;author&gt;Michelozzi, Paola&lt;/author&gt;&lt;author&gt;Renzi, Matteo&lt;/author&gt;&lt;author&gt;Scortichini, Matteo&lt;/author&gt;&lt;author&gt;Shtein, Alexandra&lt;/author&gt;&lt;author&gt;Viegi, Giovanni&lt;/author&gt;&lt;author&gt;Kloog, Itai&lt;/author&gt;&lt;author&gt;Schwartz, Joel&lt;/author&gt;&lt;/authors&gt;&lt;/contributors&gt;&lt;titles&gt;&lt;title&gt;Estimation of daily PM10 and PM2.5 concentrations in Italy, 2013–2015, using a spatiotemporal land-use random-forest model&lt;/title&gt;&lt;secondary-title&gt;Environment International&lt;/secondary-title&gt;&lt;/titles&gt;&lt;periodical&gt;&lt;full-title&gt;Environment International&lt;/full-title&gt;&lt;/periodical&gt;&lt;pages&gt;170-179&lt;/pages&gt;&lt;volume&gt;124&lt;/volume&gt;&lt;keywords&gt;&lt;keyword&gt;Aerosol optical depth&lt;/keyword&gt;&lt;keyword&gt;Exposure assessment&lt;/keyword&gt;&lt;keyword&gt;Machine learning&lt;/keyword&gt;&lt;keyword&gt;Particulate matter&lt;/keyword&gt;&lt;keyword&gt;Random forest&lt;/keyword&gt;&lt;keyword&gt;Satellite&lt;/keyword&gt;&lt;/keywords&gt;&lt;dates&gt;&lt;year&gt;2019&lt;/year&gt;&lt;pub-dates&gt;&lt;date&gt;2019/03/01/&lt;/date&gt;&lt;/pub-dates&gt;&lt;/dates&gt;&lt;isbn&gt;0160-4120&lt;/isbn&gt;&lt;urls&gt;&lt;related-urls&gt;&lt;url&gt;http://www.sciencedirect.com/science/article/pii/S0160412018327685&lt;/url&gt;&lt;/related-urls&gt;&lt;/urls&gt;&lt;electronic-resource-num&gt;https://doi.org/10.1016/j.envint.2019.01.016&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Stafoggia et al. (2019)</w:t>
            </w:r>
            <w:r>
              <w:rPr>
                <w:rFonts w:eastAsia="Malgun Gothic" w:cs="Times New Roman"/>
                <w:color w:val="000000"/>
                <w:sz w:val="22"/>
              </w:rPr>
              <w:fldChar w:fldCharType="end"/>
            </w:r>
          </w:p>
        </w:tc>
        <w:tc>
          <w:tcPr>
            <w:tcW w:w="517" w:type="pct"/>
            <w:tcBorders>
              <w:left w:val="nil"/>
              <w:right w:val="nil"/>
            </w:tcBorders>
            <w:vAlign w:val="center"/>
          </w:tcPr>
          <w:p w14:paraId="1E329307"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Italy</w:t>
            </w:r>
          </w:p>
        </w:tc>
        <w:tc>
          <w:tcPr>
            <w:tcW w:w="694" w:type="pct"/>
            <w:tcBorders>
              <w:left w:val="nil"/>
              <w:right w:val="nil"/>
            </w:tcBorders>
            <w:vAlign w:val="center"/>
          </w:tcPr>
          <w:p w14:paraId="153F23CD" w14:textId="5C99A879"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324D220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F-LUR</w:t>
            </w:r>
          </w:p>
        </w:tc>
        <w:tc>
          <w:tcPr>
            <w:tcW w:w="1718" w:type="pct"/>
            <w:tcBorders>
              <w:left w:val="nil"/>
              <w:right w:val="nil"/>
            </w:tcBorders>
            <w:vAlign w:val="center"/>
          </w:tcPr>
          <w:p w14:paraId="5420178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367D87">
              <w:rPr>
                <w:rFonts w:eastAsia="Malgun Gothic" w:cs="Times New Roman"/>
                <w:color w:val="000000"/>
                <w:sz w:val="22"/>
                <w:vertAlign w:val="subscript"/>
              </w:rPr>
              <w:t>10</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4</w:t>
            </w:r>
            <w:r w:rsidRPr="002742BB">
              <w:rPr>
                <w:rFonts w:eastAsia="Malgun Gothic" w:cs="Times New Roman"/>
                <w:color w:val="000000"/>
                <w:sz w:val="22"/>
              </w:rPr>
              <w:br/>
              <w:t>PM</w:t>
            </w:r>
            <w:r w:rsidRPr="00367D87">
              <w:rPr>
                <w:rFonts w:eastAsia="Malgun Gothic" w:cs="Times New Roman"/>
                <w:color w:val="000000"/>
                <w:sz w:val="22"/>
                <w:vertAlign w:val="subscript"/>
              </w:rPr>
              <w:t>2.5</w:t>
            </w:r>
            <w:r w:rsidRPr="002742BB">
              <w:rPr>
                <w:rFonts w:eastAsia="Malgun Gothic" w:cs="Times New Roman"/>
                <w:color w:val="000000"/>
                <w:sz w:val="22"/>
              </w:rPr>
              <w:t>: 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6 (daily)</w:t>
            </w:r>
          </w:p>
        </w:tc>
        <w:tc>
          <w:tcPr>
            <w:tcW w:w="283" w:type="pct"/>
            <w:tcBorders>
              <w:left w:val="nil"/>
              <w:right w:val="nil"/>
            </w:tcBorders>
            <w:vAlign w:val="center"/>
          </w:tcPr>
          <w:p w14:paraId="6E326DFA" w14:textId="26E9A24F"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0</w:t>
            </w:r>
            <w:r w:rsidRPr="002742BB">
              <w:rPr>
                <w:rFonts w:eastAsia="Malgun Gothic" w:cs="Times New Roman"/>
                <w:color w:val="000000"/>
                <w:sz w:val="22"/>
              </w:rPr>
              <w:t>, PM</w:t>
            </w:r>
            <w:r w:rsidRPr="00605425">
              <w:rPr>
                <w:rFonts w:eastAsia="Malgun Gothic" w:cs="Times New Roman"/>
                <w:color w:val="000000"/>
                <w:sz w:val="22"/>
                <w:vertAlign w:val="subscript"/>
              </w:rPr>
              <w:t>2.5</w:t>
            </w:r>
          </w:p>
        </w:tc>
      </w:tr>
      <w:tr w:rsidR="00AD2EE3" w:rsidRPr="006D7FB1" w14:paraId="0850376E" w14:textId="77777777" w:rsidTr="00AD2EE3">
        <w:tc>
          <w:tcPr>
            <w:tcW w:w="1160" w:type="pct"/>
            <w:tcBorders>
              <w:left w:val="nil"/>
              <w:right w:val="nil"/>
            </w:tcBorders>
            <w:vAlign w:val="center"/>
          </w:tcPr>
          <w:p w14:paraId="506B5D5E" w14:textId="2299F1EC" w:rsidR="005A2644" w:rsidRDefault="00722061" w:rsidP="005A2644">
            <w:pPr>
              <w:jc w:val="center"/>
              <w:rPr>
                <w:rFonts w:eastAsia="Malgun Gothic" w:cs="Times New Roman"/>
                <w:color w:val="000000"/>
                <w:sz w:val="22"/>
              </w:rPr>
            </w:pPr>
            <w:r>
              <w:rPr>
                <w:rFonts w:eastAsia="Malgun Gothic" w:cs="Times New Roman"/>
                <w:color w:val="000000"/>
                <w:sz w:val="22"/>
              </w:rPr>
              <w:fldChar w:fldCharType="begin">
                <w:fldData xml:space="preserve">PEVuZE5vdGU+PENpdGUgQXV0aG9yWWVhcj0iMSI+PEF1dGhvcj5TdW48L0F1dGhvcj48WWVhcj4y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</w:fldData>
              </w:fldChar>
            </w:r>
            <w:r w:rsidR="00896CEC">
              <w:rPr>
                <w:rFonts w:eastAsia="Malgun Gothic" w:cs="Times New Roman"/>
                <w:color w:val="000000"/>
                <w:sz w:val="22"/>
              </w:rPr>
              <w:instrText xml:space="preserve"> ADDIN EN.CITE </w:instrText>
            </w:r>
            <w:r w:rsidR="00896CEC">
              <w:rPr>
                <w:rFonts w:eastAsia="Malgun Gothic" w:cs="Times New Roman"/>
                <w:color w:val="000000"/>
                <w:sz w:val="22"/>
              </w:rPr>
              <w:fldChar w:fldCharType="begin">
                <w:fldData xml:space="preserve">PEVuZE5vdGU+PENpdGUgQXV0aG9yWWVhcj0iMSI+PEF1dGhvcj5TdW48L0F1dGhvcj48WWVhcj4y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</w:fldData>
              </w:fldChar>
            </w:r>
            <w:r w:rsidR="00896CEC">
              <w:rPr>
                <w:rFonts w:eastAsia="Malgun Gothic" w:cs="Times New Roman"/>
                <w:color w:val="000000"/>
                <w:sz w:val="22"/>
              </w:rPr>
              <w:instrText xml:space="preserve"> ADDIN EN.CITE.DATA </w:instrText>
            </w:r>
            <w:r w:rsidR="00896CEC">
              <w:rPr>
                <w:rFonts w:eastAsia="Malgun Gothic" w:cs="Times New Roman"/>
                <w:color w:val="000000"/>
                <w:sz w:val="22"/>
              </w:rPr>
            </w:r>
            <w:r w:rsidR="00896CEC">
              <w:rPr>
                <w:rFonts w:eastAsia="Malgun Gothic" w:cs="Times New Roman"/>
                <w:color w:val="000000"/>
                <w:sz w:val="22"/>
              </w:rPr>
              <w:fldChar w:fldCharType="end"/>
            </w:r>
            <w:r>
              <w:rPr>
                <w:rFonts w:eastAsia="Malgun Gothic" w:cs="Times New Roman"/>
                <w:color w:val="000000"/>
                <w:sz w:val="22"/>
              </w:rPr>
            </w:r>
            <w:r>
              <w:rPr>
                <w:rFonts w:eastAsia="Malgun Gothic" w:cs="Times New Roman"/>
                <w:color w:val="000000"/>
                <w:sz w:val="22"/>
              </w:rPr>
              <w:fldChar w:fldCharType="separate"/>
            </w:r>
            <w:r w:rsidR="00473227">
              <w:rPr>
                <w:rFonts w:eastAsia="Malgun Gothic" w:cs="Times New Roman"/>
                <w:noProof/>
                <w:color w:val="000000"/>
                <w:sz w:val="22"/>
              </w:rPr>
              <w:t>Sun et al. (2019)</w:t>
            </w:r>
            <w:r>
              <w:rPr>
                <w:rFonts w:eastAsia="Malgun Gothic" w:cs="Times New Roman"/>
                <w:color w:val="000000"/>
                <w:sz w:val="22"/>
              </w:rPr>
              <w:fldChar w:fldCharType="end"/>
            </w:r>
          </w:p>
        </w:tc>
        <w:tc>
          <w:tcPr>
            <w:tcW w:w="517" w:type="pct"/>
            <w:tcBorders>
              <w:left w:val="nil"/>
              <w:right w:val="nil"/>
            </w:tcBorders>
            <w:vAlign w:val="center"/>
          </w:tcPr>
          <w:p w14:paraId="41E9BDA2" w14:textId="6CB57142"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China</w:t>
            </w:r>
          </w:p>
        </w:tc>
        <w:tc>
          <w:tcPr>
            <w:tcW w:w="694" w:type="pct"/>
            <w:tcBorders>
              <w:left w:val="nil"/>
              <w:right w:val="nil"/>
            </w:tcBorders>
            <w:vAlign w:val="center"/>
          </w:tcPr>
          <w:p w14:paraId="3F1CCB90" w14:textId="6D9D0D7C" w:rsidR="005A2644" w:rsidRPr="002742BB" w:rsidRDefault="005A2644" w:rsidP="005A2644">
            <w:pPr>
              <w:jc w:val="center"/>
              <w:rPr>
                <w:rFonts w:eastAsia="Malgun Gothic" w:cs="Times New Roman"/>
                <w:color w:val="000000"/>
                <w:sz w:val="22"/>
              </w:rPr>
            </w:pPr>
            <w:r>
              <w:rPr>
                <w:rFonts w:eastAsia="Malgun Gothic" w:cs="Times New Roman"/>
                <w:color w:val="000000"/>
                <w:sz w:val="22"/>
              </w:rPr>
              <w:t>AHI</w:t>
            </w:r>
          </w:p>
        </w:tc>
        <w:tc>
          <w:tcPr>
            <w:tcW w:w="628" w:type="pct"/>
            <w:tcBorders>
              <w:left w:val="nil"/>
              <w:right w:val="nil"/>
            </w:tcBorders>
            <w:vAlign w:val="center"/>
          </w:tcPr>
          <w:p w14:paraId="4EBA39BD" w14:textId="2F216EFA"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DNN</w:t>
            </w:r>
          </w:p>
        </w:tc>
        <w:tc>
          <w:tcPr>
            <w:tcW w:w="1718" w:type="pct"/>
            <w:tcBorders>
              <w:left w:val="nil"/>
              <w:right w:val="nil"/>
            </w:tcBorders>
            <w:vAlign w:val="center"/>
          </w:tcPr>
          <w:p w14:paraId="5945ED1D" w14:textId="404DBC41" w:rsidR="005A2644" w:rsidRPr="00D60106" w:rsidRDefault="005A2644" w:rsidP="005A2644">
            <w:pPr>
              <w:jc w:val="center"/>
              <w:rPr>
                <w:rFonts w:asciiTheme="minorHAnsi" w:eastAsia="Malgun Gothic" w:hAnsiTheme="minorHAnsi" w:cstheme="minorHAnsi"/>
                <w:color w:val="000000"/>
                <w:sz w:val="22"/>
              </w:rPr>
            </w:pPr>
            <w:r w:rsidRPr="00D60106">
              <w:rPr>
                <w:rFonts w:asciiTheme="minorHAnsi" w:hAnsiTheme="minorHAnsi" w:cstheme="minorHAnsi"/>
                <w:color w:val="000000"/>
                <w:sz w:val="22"/>
                <w:shd w:val="clear" w:color="auto" w:fill="FFFFFF"/>
              </w:rPr>
              <w:t>CV-R</w:t>
            </w:r>
            <w:r w:rsidRPr="00D60106">
              <w:rPr>
                <w:rFonts w:asciiTheme="minorHAnsi" w:hAnsiTheme="minorHAnsi" w:cstheme="minorHAnsi"/>
                <w:color w:val="000000"/>
                <w:sz w:val="22"/>
                <w:shd w:val="clear" w:color="auto" w:fill="FFFFFF"/>
                <w:vertAlign w:val="superscript"/>
              </w:rPr>
              <w:t>2</w:t>
            </w:r>
            <w:r w:rsidRPr="00D60106">
              <w:rPr>
                <w:rFonts w:asciiTheme="minorHAnsi" w:hAnsiTheme="minorHAnsi" w:cstheme="minorHAnsi"/>
                <w:color w:val="000000"/>
                <w:sz w:val="22"/>
                <w:shd w:val="clear" w:color="auto" w:fill="FFFFFF"/>
              </w:rPr>
              <w:t xml:space="preserve"> = 0.84, CV-RMSE = 19.9 (hourly)</w:t>
            </w:r>
          </w:p>
        </w:tc>
        <w:tc>
          <w:tcPr>
            <w:tcW w:w="283" w:type="pct"/>
            <w:tcBorders>
              <w:left w:val="nil"/>
              <w:right w:val="nil"/>
            </w:tcBorders>
            <w:vAlign w:val="center"/>
          </w:tcPr>
          <w:p w14:paraId="6AA64920" w14:textId="12F95712"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2CA7C457" w14:textId="77777777" w:rsidTr="00AD2EE3">
        <w:tc>
          <w:tcPr>
            <w:tcW w:w="1160" w:type="pct"/>
            <w:tcBorders>
              <w:left w:val="nil"/>
              <w:right w:val="nil"/>
            </w:tcBorders>
            <w:vAlign w:val="center"/>
          </w:tcPr>
          <w:p w14:paraId="4EBCFD64" w14:textId="38541D61"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van Donkelaar&lt;/Author&gt;&lt;Year&gt;2019&lt;/Year&gt;&lt;RecNum&gt;423&lt;/RecNum&gt;&lt;DisplayText&gt;van Donkelaar et al. (2019)&lt;/DisplayText&gt;&lt;record&gt;&lt;rec-number&gt;423&lt;/rec-number&gt;&lt;foreign-keys&gt;&lt;key app="EN" db-id="s0sd9ts0o2ve93ev003xzwso92tv9rfaw0rx" timestamp="1565589306"&gt;423&lt;/key&gt;&lt;/foreign-keys&gt;&lt;ref-type name="Journal Article"&gt;17&lt;/ref-type&gt;&lt;contributors&gt;&lt;authors&gt;&lt;author&gt;van Donkelaar, Aaron&lt;/author&gt;&lt;author&gt;Martin, Randall V.&lt;/author&gt;&lt;author&gt;Li, Chi&lt;/author&gt;&lt;author&gt;Burnett, Richard T.&lt;/author&gt;&lt;/authors&gt;&lt;/contributors&gt;&lt;titles&gt;&lt;title&gt;Regional Estimates of Chemical Composition of Fine Particulate Matter Using a Combined Geoscience-Statistical Method with Information from Satellites, Models, and Monitors&lt;/title&gt;&lt;secondary-title&gt;Environmental Science &amp;amp; Technology&lt;/secondary-title&gt;&lt;alt-title&gt;EST&lt;/alt-title&gt;&lt;/titles&gt;&lt;periodical&gt;&lt;full-title&gt;Environmental Science &amp;amp; Technology&lt;/full-title&gt;&lt;abbr-1&gt;EST&lt;/abbr-1&gt;&lt;/periodical&gt;&lt;alt-periodical&gt;&lt;full-title&gt;Environmental Science &amp;amp; Technology&lt;/full-title&gt;&lt;abbr-1&gt;EST&lt;/abbr-1&gt;&lt;/alt-periodical&gt;&lt;pages&gt;2595-2611&lt;/pages&gt;&lt;volume&gt;53&lt;/volume&gt;&lt;number&gt;5&lt;/number&gt;&lt;dates&gt;&lt;year&gt;2019&lt;/year&gt;&lt;pub-dates&gt;&lt;date&gt;2019/03/05&lt;/date&gt;&lt;/pub-dates&gt;&lt;/dates&gt;&lt;publisher&gt;American Chemical Society&lt;/publisher&gt;&lt;isbn&gt;0013-936X&lt;/isbn&gt;&lt;urls&gt;&lt;related-urls&gt;&lt;url&gt;https://doi.org/10.1021/acs.est.8b06392&lt;/url&gt;&lt;/related-urls&gt;&lt;/urls&gt;&lt;electronic-resource-num&gt;10.1021/acs.est.8b06392&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van Donkelaar et al. (2019)</w:t>
            </w:r>
            <w:r>
              <w:rPr>
                <w:rFonts w:eastAsia="Malgun Gothic" w:cs="Times New Roman"/>
                <w:color w:val="000000"/>
                <w:sz w:val="22"/>
              </w:rPr>
              <w:fldChar w:fldCharType="end"/>
            </w:r>
          </w:p>
        </w:tc>
        <w:tc>
          <w:tcPr>
            <w:tcW w:w="517" w:type="pct"/>
            <w:tcBorders>
              <w:left w:val="nil"/>
              <w:right w:val="nil"/>
            </w:tcBorders>
            <w:vAlign w:val="center"/>
          </w:tcPr>
          <w:p w14:paraId="34810AE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U.S.</w:t>
            </w:r>
          </w:p>
        </w:tc>
        <w:tc>
          <w:tcPr>
            <w:tcW w:w="694" w:type="pct"/>
            <w:tcBorders>
              <w:left w:val="nil"/>
              <w:right w:val="nil"/>
            </w:tcBorders>
            <w:vAlign w:val="center"/>
          </w:tcPr>
          <w:p w14:paraId="558B1575" w14:textId="0EC29F1C"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ODIS MAIAC, MISR, SeaWiFS</w:t>
            </w:r>
          </w:p>
        </w:tc>
        <w:tc>
          <w:tcPr>
            <w:tcW w:w="628" w:type="pct"/>
            <w:tcBorders>
              <w:left w:val="nil"/>
              <w:right w:val="nil"/>
            </w:tcBorders>
            <w:vAlign w:val="center"/>
          </w:tcPr>
          <w:p w14:paraId="53C2FA6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TM</w:t>
            </w:r>
          </w:p>
        </w:tc>
        <w:tc>
          <w:tcPr>
            <w:tcW w:w="1718" w:type="pct"/>
            <w:tcBorders>
              <w:left w:val="nil"/>
              <w:right w:val="nil"/>
            </w:tcBorders>
            <w:vAlign w:val="center"/>
          </w:tcPr>
          <w:p w14:paraId="7A0E0807"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6 (annual)</w:t>
            </w:r>
          </w:p>
        </w:tc>
        <w:tc>
          <w:tcPr>
            <w:tcW w:w="283" w:type="pct"/>
            <w:tcBorders>
              <w:left w:val="nil"/>
              <w:right w:val="nil"/>
            </w:tcBorders>
            <w:vAlign w:val="center"/>
          </w:tcPr>
          <w:p w14:paraId="0756EBFC" w14:textId="6C0470E9"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FEBE61D" w14:textId="77777777" w:rsidTr="00AD2EE3">
        <w:tc>
          <w:tcPr>
            <w:tcW w:w="1160" w:type="pct"/>
            <w:tcBorders>
              <w:left w:val="nil"/>
              <w:right w:val="nil"/>
            </w:tcBorders>
            <w:vAlign w:val="center"/>
          </w:tcPr>
          <w:p w14:paraId="3B241460" w14:textId="592757B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Wang&lt;/Author&gt;&lt;Year&gt;2019&lt;/Year&gt;&lt;RecNum&gt;281&lt;/RecNum&gt;&lt;DisplayText&gt;Wang and Sun (2019)&lt;/DisplayText&gt;&lt;record&gt;&lt;rec-number&gt;281&lt;/rec-number&gt;&lt;foreign-keys&gt;&lt;key app="EN" db-id="s0sd9ts0o2ve93ev003xzwso92tv9rfaw0rx" timestamp="1565546965"&gt;281&lt;/key&gt;&lt;key app="ENWeb" db-id=""&gt;0&lt;/key&gt;&lt;/foreign-keys&gt;&lt;ref-type name="Journal Article"&gt;17&lt;/ref-type&gt;&lt;contributors&gt;&lt;authors&gt;&lt;author&gt;Wang, Xinpeng&lt;/author&gt;&lt;author&gt;Sun, Wenbin&lt;/author&gt;&lt;/authors&gt;&lt;/contributors&gt;&lt;titles&gt;&lt;title&gt;Meteorological parameters and gaseous pollutant concentrations as predictors of daily continuous PM2.5 concentrations using deep neural network in Beijing–Tianjin–Hebei, China&lt;/title&gt;&lt;secondary-title&gt;Atmospheric Environment&lt;/secondary-title&gt;&lt;alt-title&gt;AE&lt;/alt-title&gt;&lt;/titles&gt;&lt;periodical&gt;&lt;full-title&gt;Atmospheric environment&lt;/full-title&gt;&lt;abbr-1&gt;Atmospheric environment&lt;/abbr-1&gt;&lt;/periodical&gt;&lt;pages&gt;128-137&lt;/pages&gt;&lt;volume&gt;211&lt;/volume&gt;&lt;keywords&gt;&lt;keyword&gt;PM&lt;/keyword&gt;&lt;keyword&gt;Aerosol optical depth&lt;/keyword&gt;&lt;keyword&gt;Gaseous pollutants&lt;/keyword&gt;&lt;keyword&gt;Deep neural network&lt;/keyword&gt;&lt;keyword&gt;AOD deficiency&lt;/keyword&gt;&lt;/keywords&gt;&lt;dates&gt;&lt;year&gt;2019&lt;/year&gt;&lt;pub-dates&gt;&lt;date&gt;2019/08/15/&lt;/date&gt;&lt;/pub-dates&gt;&lt;/dates&gt;&lt;isbn&gt;1352-2310&lt;/isbn&gt;&lt;urls&gt;&lt;related-urls&gt;&lt;url&gt;http://www.sciencedirect.com/science/article/pii/S135223101930305X&lt;/url&gt;&lt;/related-urls&gt;&lt;/urls&gt;&lt;electronic-resource-num&gt;https://doi.org/10.1016/j.atmosenv.2019.05.004&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Wang and Sun (2019)</w:t>
            </w:r>
            <w:r>
              <w:rPr>
                <w:rFonts w:eastAsia="Malgun Gothic" w:cs="Times New Roman"/>
                <w:color w:val="000000"/>
                <w:sz w:val="22"/>
              </w:rPr>
              <w:fldChar w:fldCharType="end"/>
            </w:r>
          </w:p>
        </w:tc>
        <w:tc>
          <w:tcPr>
            <w:tcW w:w="517" w:type="pct"/>
            <w:tcBorders>
              <w:left w:val="nil"/>
              <w:right w:val="nil"/>
            </w:tcBorders>
            <w:vAlign w:val="center"/>
          </w:tcPr>
          <w:p w14:paraId="794129D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3EFE883"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5B7D2B7"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DNN</w:t>
            </w:r>
          </w:p>
        </w:tc>
        <w:tc>
          <w:tcPr>
            <w:tcW w:w="1718" w:type="pct"/>
            <w:tcBorders>
              <w:left w:val="nil"/>
              <w:right w:val="nil"/>
            </w:tcBorders>
            <w:vAlign w:val="center"/>
          </w:tcPr>
          <w:p w14:paraId="681B8A4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7, RMSE = 27.11 (daily)</w:t>
            </w:r>
          </w:p>
        </w:tc>
        <w:tc>
          <w:tcPr>
            <w:tcW w:w="283" w:type="pct"/>
            <w:tcBorders>
              <w:left w:val="nil"/>
              <w:right w:val="nil"/>
            </w:tcBorders>
            <w:vAlign w:val="center"/>
          </w:tcPr>
          <w:p w14:paraId="039395F1" w14:textId="016C8E0A"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1AA20FA6" w14:textId="77777777" w:rsidTr="00AD2EE3">
        <w:tc>
          <w:tcPr>
            <w:tcW w:w="1160" w:type="pct"/>
            <w:tcBorders>
              <w:left w:val="nil"/>
              <w:right w:val="nil"/>
            </w:tcBorders>
            <w:vAlign w:val="center"/>
          </w:tcPr>
          <w:p w14:paraId="27E7BCC8" w14:textId="0228EA3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473227">
              <w:rPr>
                <w:rFonts w:eastAsia="Malgun Gothic" w:cs="Times New Roman"/>
                <w:color w:val="000000"/>
                <w:sz w:val="22"/>
              </w:rPr>
              <w:instrText xml:space="preserve"> ADDIN EN.CITE &lt;EndNote&gt;&lt;Cite AuthorYear="1"&gt;&lt;Author&gt;Wang&lt;/Author&gt;&lt;Year&gt;2019&lt;/Year&gt;&lt;RecNum&gt;420&lt;/RecNum&gt;&lt;DisplayText&gt;Wang, Mao, et al. (2019)&lt;/DisplayText&gt;&lt;record&gt;&lt;rec-number&gt;420&lt;/rec-number&gt;&lt;foreign-keys&gt;&lt;key app="EN" db-id="s0sd9ts0o2ve93ev003xzwso92tv9rfaw0rx" timestamp="1565552229"&gt;420&lt;/key&gt;&lt;/foreign-keys&gt;&lt;ref-type name="Journal Article"&gt;17&lt;/ref-type&gt;&lt;contributors&gt;&lt;authors&gt;&lt;author&gt;Wang, Wei&lt;/author&gt;&lt;author&gt;Mao, Feiyue&lt;/author&gt;&lt;author&gt;Zou, Bin&lt;/author&gt;&lt;author&gt;Guo, Jianping&lt;/author&gt;&lt;author&gt;Wu, Lixin&lt;/author&gt;&lt;author&gt;Pan, Zengxin&lt;/author&gt;&lt;author&gt;Zang, Lin&lt;/author&gt;&lt;/authors&gt;&lt;/contributors&gt;&lt;titles&gt;&lt;title&gt;Two-stage model for estimating the spatiotemporal distribution of hourly PM1.0 concentrations over central and east China&lt;/title&gt;&lt;secondary-title&gt;Science of The Total Environment&lt;/secondary-title&gt;&lt;/titles&gt;&lt;periodical&gt;&lt;full-title&gt;Science of the Total Environment&lt;/full-title&gt;&lt;abbr-1&gt;Science of The Total Environment&lt;/abbr-1&gt;&lt;/periodical&gt;&lt;pages&gt;658-666&lt;/pages&gt;&lt;volume&gt;675&lt;/volume&gt;&lt;keywords&gt;&lt;keyword&gt;Hourly&lt;/keyword&gt;&lt;keyword&gt;PM&lt;/keyword&gt;&lt;keyword&gt;LME&lt;/keyword&gt;&lt;keyword&gt;Bagged tree&lt;/keyword&gt;&lt;keyword&gt;Himawari-8&lt;/keyword&gt;&lt;/keywords&gt;&lt;dates&gt;&lt;year&gt;2019&lt;/year&gt;&lt;pub-dates&gt;&lt;date&gt;2019/07/20/&lt;/date&gt;&lt;/pub-dates&gt;&lt;/dates&gt;&lt;isbn&gt;0048-9697&lt;/isbn&gt;&lt;urls&gt;&lt;related-urls&gt;&lt;url&gt;http://www.sciencedirect.com/science/article/pii/S0048969719316602&lt;/url&gt;&lt;/related-urls&gt;&lt;/urls&gt;&lt;electronic-resource-num&gt;https://doi.org/10.1016/j.scitotenv.2019.04.134&lt;/electronic-resource-num&gt;&lt;/record&gt;&lt;/Cite&gt;&lt;/EndNote&gt;</w:instrText>
            </w:r>
            <w:r>
              <w:rPr>
                <w:rFonts w:eastAsia="Malgun Gothic" w:cs="Times New Roman"/>
                <w:color w:val="000000"/>
                <w:sz w:val="22"/>
              </w:rPr>
              <w:fldChar w:fldCharType="separate"/>
            </w:r>
            <w:r w:rsidR="00473227">
              <w:rPr>
                <w:rFonts w:eastAsia="Malgun Gothic" w:cs="Times New Roman"/>
                <w:noProof/>
                <w:color w:val="000000"/>
                <w:sz w:val="22"/>
              </w:rPr>
              <w:t>Wang, Mao, et al. (2019)</w:t>
            </w:r>
            <w:r>
              <w:rPr>
                <w:rFonts w:eastAsia="Malgun Gothic" w:cs="Times New Roman"/>
                <w:color w:val="000000"/>
                <w:sz w:val="22"/>
              </w:rPr>
              <w:fldChar w:fldCharType="end"/>
            </w:r>
          </w:p>
        </w:tc>
        <w:tc>
          <w:tcPr>
            <w:tcW w:w="517" w:type="pct"/>
            <w:tcBorders>
              <w:left w:val="nil"/>
              <w:right w:val="nil"/>
            </w:tcBorders>
            <w:vAlign w:val="center"/>
          </w:tcPr>
          <w:p w14:paraId="7E3D9D7E"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CCFF3BF" w14:textId="14305B93" w:rsidR="005A2644" w:rsidRPr="002742BB" w:rsidRDefault="005A2644" w:rsidP="005A2644">
            <w:pPr>
              <w:jc w:val="center"/>
              <w:rPr>
                <w:rFonts w:eastAsia="Malgun Gothic" w:cs="Times New Roman"/>
                <w:color w:val="000000"/>
                <w:sz w:val="22"/>
              </w:rPr>
            </w:pPr>
            <w:r>
              <w:rPr>
                <w:rFonts w:eastAsia="Malgun Gothic" w:cs="Times New Roman"/>
                <w:color w:val="000000"/>
                <w:sz w:val="22"/>
              </w:rPr>
              <w:t>AHI</w:t>
            </w:r>
          </w:p>
        </w:tc>
        <w:tc>
          <w:tcPr>
            <w:tcW w:w="628" w:type="pct"/>
            <w:tcBorders>
              <w:left w:val="nil"/>
              <w:right w:val="nil"/>
            </w:tcBorders>
            <w:vAlign w:val="center"/>
          </w:tcPr>
          <w:p w14:paraId="70C6A9B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EM-BT</w:t>
            </w:r>
          </w:p>
        </w:tc>
        <w:tc>
          <w:tcPr>
            <w:tcW w:w="1718" w:type="pct"/>
            <w:tcBorders>
              <w:left w:val="nil"/>
              <w:right w:val="nil"/>
            </w:tcBorders>
            <w:vAlign w:val="center"/>
          </w:tcPr>
          <w:p w14:paraId="106AE98B" w14:textId="77777777" w:rsidR="005A2644" w:rsidRPr="00D60106" w:rsidRDefault="005A2644" w:rsidP="005A2644">
            <w:pPr>
              <w:jc w:val="center"/>
              <w:rPr>
                <w:rFonts w:asciiTheme="minorHAnsi" w:eastAsia="Malgun Gothic" w:hAnsiTheme="minorHAnsi" w:cstheme="minorHAnsi"/>
                <w:color w:val="000000"/>
                <w:sz w:val="22"/>
              </w:rPr>
            </w:pPr>
            <w:r w:rsidRPr="00D60106">
              <w:rPr>
                <w:rFonts w:asciiTheme="minorHAnsi" w:eastAsia="Malgun Gothic" w:hAnsiTheme="minorHAnsi" w:cstheme="minorHAnsi"/>
                <w:color w:val="000000"/>
                <w:sz w:val="22"/>
              </w:rPr>
              <w:t>10CV-R</w:t>
            </w:r>
            <w:r w:rsidRPr="00D60106">
              <w:rPr>
                <w:rFonts w:asciiTheme="minorHAnsi" w:eastAsia="Malgun Gothic" w:hAnsiTheme="minorHAnsi" w:cstheme="minorHAnsi"/>
                <w:color w:val="000000"/>
                <w:sz w:val="22"/>
                <w:vertAlign w:val="superscript"/>
              </w:rPr>
              <w:t>2</w:t>
            </w:r>
            <w:r w:rsidRPr="00D60106">
              <w:rPr>
                <w:rFonts w:asciiTheme="minorHAnsi" w:eastAsia="Malgun Gothic" w:hAnsiTheme="minorHAnsi" w:cstheme="minorHAnsi"/>
                <w:color w:val="000000"/>
                <w:sz w:val="22"/>
              </w:rPr>
              <w:t xml:space="preserve"> = 0.80, RMSE = 15.4 (hourly)</w:t>
            </w:r>
          </w:p>
        </w:tc>
        <w:tc>
          <w:tcPr>
            <w:tcW w:w="283" w:type="pct"/>
            <w:tcBorders>
              <w:left w:val="nil"/>
              <w:right w:val="nil"/>
            </w:tcBorders>
            <w:vAlign w:val="center"/>
          </w:tcPr>
          <w:p w14:paraId="708E355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w:t>
            </w:r>
          </w:p>
        </w:tc>
      </w:tr>
      <w:tr w:rsidR="00AD2EE3" w:rsidRPr="006D7FB1" w14:paraId="4E91E9CC" w14:textId="77777777" w:rsidTr="00AD2EE3">
        <w:tc>
          <w:tcPr>
            <w:tcW w:w="1160" w:type="pct"/>
            <w:tcBorders>
              <w:left w:val="nil"/>
              <w:right w:val="nil"/>
            </w:tcBorders>
            <w:vAlign w:val="center"/>
          </w:tcPr>
          <w:p w14:paraId="468544F3" w14:textId="32DAF1DA" w:rsidR="005A2644" w:rsidRDefault="00473227" w:rsidP="005A2644">
            <w:pPr>
              <w:jc w:val="center"/>
              <w:rPr>
                <w:rFonts w:eastAsia="Malgun Gothic" w:cs="Times New Roman"/>
                <w:color w:val="000000"/>
                <w:sz w:val="22"/>
              </w:rPr>
            </w:pPr>
            <w:r>
              <w:rPr>
                <w:rFonts w:eastAsia="Malgun Gothic" w:cs="Times New Roman"/>
                <w:color w:val="000000"/>
                <w:sz w:val="22"/>
              </w:rPr>
              <w:fldChar w:fldCharType="begin"/>
            </w:r>
            <w:r w:rsidR="00765F7C">
              <w:rPr>
                <w:rFonts w:eastAsia="Malgun Gothic" w:cs="Times New Roman"/>
                <w:color w:val="000000"/>
                <w:sz w:val="22"/>
              </w:rPr>
              <w:instrText xml:space="preserve"> ADDIN EN.CITE &lt;EndNote&gt;&lt;Cite AuthorYear="1"&gt;&lt;Author&gt;Wang&lt;/Author&gt;&lt;Year&gt;2019&lt;/Year&gt;&lt;RecNum&gt;1107&lt;/RecNum&gt;&lt;DisplayText&gt;Wang, Zhao, et al. (2019)&lt;/DisplayText&gt;&lt;record&gt;&lt;rec-number&gt;1107&lt;/rec-number&gt;&lt;foreign-keys&gt;&lt;key app="EN" db-id="s0sd9ts0o2ve93ev003xzwso92tv9rfaw0rx" timestamp="1574131329"&gt;1107&lt;/key&gt;&lt;/foreign-keys&gt;&lt;ref-type name="Journal Article"&gt;17&lt;/ref-type&gt;&lt;contributors&gt;&lt;authors&gt;&lt;author&gt;Wang, Weilin&lt;/author&gt;&lt;author&gt;Zhao, Suli&lt;/author&gt;&lt;author&gt;Jiao, Limin&lt;/author&gt;&lt;author&gt;Taylor, Michael&lt;/author&gt;&lt;author&gt;Zhang, Boen&lt;/author&gt;&lt;author&gt;Xu, Gang&lt;/author&gt;&lt;author&gt;Hou, Haobo&lt;/author&gt;&lt;/authors&gt;&lt;/contributors&gt;&lt;titles&gt;&lt;title&gt;Estimation of PM2.5 Concentrations in China Using a Spatial Back Propagation Neural Network&lt;/title&gt;&lt;secondary-title&gt;Scientific Reports&lt;/secondary-title&gt;&lt;/titles&gt;&lt;periodical&gt;&lt;full-title&gt;Scientific Reports&lt;/full-title&gt;&lt;abbr-1&gt;Scientific Reports&lt;/abbr-1&gt;&lt;/periodical&gt;&lt;pages&gt;13788&lt;/pages&gt;&lt;volume&gt;9&lt;/volume&gt;&lt;number&gt;1&lt;/number&gt;&lt;dates&gt;&lt;year&gt;2019&lt;/year&gt;&lt;pub-dates&gt;&lt;date&gt;2019/09/24&lt;/date&gt;&lt;/pub-dates&gt;&lt;/dates&gt;&lt;isbn&gt;2045-2322&lt;/isbn&gt;&lt;urls&gt;&lt;related-urls&gt;&lt;url&gt;https://doi.org/10.1038/s41598-019-50177-1&lt;/url&gt;&lt;/related-urls&gt;&lt;/urls&gt;&lt;electronic-resource-num&gt;10.1038/s41598-019-50177-1&lt;/electronic-resource-num&gt;&lt;/record&gt;&lt;/Cite&gt;&lt;/EndNote&gt;</w:instrText>
            </w:r>
            <w:r>
              <w:rPr>
                <w:rFonts w:eastAsia="Malgun Gothic" w:cs="Times New Roman"/>
                <w:color w:val="000000"/>
                <w:sz w:val="22"/>
              </w:rPr>
              <w:fldChar w:fldCharType="separate"/>
            </w:r>
            <w:r w:rsidR="00765F7C">
              <w:rPr>
                <w:rFonts w:eastAsia="Malgun Gothic" w:cs="Times New Roman"/>
                <w:noProof/>
                <w:color w:val="000000"/>
                <w:sz w:val="22"/>
              </w:rPr>
              <w:t>Wang, Zhao, et al. (2019)</w:t>
            </w:r>
            <w:r>
              <w:rPr>
                <w:rFonts w:eastAsia="Malgun Gothic" w:cs="Times New Roman"/>
                <w:color w:val="000000"/>
                <w:sz w:val="22"/>
              </w:rPr>
              <w:fldChar w:fldCharType="end"/>
            </w:r>
          </w:p>
        </w:tc>
        <w:tc>
          <w:tcPr>
            <w:tcW w:w="517" w:type="pct"/>
            <w:tcBorders>
              <w:left w:val="nil"/>
              <w:right w:val="nil"/>
            </w:tcBorders>
            <w:vAlign w:val="center"/>
          </w:tcPr>
          <w:p w14:paraId="01B30888" w14:textId="384FC962"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China</w:t>
            </w:r>
          </w:p>
        </w:tc>
        <w:tc>
          <w:tcPr>
            <w:tcW w:w="694" w:type="pct"/>
            <w:tcBorders>
              <w:left w:val="nil"/>
              <w:right w:val="nil"/>
            </w:tcBorders>
            <w:vAlign w:val="center"/>
          </w:tcPr>
          <w:p w14:paraId="4C5AEC3F" w14:textId="71A35857" w:rsidR="005A2644" w:rsidRPr="00CA6E74" w:rsidRDefault="005A2644" w:rsidP="005A2644">
            <w:pPr>
              <w:jc w:val="center"/>
              <w:rPr>
                <w:rFonts w:eastAsia="Malgun Gothic" w:cs="Times New Roman"/>
                <w:color w:val="000000"/>
                <w:sz w:val="22"/>
              </w:rPr>
            </w:pPr>
            <w:r w:rsidRPr="00CA6E74">
              <w:rPr>
                <w:rFonts w:eastAsia="Malgun Gothic" w:cs="Times New Roman" w:hint="eastAsia"/>
                <w:color w:val="000000"/>
                <w:sz w:val="22"/>
              </w:rPr>
              <w:t>MODIS</w:t>
            </w:r>
          </w:p>
        </w:tc>
        <w:tc>
          <w:tcPr>
            <w:tcW w:w="628" w:type="pct"/>
            <w:tcBorders>
              <w:left w:val="nil"/>
              <w:right w:val="nil"/>
            </w:tcBorders>
            <w:vAlign w:val="center"/>
          </w:tcPr>
          <w:p w14:paraId="5726187C" w14:textId="3155F6E1" w:rsidR="005A2644" w:rsidRPr="00CA6E74" w:rsidRDefault="005A2644" w:rsidP="005A2644">
            <w:pPr>
              <w:jc w:val="center"/>
              <w:rPr>
                <w:rFonts w:eastAsia="Malgun Gothic" w:cs="Times New Roman"/>
                <w:color w:val="000000"/>
                <w:sz w:val="22"/>
              </w:rPr>
            </w:pPr>
            <w:r w:rsidRPr="00CA6E74">
              <w:rPr>
                <w:rFonts w:eastAsia="Malgun Gothic" w:cs="Times New Roman" w:hint="eastAsia"/>
                <w:color w:val="000000"/>
                <w:sz w:val="22"/>
              </w:rPr>
              <w:t>S-BPNN</w:t>
            </w:r>
          </w:p>
        </w:tc>
        <w:tc>
          <w:tcPr>
            <w:tcW w:w="1718" w:type="pct"/>
            <w:tcBorders>
              <w:left w:val="nil"/>
              <w:right w:val="nil"/>
            </w:tcBorders>
            <w:vAlign w:val="center"/>
          </w:tcPr>
          <w:p w14:paraId="6B863798" w14:textId="3629758D" w:rsidR="005A2644" w:rsidRPr="00D60106" w:rsidRDefault="005A2644" w:rsidP="005A2644">
            <w:pPr>
              <w:jc w:val="center"/>
              <w:rPr>
                <w:rFonts w:asciiTheme="minorHAnsi" w:eastAsia="Malgun Gothic" w:hAnsiTheme="minorHAnsi" w:cstheme="minorHAnsi"/>
                <w:color w:val="000000"/>
                <w:sz w:val="22"/>
              </w:rPr>
            </w:pPr>
            <w:r w:rsidRPr="00D60106">
              <w:rPr>
                <w:rFonts w:asciiTheme="minorHAnsi" w:hAnsiTheme="minorHAnsi" w:cstheme="minorHAnsi"/>
                <w:color w:val="000000"/>
                <w:sz w:val="22"/>
                <w:shd w:val="clear" w:color="auto" w:fill="FFFFFF"/>
              </w:rPr>
              <w:t>10CV-R</w:t>
            </w:r>
            <w:r w:rsidRPr="00D60106">
              <w:rPr>
                <w:rFonts w:asciiTheme="minorHAnsi" w:hAnsiTheme="minorHAnsi" w:cstheme="minorHAnsi"/>
                <w:color w:val="000000"/>
                <w:sz w:val="22"/>
                <w:shd w:val="clear" w:color="auto" w:fill="FFFFFF"/>
                <w:vertAlign w:val="superscript"/>
              </w:rPr>
              <w:t>2</w:t>
            </w:r>
            <w:r w:rsidRPr="00D60106">
              <w:rPr>
                <w:rFonts w:asciiTheme="minorHAnsi" w:hAnsiTheme="minorHAnsi" w:cstheme="minorHAnsi"/>
                <w:color w:val="000000"/>
                <w:sz w:val="22"/>
                <w:shd w:val="clear" w:color="auto" w:fill="FFFFFF"/>
              </w:rPr>
              <w:t xml:space="preserve"> = 0.89, 10CV-RMSE = 5.8 (daily)</w:t>
            </w:r>
          </w:p>
        </w:tc>
        <w:tc>
          <w:tcPr>
            <w:tcW w:w="283" w:type="pct"/>
            <w:tcBorders>
              <w:left w:val="nil"/>
              <w:right w:val="nil"/>
            </w:tcBorders>
            <w:vAlign w:val="center"/>
          </w:tcPr>
          <w:p w14:paraId="170FA74D" w14:textId="1F41305A" w:rsidR="005A2644" w:rsidRPr="00CA6E74" w:rsidRDefault="005A2644" w:rsidP="005A2644">
            <w:pPr>
              <w:jc w:val="center"/>
              <w:rPr>
                <w:rFonts w:eastAsia="Malgun Gothic" w:cs="Times New Roman"/>
                <w:color w:val="000000"/>
                <w:sz w:val="22"/>
              </w:rPr>
            </w:pPr>
            <w:r w:rsidRPr="00CA6E74">
              <w:rPr>
                <w:rFonts w:eastAsia="Malgun Gothic" w:cs="Times New Roman" w:hint="eastAsia"/>
                <w:color w:val="000000"/>
                <w:sz w:val="22"/>
              </w:rPr>
              <w:t>PM</w:t>
            </w:r>
            <w:r w:rsidRPr="00D60106">
              <w:rPr>
                <w:rFonts w:eastAsia="Malgun Gothic" w:cs="Times New Roman"/>
                <w:color w:val="000000"/>
                <w:sz w:val="22"/>
                <w:vertAlign w:val="subscript"/>
              </w:rPr>
              <w:t>2.5</w:t>
            </w:r>
          </w:p>
        </w:tc>
      </w:tr>
      <w:tr w:rsidR="00AD2EE3" w:rsidRPr="006D7FB1" w14:paraId="5D405B3D" w14:textId="77777777" w:rsidTr="00AD2EE3">
        <w:tc>
          <w:tcPr>
            <w:tcW w:w="1160" w:type="pct"/>
            <w:tcBorders>
              <w:left w:val="nil"/>
              <w:right w:val="nil"/>
            </w:tcBorders>
            <w:vAlign w:val="center"/>
          </w:tcPr>
          <w:p w14:paraId="563F0548" w14:textId="495473B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Wei&lt;/Author&gt;&lt;Year&gt;2019&lt;/Year&gt;&lt;RecNum&gt;285&lt;/RecNum&gt;&lt;DisplayText&gt;Wei et al. (2019)&lt;/DisplayText&gt;&lt;record&gt;&lt;rec-number&gt;285&lt;/rec-number&gt;&lt;foreign-keys&gt;&lt;key app="EN" db-id="s0sd9ts0o2ve93ev003xzwso92tv9rfaw0rx" timestamp="1565546971"&gt;285&lt;/key&gt;&lt;key app="ENWeb" db-id=""&gt;0&lt;/key&gt;&lt;/foreign-keys&gt;&lt;ref-type name="Journal Article"&gt;17&lt;/ref-type&gt;&lt;contributors&gt;&lt;authors&gt;&lt;author&gt;Wei, Jing&lt;/author&gt;&lt;author&gt;Huang, Wei&lt;/author&gt;&lt;author&gt;Li, Zhanqing&lt;/author&gt;&lt;author&gt;Xue, Wenhao&lt;/author&gt;&lt;author&gt;Peng, Yiran&lt;/author&gt;&lt;author&gt;Sun, Lin&lt;/author&gt;&lt;author&gt;Cribb, Maureen&lt;/author&gt;&lt;/authors&gt;&lt;/contributors&gt;&lt;titles&gt;&lt;title&gt;Estimating 1-km-resolution PM2.5 concentrations across China using the space-time random forest approach&lt;/title&gt;&lt;secondary-title&gt;Remote Sensing of Environment&lt;/secondary-title&gt;&lt;alt-title&gt;RSE&lt;/alt-title&gt;&lt;/titles&gt;&lt;periodical&gt;&lt;full-title&gt;Remote Sensing of Environment&lt;/full-title&gt;&lt;abbr-1&gt;RSE&lt;/abbr-1&gt;&lt;/periodical&gt;&lt;alt-periodical&gt;&lt;full-title&gt;Remote Sensing of Environment&lt;/full-title&gt;&lt;abbr-1&gt;RSE&lt;/abbr-1&gt;&lt;/alt-periodical&gt;&lt;pages&gt;111221&lt;/pages&gt;&lt;volume&gt;231&lt;/volume&gt;&lt;keywords&gt;&lt;keyword&gt;PM&lt;/keyword&gt;&lt;keyword&gt;AOD&lt;/keyword&gt;&lt;keyword&gt;MODIS&lt;/keyword&gt;&lt;keyword&gt;MAIAC&lt;/keyword&gt;&lt;keyword&gt;Space-time random forest model&lt;/keyword&gt;&lt;/keywords&gt;&lt;dates&gt;&lt;year&gt;2019&lt;/year&gt;&lt;pub-dates&gt;&lt;date&gt;2019/09/15/&lt;/date&gt;&lt;/pub-dates&gt;&lt;/dates&gt;&lt;isbn&gt;0034-4257&lt;/isbn&gt;&lt;urls&gt;&lt;related-urls&gt;&lt;url&gt;http://www.sciencedirect.com/science/article/pii/S0034425719302408&lt;/url&gt;&lt;/related-urls&gt;&lt;/urls&gt;&lt;electronic-resource-num&gt;https://doi.org/10.1016/j.rse.2019.11122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Wei et al. (2019)</w:t>
            </w:r>
            <w:r>
              <w:rPr>
                <w:rFonts w:eastAsia="Malgun Gothic" w:cs="Times New Roman"/>
                <w:color w:val="000000"/>
                <w:sz w:val="22"/>
              </w:rPr>
              <w:fldChar w:fldCharType="end"/>
            </w:r>
          </w:p>
        </w:tc>
        <w:tc>
          <w:tcPr>
            <w:tcW w:w="517" w:type="pct"/>
            <w:tcBorders>
              <w:left w:val="nil"/>
              <w:right w:val="nil"/>
            </w:tcBorders>
            <w:vAlign w:val="center"/>
          </w:tcPr>
          <w:p w14:paraId="6F0A4217"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7965973" w14:textId="0783853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 MAIAC</w:t>
            </w:r>
          </w:p>
        </w:tc>
        <w:tc>
          <w:tcPr>
            <w:tcW w:w="628" w:type="pct"/>
            <w:tcBorders>
              <w:left w:val="nil"/>
              <w:right w:val="nil"/>
            </w:tcBorders>
            <w:vAlign w:val="center"/>
          </w:tcPr>
          <w:p w14:paraId="5DF27C99"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STRF</w:t>
            </w:r>
          </w:p>
        </w:tc>
        <w:tc>
          <w:tcPr>
            <w:tcW w:w="1718" w:type="pct"/>
            <w:tcBorders>
              <w:left w:val="nil"/>
              <w:right w:val="nil"/>
            </w:tcBorders>
            <w:vAlign w:val="center"/>
          </w:tcPr>
          <w:p w14:paraId="3AA2E21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5, RMSE = 15.57 (daily)</w:t>
            </w:r>
          </w:p>
        </w:tc>
        <w:tc>
          <w:tcPr>
            <w:tcW w:w="283" w:type="pct"/>
            <w:tcBorders>
              <w:left w:val="nil"/>
              <w:right w:val="nil"/>
            </w:tcBorders>
            <w:vAlign w:val="center"/>
          </w:tcPr>
          <w:p w14:paraId="15C90E90" w14:textId="3C91BE9E"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78BAB7D" w14:textId="77777777" w:rsidTr="00AD2EE3">
        <w:tc>
          <w:tcPr>
            <w:tcW w:w="1160" w:type="pct"/>
            <w:tcBorders>
              <w:left w:val="nil"/>
              <w:right w:val="nil"/>
            </w:tcBorders>
            <w:vAlign w:val="center"/>
          </w:tcPr>
          <w:p w14:paraId="08F92475" w14:textId="4309E8A8"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ie&lt;/Author&gt;&lt;Year&gt;2019&lt;/Year&gt;&lt;RecNum&gt;299&lt;/RecNum&gt;&lt;DisplayText&gt;Xie et al. (2019)&lt;/DisplayText&gt;&lt;record&gt;&lt;rec-number&gt;299&lt;/rec-number&gt;&lt;foreign-keys&gt;&lt;key app="EN" db-id="s0sd9ts0o2ve93ev003xzwso92tv9rfaw0rx" timestamp="1565546996"&gt;299&lt;/key&gt;&lt;key app="ENWeb" db-id=""&gt;0&lt;/key&gt;&lt;/foreign-keys&gt;&lt;ref-type name="Journal Article"&gt;17&lt;/ref-type&gt;&lt;contributors&gt;&lt;authors&gt;&lt;author&gt;Xie, Yuanyu&lt;/author&gt;&lt;author&gt;Wang, Yuxuan&lt;/author&gt;&lt;author&gt;Bilal, Muhammad&lt;/author&gt;&lt;author&gt;Dong, Wenhao&lt;/author&gt;&lt;/authors&gt;&lt;/contributors&gt;&lt;titles&gt;&lt;title&gt;Mapping daily PM2.5 at 500 m resolution over Beijing with improved hazy day performance&lt;/title&gt;&lt;secondary-title&gt;Science of the Total Environment&lt;/secondary-title&gt;&lt;alt-title&gt;Science of The Total Environment&lt;/alt-title&gt;&lt;/titles&gt;&lt;periodical&gt;&lt;full-title&gt;Science of the Total Environment&lt;/full-title&gt;&lt;abbr-1&gt;Science of The Total Environment&lt;/abbr-1&gt;&lt;/periodical&gt;&lt;alt-periodical&gt;&lt;full-title&gt;Science of the Total Environment&lt;/full-title&gt;&lt;abbr-1&gt;Science of The Total Environment&lt;/abbr-1&gt;&lt;/alt-periodical&gt;&lt;pages&gt;410-418&lt;/pages&gt;&lt;volume&gt;659&lt;/volume&gt;&lt;keywords&gt;&lt;keyword&gt;Aerosol optical depth&lt;/keyword&gt;&lt;keyword&gt;SARA&lt;/keyword&gt;&lt;keyword&gt;PM&lt;/keyword&gt;&lt;keyword&gt;Sub-km resolution&lt;/keyword&gt;&lt;keyword&gt;Hazy day&lt;/keyword&gt;&lt;/keywords&gt;&lt;dates&gt;&lt;year&gt;2019&lt;/year&gt;&lt;pub-dates&gt;&lt;date&gt;2019/04/01/&lt;/date&gt;&lt;/pub-dates&gt;&lt;/dates&gt;&lt;isbn&gt;0048-9697&lt;/isbn&gt;&lt;urls&gt;&lt;related-urls&gt;&lt;url&gt;http://www.sciencedirect.com/science/article/pii/S0048969718352586&lt;/url&gt;&lt;/related-urls&gt;&lt;/urls&gt;&lt;electronic-resource-num&gt;https://doi.org/10.1016/j.scitotenv.2018.12.36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Xie et al. (2019)</w:t>
            </w:r>
            <w:r>
              <w:rPr>
                <w:rFonts w:eastAsia="Malgun Gothic" w:cs="Times New Roman"/>
                <w:color w:val="000000"/>
                <w:sz w:val="22"/>
              </w:rPr>
              <w:fldChar w:fldCharType="end"/>
            </w:r>
          </w:p>
        </w:tc>
        <w:tc>
          <w:tcPr>
            <w:tcW w:w="517" w:type="pct"/>
            <w:tcBorders>
              <w:left w:val="nil"/>
              <w:right w:val="nil"/>
            </w:tcBorders>
            <w:vAlign w:val="center"/>
          </w:tcPr>
          <w:p w14:paraId="471039A7"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4808C11" w14:textId="7684CE1D"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r>
              <w:rPr>
                <w:rFonts w:eastAsia="Malgun Gothic" w:cs="Times New Roman"/>
                <w:color w:val="000000"/>
                <w:sz w:val="22"/>
              </w:rPr>
              <w:t xml:space="preserve"> </w:t>
            </w:r>
            <w:r w:rsidRPr="002742BB">
              <w:rPr>
                <w:rFonts w:eastAsia="Malgun Gothic" w:cs="Times New Roman"/>
                <w:color w:val="000000"/>
                <w:sz w:val="22"/>
              </w:rPr>
              <w:t>SARA</w:t>
            </w:r>
          </w:p>
        </w:tc>
        <w:tc>
          <w:tcPr>
            <w:tcW w:w="628" w:type="pct"/>
            <w:tcBorders>
              <w:left w:val="nil"/>
              <w:right w:val="nil"/>
            </w:tcBorders>
            <w:vAlign w:val="center"/>
          </w:tcPr>
          <w:p w14:paraId="628A3E3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6C80CBB8"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82, RMSE = 31.88 (daily)</w:t>
            </w:r>
          </w:p>
        </w:tc>
        <w:tc>
          <w:tcPr>
            <w:tcW w:w="283" w:type="pct"/>
            <w:tcBorders>
              <w:left w:val="nil"/>
              <w:right w:val="nil"/>
            </w:tcBorders>
            <w:vAlign w:val="center"/>
          </w:tcPr>
          <w:p w14:paraId="24143D98" w14:textId="65F62BBF"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0B9A4259" w14:textId="77777777" w:rsidTr="00AD2EE3">
        <w:tc>
          <w:tcPr>
            <w:tcW w:w="1160" w:type="pct"/>
            <w:tcBorders>
              <w:left w:val="nil"/>
              <w:right w:val="nil"/>
            </w:tcBorders>
            <w:vAlign w:val="center"/>
          </w:tcPr>
          <w:p w14:paraId="043EA7E4" w14:textId="186A72F6"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Xue&lt;/Author&gt;&lt;Year&gt;2019&lt;/Year&gt;&lt;RecNum&gt;304&lt;/RecNum&gt;&lt;DisplayText&gt;Xue et al. (2019)&lt;/DisplayText&gt;&lt;record&gt;&lt;rec-number&gt;304&lt;/rec-number&gt;&lt;foreign-keys&gt;&lt;key app="EN" db-id="s0sd9ts0o2ve93ev003xzwso92tv9rfaw0rx" timestamp="1565547002"&gt;304&lt;/key&gt;&lt;key app="ENWeb" db-id=""&gt;0&lt;/key&gt;&lt;/foreign-keys&gt;&lt;ref-type name="Journal Article"&gt;17&lt;/ref-type&gt;&lt;contributors&gt;&lt;authors&gt;&lt;author&gt;Xue, Tao&lt;/author&gt;&lt;author&gt;Zheng, Yixuan&lt;/author&gt;&lt;author&gt;Tong, Dan&lt;/author&gt;&lt;author&gt;Zheng, Bo&lt;/author&gt;&lt;author&gt;Li, Xin&lt;/author&gt;&lt;author&gt;Zhu, Tong&lt;/author&gt;&lt;author&gt;Zhang, Qiang&lt;/author&gt;&lt;/authors&gt;&lt;/contributors&gt;&lt;titles&gt;&lt;title&gt;Spatiotemporal continuous estimates of PM2.5 concentrations in China, 2000–2016: A machine learning method with inputs from satellites, chemical transport model, and ground observations&lt;/title&gt;&lt;secondary-title&gt;Environment International&lt;/secondary-title&gt;&lt;alt-title&gt;Environment International&lt;/alt-title&gt;&lt;/titles&gt;&lt;periodical&gt;&lt;full-title&gt;Environment International&lt;/full-title&gt;&lt;/periodical&gt;&lt;alt-periodical&gt;&lt;full-title&gt;Environment International&lt;/full-title&gt;&lt;/alt-periodical&gt;&lt;pages&gt;345-357&lt;/pages&gt;&lt;volume&gt;123&lt;/volume&gt;&lt;keywords&gt;&lt;keyword&gt;Fine particulate matter&lt;/keyword&gt;&lt;keyword&gt;Satellite remote sensing&lt;/keyword&gt;&lt;keyword&gt;Aerosol optical depth&lt;/keyword&gt;&lt;keyword&gt;Machine learning&lt;/keyword&gt;&lt;/keywords&gt;&lt;dates&gt;&lt;year&gt;2019&lt;/year&gt;&lt;pub-dates&gt;&lt;date&gt;2019/02/01/&lt;/date&gt;&lt;/pub-dates&gt;&lt;/dates&gt;&lt;isbn&gt;0160-4120&lt;/isbn&gt;&lt;urls&gt;&lt;related-urls&gt;&lt;url&gt;http://www.sciencedirect.com/science/article/pii/S0160412018316623&lt;/url&gt;&lt;/related-urls&gt;&lt;/urls&gt;&lt;custom1&gt;Environment International&lt;/custom1&gt;&lt;electronic-resource-num&gt;https://doi.org/10.1016/j.envint.2018.11.07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Xue et al. (2019)</w:t>
            </w:r>
            <w:r>
              <w:rPr>
                <w:rFonts w:eastAsia="Malgun Gothic" w:cs="Times New Roman"/>
                <w:color w:val="000000"/>
                <w:sz w:val="22"/>
              </w:rPr>
              <w:fldChar w:fldCharType="end"/>
            </w:r>
          </w:p>
        </w:tc>
        <w:tc>
          <w:tcPr>
            <w:tcW w:w="517" w:type="pct"/>
            <w:tcBorders>
              <w:left w:val="nil"/>
              <w:right w:val="nil"/>
            </w:tcBorders>
            <w:vAlign w:val="center"/>
          </w:tcPr>
          <w:p w14:paraId="1E81132B"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8C90F64"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34606711"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2-stage HD Expansion-GAM</w:t>
            </w:r>
          </w:p>
        </w:tc>
        <w:tc>
          <w:tcPr>
            <w:tcW w:w="1718" w:type="pct"/>
            <w:tcBorders>
              <w:left w:val="nil"/>
              <w:right w:val="nil"/>
            </w:tcBorders>
            <w:vAlign w:val="center"/>
          </w:tcPr>
          <w:p w14:paraId="715EB4B0" w14:textId="77777777" w:rsidR="005A2644" w:rsidRPr="002742BB" w:rsidRDefault="005A2644" w:rsidP="005A2644">
            <w:pPr>
              <w:jc w:val="center"/>
              <w:rPr>
                <w:rFonts w:eastAsia="Malgun Gothic" w:cs="Times New Roman"/>
                <w:sz w:val="22"/>
              </w:rPr>
            </w:pPr>
            <w:r w:rsidRPr="002742BB">
              <w:rPr>
                <w:rFonts w:eastAsia="Malgun Gothic" w:cs="Times New Roman"/>
                <w:sz w:val="22"/>
              </w:rPr>
              <w:t>LOYCV-R</w:t>
            </w:r>
            <w:r w:rsidRPr="00367D87">
              <w:rPr>
                <w:rFonts w:eastAsia="Malgun Gothic" w:cs="Times New Roman"/>
                <w:sz w:val="22"/>
                <w:vertAlign w:val="superscript"/>
              </w:rPr>
              <w:t>2</w:t>
            </w:r>
            <w:r w:rsidRPr="002742BB">
              <w:rPr>
                <w:rFonts w:eastAsia="Malgun Gothic" w:cs="Times New Roman"/>
                <w:sz w:val="22"/>
              </w:rPr>
              <w:t xml:space="preserve"> = 0.55 (daily)</w:t>
            </w:r>
          </w:p>
        </w:tc>
        <w:tc>
          <w:tcPr>
            <w:tcW w:w="283" w:type="pct"/>
            <w:tcBorders>
              <w:left w:val="nil"/>
              <w:right w:val="nil"/>
            </w:tcBorders>
            <w:vAlign w:val="center"/>
          </w:tcPr>
          <w:p w14:paraId="5946C902" w14:textId="2FF92AF6"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D56DE13" w14:textId="77777777" w:rsidTr="00AD2EE3">
        <w:tc>
          <w:tcPr>
            <w:tcW w:w="1160" w:type="pct"/>
            <w:tcBorders>
              <w:left w:val="nil"/>
              <w:right w:val="nil"/>
            </w:tcBorders>
            <w:vAlign w:val="center"/>
          </w:tcPr>
          <w:p w14:paraId="642FC670" w14:textId="1D5F490A" w:rsidR="005A2644" w:rsidRPr="00027FE1"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ng&lt;/Author&gt;&lt;Year&gt;2019&lt;/Year&gt;&lt;RecNum&gt;308&lt;/RecNum&gt;&lt;DisplayText&gt;Yang, Xu, and Jin (2019)&lt;/DisplayText&gt;&lt;record&gt;&lt;rec-number&gt;308&lt;/rec-number&gt;&lt;foreign-keys&gt;&lt;key app="EN" db-id="s0sd9ts0o2ve93ev003xzwso92tv9rfaw0rx" timestamp="1565547007"&gt;308&lt;/key&gt;&lt;key app="ENWeb" db-id=""&gt;0&lt;/key&gt;&lt;/foreign-keys&gt;&lt;ref-type name="Journal Article"&gt;17&lt;/ref-type&gt;&lt;contributors&gt;&lt;authors&gt;&lt;author&gt;Yang, Lijuan&lt;/author&gt;&lt;author&gt;Xu, Hanqiu&lt;/author&gt;&lt;author&gt;Jin, Zhifan&lt;/author&gt;&lt;/authors&gt;&lt;/contributors&gt;&lt;titles&gt;&lt;title&gt;Estimating ground-level PM2.5 over a coastal region of China using satellite AOD and a combined model&lt;/title&gt;&lt;secondary-title&gt;Journal of Cleaner Production&lt;/secondary-title&gt;&lt;/titles&gt;&lt;periodical&gt;&lt;full-title&gt;Journal of cleaner production&lt;/full-title&gt;&lt;abbr-1&gt;Journal of cleaner production&lt;/abbr-1&gt;&lt;/periodical&gt;&lt;pages&gt;472-482&lt;/pages&gt;&lt;volume&gt;227&lt;/volume&gt;&lt;keywords&gt;&lt;keyword&gt;PM concentration&lt;/keyword&gt;&lt;keyword&gt;Remote sensing&lt;/keyword&gt;&lt;keyword&gt;Combined model&lt;/keyword&gt;&lt;keyword&gt;Aerosol optical depth&lt;/keyword&gt;&lt;keyword&gt;Road density&lt;/keyword&gt;&lt;/keywords&gt;&lt;dates&gt;&lt;year&gt;2019&lt;/year&gt;&lt;pub-dates&gt;&lt;date&gt;2019/08/01/&lt;/date&gt;&lt;/pub-dates&gt;&lt;/dates&gt;&lt;isbn&gt;0959-6526&lt;/isbn&gt;&lt;urls&gt;&lt;related-urls&gt;&lt;url&gt;http://www.sciencedirect.com/science/article/pii/S0959652619313186&lt;/url&gt;&lt;/related-urls&gt;&lt;/urls&gt;&lt;electronic-resource-num&gt;https://doi.org/10.1016/j.jclepro.2019.04.23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ng, Xu, and Jin (2019)</w:t>
            </w:r>
            <w:r>
              <w:rPr>
                <w:rFonts w:eastAsia="Malgun Gothic" w:cs="Times New Roman"/>
                <w:color w:val="000000"/>
                <w:sz w:val="22"/>
              </w:rPr>
              <w:fldChar w:fldCharType="end"/>
            </w:r>
          </w:p>
        </w:tc>
        <w:tc>
          <w:tcPr>
            <w:tcW w:w="517" w:type="pct"/>
            <w:tcBorders>
              <w:left w:val="nil"/>
              <w:right w:val="nil"/>
            </w:tcBorders>
            <w:vAlign w:val="center"/>
          </w:tcPr>
          <w:p w14:paraId="06983A94" w14:textId="36054DFF"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190BE502" w14:textId="048E0CED"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ODIS</w:t>
            </w:r>
          </w:p>
        </w:tc>
        <w:tc>
          <w:tcPr>
            <w:tcW w:w="628" w:type="pct"/>
            <w:tcBorders>
              <w:left w:val="nil"/>
              <w:right w:val="nil"/>
            </w:tcBorders>
            <w:vAlign w:val="center"/>
          </w:tcPr>
          <w:p w14:paraId="785D3BC4" w14:textId="04F1DA6A" w:rsidR="005A2644" w:rsidRPr="002742BB" w:rsidRDefault="005A2644" w:rsidP="005A2644">
            <w:pPr>
              <w:jc w:val="center"/>
              <w:rPr>
                <w:rFonts w:eastAsia="Malgun Gothic" w:cs="Times New Roman"/>
                <w:color w:val="000000"/>
                <w:sz w:val="22"/>
              </w:rPr>
            </w:pPr>
            <w:r>
              <w:rPr>
                <w:rFonts w:eastAsia="Malgun Gothic" w:cs="Times New Roman"/>
                <w:color w:val="000000"/>
                <w:sz w:val="22"/>
              </w:rPr>
              <w:t>MEM</w:t>
            </w:r>
            <w:r w:rsidRPr="002742BB">
              <w:rPr>
                <w:rFonts w:eastAsia="Malgun Gothic" w:cs="Times New Roman"/>
                <w:color w:val="000000"/>
                <w:sz w:val="22"/>
              </w:rPr>
              <w:t>-SVR model</w:t>
            </w:r>
          </w:p>
        </w:tc>
        <w:tc>
          <w:tcPr>
            <w:tcW w:w="1718" w:type="pct"/>
            <w:tcBorders>
              <w:left w:val="nil"/>
              <w:right w:val="nil"/>
            </w:tcBorders>
            <w:vAlign w:val="center"/>
          </w:tcPr>
          <w:p w14:paraId="2BCAB754" w14:textId="0B0616A3" w:rsidR="005A2644" w:rsidRPr="002742BB" w:rsidRDefault="005A2644" w:rsidP="005A2644">
            <w:pPr>
              <w:jc w:val="center"/>
              <w:rPr>
                <w:rFonts w:eastAsia="Malgun Gothic" w:cs="Times New Roman"/>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7, RMSE = 9.51 (daily)</w:t>
            </w:r>
          </w:p>
        </w:tc>
        <w:tc>
          <w:tcPr>
            <w:tcW w:w="283" w:type="pct"/>
            <w:tcBorders>
              <w:left w:val="nil"/>
              <w:right w:val="nil"/>
            </w:tcBorders>
            <w:vAlign w:val="center"/>
          </w:tcPr>
          <w:p w14:paraId="1AE7E55D" w14:textId="1A0B5150"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717C6527" w14:textId="77777777" w:rsidTr="00AD2EE3">
        <w:tc>
          <w:tcPr>
            <w:tcW w:w="1160" w:type="pct"/>
            <w:tcBorders>
              <w:left w:val="nil"/>
              <w:right w:val="nil"/>
            </w:tcBorders>
            <w:vAlign w:val="center"/>
          </w:tcPr>
          <w:p w14:paraId="37F00409" w14:textId="19E7022D"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o&lt;/Author&gt;&lt;Year&gt;2019&lt;/Year&gt;&lt;RecNum&gt;314&lt;/RecNum&gt;&lt;DisplayText&gt;Yao et al. (2019b)&lt;/DisplayText&gt;&lt;record&gt;&lt;rec-number&gt;314&lt;/rec-number&gt;&lt;foreign-keys&gt;&lt;key app="EN" db-id="s0sd9ts0o2ve93ev003xzwso92tv9rfaw0rx" timestamp="1565547013"&gt;314&lt;/key&gt;&lt;key app="ENWeb" db-id=""&gt;0&lt;/key&gt;&lt;/foreign-keys&gt;&lt;ref-type name="Journal Article"&gt;17&lt;/ref-type&gt;&lt;contributors&gt;&lt;authors&gt;&lt;author&gt;Yao, Fei&lt;/author&gt;&lt;author&gt;Wu, Jiansheng&lt;/author&gt;&lt;author&gt;Li, Weifeng&lt;/author&gt;&lt;author&gt;Peng, Jian&lt;/author&gt;&lt;/authors&gt;&lt;/contributors&gt;&lt;titles&gt;&lt;title&gt;A spatially structured adaptive two-stage model for retrieving ground-level PM2.5 concentrations from VIIRS AOD in China&lt;/title&gt;&lt;secondary-title&gt;ISPRS Journal of Photogrammetry and Remote Sensing&lt;/secondary-title&gt;&lt;/titles&gt;&lt;periodical&gt;&lt;full-title&gt;ISPRS Journal of Photogrammetry and Remote Sensing&lt;/full-title&gt;&lt;abbr-1&gt;ISPRS Journal of Photogrammetry and Remote Sensing&lt;/abbr-1&gt;&lt;/periodical&gt;&lt;pages&gt;263-276&lt;/pages&gt;&lt;volume&gt;151&lt;/volume&gt;&lt;keywords&gt;&lt;keyword&gt;PM&lt;/keyword&gt;&lt;keyword&gt;VIIRS AOD&lt;/keyword&gt;&lt;keyword&gt;Spatially structured adaptive&lt;/keyword&gt;&lt;keyword&gt;Two-stage model&lt;/keyword&gt;&lt;keyword&gt;China&lt;/keyword&gt;&lt;/keywords&gt;&lt;dates&gt;&lt;year&gt;2019&lt;/year&gt;&lt;pub-dates&gt;&lt;date&gt;2019/05/01/&lt;/date&gt;&lt;/pub-dates&gt;&lt;/dates&gt;&lt;isbn&gt;0924-2716&lt;/isbn&gt;&lt;urls&gt;&lt;related-urls&gt;&lt;url&gt;http://www.sciencedirect.com/science/article/pii/S0924271619300814&lt;/url&gt;&lt;/related-urls&gt;&lt;/urls&gt;&lt;electronic-resource-num&gt;https://doi.org/10.1016/j.isprsjprs.2019.03.01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o et al. (2019b)</w:t>
            </w:r>
            <w:r>
              <w:rPr>
                <w:rFonts w:eastAsia="Malgun Gothic" w:cs="Times New Roman"/>
                <w:color w:val="000000"/>
                <w:sz w:val="22"/>
              </w:rPr>
              <w:fldChar w:fldCharType="end"/>
            </w:r>
          </w:p>
        </w:tc>
        <w:tc>
          <w:tcPr>
            <w:tcW w:w="517" w:type="pct"/>
            <w:tcBorders>
              <w:left w:val="nil"/>
              <w:right w:val="nil"/>
            </w:tcBorders>
            <w:vAlign w:val="center"/>
          </w:tcPr>
          <w:p w14:paraId="215B9B13"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5258F74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VIIRS</w:t>
            </w:r>
          </w:p>
        </w:tc>
        <w:tc>
          <w:tcPr>
            <w:tcW w:w="628" w:type="pct"/>
            <w:tcBorders>
              <w:left w:val="nil"/>
              <w:right w:val="nil"/>
            </w:tcBorders>
            <w:vAlign w:val="center"/>
          </w:tcPr>
          <w:p w14:paraId="3A1239CD"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2-stage TFER-GWR</w:t>
            </w:r>
          </w:p>
        </w:tc>
        <w:tc>
          <w:tcPr>
            <w:tcW w:w="1718" w:type="pct"/>
            <w:tcBorders>
              <w:left w:val="nil"/>
              <w:right w:val="nil"/>
            </w:tcBorders>
            <w:vAlign w:val="center"/>
          </w:tcPr>
          <w:p w14:paraId="6840485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60 (daily)</w:t>
            </w:r>
          </w:p>
        </w:tc>
        <w:tc>
          <w:tcPr>
            <w:tcW w:w="283" w:type="pct"/>
            <w:tcBorders>
              <w:left w:val="nil"/>
              <w:right w:val="nil"/>
            </w:tcBorders>
            <w:vAlign w:val="center"/>
          </w:tcPr>
          <w:p w14:paraId="0524D7ED" w14:textId="3F3B2C86"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4529D90B" w14:textId="77777777" w:rsidTr="00AD2EE3">
        <w:tc>
          <w:tcPr>
            <w:tcW w:w="1160" w:type="pct"/>
            <w:tcBorders>
              <w:left w:val="nil"/>
              <w:right w:val="nil"/>
            </w:tcBorders>
            <w:vAlign w:val="center"/>
          </w:tcPr>
          <w:p w14:paraId="4C418300" w14:textId="176C2954"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E94C22">
              <w:rPr>
                <w:rFonts w:eastAsia="Malgun Gothic" w:cs="Times New Roman"/>
                <w:color w:val="000000"/>
                <w:sz w:val="22"/>
              </w:rPr>
              <w:instrText xml:space="preserve"> ADDIN EN.CITE &lt;EndNote&gt;&lt;Cite AuthorYear="1"&gt;&lt;Author&gt;Yao&lt;/Author&gt;&lt;Year&gt;2019&lt;/Year&gt;&lt;RecNum&gt;430&lt;/RecNum&gt;&lt;DisplayText&gt;Yao et al. (2019a)&lt;/DisplayText&gt;&lt;record&gt;&lt;rec-number&gt;430&lt;/rec-number&gt;&lt;foreign-keys&gt;&lt;key app="EN" db-id="s0sd9ts0o2ve93ev003xzwso92tv9rfaw0rx" timestamp="1565623457"&gt;430&lt;/key&gt;&lt;/foreign-keys&gt;&lt;ref-type name="Journal Article"&gt;17&lt;/ref-type&gt;&lt;contributors&gt;&lt;authors&gt;&lt;author&gt;Yao, Fei&lt;/author&gt;&lt;author&gt;Wu, Jiansheng&lt;/author&gt;&lt;author&gt;Li, Weifeng&lt;/author&gt;&lt;author&gt;Peng, Jian&lt;/author&gt;&lt;/authors&gt;&lt;/contributors&gt;&lt;titles&gt;&lt;title&gt;Estimating Daily PM2.5 Concentrations in Beijing Using 750-M VIIRS IP AOD Retrievals and a Nested Spatiotemporal Statistical Model&lt;/title&gt;&lt;secondary-title&gt;Remote Sensing&lt;/secondary-title&gt;&lt;/titles&gt;&lt;periodical&gt;&lt;full-title&gt;Remote Sensing&lt;/full-title&gt;&lt;abbr-1&gt;Remote Sensing&lt;/abbr-1&gt;&lt;/periodical&gt;&lt;volume&gt;11&lt;/volume&gt;&lt;number&gt;7&lt;/number&gt;&lt;keywords&gt;&lt;keyword&gt;PM2.5&lt;/keyword&gt;&lt;keyword&gt;VIIRS IP AOD&lt;/keyword&gt;&lt;keyword&gt;nested spatiotemporal statistical model&lt;/keyword&gt;&lt;keyword&gt;Beijing&lt;/keyword&gt;&lt;/keywords&gt;&lt;dates&gt;&lt;year&gt;2019&lt;/year&gt;&lt;/dates&gt;&lt;isbn&gt;2072-4292&lt;/isbn&gt;&lt;urls&gt;&lt;/urls&gt;&lt;electronic-resource-num&gt;10.3390/rs11070841&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Yao et al. (2019a)</w:t>
            </w:r>
            <w:r>
              <w:rPr>
                <w:rFonts w:eastAsia="Malgun Gothic" w:cs="Times New Roman"/>
                <w:color w:val="000000"/>
                <w:sz w:val="22"/>
              </w:rPr>
              <w:fldChar w:fldCharType="end"/>
            </w:r>
          </w:p>
        </w:tc>
        <w:tc>
          <w:tcPr>
            <w:tcW w:w="517" w:type="pct"/>
            <w:tcBorders>
              <w:left w:val="nil"/>
              <w:right w:val="nil"/>
            </w:tcBorders>
            <w:vAlign w:val="center"/>
          </w:tcPr>
          <w:p w14:paraId="533A227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84A550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VIIRS</w:t>
            </w:r>
          </w:p>
        </w:tc>
        <w:tc>
          <w:tcPr>
            <w:tcW w:w="628" w:type="pct"/>
            <w:tcBorders>
              <w:left w:val="nil"/>
              <w:right w:val="nil"/>
            </w:tcBorders>
            <w:vAlign w:val="center"/>
          </w:tcPr>
          <w:p w14:paraId="56ABCC4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2-stage TFER-GWR</w:t>
            </w:r>
          </w:p>
        </w:tc>
        <w:tc>
          <w:tcPr>
            <w:tcW w:w="1718" w:type="pct"/>
            <w:tcBorders>
              <w:left w:val="nil"/>
              <w:right w:val="nil"/>
            </w:tcBorders>
            <w:vAlign w:val="center"/>
          </w:tcPr>
          <w:p w14:paraId="17C95DA6" w14:textId="1896F150" w:rsidR="005A2644" w:rsidRPr="002742BB" w:rsidRDefault="005A2644" w:rsidP="005A2644">
            <w:pPr>
              <w:jc w:val="center"/>
              <w:rPr>
                <w:rFonts w:eastAsia="Malgun Gothic" w:cs="Times New Roman"/>
                <w:sz w:val="22"/>
              </w:rPr>
            </w:pPr>
            <w:r w:rsidRPr="002742BB">
              <w:rPr>
                <w:rFonts w:eastAsia="Malgun Gothic" w:cs="Times New Roman"/>
                <w:sz w:val="22"/>
              </w:rPr>
              <w:t>10CV-R</w:t>
            </w:r>
            <w:r w:rsidRPr="00367D87">
              <w:rPr>
                <w:rFonts w:eastAsia="Malgun Gothic" w:cs="Times New Roman"/>
                <w:sz w:val="22"/>
                <w:vertAlign w:val="superscript"/>
              </w:rPr>
              <w:t>2</w:t>
            </w:r>
            <w:r w:rsidRPr="002742BB">
              <w:rPr>
                <w:rFonts w:eastAsia="Malgun Gothic" w:cs="Times New Roman"/>
                <w:sz w:val="22"/>
              </w:rPr>
              <w:t xml:space="preserve"> = 0.81 (daily)</w:t>
            </w:r>
          </w:p>
        </w:tc>
        <w:tc>
          <w:tcPr>
            <w:tcW w:w="283" w:type="pct"/>
            <w:tcBorders>
              <w:left w:val="nil"/>
              <w:right w:val="nil"/>
            </w:tcBorders>
            <w:vAlign w:val="center"/>
          </w:tcPr>
          <w:p w14:paraId="231A5B36" w14:textId="5C27EEF0" w:rsidR="005A2644" w:rsidRPr="002742BB" w:rsidRDefault="005A2644" w:rsidP="005A2644">
            <w:pPr>
              <w:jc w:val="center"/>
              <w:rPr>
                <w:rFonts w:eastAsia="Malgun Gothic" w:cs="Times New Roman"/>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6B0ADF41" w14:textId="77777777" w:rsidTr="00AD2EE3">
        <w:tc>
          <w:tcPr>
            <w:tcW w:w="1160" w:type="pct"/>
            <w:tcBorders>
              <w:left w:val="nil"/>
              <w:bottom w:val="single" w:sz="4" w:space="0" w:color="auto"/>
              <w:right w:val="nil"/>
            </w:tcBorders>
            <w:vAlign w:val="center"/>
          </w:tcPr>
          <w:p w14:paraId="71785E33" w14:textId="3B54C6D1"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775F39">
              <w:rPr>
                <w:rFonts w:eastAsia="Malgun Gothic" w:cs="Times New Roman"/>
                <w:color w:val="000000"/>
                <w:sz w:val="22"/>
              </w:rPr>
              <w:instrText xml:space="preserve"> ADDIN EN.CITE &lt;EndNote&gt;&lt;Cite AuthorYear="1"&gt;&lt;Author&gt;Zang&lt;/Author&gt;&lt;Year&gt;2019&lt;/Year&gt;&lt;RecNum&gt;328&lt;/RecNum&gt;&lt;DisplayText&gt;Zang et al. (2019)&lt;/DisplayText&gt;&lt;record&gt;&lt;rec-number&gt;328&lt;/rec-number&gt;&lt;foreign-keys&gt;&lt;key app="EN" db-id="s0sd9ts0o2ve93ev003xzwso92tv9rfaw0rx" timestamp="1565547035"&gt;328&lt;/key&gt;&lt;key app="ENWeb" db-id=""&gt;0&lt;/key&gt;&lt;/foreign-keys&gt;&lt;ref-type name="Journal Article"&gt;17&lt;/ref-type&gt;&lt;contributors&gt;&lt;authors&gt;&lt;author&gt;Zang, Lin&lt;/author&gt;&lt;author&gt;Mao, Feiyue&lt;/author&gt;&lt;author&gt;Guo, Jianping&lt;/author&gt;&lt;author&gt;Wang, Wei&lt;/author&gt;&lt;author&gt;Pan, Zengxin&lt;/author&gt;&lt;author&gt;Shen, Huanfeng&lt;/author&gt;&lt;author&gt;Zhu, Bo&lt;/author&gt;&lt;author&gt;Wang, Zemin&lt;/author&gt;&lt;/authors&gt;&lt;/contributors&gt;&lt;titles&gt;&lt;title&gt;Estimation of spatiotemporal PM1.0 distributions in China by combining PM2.5 observations with satellite aerosol optical depth&lt;/title&gt;&lt;secondary-title&gt;Science of the Total Environment&lt;/secondary-title&gt;&lt;alt-title&gt;STE&lt;/alt-title&gt;&lt;/titles&gt;&lt;periodical&gt;&lt;full-title&gt;Science of the Total Environment&lt;/full-title&gt;&lt;abbr-1&gt;Science of The Total Environment&lt;/abbr-1&gt;&lt;/periodical&gt;&lt;alt-periodical&gt;&lt;full-title&gt;STE&lt;/full-title&gt;&lt;abbr-1&gt;STE&lt;/abbr-1&gt;&lt;/alt-periodical&gt;&lt;pages&gt;1256-1264&lt;/pages&gt;&lt;volume&gt;658&lt;/volume&gt;&lt;keywords&gt;&lt;keyword&gt;Aerosol optical depth&lt;/keyword&gt;&lt;keyword&gt;Air pollution&lt;/keyword&gt;&lt;keyword&gt;Himawari-8&lt;/keyword&gt;&lt;keyword&gt;Neural network&lt;/keyword&gt;&lt;keyword&gt;PM&lt;/keyword&gt;&lt;/keywords&gt;&lt;dates&gt;&lt;year&gt;2019&lt;/year&gt;&lt;pub-dates&gt;&lt;date&gt;2019/03/25/&lt;/date&gt;&lt;/pub-dates&gt;&lt;/dates&gt;&lt;isbn&gt;0048-9697&lt;/isbn&gt;&lt;urls&gt;&lt;related-urls&gt;&lt;url&gt;http://www.sciencedirect.com/science/article/pii/S0048969718351763&lt;/url&gt;&lt;/related-urls&gt;&lt;/urls&gt;&lt;electronic-resource-num&gt;https://doi.org/10.1016/j.scitotenv.2018.12.297&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ang et al. (2019)</w:t>
            </w:r>
            <w:r>
              <w:rPr>
                <w:rFonts w:eastAsia="Malgun Gothic" w:cs="Times New Roman"/>
                <w:color w:val="000000"/>
                <w:sz w:val="22"/>
              </w:rPr>
              <w:fldChar w:fldCharType="end"/>
            </w:r>
          </w:p>
        </w:tc>
        <w:tc>
          <w:tcPr>
            <w:tcW w:w="517" w:type="pct"/>
            <w:tcBorders>
              <w:left w:val="nil"/>
              <w:bottom w:val="single" w:sz="4" w:space="0" w:color="auto"/>
              <w:right w:val="nil"/>
            </w:tcBorders>
            <w:vAlign w:val="center"/>
          </w:tcPr>
          <w:p w14:paraId="15FCDB4F"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bottom w:val="single" w:sz="4" w:space="0" w:color="auto"/>
              <w:right w:val="nil"/>
            </w:tcBorders>
            <w:vAlign w:val="center"/>
          </w:tcPr>
          <w:p w14:paraId="20761D00" w14:textId="5BB579CF" w:rsidR="005A2644" w:rsidRPr="002742BB" w:rsidRDefault="005A2644" w:rsidP="005A2644">
            <w:pPr>
              <w:jc w:val="center"/>
              <w:rPr>
                <w:rFonts w:eastAsia="Malgun Gothic" w:cs="Times New Roman"/>
                <w:color w:val="000000"/>
                <w:sz w:val="22"/>
              </w:rPr>
            </w:pPr>
            <w:r>
              <w:rPr>
                <w:rFonts w:eastAsia="Malgun Gothic" w:cs="Times New Roman"/>
                <w:color w:val="000000"/>
                <w:sz w:val="22"/>
              </w:rPr>
              <w:t>AHI</w:t>
            </w:r>
          </w:p>
        </w:tc>
        <w:tc>
          <w:tcPr>
            <w:tcW w:w="628" w:type="pct"/>
            <w:tcBorders>
              <w:left w:val="nil"/>
              <w:bottom w:val="single" w:sz="4" w:space="0" w:color="auto"/>
              <w:right w:val="nil"/>
            </w:tcBorders>
            <w:vAlign w:val="center"/>
          </w:tcPr>
          <w:p w14:paraId="6E433E6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LR, GRNN, PCA-integrated GRNN</w:t>
            </w:r>
          </w:p>
        </w:tc>
        <w:tc>
          <w:tcPr>
            <w:tcW w:w="1718" w:type="pct"/>
            <w:tcBorders>
              <w:left w:val="nil"/>
              <w:bottom w:val="single" w:sz="4" w:space="0" w:color="auto"/>
              <w:right w:val="nil"/>
            </w:tcBorders>
            <w:vAlign w:val="center"/>
          </w:tcPr>
          <w:p w14:paraId="24BEA2A2" w14:textId="6FB28128"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21-0.74, RMSE = 19-33.3 (hourly)</w:t>
            </w:r>
          </w:p>
        </w:tc>
        <w:tc>
          <w:tcPr>
            <w:tcW w:w="283" w:type="pct"/>
            <w:tcBorders>
              <w:left w:val="nil"/>
              <w:bottom w:val="single" w:sz="4" w:space="0" w:color="auto"/>
              <w:right w:val="nil"/>
            </w:tcBorders>
            <w:vAlign w:val="center"/>
          </w:tcPr>
          <w:p w14:paraId="4071DBD2"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1</w:t>
            </w:r>
          </w:p>
        </w:tc>
      </w:tr>
      <w:tr w:rsidR="00AD2EE3" w:rsidRPr="006D7FB1" w14:paraId="27DE552C" w14:textId="77777777" w:rsidTr="00AD2EE3">
        <w:tc>
          <w:tcPr>
            <w:tcW w:w="1160" w:type="pct"/>
            <w:tcBorders>
              <w:left w:val="nil"/>
              <w:right w:val="nil"/>
            </w:tcBorders>
            <w:vAlign w:val="center"/>
          </w:tcPr>
          <w:p w14:paraId="1B23A3E5" w14:textId="23949F14" w:rsidR="005A2644" w:rsidRPr="00750F08" w:rsidRDefault="005A2644" w:rsidP="005A2644">
            <w:pPr>
              <w:jc w:val="center"/>
              <w:rPr>
                <w:rFonts w:eastAsia="Malgun Gothic" w:cs="Times New Roman"/>
                <w:color w:val="000000"/>
                <w:sz w:val="22"/>
              </w:rPr>
            </w:pPr>
            <w:r>
              <w:rPr>
                <w:rFonts w:eastAsia="Malgun Gothic" w:cs="Times New Roman"/>
                <w:color w:val="000000"/>
                <w:sz w:val="22"/>
              </w:rPr>
              <w:fldChar w:fldCharType="begin"/>
            </w:r>
            <w:r w:rsidR="00775F39">
              <w:rPr>
                <w:rFonts w:eastAsia="Malgun Gothic" w:cs="Times New Roman"/>
                <w:color w:val="000000"/>
                <w:sz w:val="22"/>
              </w:rPr>
              <w:instrText xml:space="preserve"> ADDIN EN.CITE &lt;EndNote&gt;&lt;Cite AuthorYear="1"&gt;&lt;Author&gt;Zhang&lt;/Author&gt;&lt;Year&gt;2019&lt;/Year&gt;&lt;RecNum&gt;431&lt;/RecNum&gt;&lt;DisplayText&gt;Zhang et al. (2019)&lt;/DisplayText&gt;&lt;record&gt;&lt;rec-number&gt;431&lt;/rec-number&gt;&lt;foreign-keys&gt;&lt;key app="EN" db-id="s0sd9ts0o2ve93ev003xzwso92tv9rfaw0rx" timestamp="1565676843"&gt;431&lt;/key&gt;&lt;/foreign-keys&gt;&lt;ref-type name="Journal Article"&gt;17&lt;/ref-type&gt;&lt;contributors&gt;&lt;authors&gt;&lt;author&gt;Zhang, Taixin&lt;/author&gt;&lt;author&gt;Zang, Lin&lt;/author&gt;&lt;author&gt;Wan, Youchuan&lt;/author&gt;&lt;author&gt;Wang, Wei&lt;/author&gt;&lt;author&gt;Zhang, Yi&lt;/author&gt;&lt;/authors&gt;&lt;/contributors&gt;&lt;titles&gt;&lt;title&gt;Ground-level PM2.5 estimation over urban agglomerations in China with high spatiotemporal resolution based on Himawari-8&lt;/title&gt;&lt;secondary-title&gt;Science of The Total Environment&lt;/secondary-title&gt;&lt;alt-title&gt;STE&lt;/alt-title&gt;&lt;/titles&gt;&lt;periodical&gt;&lt;full-title&gt;Science of the Total Environment&lt;/full-title&gt;&lt;abbr-1&gt;Science of The Total Environment&lt;/abbr-1&gt;&lt;/periodical&gt;&lt;alt-periodical&gt;&lt;full-title&gt;STE&lt;/full-title&gt;&lt;abbr-1&gt;STE&lt;/abbr-1&gt;&lt;/alt-periodical&gt;&lt;pages&gt;535-544&lt;/pages&gt;&lt;volume&gt;676&lt;/volume&gt;&lt;keywords&gt;&lt;keyword&gt;Himawari-8 AOD&lt;/keyword&gt;&lt;keyword&gt;Hourly PM2.5&lt;/keyword&gt;&lt;keyword&gt;Linear mixed-effects model&lt;/keyword&gt;&lt;keyword&gt;Spatiotemporal variation&lt;/keyword&gt;&lt;/keywords&gt;&lt;dates&gt;&lt;year&gt;2019&lt;/year&gt;&lt;pub-dates&gt;&lt;date&gt;2019/08/01/&lt;/date&gt;&lt;/pub-dates&gt;&lt;/dates&gt;&lt;isbn&gt;0048-9697&lt;/isbn&gt;&lt;urls&gt;&lt;related-urls&gt;&lt;url&gt;http://www.sciencedirect.com/science/article/pii/S0048969719318340&lt;/url&gt;&lt;/related-urls&gt;&lt;/urls&gt;&lt;electronic-resource-num&gt;https://doi.org/10.1016/j.scitotenv.2019.04.299&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hang et al. (2019)</w:t>
            </w:r>
            <w:r>
              <w:rPr>
                <w:rFonts w:eastAsia="Malgun Gothic" w:cs="Times New Roman"/>
                <w:color w:val="000000"/>
                <w:sz w:val="22"/>
              </w:rPr>
              <w:fldChar w:fldCharType="end"/>
            </w:r>
          </w:p>
        </w:tc>
        <w:tc>
          <w:tcPr>
            <w:tcW w:w="517" w:type="pct"/>
            <w:tcBorders>
              <w:left w:val="nil"/>
              <w:right w:val="nil"/>
            </w:tcBorders>
            <w:vAlign w:val="center"/>
          </w:tcPr>
          <w:p w14:paraId="3507740C"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China</w:t>
            </w:r>
          </w:p>
        </w:tc>
        <w:tc>
          <w:tcPr>
            <w:tcW w:w="694" w:type="pct"/>
            <w:tcBorders>
              <w:left w:val="nil"/>
              <w:right w:val="nil"/>
            </w:tcBorders>
            <w:vAlign w:val="center"/>
          </w:tcPr>
          <w:p w14:paraId="79FBC34D" w14:textId="0C864AF6" w:rsidR="005A2644" w:rsidRPr="002742BB" w:rsidRDefault="005A2644" w:rsidP="005A2644">
            <w:pPr>
              <w:jc w:val="center"/>
              <w:rPr>
                <w:rFonts w:eastAsia="Malgun Gothic" w:cs="Times New Roman"/>
                <w:color w:val="000000"/>
                <w:sz w:val="22"/>
              </w:rPr>
            </w:pPr>
            <w:r>
              <w:rPr>
                <w:rFonts w:eastAsia="Malgun Gothic" w:cs="Times New Roman"/>
                <w:color w:val="000000"/>
                <w:sz w:val="22"/>
              </w:rPr>
              <w:t>AHI</w:t>
            </w:r>
          </w:p>
        </w:tc>
        <w:tc>
          <w:tcPr>
            <w:tcW w:w="628" w:type="pct"/>
            <w:tcBorders>
              <w:left w:val="nil"/>
              <w:right w:val="nil"/>
            </w:tcBorders>
            <w:vAlign w:val="center"/>
          </w:tcPr>
          <w:p w14:paraId="4A806419"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MEM</w:t>
            </w:r>
          </w:p>
        </w:tc>
        <w:tc>
          <w:tcPr>
            <w:tcW w:w="1718" w:type="pct"/>
            <w:tcBorders>
              <w:left w:val="nil"/>
              <w:right w:val="nil"/>
            </w:tcBorders>
            <w:vAlign w:val="center"/>
          </w:tcPr>
          <w:p w14:paraId="3A8CE820" w14:textId="7777777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10CV-R</w:t>
            </w:r>
            <w:r w:rsidRPr="00367D87">
              <w:rPr>
                <w:rFonts w:eastAsia="Malgun Gothic" w:cs="Times New Roman"/>
                <w:color w:val="000000"/>
                <w:sz w:val="22"/>
                <w:vertAlign w:val="superscript"/>
              </w:rPr>
              <w:t>2</w:t>
            </w:r>
            <w:r w:rsidRPr="002742BB">
              <w:rPr>
                <w:rFonts w:eastAsia="Malgun Gothic" w:cs="Times New Roman"/>
                <w:color w:val="000000"/>
                <w:sz w:val="22"/>
              </w:rPr>
              <w:t xml:space="preserve"> = 0.74-0.84 (hourly)</w:t>
            </w:r>
          </w:p>
        </w:tc>
        <w:tc>
          <w:tcPr>
            <w:tcW w:w="283" w:type="pct"/>
            <w:tcBorders>
              <w:left w:val="nil"/>
              <w:right w:val="nil"/>
            </w:tcBorders>
            <w:vAlign w:val="center"/>
          </w:tcPr>
          <w:p w14:paraId="4AB1F3AF" w14:textId="1B8EE5F4"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r w:rsidR="00AD2EE3" w:rsidRPr="006D7FB1" w14:paraId="3E92D0FB" w14:textId="77777777" w:rsidTr="00AD2EE3">
        <w:tc>
          <w:tcPr>
            <w:tcW w:w="1160" w:type="pct"/>
            <w:tcBorders>
              <w:left w:val="nil"/>
              <w:bottom w:val="single" w:sz="4" w:space="0" w:color="auto"/>
              <w:right w:val="nil"/>
            </w:tcBorders>
            <w:vAlign w:val="center"/>
          </w:tcPr>
          <w:p w14:paraId="66592ABA" w14:textId="46C406B1" w:rsidR="005A2644" w:rsidRDefault="00765F7C" w:rsidP="005A2644">
            <w:pPr>
              <w:jc w:val="center"/>
              <w:rPr>
                <w:rFonts w:eastAsia="Malgun Gothic" w:cs="Times New Roman"/>
                <w:color w:val="000000"/>
                <w:sz w:val="22"/>
              </w:rPr>
            </w:pPr>
            <w:r>
              <w:rPr>
                <w:rFonts w:eastAsia="Malgun Gothic" w:cs="Times New Roman"/>
                <w:color w:val="000000"/>
                <w:sz w:val="22"/>
              </w:rPr>
              <w:fldChar w:fldCharType="begin"/>
            </w:r>
            <w:r w:rsidR="00775F39">
              <w:rPr>
                <w:rFonts w:eastAsia="Malgun Gothic" w:cs="Times New Roman"/>
                <w:color w:val="000000"/>
                <w:sz w:val="22"/>
              </w:rPr>
              <w:instrText xml:space="preserve"> ADDIN EN.CITE &lt;EndNote&gt;&lt;Cite AuthorYear="1"&gt;&lt;Author&gt;Zeydan&lt;/Author&gt;&lt;Year&gt;2019&lt;/Year&gt;&lt;RecNum&gt;1108&lt;/RecNum&gt;&lt;DisplayText&gt;Zeydan and Wang (2019)&lt;/DisplayText&gt;&lt;record&gt;&lt;rec-number&gt;1108&lt;/rec-number&gt;&lt;foreign-keys&gt;&lt;key app="EN" db-id="s0sd9ts0o2ve93ev003xzwso92tv9rfaw0rx" timestamp="1574131396"&gt;1108&lt;/key&gt;&lt;/foreign-keys&gt;&lt;ref-type name="Journal Article"&gt;17&lt;/ref-type&gt;&lt;contributors&gt;&lt;authors&gt;&lt;author&gt;Zeydan, Özgür&lt;/author&gt;&lt;author&gt;Wang, Yuhang&lt;/author&gt;&lt;/authors&gt;&lt;/contributors&gt;&lt;titles&gt;&lt;title&gt;Using MODIS derived aerosol optical depth to estimate ground-level PM2.5 concentrations over Turkey&lt;/title&gt;&lt;secondary-title&gt;Atmospheric Pollution Research&lt;/secondary-title&gt;&lt;alt-title&gt;APR&lt;/alt-title&gt;&lt;/titles&gt;&lt;periodical&gt;&lt;full-title&gt;Atmospheric Pollution Research&lt;/full-title&gt;&lt;abbr-1&gt;APR&lt;/abbr-1&gt;&lt;/periodical&gt;&lt;alt-periodical&gt;&lt;full-title&gt;Atmospheric Pollution Research&lt;/full-title&gt;&lt;abbr-1&gt;APR&lt;/abbr-1&gt;&lt;/alt-periodical&gt;&lt;pages&gt;1565-1576&lt;/pages&gt;&lt;volume&gt;10&lt;/volume&gt;&lt;number&gt;5&lt;/number&gt;&lt;keywords&gt;&lt;keyword&gt;Terra/Aqua MODIS&lt;/keyword&gt;&lt;keyword&gt;Aerosol Optical Depth (AOD)&lt;/keyword&gt;&lt;keyword&gt;PM&lt;/keyword&gt;&lt;keyword&gt;Turkey&lt;/keyword&gt;&lt;keyword&gt;Remote sensing&lt;/keyword&gt;&lt;keyword&gt;Air pollution monitoring&lt;/keyword&gt;&lt;/keywords&gt;&lt;dates&gt;&lt;year&gt;2019&lt;/year&gt;&lt;pub-dates&gt;&lt;date&gt;2019/09/01/&lt;/date&gt;&lt;/pub-dates&gt;&lt;/dates&gt;&lt;isbn&gt;1309-1042&lt;/isbn&gt;&lt;urls&gt;&lt;related-urls&gt;&lt;url&gt;http://www.sciencedirect.com/science/article/pii/S1309104219300595&lt;/url&gt;&lt;/related-urls&gt;&lt;/urls&gt;&lt;electronic-resource-num&gt;https://doi.org/10.1016/j.apr.2019.05.005&lt;/electronic-resource-num&gt;&lt;/record&gt;&lt;/Cite&gt;&lt;/EndNote&gt;</w:instrText>
            </w:r>
            <w:r>
              <w:rPr>
                <w:rFonts w:eastAsia="Malgun Gothic" w:cs="Times New Roman"/>
                <w:color w:val="000000"/>
                <w:sz w:val="22"/>
              </w:rPr>
              <w:fldChar w:fldCharType="separate"/>
            </w:r>
            <w:r>
              <w:rPr>
                <w:rFonts w:eastAsia="Malgun Gothic" w:cs="Times New Roman"/>
                <w:noProof/>
                <w:color w:val="000000"/>
                <w:sz w:val="22"/>
              </w:rPr>
              <w:t>Zeydan and Wang (2019)</w:t>
            </w:r>
            <w:r>
              <w:rPr>
                <w:rFonts w:eastAsia="Malgun Gothic" w:cs="Times New Roman"/>
                <w:color w:val="000000"/>
                <w:sz w:val="22"/>
              </w:rPr>
              <w:fldChar w:fldCharType="end"/>
            </w:r>
          </w:p>
        </w:tc>
        <w:tc>
          <w:tcPr>
            <w:tcW w:w="517" w:type="pct"/>
            <w:tcBorders>
              <w:left w:val="nil"/>
              <w:bottom w:val="single" w:sz="4" w:space="0" w:color="auto"/>
              <w:right w:val="nil"/>
            </w:tcBorders>
            <w:vAlign w:val="center"/>
          </w:tcPr>
          <w:p w14:paraId="05C90202" w14:textId="4B15C932"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Turkey</w:t>
            </w:r>
          </w:p>
        </w:tc>
        <w:tc>
          <w:tcPr>
            <w:tcW w:w="694" w:type="pct"/>
            <w:tcBorders>
              <w:left w:val="nil"/>
              <w:bottom w:val="single" w:sz="4" w:space="0" w:color="auto"/>
              <w:right w:val="nil"/>
            </w:tcBorders>
            <w:vAlign w:val="center"/>
          </w:tcPr>
          <w:p w14:paraId="0B5EB170" w14:textId="4A0819D9" w:rsidR="005A2644" w:rsidRDefault="005A2644" w:rsidP="005A2644">
            <w:pPr>
              <w:jc w:val="center"/>
              <w:rPr>
                <w:rFonts w:eastAsia="Malgun Gothic" w:cs="Times New Roman"/>
                <w:color w:val="000000"/>
                <w:sz w:val="22"/>
              </w:rPr>
            </w:pPr>
            <w:r>
              <w:rPr>
                <w:rFonts w:eastAsia="Malgun Gothic" w:cs="Times New Roman" w:hint="eastAsia"/>
                <w:color w:val="000000"/>
                <w:sz w:val="22"/>
              </w:rPr>
              <w:t>MODIS</w:t>
            </w:r>
          </w:p>
        </w:tc>
        <w:tc>
          <w:tcPr>
            <w:tcW w:w="628" w:type="pct"/>
            <w:tcBorders>
              <w:left w:val="nil"/>
              <w:bottom w:val="single" w:sz="4" w:space="0" w:color="auto"/>
              <w:right w:val="nil"/>
            </w:tcBorders>
            <w:vAlign w:val="center"/>
          </w:tcPr>
          <w:p w14:paraId="4AC9DDB1" w14:textId="6BACE493" w:rsidR="005A2644" w:rsidRPr="002742BB" w:rsidRDefault="005A2644" w:rsidP="005A2644">
            <w:pPr>
              <w:jc w:val="center"/>
              <w:rPr>
                <w:rFonts w:eastAsia="Malgun Gothic" w:cs="Times New Roman"/>
                <w:color w:val="000000"/>
                <w:sz w:val="22"/>
              </w:rPr>
            </w:pPr>
            <w:r>
              <w:rPr>
                <w:rFonts w:eastAsia="Malgun Gothic" w:cs="Times New Roman" w:hint="eastAsia"/>
                <w:color w:val="000000"/>
                <w:sz w:val="22"/>
              </w:rPr>
              <w:t>MLR</w:t>
            </w:r>
          </w:p>
        </w:tc>
        <w:tc>
          <w:tcPr>
            <w:tcW w:w="1718" w:type="pct"/>
            <w:tcBorders>
              <w:left w:val="nil"/>
              <w:bottom w:val="single" w:sz="4" w:space="0" w:color="auto"/>
              <w:right w:val="nil"/>
            </w:tcBorders>
            <w:vAlign w:val="center"/>
          </w:tcPr>
          <w:p w14:paraId="3D4ABE7F" w14:textId="04C55F1E" w:rsidR="005A2644" w:rsidRPr="00D60106" w:rsidRDefault="005A2644" w:rsidP="005A2644">
            <w:pPr>
              <w:jc w:val="center"/>
              <w:rPr>
                <w:rFonts w:asciiTheme="minorHAnsi" w:eastAsia="Malgun Gothic" w:hAnsiTheme="minorHAnsi" w:cstheme="minorHAnsi"/>
                <w:color w:val="000000"/>
                <w:sz w:val="22"/>
              </w:rPr>
            </w:pPr>
            <w:r w:rsidRPr="00D60106">
              <w:rPr>
                <w:rFonts w:asciiTheme="minorHAnsi" w:hAnsiTheme="minorHAnsi" w:cstheme="minorHAnsi"/>
                <w:color w:val="000000"/>
                <w:sz w:val="22"/>
                <w:shd w:val="clear" w:color="auto" w:fill="FFFFFF"/>
              </w:rPr>
              <w:t>R</w:t>
            </w:r>
            <w:r w:rsidRPr="00D60106">
              <w:rPr>
                <w:rFonts w:asciiTheme="minorHAnsi" w:hAnsiTheme="minorHAnsi" w:cstheme="minorHAnsi"/>
                <w:color w:val="000000"/>
                <w:sz w:val="22"/>
                <w:shd w:val="clear" w:color="auto" w:fill="FFFFFF"/>
                <w:vertAlign w:val="superscript"/>
              </w:rPr>
              <w:t>2</w:t>
            </w:r>
            <w:r w:rsidRPr="00D60106">
              <w:rPr>
                <w:rFonts w:asciiTheme="minorHAnsi" w:hAnsiTheme="minorHAnsi" w:cstheme="minorHAnsi"/>
                <w:color w:val="000000"/>
                <w:sz w:val="22"/>
                <w:shd w:val="clear" w:color="auto" w:fill="FFFFFF"/>
              </w:rPr>
              <w:t xml:space="preserve"> = 0.61, RMSE = 0.337 (daily)</w:t>
            </w:r>
          </w:p>
        </w:tc>
        <w:tc>
          <w:tcPr>
            <w:tcW w:w="283" w:type="pct"/>
            <w:tcBorders>
              <w:left w:val="nil"/>
              <w:bottom w:val="single" w:sz="4" w:space="0" w:color="auto"/>
              <w:right w:val="nil"/>
            </w:tcBorders>
            <w:vAlign w:val="center"/>
          </w:tcPr>
          <w:p w14:paraId="777AD6E4" w14:textId="3392EC97" w:rsidR="005A2644" w:rsidRPr="002742BB" w:rsidRDefault="005A2644" w:rsidP="005A2644">
            <w:pPr>
              <w:jc w:val="center"/>
              <w:rPr>
                <w:rFonts w:eastAsia="Malgun Gothic" w:cs="Times New Roman"/>
                <w:color w:val="000000"/>
                <w:sz w:val="22"/>
              </w:rPr>
            </w:pPr>
            <w:r w:rsidRPr="002742BB">
              <w:rPr>
                <w:rFonts w:eastAsia="Malgun Gothic" w:cs="Times New Roman"/>
                <w:color w:val="000000"/>
                <w:sz w:val="22"/>
              </w:rPr>
              <w:t>PM</w:t>
            </w:r>
            <w:r w:rsidRPr="00605425">
              <w:rPr>
                <w:rFonts w:eastAsia="Malgun Gothic" w:cs="Times New Roman"/>
                <w:color w:val="000000"/>
                <w:sz w:val="22"/>
                <w:vertAlign w:val="subscript"/>
              </w:rPr>
              <w:t>2.5</w:t>
            </w:r>
          </w:p>
        </w:tc>
      </w:tr>
    </w:tbl>
    <w:p w14:paraId="605FD078" w14:textId="77777777" w:rsidR="00640A93" w:rsidRDefault="00640A93" w:rsidP="00B60FBE">
      <w:pPr>
        <w:rPr>
          <w:rFonts w:eastAsiaTheme="minorEastAsia"/>
        </w:rPr>
      </w:pPr>
    </w:p>
    <w:p w14:paraId="1667DBB1" w14:textId="75C30705" w:rsidR="002F7A10" w:rsidRPr="00751A4A" w:rsidRDefault="00E7124C" w:rsidP="00B60FBE">
      <w:pPr>
        <w:rPr>
          <w:rFonts w:eastAsiaTheme="minorEastAsia"/>
          <w:sz w:val="22"/>
        </w:rPr>
      </w:pPr>
      <w:r w:rsidRPr="00751A4A">
        <w:rPr>
          <w:rFonts w:eastAsiaTheme="minorEastAsia"/>
          <w:sz w:val="22"/>
          <w:vertAlign w:val="superscript"/>
        </w:rPr>
        <w:t>a</w:t>
      </w:r>
      <w:r w:rsidR="00E96139" w:rsidRPr="00751A4A">
        <w:rPr>
          <w:rFonts w:eastAsiaTheme="minorEastAsia"/>
          <w:sz w:val="22"/>
          <w:vertAlign w:val="superscript"/>
        </w:rPr>
        <w:t xml:space="preserve"> </w:t>
      </w:r>
      <w:r w:rsidR="00C13232" w:rsidRPr="00751A4A">
        <w:rPr>
          <w:rFonts w:eastAsiaTheme="minorEastAsia"/>
          <w:sz w:val="22"/>
        </w:rPr>
        <w:t>Instrument</w:t>
      </w:r>
      <w:r w:rsidR="00751A4A" w:rsidRPr="00751A4A">
        <w:rPr>
          <w:rFonts w:eastAsiaTheme="minorEastAsia"/>
          <w:sz w:val="22"/>
        </w:rPr>
        <w:t>:</w:t>
      </w:r>
      <w:r w:rsidR="00655349" w:rsidRPr="00751A4A">
        <w:rPr>
          <w:rFonts w:eastAsiaTheme="minorEastAsia"/>
          <w:sz w:val="22"/>
        </w:rPr>
        <w:t xml:space="preserve"> </w:t>
      </w:r>
      <w:r w:rsidR="00EA180D" w:rsidRPr="00751A4A">
        <w:rPr>
          <w:rFonts w:eastAsiaTheme="minorEastAsia"/>
          <w:sz w:val="22"/>
        </w:rPr>
        <w:t>Advan</w:t>
      </w:r>
      <w:r w:rsidR="00C13232" w:rsidRPr="00751A4A">
        <w:rPr>
          <w:rFonts w:eastAsiaTheme="minorEastAsia"/>
          <w:sz w:val="22"/>
        </w:rPr>
        <w:t>c</w:t>
      </w:r>
      <w:r w:rsidR="00EA180D" w:rsidRPr="00751A4A">
        <w:rPr>
          <w:rFonts w:eastAsiaTheme="minorEastAsia"/>
          <w:sz w:val="22"/>
        </w:rPr>
        <w:t>ed Himawari Imager</w:t>
      </w:r>
      <w:r w:rsidR="00751A4A" w:rsidRPr="00751A4A">
        <w:rPr>
          <w:rFonts w:eastAsiaTheme="minorEastAsia"/>
          <w:sz w:val="22"/>
        </w:rPr>
        <w:t xml:space="preserve"> (AHI</w:t>
      </w:r>
      <w:r w:rsidR="00EA180D" w:rsidRPr="00751A4A">
        <w:rPr>
          <w:rFonts w:eastAsiaTheme="minorEastAsia"/>
          <w:sz w:val="22"/>
        </w:rPr>
        <w:t>)</w:t>
      </w:r>
      <w:r w:rsidR="00C13232" w:rsidRPr="00751A4A">
        <w:rPr>
          <w:rFonts w:eastAsiaTheme="minorEastAsia"/>
          <w:sz w:val="22"/>
        </w:rPr>
        <w:t xml:space="preserve">, </w:t>
      </w:r>
      <w:r w:rsidR="00233479" w:rsidRPr="00751A4A">
        <w:rPr>
          <w:rFonts w:eastAsia="Malgun Gothic" w:cs="Times New Roman"/>
          <w:color w:val="000000"/>
          <w:sz w:val="22"/>
        </w:rPr>
        <w:t>Gaofen-1</w:t>
      </w:r>
      <w:r w:rsidR="00751A4A" w:rsidRPr="00751A4A">
        <w:rPr>
          <w:rFonts w:eastAsiaTheme="minorEastAsia"/>
          <w:sz w:val="22"/>
        </w:rPr>
        <w:t xml:space="preserve"> (GF-1</w:t>
      </w:r>
      <w:r w:rsidR="006E7C02" w:rsidRPr="00751A4A">
        <w:rPr>
          <w:rFonts w:eastAsia="Malgun Gothic" w:cs="Times New Roman"/>
          <w:color w:val="000000"/>
          <w:sz w:val="22"/>
        </w:rPr>
        <w:t>)</w:t>
      </w:r>
      <w:r w:rsidR="00233479" w:rsidRPr="00751A4A">
        <w:rPr>
          <w:rFonts w:eastAsia="Malgun Gothic" w:cs="Times New Roman"/>
          <w:color w:val="000000"/>
          <w:sz w:val="22"/>
        </w:rPr>
        <w:t xml:space="preserve">, </w:t>
      </w:r>
      <w:r w:rsidR="006A2AE0" w:rsidRPr="00751A4A">
        <w:rPr>
          <w:rFonts w:eastAsia="Malgun Gothic" w:cs="Times New Roman"/>
          <w:color w:val="000000"/>
          <w:sz w:val="22"/>
        </w:rPr>
        <w:t>Geostationary Ocean Color Imager</w:t>
      </w:r>
      <w:r w:rsidR="00751A4A" w:rsidRPr="00751A4A">
        <w:rPr>
          <w:rFonts w:eastAsia="Malgun Gothic" w:cs="Times New Roman"/>
          <w:color w:val="000000"/>
          <w:sz w:val="22"/>
        </w:rPr>
        <w:t xml:space="preserve"> (GOCI</w:t>
      </w:r>
      <w:r w:rsidR="006A2AE0" w:rsidRPr="00751A4A">
        <w:rPr>
          <w:rFonts w:eastAsia="Malgun Gothic" w:cs="Times New Roman"/>
          <w:color w:val="000000"/>
          <w:sz w:val="22"/>
        </w:rPr>
        <w:t>)</w:t>
      </w:r>
      <w:r w:rsidR="00233479" w:rsidRPr="00751A4A">
        <w:rPr>
          <w:rFonts w:eastAsia="Malgun Gothic" w:cs="Times New Roman"/>
          <w:color w:val="000000"/>
          <w:sz w:val="22"/>
        </w:rPr>
        <w:t xml:space="preserve">, </w:t>
      </w:r>
      <w:r w:rsidR="0073524B" w:rsidRPr="00751A4A">
        <w:rPr>
          <w:rFonts w:eastAsiaTheme="minorEastAsia"/>
          <w:sz w:val="22"/>
        </w:rPr>
        <w:t>Multi-angle Imaging SpectroRadiometer</w:t>
      </w:r>
      <w:r w:rsidR="00751A4A">
        <w:rPr>
          <w:rFonts w:eastAsiaTheme="minorEastAsia"/>
          <w:sz w:val="22"/>
        </w:rPr>
        <w:t xml:space="preserve"> (MISR</w:t>
      </w:r>
      <w:r w:rsidR="0073524B" w:rsidRPr="00751A4A">
        <w:rPr>
          <w:rFonts w:eastAsiaTheme="minorEastAsia"/>
          <w:sz w:val="22"/>
        </w:rPr>
        <w:t xml:space="preserve">), </w:t>
      </w:r>
      <w:r w:rsidR="007228D6" w:rsidRPr="00751A4A">
        <w:rPr>
          <w:rFonts w:eastAsiaTheme="minorEastAsia"/>
          <w:sz w:val="22"/>
        </w:rPr>
        <w:t>Moderate Resolution Imaging Spectroradiometer</w:t>
      </w:r>
      <w:r w:rsidR="00751A4A">
        <w:rPr>
          <w:rFonts w:eastAsiaTheme="minorEastAsia"/>
          <w:sz w:val="22"/>
        </w:rPr>
        <w:t xml:space="preserve"> (MODIS</w:t>
      </w:r>
      <w:r w:rsidR="007228D6" w:rsidRPr="00751A4A">
        <w:rPr>
          <w:rFonts w:eastAsiaTheme="minorEastAsia"/>
          <w:sz w:val="22"/>
        </w:rPr>
        <w:t>)</w:t>
      </w:r>
      <w:r w:rsidR="00B82549" w:rsidRPr="00751A4A">
        <w:rPr>
          <w:rFonts w:eastAsiaTheme="minorEastAsia"/>
          <w:sz w:val="22"/>
        </w:rPr>
        <w:t xml:space="preserve">, </w:t>
      </w:r>
      <w:r w:rsidR="00FC1801" w:rsidRPr="00751A4A">
        <w:rPr>
          <w:rFonts w:eastAsiaTheme="minorEastAsia"/>
          <w:sz w:val="22"/>
        </w:rPr>
        <w:t>MODIS Multi-Angle Implementation of Atmospheric Correction</w:t>
      </w:r>
      <w:r w:rsidR="00751A4A" w:rsidRPr="00751A4A">
        <w:rPr>
          <w:rFonts w:eastAsiaTheme="minorEastAsia"/>
          <w:sz w:val="22"/>
        </w:rPr>
        <w:t xml:space="preserve"> </w:t>
      </w:r>
      <w:r w:rsidR="00751A4A">
        <w:rPr>
          <w:rFonts w:eastAsiaTheme="minorEastAsia"/>
          <w:sz w:val="22"/>
        </w:rPr>
        <w:t>(</w:t>
      </w:r>
      <w:r w:rsidR="00751A4A" w:rsidRPr="00751A4A">
        <w:rPr>
          <w:rFonts w:eastAsiaTheme="minorEastAsia"/>
          <w:sz w:val="22"/>
        </w:rPr>
        <w:t>MODIS MAIAC</w:t>
      </w:r>
      <w:r w:rsidR="00FC1801" w:rsidRPr="00751A4A">
        <w:rPr>
          <w:rFonts w:eastAsiaTheme="minorEastAsia"/>
          <w:sz w:val="22"/>
        </w:rPr>
        <w:t>)</w:t>
      </w:r>
      <w:r w:rsidR="00B82549" w:rsidRPr="00751A4A">
        <w:rPr>
          <w:rFonts w:eastAsiaTheme="minorEastAsia"/>
          <w:sz w:val="22"/>
        </w:rPr>
        <w:t xml:space="preserve">, </w:t>
      </w:r>
      <w:r w:rsidR="0073524B" w:rsidRPr="00751A4A">
        <w:rPr>
          <w:rFonts w:eastAsiaTheme="minorEastAsia"/>
          <w:sz w:val="22"/>
        </w:rPr>
        <w:t xml:space="preserve">MODIS </w:t>
      </w:r>
      <w:r w:rsidR="00D954F6" w:rsidRPr="00751A4A">
        <w:rPr>
          <w:rFonts w:eastAsiaTheme="minorEastAsia"/>
          <w:sz w:val="22"/>
        </w:rPr>
        <w:t>Neural Net Retrievals</w:t>
      </w:r>
      <w:r w:rsidR="00751A4A" w:rsidRPr="00751A4A">
        <w:rPr>
          <w:rFonts w:eastAsiaTheme="minorEastAsia"/>
          <w:sz w:val="22"/>
        </w:rPr>
        <w:t xml:space="preserve"> </w:t>
      </w:r>
      <w:r w:rsidR="00751A4A">
        <w:rPr>
          <w:rFonts w:eastAsiaTheme="minorEastAsia"/>
          <w:sz w:val="22"/>
        </w:rPr>
        <w:t>(</w:t>
      </w:r>
      <w:r w:rsidR="00751A4A" w:rsidRPr="00751A4A">
        <w:rPr>
          <w:rFonts w:eastAsiaTheme="minorEastAsia"/>
          <w:sz w:val="22"/>
        </w:rPr>
        <w:t>MODIS NNR</w:t>
      </w:r>
      <w:r w:rsidR="00FC1801" w:rsidRPr="00751A4A">
        <w:rPr>
          <w:rFonts w:eastAsiaTheme="minorEastAsia"/>
          <w:sz w:val="22"/>
        </w:rPr>
        <w:t>)</w:t>
      </w:r>
      <w:r w:rsidR="00233479" w:rsidRPr="00751A4A">
        <w:rPr>
          <w:rFonts w:eastAsiaTheme="minorEastAsia"/>
          <w:sz w:val="22"/>
        </w:rPr>
        <w:t xml:space="preserve">, </w:t>
      </w:r>
      <w:r w:rsidR="0073524B" w:rsidRPr="00751A4A">
        <w:rPr>
          <w:rFonts w:eastAsiaTheme="minorEastAsia"/>
          <w:sz w:val="22"/>
        </w:rPr>
        <w:t xml:space="preserve">MODIS </w:t>
      </w:r>
      <w:r w:rsidR="00013DED" w:rsidRPr="00751A4A">
        <w:rPr>
          <w:rFonts w:eastAsiaTheme="minorEastAsia"/>
          <w:sz w:val="22"/>
        </w:rPr>
        <w:t>Simplified Aerosol Retrieval Algorithm</w:t>
      </w:r>
      <w:r w:rsidR="00751A4A" w:rsidRPr="00751A4A">
        <w:rPr>
          <w:rFonts w:eastAsiaTheme="minorEastAsia"/>
          <w:sz w:val="22"/>
        </w:rPr>
        <w:t xml:space="preserve"> </w:t>
      </w:r>
      <w:r w:rsidR="00751A4A">
        <w:rPr>
          <w:rFonts w:eastAsiaTheme="minorEastAsia"/>
          <w:sz w:val="22"/>
        </w:rPr>
        <w:t>(</w:t>
      </w:r>
      <w:r w:rsidR="00751A4A" w:rsidRPr="00751A4A">
        <w:rPr>
          <w:rFonts w:eastAsiaTheme="minorEastAsia"/>
          <w:sz w:val="22"/>
        </w:rPr>
        <w:t>MODIS SARA</w:t>
      </w:r>
      <w:r w:rsidR="00404E65" w:rsidRPr="00751A4A">
        <w:rPr>
          <w:rFonts w:eastAsiaTheme="minorEastAsia"/>
          <w:sz w:val="22"/>
        </w:rPr>
        <w:t>)</w:t>
      </w:r>
      <w:r w:rsidR="00B82549" w:rsidRPr="00751A4A">
        <w:rPr>
          <w:rFonts w:eastAsiaTheme="minorEastAsia"/>
          <w:sz w:val="22"/>
        </w:rPr>
        <w:t xml:space="preserve">, </w:t>
      </w:r>
      <w:r w:rsidR="007E5FA5" w:rsidRPr="00751A4A">
        <w:rPr>
          <w:rFonts w:eastAsiaTheme="minorEastAsia"/>
          <w:sz w:val="22"/>
        </w:rPr>
        <w:t>Ozone Monitoring Instrument</w:t>
      </w:r>
      <w:r w:rsidR="00751A4A">
        <w:rPr>
          <w:rFonts w:eastAsiaTheme="minorEastAsia"/>
          <w:sz w:val="22"/>
        </w:rPr>
        <w:t xml:space="preserve"> (OMI</w:t>
      </w:r>
      <w:r w:rsidR="007E5FA5" w:rsidRPr="00751A4A">
        <w:rPr>
          <w:rFonts w:eastAsiaTheme="minorEastAsia"/>
          <w:sz w:val="22"/>
        </w:rPr>
        <w:t>)</w:t>
      </w:r>
      <w:r w:rsidR="00233479" w:rsidRPr="00751A4A">
        <w:rPr>
          <w:rFonts w:eastAsiaTheme="minorEastAsia"/>
          <w:sz w:val="22"/>
        </w:rPr>
        <w:t xml:space="preserve">, </w:t>
      </w:r>
      <w:r w:rsidR="00205366" w:rsidRPr="00751A4A">
        <w:rPr>
          <w:rFonts w:eastAsiaTheme="minorEastAsia"/>
          <w:sz w:val="22"/>
        </w:rPr>
        <w:t>Sea-viewing Wide Field-of-View Sensor</w:t>
      </w:r>
      <w:r w:rsidR="00751A4A" w:rsidRPr="00751A4A">
        <w:rPr>
          <w:rFonts w:eastAsiaTheme="minorEastAsia"/>
          <w:sz w:val="22"/>
        </w:rPr>
        <w:t xml:space="preserve"> </w:t>
      </w:r>
      <w:r w:rsidR="00751A4A">
        <w:rPr>
          <w:rFonts w:eastAsiaTheme="minorEastAsia"/>
          <w:sz w:val="22"/>
        </w:rPr>
        <w:t>(</w:t>
      </w:r>
      <w:r w:rsidR="00751A4A" w:rsidRPr="00751A4A">
        <w:rPr>
          <w:rFonts w:eastAsiaTheme="minorEastAsia"/>
          <w:sz w:val="22"/>
        </w:rPr>
        <w:t>SeaWiFS</w:t>
      </w:r>
      <w:r w:rsidR="00205366" w:rsidRPr="00751A4A">
        <w:rPr>
          <w:rFonts w:eastAsiaTheme="minorEastAsia"/>
          <w:sz w:val="22"/>
        </w:rPr>
        <w:t>)</w:t>
      </w:r>
      <w:r w:rsidR="00B82549" w:rsidRPr="00751A4A">
        <w:rPr>
          <w:rFonts w:eastAsiaTheme="minorEastAsia"/>
          <w:sz w:val="22"/>
        </w:rPr>
        <w:t xml:space="preserve">, </w:t>
      </w:r>
      <w:r w:rsidR="00C13232" w:rsidRPr="00751A4A">
        <w:rPr>
          <w:rFonts w:eastAsiaTheme="minorEastAsia"/>
          <w:sz w:val="22"/>
        </w:rPr>
        <w:t>Visib</w:t>
      </w:r>
      <w:r w:rsidR="00972110" w:rsidRPr="00751A4A">
        <w:rPr>
          <w:rFonts w:eastAsiaTheme="minorEastAsia"/>
          <w:sz w:val="22"/>
        </w:rPr>
        <w:t>le</w:t>
      </w:r>
      <w:r w:rsidR="00C13232" w:rsidRPr="00751A4A">
        <w:rPr>
          <w:rFonts w:eastAsiaTheme="minorEastAsia"/>
          <w:sz w:val="22"/>
        </w:rPr>
        <w:t xml:space="preserve"> Infrared Imaging Radiometer Suite</w:t>
      </w:r>
      <w:r w:rsidR="00751A4A" w:rsidRPr="00751A4A">
        <w:rPr>
          <w:rFonts w:eastAsiaTheme="minorEastAsia"/>
          <w:sz w:val="22"/>
        </w:rPr>
        <w:t xml:space="preserve"> </w:t>
      </w:r>
      <w:r w:rsidR="00751A4A">
        <w:rPr>
          <w:rFonts w:eastAsiaTheme="minorEastAsia"/>
          <w:sz w:val="22"/>
        </w:rPr>
        <w:t>(</w:t>
      </w:r>
      <w:r w:rsidR="00751A4A" w:rsidRPr="00751A4A">
        <w:rPr>
          <w:rFonts w:eastAsiaTheme="minorEastAsia"/>
          <w:sz w:val="22"/>
        </w:rPr>
        <w:t>VIIRS</w:t>
      </w:r>
      <w:r w:rsidR="00C13232" w:rsidRPr="00751A4A">
        <w:rPr>
          <w:rFonts w:eastAsiaTheme="minorEastAsia"/>
          <w:sz w:val="22"/>
        </w:rPr>
        <w:t>)</w:t>
      </w:r>
    </w:p>
    <w:p w14:paraId="6B0C4B2E" w14:textId="3F1895DB" w:rsidR="00B60FBE" w:rsidRPr="00751A4A" w:rsidRDefault="00E7124C" w:rsidP="00B60FBE">
      <w:pPr>
        <w:rPr>
          <w:rFonts w:eastAsiaTheme="minorEastAsia"/>
          <w:sz w:val="22"/>
        </w:rPr>
      </w:pPr>
      <w:r w:rsidRPr="00751A4A">
        <w:rPr>
          <w:rFonts w:eastAsiaTheme="minorEastAsia"/>
          <w:sz w:val="22"/>
          <w:vertAlign w:val="superscript"/>
        </w:rPr>
        <w:t>b</w:t>
      </w:r>
      <w:r w:rsidR="00E96139" w:rsidRPr="00751A4A">
        <w:rPr>
          <w:rFonts w:eastAsiaTheme="minorEastAsia"/>
          <w:sz w:val="22"/>
          <w:vertAlign w:val="superscript"/>
        </w:rPr>
        <w:t xml:space="preserve"> </w:t>
      </w:r>
      <w:r w:rsidR="00B60FBE" w:rsidRPr="00751A4A">
        <w:rPr>
          <w:rFonts w:eastAsiaTheme="minorEastAsia"/>
          <w:sz w:val="22"/>
        </w:rPr>
        <w:t>Method</w:t>
      </w:r>
      <w:r w:rsidR="00E96139" w:rsidRPr="00751A4A">
        <w:rPr>
          <w:rFonts w:eastAsiaTheme="minorEastAsia"/>
          <w:sz w:val="22"/>
        </w:rPr>
        <w:t>s</w:t>
      </w:r>
      <w:r w:rsidR="002F7A10" w:rsidRPr="00751A4A">
        <w:rPr>
          <w:rFonts w:eastAsiaTheme="minorEastAsia"/>
          <w:sz w:val="22"/>
        </w:rPr>
        <w:t xml:space="preserve"> -</w:t>
      </w:r>
      <w:r w:rsidR="00774234" w:rsidRPr="00751A4A">
        <w:rPr>
          <w:rFonts w:eastAsiaTheme="minorEastAsia"/>
          <w:sz w:val="22"/>
        </w:rPr>
        <w:t xml:space="preserve"> </w:t>
      </w:r>
      <w:r w:rsidR="00003C33" w:rsidRPr="00751A4A">
        <w:rPr>
          <w:rFonts w:eastAsiaTheme="minorEastAsia"/>
          <w:sz w:val="22"/>
        </w:rPr>
        <w:t>A</w:t>
      </w:r>
      <w:r w:rsidR="00B60FBE" w:rsidRPr="00751A4A">
        <w:rPr>
          <w:rFonts w:eastAsiaTheme="minorEastAsia"/>
          <w:sz w:val="22"/>
        </w:rPr>
        <w:t xml:space="preserve">daptive </w:t>
      </w:r>
      <w:r w:rsidR="00003C33" w:rsidRPr="00751A4A">
        <w:rPr>
          <w:rFonts w:eastAsiaTheme="minorEastAsia"/>
          <w:sz w:val="22"/>
        </w:rPr>
        <w:t>N</w:t>
      </w:r>
      <w:r w:rsidR="00B60FBE" w:rsidRPr="00751A4A">
        <w:rPr>
          <w:rFonts w:eastAsiaTheme="minorEastAsia"/>
          <w:sz w:val="22"/>
        </w:rPr>
        <w:t>euro-</w:t>
      </w:r>
      <w:r w:rsidR="00003C33" w:rsidRPr="00751A4A">
        <w:rPr>
          <w:rFonts w:eastAsiaTheme="minorEastAsia"/>
          <w:sz w:val="22"/>
        </w:rPr>
        <w:t>F</w:t>
      </w:r>
      <w:r w:rsidR="00B60FBE" w:rsidRPr="00751A4A">
        <w:rPr>
          <w:rFonts w:eastAsiaTheme="minorEastAsia"/>
          <w:sz w:val="22"/>
        </w:rPr>
        <w:t xml:space="preserve">uzzy </w:t>
      </w:r>
      <w:r w:rsidR="00003C33" w:rsidRPr="00751A4A">
        <w:rPr>
          <w:rFonts w:eastAsiaTheme="minorEastAsia"/>
          <w:sz w:val="22"/>
        </w:rPr>
        <w:t>I</w:t>
      </w:r>
      <w:r w:rsidR="00B60FBE" w:rsidRPr="00751A4A">
        <w:rPr>
          <w:rFonts w:eastAsiaTheme="minorEastAsia"/>
          <w:sz w:val="22"/>
        </w:rPr>
        <w:t xml:space="preserve">nference </w:t>
      </w:r>
      <w:r w:rsidR="00003C33" w:rsidRPr="00751A4A">
        <w:rPr>
          <w:rFonts w:eastAsiaTheme="minorEastAsia"/>
          <w:sz w:val="22"/>
        </w:rPr>
        <w:t>S</w:t>
      </w:r>
      <w:r w:rsidR="00774234" w:rsidRPr="00751A4A">
        <w:rPr>
          <w:rFonts w:eastAsiaTheme="minorEastAsia"/>
          <w:sz w:val="22"/>
        </w:rPr>
        <w:t>ystem (ANFIS),</w:t>
      </w:r>
      <w:r w:rsidR="00961ED0" w:rsidRPr="00751A4A">
        <w:rPr>
          <w:rFonts w:eastAsiaTheme="minorEastAsia"/>
          <w:sz w:val="22"/>
        </w:rPr>
        <w:t xml:space="preserve"> </w:t>
      </w:r>
      <w:r w:rsidR="006B1A15" w:rsidRPr="00751A4A">
        <w:rPr>
          <w:rFonts w:eastAsiaTheme="minorEastAsia"/>
          <w:sz w:val="22"/>
        </w:rPr>
        <w:t>B</w:t>
      </w:r>
      <w:r w:rsidR="00961ED0" w:rsidRPr="00751A4A">
        <w:rPr>
          <w:rFonts w:eastAsiaTheme="minorEastAsia"/>
          <w:sz w:val="22"/>
        </w:rPr>
        <w:t xml:space="preserve">ayesian </w:t>
      </w:r>
      <w:r w:rsidR="006B1A15" w:rsidRPr="00751A4A">
        <w:rPr>
          <w:rFonts w:eastAsiaTheme="minorEastAsia"/>
          <w:sz w:val="22"/>
        </w:rPr>
        <w:t>M</w:t>
      </w:r>
      <w:r w:rsidR="00961ED0" w:rsidRPr="00751A4A">
        <w:rPr>
          <w:rFonts w:eastAsiaTheme="minorEastAsia"/>
          <w:sz w:val="22"/>
        </w:rPr>
        <w:t xml:space="preserve">aximum </w:t>
      </w:r>
      <w:r w:rsidR="006B1A15" w:rsidRPr="00751A4A">
        <w:rPr>
          <w:rFonts w:eastAsiaTheme="minorEastAsia"/>
          <w:sz w:val="22"/>
        </w:rPr>
        <w:t>E</w:t>
      </w:r>
      <w:r w:rsidR="00961ED0" w:rsidRPr="00751A4A">
        <w:rPr>
          <w:rFonts w:eastAsiaTheme="minorEastAsia"/>
          <w:sz w:val="22"/>
        </w:rPr>
        <w:t>ntropy</w:t>
      </w:r>
      <w:r w:rsidR="00774234" w:rsidRPr="00751A4A">
        <w:rPr>
          <w:rFonts w:eastAsiaTheme="minorEastAsia"/>
          <w:sz w:val="22"/>
        </w:rPr>
        <w:t xml:space="preserve"> (BME)</w:t>
      </w:r>
      <w:r w:rsidR="00961ED0" w:rsidRPr="00751A4A">
        <w:rPr>
          <w:rFonts w:eastAsiaTheme="minorEastAsia"/>
          <w:sz w:val="22"/>
        </w:rPr>
        <w:t xml:space="preserve">, </w:t>
      </w:r>
      <w:r w:rsidR="006B1A15" w:rsidRPr="00751A4A">
        <w:rPr>
          <w:rFonts w:eastAsiaTheme="minorEastAsia"/>
          <w:sz w:val="22"/>
        </w:rPr>
        <w:t>B</w:t>
      </w:r>
      <w:r w:rsidR="00B60FBE" w:rsidRPr="00751A4A">
        <w:rPr>
          <w:rFonts w:eastAsiaTheme="minorEastAsia"/>
          <w:sz w:val="22"/>
        </w:rPr>
        <w:t>ack-</w:t>
      </w:r>
      <w:r w:rsidR="006B1A15" w:rsidRPr="00751A4A">
        <w:rPr>
          <w:rFonts w:eastAsiaTheme="minorEastAsia"/>
          <w:sz w:val="22"/>
        </w:rPr>
        <w:t>P</w:t>
      </w:r>
      <w:r w:rsidR="00B60FBE" w:rsidRPr="00751A4A">
        <w:rPr>
          <w:rFonts w:eastAsiaTheme="minorEastAsia"/>
          <w:sz w:val="22"/>
        </w:rPr>
        <w:t xml:space="preserve">ropagation </w:t>
      </w:r>
      <w:r w:rsidR="006B1A15" w:rsidRPr="00751A4A">
        <w:rPr>
          <w:rFonts w:eastAsiaTheme="minorEastAsia"/>
          <w:sz w:val="22"/>
        </w:rPr>
        <w:t>A</w:t>
      </w:r>
      <w:r w:rsidR="00B60FBE" w:rsidRPr="00751A4A">
        <w:rPr>
          <w:rFonts w:eastAsiaTheme="minorEastAsia"/>
          <w:sz w:val="22"/>
        </w:rPr>
        <w:t xml:space="preserve">rtificial </w:t>
      </w:r>
      <w:r w:rsidR="006B1A15" w:rsidRPr="00751A4A">
        <w:rPr>
          <w:rFonts w:eastAsiaTheme="minorEastAsia"/>
          <w:sz w:val="22"/>
        </w:rPr>
        <w:t>N</w:t>
      </w:r>
      <w:r w:rsidR="00B60FBE" w:rsidRPr="00751A4A">
        <w:rPr>
          <w:rFonts w:eastAsiaTheme="minorEastAsia"/>
          <w:sz w:val="22"/>
        </w:rPr>
        <w:t xml:space="preserve">eural </w:t>
      </w:r>
      <w:r w:rsidR="006B1A15" w:rsidRPr="00751A4A">
        <w:rPr>
          <w:rFonts w:eastAsiaTheme="minorEastAsia"/>
          <w:sz w:val="22"/>
        </w:rPr>
        <w:t>N</w:t>
      </w:r>
      <w:r w:rsidR="00B60FBE" w:rsidRPr="00751A4A">
        <w:rPr>
          <w:rFonts w:eastAsiaTheme="minorEastAsia"/>
          <w:sz w:val="22"/>
        </w:rPr>
        <w:t>etwork</w:t>
      </w:r>
      <w:r w:rsidR="00774234" w:rsidRPr="00751A4A">
        <w:rPr>
          <w:rFonts w:eastAsiaTheme="minorEastAsia"/>
          <w:sz w:val="22"/>
        </w:rPr>
        <w:t xml:space="preserve"> (BPANN),</w:t>
      </w:r>
      <w:r w:rsidR="00B60FBE" w:rsidRPr="00751A4A">
        <w:rPr>
          <w:rFonts w:eastAsiaTheme="minorEastAsia"/>
          <w:sz w:val="22"/>
        </w:rPr>
        <w:t xml:space="preserve"> </w:t>
      </w:r>
      <w:r w:rsidR="006B1A15" w:rsidRPr="00751A4A">
        <w:rPr>
          <w:rFonts w:eastAsiaTheme="minorEastAsia"/>
          <w:sz w:val="22"/>
        </w:rPr>
        <w:t>B</w:t>
      </w:r>
      <w:r w:rsidR="00B60FBE" w:rsidRPr="00751A4A">
        <w:rPr>
          <w:rFonts w:eastAsiaTheme="minorEastAsia"/>
          <w:sz w:val="22"/>
        </w:rPr>
        <w:t>ack-</w:t>
      </w:r>
      <w:r w:rsidR="006B1A15" w:rsidRPr="00751A4A">
        <w:rPr>
          <w:rFonts w:eastAsiaTheme="minorEastAsia"/>
          <w:sz w:val="22"/>
        </w:rPr>
        <w:t>P</w:t>
      </w:r>
      <w:r w:rsidR="00B60FBE" w:rsidRPr="00751A4A">
        <w:rPr>
          <w:rFonts w:eastAsiaTheme="minorEastAsia"/>
          <w:sz w:val="22"/>
        </w:rPr>
        <w:t xml:space="preserve">ropagation </w:t>
      </w:r>
      <w:r w:rsidR="006B1A15" w:rsidRPr="00751A4A">
        <w:rPr>
          <w:rFonts w:eastAsiaTheme="minorEastAsia"/>
          <w:sz w:val="22"/>
        </w:rPr>
        <w:t>N</w:t>
      </w:r>
      <w:r w:rsidR="00B60FBE" w:rsidRPr="00751A4A">
        <w:rPr>
          <w:rFonts w:eastAsiaTheme="minorEastAsia"/>
          <w:sz w:val="22"/>
        </w:rPr>
        <w:t xml:space="preserve">eural </w:t>
      </w:r>
      <w:r w:rsidR="006B1A15" w:rsidRPr="00751A4A">
        <w:rPr>
          <w:rFonts w:eastAsiaTheme="minorEastAsia"/>
          <w:sz w:val="22"/>
        </w:rPr>
        <w:t>N</w:t>
      </w:r>
      <w:r w:rsidR="00B60FBE" w:rsidRPr="00751A4A">
        <w:rPr>
          <w:rFonts w:eastAsiaTheme="minorEastAsia"/>
          <w:sz w:val="22"/>
        </w:rPr>
        <w:t>etwork</w:t>
      </w:r>
      <w:r w:rsidR="00774234" w:rsidRPr="00751A4A">
        <w:rPr>
          <w:rFonts w:eastAsiaTheme="minorEastAsia"/>
          <w:sz w:val="22"/>
        </w:rPr>
        <w:t xml:space="preserve"> (BPNN)</w:t>
      </w:r>
      <w:r w:rsidR="00B60FBE" w:rsidRPr="00751A4A">
        <w:rPr>
          <w:rFonts w:eastAsiaTheme="minorEastAsia"/>
          <w:sz w:val="22"/>
        </w:rPr>
        <w:t xml:space="preserve">, </w:t>
      </w:r>
      <w:r w:rsidR="006B1A15" w:rsidRPr="00751A4A">
        <w:rPr>
          <w:rFonts w:eastAsiaTheme="minorEastAsia"/>
          <w:sz w:val="22"/>
        </w:rPr>
        <w:t>B</w:t>
      </w:r>
      <w:r w:rsidR="00B60FBE" w:rsidRPr="00751A4A">
        <w:rPr>
          <w:rFonts w:eastAsiaTheme="minorEastAsia"/>
          <w:sz w:val="22"/>
        </w:rPr>
        <w:t xml:space="preserve">ayesian </w:t>
      </w:r>
      <w:r w:rsidR="006B1A15" w:rsidRPr="00751A4A">
        <w:rPr>
          <w:rFonts w:eastAsiaTheme="minorEastAsia"/>
          <w:sz w:val="22"/>
        </w:rPr>
        <w:t>R</w:t>
      </w:r>
      <w:r w:rsidR="00B60FBE" w:rsidRPr="00751A4A">
        <w:rPr>
          <w:rFonts w:eastAsiaTheme="minorEastAsia"/>
          <w:sz w:val="22"/>
        </w:rPr>
        <w:t xml:space="preserve">egularized </w:t>
      </w:r>
      <w:r w:rsidR="006B1A15" w:rsidRPr="00751A4A">
        <w:rPr>
          <w:rFonts w:eastAsiaTheme="minorEastAsia"/>
          <w:sz w:val="22"/>
        </w:rPr>
        <w:t>N</w:t>
      </w:r>
      <w:r w:rsidR="00B60FBE" w:rsidRPr="00751A4A">
        <w:rPr>
          <w:rFonts w:eastAsiaTheme="minorEastAsia"/>
          <w:sz w:val="22"/>
        </w:rPr>
        <w:t xml:space="preserve">eural </w:t>
      </w:r>
      <w:r w:rsidR="006B1A15" w:rsidRPr="00751A4A">
        <w:rPr>
          <w:rFonts w:eastAsiaTheme="minorEastAsia"/>
          <w:sz w:val="22"/>
        </w:rPr>
        <w:t>N</w:t>
      </w:r>
      <w:r w:rsidR="00B60FBE" w:rsidRPr="00751A4A">
        <w:rPr>
          <w:rFonts w:eastAsiaTheme="minorEastAsia"/>
          <w:sz w:val="22"/>
        </w:rPr>
        <w:t>etwork</w:t>
      </w:r>
      <w:r w:rsidR="00774234" w:rsidRPr="00751A4A">
        <w:rPr>
          <w:rFonts w:eastAsiaTheme="minorEastAsia"/>
          <w:sz w:val="22"/>
        </w:rPr>
        <w:t xml:space="preserve"> (BRNN)</w:t>
      </w:r>
      <w:r w:rsidR="00B60FBE" w:rsidRPr="00751A4A">
        <w:rPr>
          <w:rFonts w:eastAsiaTheme="minorEastAsia"/>
          <w:sz w:val="22"/>
        </w:rPr>
        <w:t xml:space="preserve">, </w:t>
      </w:r>
      <w:r w:rsidR="006B1A15" w:rsidRPr="00751A4A">
        <w:rPr>
          <w:rFonts w:eastAsiaTheme="minorEastAsia"/>
          <w:sz w:val="22"/>
        </w:rPr>
        <w:t>B</w:t>
      </w:r>
      <w:r w:rsidR="00961ED0" w:rsidRPr="00751A4A">
        <w:rPr>
          <w:rFonts w:eastAsiaTheme="minorEastAsia"/>
          <w:sz w:val="22"/>
        </w:rPr>
        <w:t xml:space="preserve">est </w:t>
      </w:r>
      <w:r w:rsidR="006B1A15" w:rsidRPr="00751A4A">
        <w:rPr>
          <w:rFonts w:eastAsiaTheme="minorEastAsia"/>
          <w:sz w:val="22"/>
        </w:rPr>
        <w:t>S</w:t>
      </w:r>
      <w:r w:rsidR="00961ED0" w:rsidRPr="00751A4A">
        <w:rPr>
          <w:rFonts w:eastAsiaTheme="minorEastAsia"/>
          <w:sz w:val="22"/>
        </w:rPr>
        <w:t xml:space="preserve">ubset </w:t>
      </w:r>
      <w:r w:rsidR="006B1A15" w:rsidRPr="00751A4A">
        <w:rPr>
          <w:rFonts w:eastAsiaTheme="minorEastAsia"/>
          <w:sz w:val="22"/>
        </w:rPr>
        <w:t>R</w:t>
      </w:r>
      <w:r w:rsidR="00961ED0" w:rsidRPr="00751A4A">
        <w:rPr>
          <w:rFonts w:eastAsiaTheme="minorEastAsia"/>
          <w:sz w:val="22"/>
        </w:rPr>
        <w:t>egression</w:t>
      </w:r>
      <w:r w:rsidR="00774234" w:rsidRPr="00751A4A">
        <w:rPr>
          <w:rFonts w:eastAsiaTheme="minorEastAsia"/>
          <w:sz w:val="22"/>
        </w:rPr>
        <w:t xml:space="preserve"> (BSR)</w:t>
      </w:r>
      <w:r w:rsidR="00961ED0" w:rsidRPr="00751A4A">
        <w:rPr>
          <w:rFonts w:eastAsiaTheme="minorEastAsia"/>
          <w:sz w:val="22"/>
        </w:rPr>
        <w:t xml:space="preserve">, </w:t>
      </w:r>
      <w:r w:rsidR="006B1A15" w:rsidRPr="00751A4A">
        <w:rPr>
          <w:rFonts w:eastAsiaTheme="minorEastAsia"/>
          <w:sz w:val="22"/>
        </w:rPr>
        <w:t>B</w:t>
      </w:r>
      <w:r w:rsidR="00961ED0" w:rsidRPr="00751A4A">
        <w:rPr>
          <w:rFonts w:eastAsiaTheme="minorEastAsia"/>
          <w:sz w:val="22"/>
        </w:rPr>
        <w:t xml:space="preserve">agged </w:t>
      </w:r>
      <w:r w:rsidR="006B1A15" w:rsidRPr="00751A4A">
        <w:rPr>
          <w:rFonts w:eastAsiaTheme="minorEastAsia"/>
          <w:sz w:val="22"/>
        </w:rPr>
        <w:t>T</w:t>
      </w:r>
      <w:r w:rsidR="00961ED0" w:rsidRPr="00751A4A">
        <w:rPr>
          <w:rFonts w:eastAsiaTheme="minorEastAsia"/>
          <w:sz w:val="22"/>
        </w:rPr>
        <w:t>ree</w:t>
      </w:r>
      <w:r w:rsidR="00774234" w:rsidRPr="00751A4A">
        <w:rPr>
          <w:rFonts w:eastAsiaTheme="minorEastAsia"/>
          <w:sz w:val="22"/>
        </w:rPr>
        <w:t>s (BT)</w:t>
      </w:r>
      <w:r w:rsidR="00961ED0" w:rsidRPr="00751A4A">
        <w:rPr>
          <w:rFonts w:eastAsiaTheme="minorEastAsia"/>
          <w:sz w:val="22"/>
        </w:rPr>
        <w:t xml:space="preserve">, </w:t>
      </w:r>
      <w:r w:rsidR="006B1A15" w:rsidRPr="00751A4A">
        <w:rPr>
          <w:rFonts w:eastAsiaTheme="minorEastAsia"/>
          <w:sz w:val="22"/>
        </w:rPr>
        <w:t>D</w:t>
      </w:r>
      <w:r w:rsidR="00961ED0" w:rsidRPr="00751A4A">
        <w:rPr>
          <w:rFonts w:eastAsiaTheme="minorEastAsia"/>
          <w:sz w:val="22"/>
        </w:rPr>
        <w:t xml:space="preserve">ata </w:t>
      </w:r>
      <w:r w:rsidR="006B1A15" w:rsidRPr="00751A4A">
        <w:rPr>
          <w:rFonts w:eastAsiaTheme="minorEastAsia"/>
          <w:sz w:val="22"/>
        </w:rPr>
        <w:t>A</w:t>
      </w:r>
      <w:r w:rsidR="00961ED0" w:rsidRPr="00751A4A">
        <w:rPr>
          <w:rFonts w:eastAsiaTheme="minorEastAsia"/>
          <w:sz w:val="22"/>
        </w:rPr>
        <w:t>ssimilation</w:t>
      </w:r>
      <w:r w:rsidR="00774234" w:rsidRPr="00751A4A">
        <w:rPr>
          <w:rFonts w:eastAsiaTheme="minorEastAsia"/>
          <w:sz w:val="22"/>
        </w:rPr>
        <w:t xml:space="preserve"> (DA)</w:t>
      </w:r>
      <w:r w:rsidR="00961ED0" w:rsidRPr="00751A4A">
        <w:rPr>
          <w:rFonts w:eastAsiaTheme="minorEastAsia"/>
          <w:sz w:val="22"/>
        </w:rPr>
        <w:t xml:space="preserve">, </w:t>
      </w:r>
      <w:r w:rsidR="006B1A15" w:rsidRPr="00751A4A">
        <w:rPr>
          <w:rFonts w:eastAsiaTheme="minorEastAsia"/>
          <w:sz w:val="22"/>
        </w:rPr>
        <w:t>D</w:t>
      </w:r>
      <w:r w:rsidR="00961ED0" w:rsidRPr="00751A4A">
        <w:rPr>
          <w:rFonts w:eastAsiaTheme="minorEastAsia"/>
          <w:sz w:val="22"/>
        </w:rPr>
        <w:t xml:space="preserve">eep </w:t>
      </w:r>
      <w:r w:rsidR="006B1A15" w:rsidRPr="00751A4A">
        <w:rPr>
          <w:rFonts w:eastAsiaTheme="minorEastAsia"/>
          <w:sz w:val="22"/>
        </w:rPr>
        <w:t>B</w:t>
      </w:r>
      <w:r w:rsidR="00961ED0" w:rsidRPr="00751A4A">
        <w:rPr>
          <w:rFonts w:eastAsiaTheme="minorEastAsia"/>
          <w:sz w:val="22"/>
        </w:rPr>
        <w:t xml:space="preserve">elief </w:t>
      </w:r>
      <w:r w:rsidR="006B1A15" w:rsidRPr="00751A4A">
        <w:rPr>
          <w:rFonts w:eastAsiaTheme="minorEastAsia"/>
          <w:sz w:val="22"/>
        </w:rPr>
        <w:t>N</w:t>
      </w:r>
      <w:r w:rsidR="00961ED0" w:rsidRPr="00751A4A">
        <w:rPr>
          <w:rFonts w:eastAsiaTheme="minorEastAsia"/>
          <w:sz w:val="22"/>
        </w:rPr>
        <w:t>etwork</w:t>
      </w:r>
      <w:r w:rsidR="00774234" w:rsidRPr="00751A4A">
        <w:rPr>
          <w:rFonts w:eastAsiaTheme="minorEastAsia"/>
          <w:sz w:val="22"/>
        </w:rPr>
        <w:t xml:space="preserve"> (DBN)</w:t>
      </w:r>
      <w:r w:rsidR="00961ED0" w:rsidRPr="00751A4A">
        <w:rPr>
          <w:rFonts w:eastAsiaTheme="minorEastAsia"/>
          <w:sz w:val="22"/>
        </w:rPr>
        <w:t xml:space="preserve">, </w:t>
      </w:r>
      <w:r w:rsidR="009A5196">
        <w:rPr>
          <w:rFonts w:eastAsiaTheme="minorEastAsia"/>
          <w:sz w:val="22"/>
        </w:rPr>
        <w:t>Deep Neural Netw</w:t>
      </w:r>
      <w:r w:rsidR="00A9219B">
        <w:rPr>
          <w:rFonts w:eastAsiaTheme="minorEastAsia"/>
          <w:sz w:val="22"/>
        </w:rPr>
        <w:t>or</w:t>
      </w:r>
      <w:r w:rsidR="009A5196">
        <w:rPr>
          <w:rFonts w:eastAsiaTheme="minorEastAsia"/>
          <w:sz w:val="22"/>
        </w:rPr>
        <w:t xml:space="preserve">k (DNN), </w:t>
      </w:r>
      <w:r w:rsidR="006B1A15" w:rsidRPr="00751A4A">
        <w:rPr>
          <w:rFonts w:eastAsiaTheme="minorEastAsia"/>
          <w:sz w:val="22"/>
        </w:rPr>
        <w:t>D</w:t>
      </w:r>
      <w:r w:rsidR="00C56F6F" w:rsidRPr="00751A4A">
        <w:rPr>
          <w:rFonts w:eastAsiaTheme="minorEastAsia"/>
          <w:sz w:val="22"/>
        </w:rPr>
        <w:t xml:space="preserve">ecision </w:t>
      </w:r>
      <w:r w:rsidR="006B1A15" w:rsidRPr="00751A4A">
        <w:rPr>
          <w:rFonts w:eastAsiaTheme="minorEastAsia"/>
          <w:sz w:val="22"/>
        </w:rPr>
        <w:t>T</w:t>
      </w:r>
      <w:r w:rsidR="00C56F6F" w:rsidRPr="00751A4A">
        <w:rPr>
          <w:rFonts w:eastAsiaTheme="minorEastAsia"/>
          <w:sz w:val="22"/>
        </w:rPr>
        <w:t>ree</w:t>
      </w:r>
      <w:r w:rsidR="00774234" w:rsidRPr="00751A4A">
        <w:rPr>
          <w:rFonts w:eastAsiaTheme="minorEastAsia"/>
          <w:sz w:val="22"/>
        </w:rPr>
        <w:t>s (DT)</w:t>
      </w:r>
      <w:r w:rsidR="00C56F6F" w:rsidRPr="00751A4A">
        <w:rPr>
          <w:rFonts w:eastAsiaTheme="minorEastAsia"/>
          <w:sz w:val="22"/>
        </w:rPr>
        <w:t xml:space="preserve">, </w:t>
      </w:r>
      <w:r w:rsidR="00961ED0" w:rsidRPr="00751A4A">
        <w:rPr>
          <w:rFonts w:eastAsiaTheme="minorEastAsia"/>
          <w:sz w:val="22"/>
        </w:rPr>
        <w:t xml:space="preserve">Gaussian Markov </w:t>
      </w:r>
      <w:r w:rsidR="006B1A15" w:rsidRPr="00751A4A">
        <w:rPr>
          <w:rFonts w:eastAsiaTheme="minorEastAsia"/>
          <w:sz w:val="22"/>
        </w:rPr>
        <w:t>R</w:t>
      </w:r>
      <w:r w:rsidR="00961ED0" w:rsidRPr="00751A4A">
        <w:rPr>
          <w:rFonts w:eastAsiaTheme="minorEastAsia"/>
          <w:sz w:val="22"/>
        </w:rPr>
        <w:t xml:space="preserve">andom </w:t>
      </w:r>
      <w:r w:rsidR="006B1A15" w:rsidRPr="00751A4A">
        <w:rPr>
          <w:rFonts w:eastAsiaTheme="minorEastAsia"/>
          <w:sz w:val="22"/>
        </w:rPr>
        <w:t>F</w:t>
      </w:r>
      <w:r w:rsidR="00961ED0" w:rsidRPr="00751A4A">
        <w:rPr>
          <w:rFonts w:eastAsiaTheme="minorEastAsia"/>
          <w:sz w:val="22"/>
        </w:rPr>
        <w:t>ield</w:t>
      </w:r>
      <w:r w:rsidR="00774234" w:rsidRPr="00751A4A">
        <w:rPr>
          <w:rFonts w:eastAsiaTheme="minorEastAsia"/>
          <w:sz w:val="22"/>
        </w:rPr>
        <w:t xml:space="preserve"> (GMRF)</w:t>
      </w:r>
      <w:r w:rsidR="00961ED0" w:rsidRPr="00751A4A">
        <w:rPr>
          <w:rFonts w:eastAsiaTheme="minorEastAsia"/>
          <w:sz w:val="22"/>
        </w:rPr>
        <w:t xml:space="preserve">, </w:t>
      </w:r>
      <w:r w:rsidR="006B1A15" w:rsidRPr="00751A4A">
        <w:rPr>
          <w:rFonts w:eastAsiaTheme="minorEastAsia"/>
          <w:sz w:val="22"/>
        </w:rPr>
        <w:t>G</w:t>
      </w:r>
      <w:r w:rsidR="00B60FBE" w:rsidRPr="00751A4A">
        <w:rPr>
          <w:rFonts w:eastAsiaTheme="minorEastAsia"/>
          <w:sz w:val="22"/>
        </w:rPr>
        <w:t xml:space="preserve">eneralized </w:t>
      </w:r>
      <w:r w:rsidR="006B1A15" w:rsidRPr="00751A4A">
        <w:rPr>
          <w:rFonts w:eastAsiaTheme="minorEastAsia"/>
          <w:sz w:val="22"/>
        </w:rPr>
        <w:t>R</w:t>
      </w:r>
      <w:r w:rsidR="00B60FBE" w:rsidRPr="00751A4A">
        <w:rPr>
          <w:rFonts w:eastAsiaTheme="minorEastAsia"/>
          <w:sz w:val="22"/>
        </w:rPr>
        <w:t xml:space="preserve">egression </w:t>
      </w:r>
      <w:r w:rsidR="006B1A15" w:rsidRPr="00751A4A">
        <w:rPr>
          <w:rFonts w:eastAsiaTheme="minorEastAsia"/>
          <w:sz w:val="22"/>
        </w:rPr>
        <w:t>N</w:t>
      </w:r>
      <w:r w:rsidR="00B60FBE" w:rsidRPr="00751A4A">
        <w:rPr>
          <w:rFonts w:eastAsiaTheme="minorEastAsia"/>
          <w:sz w:val="22"/>
        </w:rPr>
        <w:t xml:space="preserve">eural </w:t>
      </w:r>
      <w:r w:rsidR="006B1A15" w:rsidRPr="00751A4A">
        <w:rPr>
          <w:rFonts w:eastAsiaTheme="minorEastAsia"/>
          <w:sz w:val="22"/>
        </w:rPr>
        <w:t>N</w:t>
      </w:r>
      <w:r w:rsidR="00B60FBE" w:rsidRPr="00751A4A">
        <w:rPr>
          <w:rFonts w:eastAsiaTheme="minorEastAsia"/>
          <w:sz w:val="22"/>
        </w:rPr>
        <w:t>etwork</w:t>
      </w:r>
      <w:r w:rsidR="00774234" w:rsidRPr="00751A4A">
        <w:rPr>
          <w:rFonts w:eastAsiaTheme="minorEastAsia"/>
          <w:sz w:val="22"/>
        </w:rPr>
        <w:t xml:space="preserve"> (GRNN)</w:t>
      </w:r>
      <w:r w:rsidR="00B60FBE" w:rsidRPr="00751A4A">
        <w:rPr>
          <w:rFonts w:eastAsiaTheme="minorEastAsia"/>
          <w:sz w:val="22"/>
        </w:rPr>
        <w:t xml:space="preserve">, </w:t>
      </w:r>
      <w:r w:rsidR="006B1A15" w:rsidRPr="00751A4A">
        <w:rPr>
          <w:rFonts w:eastAsiaTheme="minorEastAsia"/>
          <w:sz w:val="22"/>
        </w:rPr>
        <w:t>L</w:t>
      </w:r>
      <w:r w:rsidR="00B60FBE" w:rsidRPr="00751A4A">
        <w:rPr>
          <w:rFonts w:eastAsiaTheme="minorEastAsia"/>
          <w:sz w:val="22"/>
        </w:rPr>
        <w:t xml:space="preserve">east </w:t>
      </w:r>
      <w:r w:rsidR="006B1A15" w:rsidRPr="00751A4A">
        <w:rPr>
          <w:rFonts w:eastAsiaTheme="minorEastAsia"/>
          <w:sz w:val="22"/>
        </w:rPr>
        <w:t>A</w:t>
      </w:r>
      <w:r w:rsidR="00B60FBE" w:rsidRPr="00751A4A">
        <w:rPr>
          <w:rFonts w:eastAsiaTheme="minorEastAsia"/>
          <w:sz w:val="22"/>
        </w:rPr>
        <w:t xml:space="preserve">bsolute </w:t>
      </w:r>
      <w:r w:rsidR="006B1A15" w:rsidRPr="00751A4A">
        <w:rPr>
          <w:rFonts w:eastAsiaTheme="minorEastAsia"/>
          <w:sz w:val="22"/>
        </w:rPr>
        <w:t>S</w:t>
      </w:r>
      <w:r w:rsidR="00B60FBE" w:rsidRPr="00751A4A">
        <w:rPr>
          <w:rFonts w:eastAsiaTheme="minorEastAsia"/>
          <w:sz w:val="22"/>
        </w:rPr>
        <w:t xml:space="preserve">hrinkage and </w:t>
      </w:r>
      <w:r w:rsidR="006B1A15" w:rsidRPr="00751A4A">
        <w:rPr>
          <w:rFonts w:eastAsiaTheme="minorEastAsia"/>
          <w:sz w:val="22"/>
        </w:rPr>
        <w:t>S</w:t>
      </w:r>
      <w:r w:rsidR="00B60FBE" w:rsidRPr="00751A4A">
        <w:rPr>
          <w:rFonts w:eastAsiaTheme="minorEastAsia"/>
          <w:sz w:val="22"/>
        </w:rPr>
        <w:t xml:space="preserve">election </w:t>
      </w:r>
      <w:r w:rsidR="006B1A15" w:rsidRPr="00751A4A">
        <w:rPr>
          <w:rFonts w:eastAsiaTheme="minorEastAsia"/>
          <w:sz w:val="22"/>
        </w:rPr>
        <w:t>O</w:t>
      </w:r>
      <w:r w:rsidR="00B60FBE" w:rsidRPr="00751A4A">
        <w:rPr>
          <w:rFonts w:eastAsiaTheme="minorEastAsia"/>
          <w:sz w:val="22"/>
        </w:rPr>
        <w:t>perator</w:t>
      </w:r>
      <w:r w:rsidR="00774234" w:rsidRPr="00751A4A">
        <w:rPr>
          <w:rFonts w:eastAsiaTheme="minorEastAsia"/>
          <w:sz w:val="22"/>
        </w:rPr>
        <w:t xml:space="preserve"> (LASSO)</w:t>
      </w:r>
      <w:r w:rsidR="00B60FBE" w:rsidRPr="00751A4A">
        <w:rPr>
          <w:rFonts w:eastAsiaTheme="minorEastAsia"/>
          <w:sz w:val="22"/>
        </w:rPr>
        <w:t xml:space="preserve">, </w:t>
      </w:r>
      <w:r w:rsidR="006B1A15" w:rsidRPr="00751A4A">
        <w:rPr>
          <w:rFonts w:eastAsiaTheme="minorEastAsia"/>
          <w:sz w:val="22"/>
        </w:rPr>
        <w:t>M</w:t>
      </w:r>
      <w:r w:rsidR="00B60FBE" w:rsidRPr="00751A4A">
        <w:rPr>
          <w:rFonts w:eastAsiaTheme="minorEastAsia"/>
          <w:sz w:val="22"/>
        </w:rPr>
        <w:t xml:space="preserve">ultivariate </w:t>
      </w:r>
      <w:r w:rsidR="006B1A15" w:rsidRPr="00751A4A">
        <w:rPr>
          <w:rFonts w:eastAsiaTheme="minorEastAsia"/>
          <w:sz w:val="22"/>
        </w:rPr>
        <w:t>A</w:t>
      </w:r>
      <w:r w:rsidR="00B60FBE" w:rsidRPr="00751A4A">
        <w:rPr>
          <w:rFonts w:eastAsiaTheme="minorEastAsia"/>
          <w:sz w:val="22"/>
        </w:rPr>
        <w:t xml:space="preserve">daptive </w:t>
      </w:r>
      <w:r w:rsidR="006B1A15" w:rsidRPr="00751A4A">
        <w:rPr>
          <w:rFonts w:eastAsiaTheme="minorEastAsia"/>
          <w:sz w:val="22"/>
        </w:rPr>
        <w:t>R</w:t>
      </w:r>
      <w:r w:rsidR="00B60FBE" w:rsidRPr="00751A4A">
        <w:rPr>
          <w:rFonts w:eastAsiaTheme="minorEastAsia"/>
          <w:sz w:val="22"/>
        </w:rPr>
        <w:t xml:space="preserve">egression </w:t>
      </w:r>
      <w:r w:rsidR="006B1A15" w:rsidRPr="00751A4A">
        <w:rPr>
          <w:rFonts w:eastAsiaTheme="minorEastAsia"/>
          <w:sz w:val="22"/>
        </w:rPr>
        <w:t>S</w:t>
      </w:r>
      <w:r w:rsidR="00B60FBE" w:rsidRPr="00751A4A">
        <w:rPr>
          <w:rFonts w:eastAsiaTheme="minorEastAsia"/>
          <w:sz w:val="22"/>
        </w:rPr>
        <w:t>plines</w:t>
      </w:r>
      <w:r w:rsidR="00774234" w:rsidRPr="00751A4A">
        <w:rPr>
          <w:rFonts w:eastAsiaTheme="minorEastAsia"/>
          <w:sz w:val="22"/>
        </w:rPr>
        <w:t xml:space="preserve"> (MARS)</w:t>
      </w:r>
      <w:r w:rsidR="00B60FBE" w:rsidRPr="00751A4A">
        <w:rPr>
          <w:rFonts w:eastAsiaTheme="minorEastAsia"/>
          <w:sz w:val="22"/>
        </w:rPr>
        <w:t xml:space="preserve">, </w:t>
      </w:r>
      <w:r w:rsidR="006B1A15" w:rsidRPr="00751A4A">
        <w:rPr>
          <w:rFonts w:eastAsiaTheme="minorEastAsia"/>
          <w:sz w:val="22"/>
        </w:rPr>
        <w:t>O</w:t>
      </w:r>
      <w:r w:rsidR="00961ED0" w:rsidRPr="00751A4A">
        <w:rPr>
          <w:rFonts w:eastAsiaTheme="minorEastAsia"/>
          <w:sz w:val="22"/>
        </w:rPr>
        <w:t xml:space="preserve">rthogonal </w:t>
      </w:r>
      <w:r w:rsidR="006B1A15" w:rsidRPr="00751A4A">
        <w:rPr>
          <w:rFonts w:eastAsiaTheme="minorEastAsia"/>
          <w:sz w:val="22"/>
        </w:rPr>
        <w:t>R</w:t>
      </w:r>
      <w:r w:rsidR="00961ED0" w:rsidRPr="00751A4A">
        <w:rPr>
          <w:rFonts w:eastAsiaTheme="minorEastAsia"/>
          <w:sz w:val="22"/>
        </w:rPr>
        <w:t>egression</w:t>
      </w:r>
      <w:r w:rsidR="00774234" w:rsidRPr="00751A4A">
        <w:rPr>
          <w:rFonts w:eastAsiaTheme="minorEastAsia"/>
          <w:sz w:val="22"/>
        </w:rPr>
        <w:t xml:space="preserve"> (OR)</w:t>
      </w:r>
      <w:r w:rsidR="00961ED0" w:rsidRPr="00751A4A">
        <w:rPr>
          <w:rFonts w:eastAsiaTheme="minorEastAsia"/>
          <w:sz w:val="22"/>
        </w:rPr>
        <w:t xml:space="preserve">, </w:t>
      </w:r>
      <w:r w:rsidR="006B1A15" w:rsidRPr="00751A4A">
        <w:rPr>
          <w:rFonts w:eastAsiaTheme="minorEastAsia"/>
          <w:sz w:val="22"/>
        </w:rPr>
        <w:t>P</w:t>
      </w:r>
      <w:r w:rsidR="00B60FBE" w:rsidRPr="00751A4A">
        <w:rPr>
          <w:rFonts w:eastAsiaTheme="minorEastAsia"/>
          <w:sz w:val="22"/>
        </w:rPr>
        <w:t xml:space="preserve">rincipal </w:t>
      </w:r>
      <w:r w:rsidR="006B1A15" w:rsidRPr="00751A4A">
        <w:rPr>
          <w:rFonts w:eastAsiaTheme="minorEastAsia"/>
          <w:sz w:val="22"/>
        </w:rPr>
        <w:t>C</w:t>
      </w:r>
      <w:r w:rsidR="00B60FBE" w:rsidRPr="00751A4A">
        <w:rPr>
          <w:rFonts w:eastAsiaTheme="minorEastAsia"/>
          <w:sz w:val="22"/>
        </w:rPr>
        <w:t xml:space="preserve">omponent </w:t>
      </w:r>
      <w:r w:rsidR="006B1A15" w:rsidRPr="00751A4A">
        <w:rPr>
          <w:rFonts w:eastAsiaTheme="minorEastAsia"/>
          <w:sz w:val="22"/>
        </w:rPr>
        <w:t>A</w:t>
      </w:r>
      <w:r w:rsidR="00B60FBE" w:rsidRPr="00751A4A">
        <w:rPr>
          <w:rFonts w:eastAsiaTheme="minorEastAsia"/>
          <w:sz w:val="22"/>
        </w:rPr>
        <w:t>nalysis</w:t>
      </w:r>
      <w:r w:rsidR="00774234" w:rsidRPr="00751A4A">
        <w:rPr>
          <w:rFonts w:eastAsiaTheme="minorEastAsia"/>
          <w:sz w:val="22"/>
        </w:rPr>
        <w:t xml:space="preserve"> (PCA)</w:t>
      </w:r>
      <w:r w:rsidR="00B60FBE" w:rsidRPr="00751A4A">
        <w:rPr>
          <w:rFonts w:eastAsiaTheme="minorEastAsia"/>
          <w:sz w:val="22"/>
        </w:rPr>
        <w:t>,</w:t>
      </w:r>
      <w:r w:rsidR="00961ED0" w:rsidRPr="00751A4A">
        <w:rPr>
          <w:rFonts w:eastAsiaTheme="minorEastAsia"/>
          <w:sz w:val="22"/>
        </w:rPr>
        <w:t xml:space="preserve"> </w:t>
      </w:r>
      <w:r w:rsidR="006B1A15" w:rsidRPr="00751A4A">
        <w:rPr>
          <w:rFonts w:eastAsiaTheme="minorEastAsia"/>
          <w:sz w:val="22"/>
        </w:rPr>
        <w:t>R</w:t>
      </w:r>
      <w:r w:rsidR="00B60FBE" w:rsidRPr="00751A4A">
        <w:rPr>
          <w:rFonts w:eastAsiaTheme="minorEastAsia"/>
          <w:sz w:val="22"/>
        </w:rPr>
        <w:t xml:space="preserve">andom </w:t>
      </w:r>
      <w:r w:rsidR="006B1A15" w:rsidRPr="00751A4A">
        <w:rPr>
          <w:rFonts w:eastAsiaTheme="minorEastAsia"/>
          <w:sz w:val="22"/>
        </w:rPr>
        <w:t>F</w:t>
      </w:r>
      <w:r w:rsidR="00B60FBE" w:rsidRPr="00751A4A">
        <w:rPr>
          <w:rFonts w:eastAsiaTheme="minorEastAsia"/>
          <w:sz w:val="22"/>
        </w:rPr>
        <w:t>orest</w:t>
      </w:r>
      <w:r w:rsidR="00774234" w:rsidRPr="00751A4A">
        <w:rPr>
          <w:rFonts w:eastAsiaTheme="minorEastAsia"/>
          <w:sz w:val="22"/>
        </w:rPr>
        <w:t xml:space="preserve"> (</w:t>
      </w:r>
      <w:r w:rsidR="00774234" w:rsidRPr="00A9219B">
        <w:rPr>
          <w:rFonts w:asciiTheme="minorHAnsi" w:eastAsiaTheme="minorEastAsia" w:hAnsiTheme="minorHAnsi" w:cstheme="minorHAnsi"/>
          <w:sz w:val="22"/>
        </w:rPr>
        <w:t>RF)</w:t>
      </w:r>
      <w:r w:rsidR="00B60FBE" w:rsidRPr="00A9219B">
        <w:rPr>
          <w:rFonts w:asciiTheme="minorHAnsi" w:eastAsiaTheme="minorEastAsia" w:hAnsiTheme="minorHAnsi" w:cstheme="minorHAnsi"/>
          <w:sz w:val="22"/>
        </w:rPr>
        <w:t xml:space="preserve">, </w:t>
      </w:r>
      <w:r w:rsidR="00CA6E74" w:rsidRPr="00A9219B">
        <w:rPr>
          <w:rFonts w:asciiTheme="minorHAnsi" w:eastAsiaTheme="minorEastAsia" w:hAnsiTheme="minorHAnsi" w:cstheme="minorHAnsi"/>
          <w:sz w:val="22"/>
        </w:rPr>
        <w:t>S</w:t>
      </w:r>
      <w:r w:rsidR="00CA6E74" w:rsidRPr="00A9219B">
        <w:rPr>
          <w:rFonts w:asciiTheme="minorHAnsi" w:hAnsiTheme="minorHAnsi" w:cstheme="minorHAnsi"/>
          <w:color w:val="000000"/>
          <w:sz w:val="22"/>
          <w:shd w:val="clear" w:color="auto" w:fill="FFFFFF"/>
        </w:rPr>
        <w:t>patial Back-Propagation Neural Network</w:t>
      </w:r>
      <w:r w:rsidR="00CA6E74" w:rsidRPr="00A9219B">
        <w:rPr>
          <w:rFonts w:asciiTheme="minorHAnsi" w:eastAsiaTheme="minorEastAsia" w:hAnsiTheme="minorHAnsi" w:cstheme="minorHAnsi"/>
          <w:sz w:val="22"/>
        </w:rPr>
        <w:t xml:space="preserve"> (S-BPNN), </w:t>
      </w:r>
      <w:r w:rsidR="006B1A15" w:rsidRPr="00A9219B">
        <w:rPr>
          <w:rFonts w:asciiTheme="minorHAnsi" w:eastAsiaTheme="minorEastAsia" w:hAnsiTheme="minorHAnsi" w:cstheme="minorHAnsi"/>
          <w:sz w:val="22"/>
        </w:rPr>
        <w:t>S</w:t>
      </w:r>
      <w:r w:rsidR="00B60FBE" w:rsidRPr="00A9219B">
        <w:rPr>
          <w:rFonts w:asciiTheme="minorHAnsi" w:eastAsiaTheme="minorEastAsia" w:hAnsiTheme="minorHAnsi" w:cstheme="minorHAnsi"/>
          <w:sz w:val="22"/>
        </w:rPr>
        <w:t>pecific</w:t>
      </w:r>
      <w:r w:rsidR="00B60FBE" w:rsidRPr="00751A4A">
        <w:rPr>
          <w:rFonts w:eastAsiaTheme="minorEastAsia"/>
          <w:sz w:val="22"/>
        </w:rPr>
        <w:t xml:space="preserve"> </w:t>
      </w:r>
      <w:r w:rsidR="006B1A15" w:rsidRPr="00751A4A">
        <w:rPr>
          <w:rFonts w:eastAsiaTheme="minorEastAsia"/>
          <w:sz w:val="22"/>
        </w:rPr>
        <w:t>P</w:t>
      </w:r>
      <w:r w:rsidR="00B60FBE" w:rsidRPr="00751A4A">
        <w:rPr>
          <w:rFonts w:eastAsiaTheme="minorEastAsia"/>
          <w:sz w:val="22"/>
        </w:rPr>
        <w:t xml:space="preserve">article </w:t>
      </w:r>
      <w:r w:rsidR="006B1A15" w:rsidRPr="00751A4A">
        <w:rPr>
          <w:rFonts w:eastAsiaTheme="minorEastAsia"/>
          <w:sz w:val="22"/>
        </w:rPr>
        <w:t>S</w:t>
      </w:r>
      <w:r w:rsidR="00B60FBE" w:rsidRPr="00751A4A">
        <w:rPr>
          <w:rFonts w:eastAsiaTheme="minorEastAsia"/>
          <w:sz w:val="22"/>
        </w:rPr>
        <w:t xml:space="preserve">warm </w:t>
      </w:r>
      <w:r w:rsidR="006B1A15" w:rsidRPr="00751A4A">
        <w:rPr>
          <w:rFonts w:eastAsiaTheme="minorEastAsia"/>
          <w:sz w:val="22"/>
        </w:rPr>
        <w:t>E</w:t>
      </w:r>
      <w:r w:rsidR="00B60FBE" w:rsidRPr="00751A4A">
        <w:rPr>
          <w:rFonts w:eastAsiaTheme="minorEastAsia"/>
          <w:sz w:val="22"/>
        </w:rPr>
        <w:t xml:space="preserve">xtinction </w:t>
      </w:r>
      <w:r w:rsidR="006B1A15" w:rsidRPr="00751A4A">
        <w:rPr>
          <w:rFonts w:eastAsiaTheme="minorEastAsia"/>
          <w:sz w:val="22"/>
        </w:rPr>
        <w:t>M</w:t>
      </w:r>
      <w:r w:rsidR="00B60FBE" w:rsidRPr="00751A4A">
        <w:rPr>
          <w:rFonts w:eastAsiaTheme="minorEastAsia"/>
          <w:sz w:val="22"/>
        </w:rPr>
        <w:t xml:space="preserve">ass </w:t>
      </w:r>
      <w:r w:rsidR="006B1A15" w:rsidRPr="00751A4A">
        <w:rPr>
          <w:rFonts w:eastAsiaTheme="minorEastAsia"/>
          <w:sz w:val="22"/>
        </w:rPr>
        <w:t>C</w:t>
      </w:r>
      <w:r w:rsidR="00B60FBE" w:rsidRPr="00751A4A">
        <w:rPr>
          <w:rFonts w:eastAsiaTheme="minorEastAsia"/>
          <w:sz w:val="22"/>
        </w:rPr>
        <w:t xml:space="preserve">onversion </w:t>
      </w:r>
      <w:r w:rsidR="006B1A15" w:rsidRPr="00751A4A">
        <w:rPr>
          <w:rFonts w:eastAsiaTheme="minorEastAsia"/>
          <w:sz w:val="22"/>
        </w:rPr>
        <w:t>A</w:t>
      </w:r>
      <w:r w:rsidR="00B60FBE" w:rsidRPr="00751A4A">
        <w:rPr>
          <w:rFonts w:eastAsiaTheme="minorEastAsia"/>
          <w:sz w:val="22"/>
        </w:rPr>
        <w:t>lgorithm</w:t>
      </w:r>
      <w:r w:rsidR="00774234" w:rsidRPr="00751A4A">
        <w:rPr>
          <w:rFonts w:eastAsiaTheme="minorEastAsia"/>
          <w:sz w:val="22"/>
        </w:rPr>
        <w:t xml:space="preserve"> (SPSEMCA)</w:t>
      </w:r>
      <w:r w:rsidR="00B60FBE" w:rsidRPr="00751A4A">
        <w:rPr>
          <w:rFonts w:eastAsiaTheme="minorEastAsia"/>
          <w:sz w:val="22"/>
        </w:rPr>
        <w:t xml:space="preserve">, </w:t>
      </w:r>
      <w:r w:rsidR="006B1A15" w:rsidRPr="00751A4A">
        <w:rPr>
          <w:rFonts w:eastAsiaTheme="minorEastAsia"/>
          <w:sz w:val="22"/>
        </w:rPr>
        <w:t>S</w:t>
      </w:r>
      <w:r w:rsidR="00B60FBE" w:rsidRPr="00751A4A">
        <w:rPr>
          <w:rFonts w:eastAsiaTheme="minorEastAsia"/>
          <w:sz w:val="22"/>
        </w:rPr>
        <w:t>pace-</w:t>
      </w:r>
      <w:r w:rsidR="006B1A15" w:rsidRPr="00751A4A">
        <w:rPr>
          <w:rFonts w:eastAsiaTheme="minorEastAsia"/>
          <w:sz w:val="22"/>
        </w:rPr>
        <w:t>T</w:t>
      </w:r>
      <w:r w:rsidR="00B60FBE" w:rsidRPr="00751A4A">
        <w:rPr>
          <w:rFonts w:eastAsiaTheme="minorEastAsia"/>
          <w:sz w:val="22"/>
        </w:rPr>
        <w:t xml:space="preserve">ime </w:t>
      </w:r>
      <w:r w:rsidR="006B1A15" w:rsidRPr="00751A4A">
        <w:rPr>
          <w:rFonts w:eastAsiaTheme="minorEastAsia"/>
          <w:sz w:val="22"/>
        </w:rPr>
        <w:t>R</w:t>
      </w:r>
      <w:r w:rsidR="00B60FBE" w:rsidRPr="00751A4A">
        <w:rPr>
          <w:rFonts w:eastAsiaTheme="minorEastAsia"/>
          <w:sz w:val="22"/>
        </w:rPr>
        <w:t xml:space="preserve">andom </w:t>
      </w:r>
      <w:r w:rsidR="006B1A15" w:rsidRPr="00751A4A">
        <w:rPr>
          <w:rFonts w:eastAsiaTheme="minorEastAsia"/>
          <w:sz w:val="22"/>
        </w:rPr>
        <w:t>F</w:t>
      </w:r>
      <w:r w:rsidR="00B60FBE" w:rsidRPr="00751A4A">
        <w:rPr>
          <w:rFonts w:eastAsiaTheme="minorEastAsia"/>
          <w:sz w:val="22"/>
        </w:rPr>
        <w:t>orest</w:t>
      </w:r>
      <w:r w:rsidR="00774234" w:rsidRPr="00751A4A">
        <w:rPr>
          <w:rFonts w:eastAsiaTheme="minorEastAsia"/>
          <w:sz w:val="22"/>
        </w:rPr>
        <w:t xml:space="preserve"> (STRF)</w:t>
      </w:r>
      <w:r w:rsidR="00B60FBE" w:rsidRPr="00751A4A">
        <w:rPr>
          <w:rFonts w:eastAsiaTheme="minorEastAsia"/>
          <w:sz w:val="22"/>
        </w:rPr>
        <w:t xml:space="preserve">, </w:t>
      </w:r>
      <w:r w:rsidR="006B1A15" w:rsidRPr="00751A4A">
        <w:rPr>
          <w:rFonts w:eastAsiaTheme="minorEastAsia"/>
          <w:sz w:val="22"/>
        </w:rPr>
        <w:t>S</w:t>
      </w:r>
      <w:r w:rsidR="00B60FBE" w:rsidRPr="00751A4A">
        <w:rPr>
          <w:rFonts w:eastAsiaTheme="minorEastAsia"/>
          <w:sz w:val="22"/>
        </w:rPr>
        <w:t xml:space="preserve">patiotemporal </w:t>
      </w:r>
      <w:r w:rsidR="006B1A15" w:rsidRPr="00751A4A">
        <w:rPr>
          <w:rFonts w:eastAsiaTheme="minorEastAsia"/>
          <w:sz w:val="22"/>
        </w:rPr>
        <w:t>R</w:t>
      </w:r>
      <w:r w:rsidR="00B60FBE" w:rsidRPr="00751A4A">
        <w:rPr>
          <w:rFonts w:eastAsiaTheme="minorEastAsia"/>
          <w:sz w:val="22"/>
        </w:rPr>
        <w:t xml:space="preserve">egression </w:t>
      </w:r>
      <w:r w:rsidR="006B1A15" w:rsidRPr="00751A4A">
        <w:rPr>
          <w:rFonts w:eastAsiaTheme="minorEastAsia"/>
          <w:sz w:val="22"/>
        </w:rPr>
        <w:t>K</w:t>
      </w:r>
      <w:r w:rsidR="00B60FBE" w:rsidRPr="00751A4A">
        <w:rPr>
          <w:rFonts w:eastAsiaTheme="minorEastAsia"/>
          <w:sz w:val="22"/>
        </w:rPr>
        <w:t>riging</w:t>
      </w:r>
      <w:r w:rsidR="00774234" w:rsidRPr="00751A4A">
        <w:rPr>
          <w:rFonts w:eastAsiaTheme="minorEastAsia"/>
          <w:sz w:val="22"/>
        </w:rPr>
        <w:t xml:space="preserve"> (STRK)</w:t>
      </w:r>
      <w:r w:rsidR="00B60FBE" w:rsidRPr="00751A4A">
        <w:rPr>
          <w:rFonts w:eastAsiaTheme="minorEastAsia"/>
          <w:sz w:val="22"/>
        </w:rPr>
        <w:t xml:space="preserve">, </w:t>
      </w:r>
      <w:r w:rsidR="00B87120" w:rsidRPr="00751A4A">
        <w:rPr>
          <w:rFonts w:eastAsiaTheme="minorEastAsia"/>
          <w:sz w:val="22"/>
        </w:rPr>
        <w:t>S</w:t>
      </w:r>
      <w:r w:rsidR="00961ED0" w:rsidRPr="00751A4A">
        <w:rPr>
          <w:rFonts w:eastAsiaTheme="minorEastAsia"/>
          <w:sz w:val="22"/>
        </w:rPr>
        <w:t xml:space="preserve">upport </w:t>
      </w:r>
      <w:r w:rsidR="00B87120" w:rsidRPr="00751A4A">
        <w:rPr>
          <w:rFonts w:eastAsiaTheme="minorEastAsia"/>
          <w:sz w:val="22"/>
        </w:rPr>
        <w:t>V</w:t>
      </w:r>
      <w:r w:rsidR="00961ED0" w:rsidRPr="00751A4A">
        <w:rPr>
          <w:rFonts w:eastAsiaTheme="minorEastAsia"/>
          <w:sz w:val="22"/>
        </w:rPr>
        <w:t xml:space="preserve">ector </w:t>
      </w:r>
      <w:r w:rsidR="00B87120" w:rsidRPr="00751A4A">
        <w:rPr>
          <w:rFonts w:eastAsiaTheme="minorEastAsia"/>
          <w:sz w:val="22"/>
        </w:rPr>
        <w:t>M</w:t>
      </w:r>
      <w:r w:rsidR="00961ED0" w:rsidRPr="00751A4A">
        <w:rPr>
          <w:rFonts w:eastAsiaTheme="minorEastAsia"/>
          <w:sz w:val="22"/>
        </w:rPr>
        <w:t>achine</w:t>
      </w:r>
      <w:r w:rsidR="00774234" w:rsidRPr="00751A4A">
        <w:rPr>
          <w:rFonts w:eastAsiaTheme="minorEastAsia"/>
          <w:sz w:val="22"/>
        </w:rPr>
        <w:t xml:space="preserve"> (SVM)</w:t>
      </w:r>
      <w:r w:rsidR="00961ED0" w:rsidRPr="00751A4A">
        <w:rPr>
          <w:rFonts w:eastAsiaTheme="minorEastAsia"/>
          <w:sz w:val="22"/>
        </w:rPr>
        <w:t xml:space="preserve">, </w:t>
      </w:r>
      <w:r w:rsidR="00B87120" w:rsidRPr="00751A4A">
        <w:rPr>
          <w:rFonts w:eastAsiaTheme="minorEastAsia"/>
          <w:sz w:val="22"/>
        </w:rPr>
        <w:t>T</w:t>
      </w:r>
      <w:r w:rsidR="00961ED0" w:rsidRPr="00751A4A">
        <w:rPr>
          <w:rFonts w:eastAsiaTheme="minorEastAsia"/>
          <w:sz w:val="22"/>
        </w:rPr>
        <w:t xml:space="preserve">ime </w:t>
      </w:r>
      <w:r w:rsidR="00B87120" w:rsidRPr="00751A4A">
        <w:rPr>
          <w:rFonts w:eastAsiaTheme="minorEastAsia"/>
          <w:sz w:val="22"/>
        </w:rPr>
        <w:t>F</w:t>
      </w:r>
      <w:r w:rsidR="00961ED0" w:rsidRPr="00751A4A">
        <w:rPr>
          <w:rFonts w:eastAsiaTheme="minorEastAsia"/>
          <w:sz w:val="22"/>
        </w:rPr>
        <w:t xml:space="preserve">ixed </w:t>
      </w:r>
      <w:r w:rsidR="00B87120" w:rsidRPr="00751A4A">
        <w:rPr>
          <w:rFonts w:eastAsiaTheme="minorEastAsia"/>
          <w:sz w:val="22"/>
        </w:rPr>
        <w:t>E</w:t>
      </w:r>
      <w:r w:rsidR="00961ED0" w:rsidRPr="00751A4A">
        <w:rPr>
          <w:rFonts w:eastAsiaTheme="minorEastAsia"/>
          <w:sz w:val="22"/>
        </w:rPr>
        <w:t xml:space="preserve">ffects </w:t>
      </w:r>
      <w:r w:rsidR="00B87120" w:rsidRPr="00751A4A">
        <w:rPr>
          <w:rFonts w:eastAsiaTheme="minorEastAsia"/>
          <w:sz w:val="22"/>
        </w:rPr>
        <w:t>R</w:t>
      </w:r>
      <w:r w:rsidR="00961ED0" w:rsidRPr="00751A4A">
        <w:rPr>
          <w:rFonts w:eastAsiaTheme="minorEastAsia"/>
          <w:sz w:val="22"/>
        </w:rPr>
        <w:t>egression</w:t>
      </w:r>
      <w:r w:rsidR="00774234" w:rsidRPr="00751A4A">
        <w:rPr>
          <w:rFonts w:eastAsiaTheme="minorEastAsia"/>
          <w:sz w:val="22"/>
        </w:rPr>
        <w:t xml:space="preserve"> (TFER)</w:t>
      </w:r>
      <w:r w:rsidR="00961ED0" w:rsidRPr="00751A4A">
        <w:rPr>
          <w:rFonts w:eastAsiaTheme="minorEastAsia"/>
          <w:sz w:val="22"/>
        </w:rPr>
        <w:t>,</w:t>
      </w:r>
      <w:r w:rsidR="00843705" w:rsidRPr="00751A4A">
        <w:rPr>
          <w:rFonts w:eastAsiaTheme="minorEastAsia"/>
          <w:sz w:val="22"/>
        </w:rPr>
        <w:t xml:space="preserve"> </w:t>
      </w:r>
      <w:r w:rsidR="00B87120" w:rsidRPr="00751A4A">
        <w:rPr>
          <w:rFonts w:eastAsiaTheme="minorEastAsia"/>
          <w:sz w:val="22"/>
        </w:rPr>
        <w:t>T</w:t>
      </w:r>
      <w:r w:rsidR="00843705" w:rsidRPr="00751A4A">
        <w:rPr>
          <w:rFonts w:eastAsiaTheme="minorEastAsia"/>
          <w:sz w:val="22"/>
        </w:rPr>
        <w:t xml:space="preserve">imely </w:t>
      </w:r>
      <w:r w:rsidR="00B87120" w:rsidRPr="00751A4A">
        <w:rPr>
          <w:rFonts w:eastAsiaTheme="minorEastAsia"/>
          <w:sz w:val="22"/>
        </w:rPr>
        <w:t>S</w:t>
      </w:r>
      <w:r w:rsidR="00843705" w:rsidRPr="00751A4A">
        <w:rPr>
          <w:rFonts w:eastAsiaTheme="minorEastAsia"/>
          <w:sz w:val="22"/>
        </w:rPr>
        <w:t xml:space="preserve">tructure </w:t>
      </w:r>
      <w:r w:rsidR="00B87120" w:rsidRPr="00751A4A">
        <w:rPr>
          <w:rFonts w:eastAsiaTheme="minorEastAsia"/>
          <w:sz w:val="22"/>
        </w:rPr>
        <w:t>A</w:t>
      </w:r>
      <w:r w:rsidR="00843705" w:rsidRPr="00751A4A">
        <w:rPr>
          <w:rFonts w:eastAsiaTheme="minorEastAsia"/>
          <w:sz w:val="22"/>
        </w:rPr>
        <w:t xml:space="preserve">daptive </w:t>
      </w:r>
      <w:r w:rsidR="00B87120" w:rsidRPr="00751A4A">
        <w:rPr>
          <w:rFonts w:eastAsiaTheme="minorEastAsia"/>
          <w:sz w:val="22"/>
        </w:rPr>
        <w:t>M</w:t>
      </w:r>
      <w:r w:rsidR="00843705" w:rsidRPr="00751A4A">
        <w:rPr>
          <w:rFonts w:eastAsiaTheme="minorEastAsia"/>
          <w:sz w:val="22"/>
        </w:rPr>
        <w:t>odeling</w:t>
      </w:r>
      <w:r w:rsidR="00774234" w:rsidRPr="00751A4A">
        <w:rPr>
          <w:rFonts w:eastAsiaTheme="minorEastAsia"/>
          <w:sz w:val="22"/>
        </w:rPr>
        <w:t xml:space="preserve"> (TSAM),</w:t>
      </w:r>
      <w:r w:rsidR="00B60FBE" w:rsidRPr="00751A4A">
        <w:rPr>
          <w:rFonts w:eastAsiaTheme="minorEastAsia"/>
          <w:sz w:val="22"/>
        </w:rPr>
        <w:t xml:space="preserve"> </w:t>
      </w:r>
      <w:r w:rsidR="00B87120" w:rsidRPr="00751A4A">
        <w:rPr>
          <w:rFonts w:eastAsiaTheme="minorEastAsia"/>
          <w:sz w:val="22"/>
        </w:rPr>
        <w:t>E</w:t>
      </w:r>
      <w:r w:rsidR="00B60FBE" w:rsidRPr="00751A4A">
        <w:rPr>
          <w:rFonts w:eastAsiaTheme="minorEastAsia"/>
          <w:sz w:val="22"/>
        </w:rPr>
        <w:t xml:space="preserve">xtreme </w:t>
      </w:r>
      <w:r w:rsidR="00B87120" w:rsidRPr="00751A4A">
        <w:rPr>
          <w:rFonts w:eastAsiaTheme="minorEastAsia"/>
          <w:sz w:val="22"/>
        </w:rPr>
        <w:t>G</w:t>
      </w:r>
      <w:r w:rsidR="00B60FBE" w:rsidRPr="00751A4A">
        <w:rPr>
          <w:rFonts w:eastAsiaTheme="minorEastAsia"/>
          <w:sz w:val="22"/>
        </w:rPr>
        <w:t xml:space="preserve">radient </w:t>
      </w:r>
      <w:r w:rsidR="00B87120" w:rsidRPr="00751A4A">
        <w:rPr>
          <w:rFonts w:eastAsiaTheme="minorEastAsia"/>
          <w:sz w:val="22"/>
        </w:rPr>
        <w:t>B</w:t>
      </w:r>
      <w:r w:rsidR="00B60FBE" w:rsidRPr="00751A4A">
        <w:rPr>
          <w:rFonts w:eastAsiaTheme="minorEastAsia"/>
          <w:sz w:val="22"/>
        </w:rPr>
        <w:t xml:space="preserve">oost </w:t>
      </w:r>
      <w:r w:rsidR="00774234" w:rsidRPr="00751A4A">
        <w:rPr>
          <w:rFonts w:eastAsiaTheme="minorEastAsia"/>
          <w:sz w:val="22"/>
        </w:rPr>
        <w:t>(XGB)</w:t>
      </w:r>
    </w:p>
    <w:p w14:paraId="5698FFFF" w14:textId="77777777" w:rsidR="00F5022B" w:rsidRDefault="00E7124C" w:rsidP="00B60FBE">
      <w:pPr>
        <w:rPr>
          <w:rFonts w:eastAsiaTheme="minorEastAsia"/>
          <w:sz w:val="22"/>
        </w:rPr>
      </w:pPr>
      <w:r w:rsidRPr="00751A4A">
        <w:rPr>
          <w:rFonts w:eastAsiaTheme="minorEastAsia"/>
          <w:sz w:val="22"/>
          <w:vertAlign w:val="superscript"/>
        </w:rPr>
        <w:t>c</w:t>
      </w:r>
      <w:r w:rsidR="00E96139" w:rsidRPr="00751A4A">
        <w:rPr>
          <w:rFonts w:eastAsiaTheme="minorEastAsia"/>
          <w:sz w:val="22"/>
          <w:vertAlign w:val="superscript"/>
        </w:rPr>
        <w:t xml:space="preserve"> </w:t>
      </w:r>
      <w:r w:rsidR="00EE6632" w:rsidRPr="00751A4A">
        <w:rPr>
          <w:rFonts w:eastAsiaTheme="minorEastAsia"/>
          <w:sz w:val="22"/>
        </w:rPr>
        <w:t>S</w:t>
      </w:r>
      <w:r w:rsidR="00B60FBE" w:rsidRPr="00751A4A">
        <w:rPr>
          <w:rFonts w:eastAsiaTheme="minorEastAsia"/>
          <w:sz w:val="22"/>
        </w:rPr>
        <w:t xml:space="preserve">tatistics </w:t>
      </w:r>
      <w:r w:rsidR="00EE6632" w:rsidRPr="00751A4A">
        <w:rPr>
          <w:rFonts w:eastAsiaTheme="minorEastAsia"/>
          <w:sz w:val="22"/>
        </w:rPr>
        <w:t>in results</w:t>
      </w:r>
      <w:r w:rsidRPr="00751A4A">
        <w:rPr>
          <w:rFonts w:eastAsiaTheme="minorEastAsia"/>
          <w:sz w:val="22"/>
        </w:rPr>
        <w:t xml:space="preserve"> -</w:t>
      </w:r>
      <w:r w:rsidR="00B60FBE" w:rsidRPr="00751A4A">
        <w:rPr>
          <w:rFonts w:eastAsiaTheme="minorEastAsia"/>
          <w:sz w:val="22"/>
        </w:rPr>
        <w:t xml:space="preserve"> </w:t>
      </w:r>
      <w:r w:rsidR="0059061B" w:rsidRPr="00751A4A">
        <w:rPr>
          <w:rFonts w:eastAsiaTheme="minorEastAsia"/>
          <w:sz w:val="22"/>
        </w:rPr>
        <w:t>C</w:t>
      </w:r>
      <w:r w:rsidR="00B60FBE" w:rsidRPr="00751A4A">
        <w:rPr>
          <w:rFonts w:eastAsiaTheme="minorEastAsia"/>
          <w:sz w:val="22"/>
        </w:rPr>
        <w:t>orrelation coefficient</w:t>
      </w:r>
      <w:r w:rsidR="002C7932" w:rsidRPr="00751A4A">
        <w:rPr>
          <w:rFonts w:eastAsiaTheme="minorEastAsia"/>
          <w:sz w:val="22"/>
        </w:rPr>
        <w:t xml:space="preserve"> (R)</w:t>
      </w:r>
      <w:r w:rsidR="00B60FBE" w:rsidRPr="00751A4A">
        <w:rPr>
          <w:rFonts w:eastAsiaTheme="minorEastAsia"/>
          <w:sz w:val="22"/>
        </w:rPr>
        <w:t xml:space="preserve">, </w:t>
      </w:r>
      <w:r w:rsidR="0059061B" w:rsidRPr="00751A4A">
        <w:rPr>
          <w:rFonts w:eastAsiaTheme="minorEastAsia"/>
          <w:sz w:val="22"/>
        </w:rPr>
        <w:t>R</w:t>
      </w:r>
      <w:r w:rsidR="00264892" w:rsidRPr="00751A4A">
        <w:rPr>
          <w:rFonts w:eastAsiaTheme="minorEastAsia"/>
          <w:sz w:val="22"/>
        </w:rPr>
        <w:t xml:space="preserve">elative </w:t>
      </w:r>
      <w:r w:rsidR="0059061B" w:rsidRPr="00751A4A">
        <w:rPr>
          <w:rFonts w:eastAsiaTheme="minorEastAsia"/>
          <w:sz w:val="22"/>
        </w:rPr>
        <w:t>S</w:t>
      </w:r>
      <w:r w:rsidR="00264892" w:rsidRPr="00751A4A">
        <w:rPr>
          <w:rFonts w:eastAsiaTheme="minorEastAsia"/>
          <w:sz w:val="22"/>
        </w:rPr>
        <w:t xml:space="preserve">tandard </w:t>
      </w:r>
      <w:r w:rsidR="0059061B" w:rsidRPr="00751A4A">
        <w:rPr>
          <w:rFonts w:eastAsiaTheme="minorEastAsia"/>
          <w:sz w:val="22"/>
        </w:rPr>
        <w:t>E</w:t>
      </w:r>
      <w:r w:rsidR="00264892" w:rsidRPr="00751A4A">
        <w:rPr>
          <w:rFonts w:eastAsiaTheme="minorEastAsia"/>
          <w:sz w:val="22"/>
        </w:rPr>
        <w:t>rror</w:t>
      </w:r>
      <w:r w:rsidR="002C7932" w:rsidRPr="00751A4A">
        <w:rPr>
          <w:rFonts w:eastAsiaTheme="minorEastAsia"/>
          <w:sz w:val="22"/>
        </w:rPr>
        <w:t xml:space="preserve"> (RSE)</w:t>
      </w:r>
      <w:r w:rsidR="00264892" w:rsidRPr="00751A4A">
        <w:rPr>
          <w:rFonts w:eastAsiaTheme="minorEastAsia"/>
          <w:sz w:val="22"/>
        </w:rPr>
        <w:t xml:space="preserve">, </w:t>
      </w:r>
      <w:r w:rsidR="0059061B" w:rsidRPr="00751A4A">
        <w:rPr>
          <w:rFonts w:eastAsiaTheme="minorEastAsia"/>
          <w:sz w:val="22"/>
        </w:rPr>
        <w:t>C</w:t>
      </w:r>
      <w:r w:rsidR="00B60FBE" w:rsidRPr="00751A4A">
        <w:rPr>
          <w:rFonts w:eastAsiaTheme="minorEastAsia"/>
          <w:sz w:val="22"/>
        </w:rPr>
        <w:t>oefficient</w:t>
      </w:r>
      <w:r w:rsidR="00E340F8" w:rsidRPr="00751A4A">
        <w:rPr>
          <w:rFonts w:eastAsiaTheme="minorEastAsia"/>
          <w:sz w:val="22"/>
        </w:rPr>
        <w:t xml:space="preserve"> of determina</w:t>
      </w:r>
      <w:r w:rsidR="00256F18" w:rsidRPr="00751A4A">
        <w:rPr>
          <w:rFonts w:eastAsiaTheme="minorEastAsia"/>
          <w:sz w:val="22"/>
        </w:rPr>
        <w:t>tion</w:t>
      </w:r>
      <w:r w:rsidR="002C7932" w:rsidRPr="00751A4A">
        <w:rPr>
          <w:rFonts w:eastAsiaTheme="minorEastAsia"/>
          <w:sz w:val="22"/>
        </w:rPr>
        <w:t xml:space="preserve"> (R</w:t>
      </w:r>
      <w:r w:rsidR="002C7932" w:rsidRPr="00751A4A">
        <w:rPr>
          <w:rFonts w:eastAsiaTheme="minorEastAsia"/>
          <w:sz w:val="22"/>
          <w:vertAlign w:val="superscript"/>
        </w:rPr>
        <w:t>2</w:t>
      </w:r>
      <w:r w:rsidR="002C7932" w:rsidRPr="00751A4A">
        <w:rPr>
          <w:rFonts w:eastAsiaTheme="minorEastAsia"/>
          <w:sz w:val="22"/>
        </w:rPr>
        <w:t>)</w:t>
      </w:r>
      <w:r w:rsidR="00B60FBE" w:rsidRPr="00751A4A">
        <w:rPr>
          <w:rFonts w:eastAsiaTheme="minorEastAsia"/>
          <w:sz w:val="22"/>
        </w:rPr>
        <w:t xml:space="preserve">, </w:t>
      </w:r>
      <w:r w:rsidR="0059061B" w:rsidRPr="00751A4A">
        <w:rPr>
          <w:rFonts w:eastAsiaTheme="minorEastAsia"/>
          <w:sz w:val="22"/>
        </w:rPr>
        <w:t>R</w:t>
      </w:r>
      <w:r w:rsidR="00F145CC" w:rsidRPr="00751A4A">
        <w:rPr>
          <w:rFonts w:eastAsiaTheme="minorEastAsia"/>
          <w:sz w:val="22"/>
        </w:rPr>
        <w:t xml:space="preserve">oot </w:t>
      </w:r>
      <w:r w:rsidR="0059061B" w:rsidRPr="00751A4A">
        <w:rPr>
          <w:rFonts w:eastAsiaTheme="minorEastAsia"/>
          <w:sz w:val="22"/>
        </w:rPr>
        <w:t>M</w:t>
      </w:r>
      <w:r w:rsidR="00F145CC" w:rsidRPr="00751A4A">
        <w:rPr>
          <w:rFonts w:eastAsiaTheme="minorEastAsia"/>
          <w:sz w:val="22"/>
        </w:rPr>
        <w:t xml:space="preserve">ean </w:t>
      </w:r>
      <w:r w:rsidR="0059061B" w:rsidRPr="00751A4A">
        <w:rPr>
          <w:rFonts w:eastAsiaTheme="minorEastAsia"/>
          <w:sz w:val="22"/>
        </w:rPr>
        <w:t>S</w:t>
      </w:r>
      <w:r w:rsidR="00F145CC" w:rsidRPr="00751A4A">
        <w:rPr>
          <w:rFonts w:eastAsiaTheme="minorEastAsia"/>
          <w:sz w:val="22"/>
        </w:rPr>
        <w:t xml:space="preserve">quare </w:t>
      </w:r>
      <w:r w:rsidR="0059061B" w:rsidRPr="00751A4A">
        <w:rPr>
          <w:rFonts w:eastAsiaTheme="minorEastAsia"/>
          <w:sz w:val="22"/>
        </w:rPr>
        <w:t>E</w:t>
      </w:r>
      <w:r w:rsidR="00F145CC" w:rsidRPr="00751A4A">
        <w:rPr>
          <w:rFonts w:eastAsiaTheme="minorEastAsia"/>
          <w:sz w:val="22"/>
        </w:rPr>
        <w:t>rror (</w:t>
      </w:r>
      <w:r w:rsidR="002C7932" w:rsidRPr="00751A4A">
        <w:rPr>
          <w:rFonts w:eastAsiaTheme="minorEastAsia"/>
          <w:sz w:val="22"/>
        </w:rPr>
        <w:t xml:space="preserve">RMSE; </w:t>
      </w:r>
      <w:r w:rsidR="00F145CC" w:rsidRPr="00751A4A">
        <w:rPr>
          <w:rFonts w:eastAsia="Malgun Gothic" w:cs="Times New Roman"/>
          <w:color w:val="000000" w:themeColor="text1"/>
          <w:sz w:val="22"/>
        </w:rPr>
        <w:t>μg/m</w:t>
      </w:r>
      <w:r w:rsidR="00F145CC" w:rsidRPr="00751A4A">
        <w:rPr>
          <w:rFonts w:eastAsia="Malgun Gothic" w:cs="Times New Roman"/>
          <w:color w:val="000000" w:themeColor="text1"/>
          <w:sz w:val="22"/>
          <w:vertAlign w:val="superscript"/>
        </w:rPr>
        <w:t>3</w:t>
      </w:r>
      <w:r w:rsidR="00F145CC" w:rsidRPr="00751A4A">
        <w:rPr>
          <w:rFonts w:eastAsiaTheme="minorEastAsia"/>
          <w:sz w:val="22"/>
        </w:rPr>
        <w:t xml:space="preserve">), </w:t>
      </w:r>
      <w:r w:rsidR="0059061B" w:rsidRPr="00751A4A">
        <w:rPr>
          <w:rFonts w:eastAsiaTheme="minorEastAsia"/>
          <w:sz w:val="22"/>
        </w:rPr>
        <w:t>R</w:t>
      </w:r>
      <w:r w:rsidR="00F145CC" w:rsidRPr="00751A4A">
        <w:rPr>
          <w:rFonts w:eastAsiaTheme="minorEastAsia"/>
          <w:sz w:val="22"/>
        </w:rPr>
        <w:t xml:space="preserve">oot </w:t>
      </w:r>
      <w:r w:rsidR="0059061B" w:rsidRPr="00751A4A">
        <w:rPr>
          <w:rFonts w:eastAsiaTheme="minorEastAsia"/>
          <w:sz w:val="22"/>
        </w:rPr>
        <w:t>M</w:t>
      </w:r>
      <w:r w:rsidR="00F145CC" w:rsidRPr="00751A4A">
        <w:rPr>
          <w:rFonts w:eastAsiaTheme="minorEastAsia"/>
          <w:sz w:val="22"/>
        </w:rPr>
        <w:t xml:space="preserve">ean </w:t>
      </w:r>
      <w:r w:rsidR="0059061B" w:rsidRPr="00751A4A">
        <w:rPr>
          <w:rFonts w:eastAsiaTheme="minorEastAsia"/>
          <w:sz w:val="22"/>
        </w:rPr>
        <w:t>S</w:t>
      </w:r>
      <w:r w:rsidR="00F145CC" w:rsidRPr="00751A4A">
        <w:rPr>
          <w:rFonts w:eastAsiaTheme="minorEastAsia"/>
          <w:sz w:val="22"/>
        </w:rPr>
        <w:t xml:space="preserve">quare </w:t>
      </w:r>
      <w:r w:rsidR="0059061B" w:rsidRPr="00751A4A">
        <w:rPr>
          <w:rFonts w:eastAsiaTheme="minorEastAsia"/>
          <w:sz w:val="22"/>
        </w:rPr>
        <w:t>P</w:t>
      </w:r>
      <w:r w:rsidR="00F145CC" w:rsidRPr="00751A4A">
        <w:rPr>
          <w:rFonts w:eastAsiaTheme="minorEastAsia"/>
          <w:sz w:val="22"/>
        </w:rPr>
        <w:t xml:space="preserve">ercent </w:t>
      </w:r>
      <w:r w:rsidR="0059061B" w:rsidRPr="00751A4A">
        <w:rPr>
          <w:rFonts w:eastAsiaTheme="minorEastAsia"/>
          <w:sz w:val="22"/>
        </w:rPr>
        <w:t>E</w:t>
      </w:r>
      <w:r w:rsidR="00F145CC" w:rsidRPr="00751A4A">
        <w:rPr>
          <w:rFonts w:eastAsiaTheme="minorEastAsia"/>
          <w:sz w:val="22"/>
        </w:rPr>
        <w:t>rror(</w:t>
      </w:r>
      <w:r w:rsidR="002C7932" w:rsidRPr="00751A4A">
        <w:rPr>
          <w:rFonts w:eastAsiaTheme="minorEastAsia"/>
          <w:sz w:val="22"/>
        </w:rPr>
        <w:t xml:space="preserve">RMSPE; </w:t>
      </w:r>
      <w:r w:rsidR="00F145CC" w:rsidRPr="00751A4A">
        <w:rPr>
          <w:rFonts w:eastAsia="Malgun Gothic" w:cs="Times New Roman"/>
          <w:color w:val="000000" w:themeColor="text1"/>
          <w:sz w:val="22"/>
        </w:rPr>
        <w:t>μg/m</w:t>
      </w:r>
      <w:r w:rsidR="00F145CC" w:rsidRPr="00751A4A">
        <w:rPr>
          <w:rFonts w:eastAsia="Malgun Gothic" w:cs="Times New Roman"/>
          <w:color w:val="000000" w:themeColor="text1"/>
          <w:sz w:val="22"/>
          <w:vertAlign w:val="superscript"/>
        </w:rPr>
        <w:t>3</w:t>
      </w:r>
      <w:r w:rsidR="00F145CC" w:rsidRPr="00751A4A">
        <w:rPr>
          <w:rFonts w:eastAsiaTheme="minorEastAsia"/>
          <w:sz w:val="22"/>
        </w:rPr>
        <w:t xml:space="preserve">), </w:t>
      </w:r>
      <w:r w:rsidR="0059061B" w:rsidRPr="00751A4A">
        <w:rPr>
          <w:rFonts w:eastAsiaTheme="minorEastAsia"/>
          <w:sz w:val="22"/>
        </w:rPr>
        <w:t>E</w:t>
      </w:r>
      <w:r w:rsidR="00F145CC" w:rsidRPr="00751A4A">
        <w:rPr>
          <w:rFonts w:eastAsiaTheme="minorEastAsia"/>
          <w:sz w:val="22"/>
        </w:rPr>
        <w:t xml:space="preserve">rror </w:t>
      </w:r>
      <w:r w:rsidR="0059061B" w:rsidRPr="00751A4A">
        <w:rPr>
          <w:rFonts w:eastAsiaTheme="minorEastAsia"/>
          <w:sz w:val="22"/>
        </w:rPr>
        <w:t>R</w:t>
      </w:r>
      <w:r w:rsidR="00F145CC" w:rsidRPr="00751A4A">
        <w:rPr>
          <w:rFonts w:eastAsiaTheme="minorEastAsia"/>
          <w:sz w:val="22"/>
        </w:rPr>
        <w:t>eduction</w:t>
      </w:r>
      <w:r w:rsidR="002C7932" w:rsidRPr="00751A4A">
        <w:rPr>
          <w:rFonts w:eastAsiaTheme="minorEastAsia"/>
          <w:sz w:val="22"/>
        </w:rPr>
        <w:t xml:space="preserve"> (ER)</w:t>
      </w:r>
      <w:r w:rsidR="00F145CC" w:rsidRPr="00751A4A">
        <w:rPr>
          <w:rFonts w:eastAsiaTheme="minorEastAsia"/>
          <w:sz w:val="22"/>
        </w:rPr>
        <w:t>,</w:t>
      </w:r>
      <w:r w:rsidR="00B60FBE" w:rsidRPr="00751A4A">
        <w:rPr>
          <w:rFonts w:eastAsiaTheme="minorEastAsia"/>
          <w:sz w:val="22"/>
        </w:rPr>
        <w:t xml:space="preserve"> </w:t>
      </w:r>
      <w:r w:rsidR="0059061B" w:rsidRPr="00751A4A">
        <w:rPr>
          <w:rFonts w:eastAsiaTheme="minorEastAsia"/>
          <w:sz w:val="22"/>
        </w:rPr>
        <w:t>C</w:t>
      </w:r>
      <w:r w:rsidR="00B60FBE" w:rsidRPr="00751A4A">
        <w:rPr>
          <w:rFonts w:eastAsiaTheme="minorEastAsia"/>
          <w:sz w:val="22"/>
        </w:rPr>
        <w:t>ross-</w:t>
      </w:r>
      <w:r w:rsidR="0059061B" w:rsidRPr="00751A4A">
        <w:rPr>
          <w:rFonts w:eastAsiaTheme="minorEastAsia"/>
          <w:sz w:val="22"/>
        </w:rPr>
        <w:t>V</w:t>
      </w:r>
      <w:r w:rsidR="00B60FBE" w:rsidRPr="00751A4A">
        <w:rPr>
          <w:rFonts w:eastAsiaTheme="minorEastAsia"/>
          <w:sz w:val="22"/>
        </w:rPr>
        <w:t>alid</w:t>
      </w:r>
      <w:r w:rsidR="0059061B" w:rsidRPr="00751A4A">
        <w:rPr>
          <w:rFonts w:eastAsiaTheme="minorEastAsia"/>
          <w:sz w:val="22"/>
        </w:rPr>
        <w:t>ation</w:t>
      </w:r>
      <w:r w:rsidR="002C7932" w:rsidRPr="00751A4A">
        <w:rPr>
          <w:rFonts w:eastAsiaTheme="minorEastAsia"/>
          <w:sz w:val="22"/>
        </w:rPr>
        <w:t xml:space="preserve"> (CV)</w:t>
      </w:r>
      <w:r w:rsidR="00B60FBE" w:rsidRPr="00751A4A">
        <w:rPr>
          <w:rFonts w:eastAsiaTheme="minorEastAsia"/>
          <w:sz w:val="22"/>
        </w:rPr>
        <w:t xml:space="preserve">, 5-fold </w:t>
      </w:r>
      <w:r w:rsidR="0059061B" w:rsidRPr="00751A4A">
        <w:rPr>
          <w:rFonts w:eastAsiaTheme="minorEastAsia"/>
          <w:sz w:val="22"/>
        </w:rPr>
        <w:t>C</w:t>
      </w:r>
      <w:r w:rsidR="00B60FBE" w:rsidRPr="00751A4A">
        <w:rPr>
          <w:rFonts w:eastAsiaTheme="minorEastAsia"/>
          <w:sz w:val="22"/>
        </w:rPr>
        <w:t>ross-</w:t>
      </w:r>
      <w:r w:rsidR="0059061B" w:rsidRPr="00751A4A">
        <w:rPr>
          <w:rFonts w:eastAsiaTheme="minorEastAsia"/>
          <w:sz w:val="22"/>
        </w:rPr>
        <w:t>V</w:t>
      </w:r>
      <w:r w:rsidR="00B60FBE" w:rsidRPr="00751A4A">
        <w:rPr>
          <w:rFonts w:eastAsiaTheme="minorEastAsia"/>
          <w:sz w:val="22"/>
        </w:rPr>
        <w:t>alida</w:t>
      </w:r>
      <w:r w:rsidR="0059061B" w:rsidRPr="00751A4A">
        <w:rPr>
          <w:rFonts w:eastAsiaTheme="minorEastAsia"/>
          <w:sz w:val="22"/>
        </w:rPr>
        <w:t>tion</w:t>
      </w:r>
      <w:r w:rsidR="002C7932" w:rsidRPr="00751A4A">
        <w:rPr>
          <w:rFonts w:eastAsiaTheme="minorEastAsia"/>
          <w:sz w:val="22"/>
        </w:rPr>
        <w:t xml:space="preserve"> (5</w:t>
      </w:r>
      <w:r w:rsidR="002D1BEF" w:rsidRPr="00751A4A">
        <w:rPr>
          <w:rFonts w:eastAsiaTheme="minorEastAsia"/>
          <w:sz w:val="22"/>
        </w:rPr>
        <w:t>CV)</w:t>
      </w:r>
      <w:r w:rsidR="00B60FBE" w:rsidRPr="00751A4A">
        <w:rPr>
          <w:rFonts w:eastAsiaTheme="minorEastAsia"/>
          <w:sz w:val="22"/>
        </w:rPr>
        <w:t xml:space="preserve">, 10-fold </w:t>
      </w:r>
      <w:r w:rsidR="0059061B" w:rsidRPr="00751A4A">
        <w:rPr>
          <w:rFonts w:eastAsiaTheme="minorEastAsia"/>
          <w:sz w:val="22"/>
        </w:rPr>
        <w:t>C</w:t>
      </w:r>
      <w:r w:rsidR="00B60FBE" w:rsidRPr="00751A4A">
        <w:rPr>
          <w:rFonts w:eastAsiaTheme="minorEastAsia"/>
          <w:sz w:val="22"/>
        </w:rPr>
        <w:t>ross-</w:t>
      </w:r>
      <w:r w:rsidR="0059061B" w:rsidRPr="00751A4A">
        <w:rPr>
          <w:rFonts w:eastAsiaTheme="minorEastAsia"/>
          <w:sz w:val="22"/>
        </w:rPr>
        <w:t>V</w:t>
      </w:r>
      <w:r w:rsidR="00B60FBE" w:rsidRPr="00751A4A">
        <w:rPr>
          <w:rFonts w:eastAsiaTheme="minorEastAsia"/>
          <w:sz w:val="22"/>
        </w:rPr>
        <w:t>alida</w:t>
      </w:r>
      <w:r w:rsidR="0059061B" w:rsidRPr="00751A4A">
        <w:rPr>
          <w:rFonts w:eastAsiaTheme="minorEastAsia"/>
          <w:sz w:val="22"/>
        </w:rPr>
        <w:t>tion</w:t>
      </w:r>
      <w:r w:rsidR="002D1BEF" w:rsidRPr="00751A4A">
        <w:rPr>
          <w:rFonts w:eastAsiaTheme="minorEastAsia"/>
          <w:sz w:val="22"/>
        </w:rPr>
        <w:t xml:space="preserve"> (10CV)</w:t>
      </w:r>
      <w:r w:rsidR="00B60FBE" w:rsidRPr="00751A4A">
        <w:rPr>
          <w:rFonts w:eastAsiaTheme="minorEastAsia"/>
          <w:sz w:val="22"/>
        </w:rPr>
        <w:t xml:space="preserve">, </w:t>
      </w:r>
      <w:r w:rsidR="0059061B" w:rsidRPr="00751A4A">
        <w:rPr>
          <w:rFonts w:eastAsiaTheme="minorEastAsia"/>
          <w:sz w:val="22"/>
        </w:rPr>
        <w:t>L</w:t>
      </w:r>
      <w:r w:rsidR="00B60FBE" w:rsidRPr="00751A4A">
        <w:rPr>
          <w:rFonts w:eastAsiaTheme="minorEastAsia"/>
          <w:sz w:val="22"/>
        </w:rPr>
        <w:t>eave-</w:t>
      </w:r>
      <w:r w:rsidR="0059061B" w:rsidRPr="00751A4A">
        <w:rPr>
          <w:rFonts w:eastAsiaTheme="minorEastAsia"/>
          <w:sz w:val="22"/>
        </w:rPr>
        <w:t>O</w:t>
      </w:r>
      <w:r w:rsidR="00B60FBE" w:rsidRPr="00751A4A">
        <w:rPr>
          <w:rFonts w:eastAsiaTheme="minorEastAsia"/>
          <w:sz w:val="22"/>
        </w:rPr>
        <w:t>ne-</w:t>
      </w:r>
      <w:r w:rsidR="0059061B" w:rsidRPr="00751A4A">
        <w:rPr>
          <w:rFonts w:eastAsiaTheme="minorEastAsia"/>
          <w:sz w:val="22"/>
        </w:rPr>
        <w:t>O</w:t>
      </w:r>
      <w:r w:rsidR="00B60FBE" w:rsidRPr="00751A4A">
        <w:rPr>
          <w:rFonts w:eastAsiaTheme="minorEastAsia"/>
          <w:sz w:val="22"/>
        </w:rPr>
        <w:t xml:space="preserve">ut </w:t>
      </w:r>
      <w:r w:rsidR="0059061B" w:rsidRPr="00751A4A">
        <w:rPr>
          <w:rFonts w:eastAsiaTheme="minorEastAsia"/>
          <w:sz w:val="22"/>
        </w:rPr>
        <w:t>C</w:t>
      </w:r>
      <w:r w:rsidR="00B60FBE" w:rsidRPr="00751A4A">
        <w:rPr>
          <w:rFonts w:eastAsiaTheme="minorEastAsia"/>
          <w:sz w:val="22"/>
        </w:rPr>
        <w:t>ross-</w:t>
      </w:r>
      <w:r w:rsidR="0059061B" w:rsidRPr="00751A4A">
        <w:rPr>
          <w:rFonts w:eastAsiaTheme="minorEastAsia"/>
          <w:sz w:val="22"/>
        </w:rPr>
        <w:t>V</w:t>
      </w:r>
      <w:r w:rsidR="00B60FBE" w:rsidRPr="00751A4A">
        <w:rPr>
          <w:rFonts w:eastAsiaTheme="minorEastAsia"/>
          <w:sz w:val="22"/>
        </w:rPr>
        <w:t>alida</w:t>
      </w:r>
      <w:r w:rsidR="0059061B" w:rsidRPr="00751A4A">
        <w:rPr>
          <w:rFonts w:eastAsiaTheme="minorEastAsia"/>
          <w:sz w:val="22"/>
        </w:rPr>
        <w:t>tion</w:t>
      </w:r>
      <w:r w:rsidR="002D1BEF" w:rsidRPr="00751A4A">
        <w:rPr>
          <w:rFonts w:eastAsiaTheme="minorEastAsia"/>
          <w:sz w:val="22"/>
        </w:rPr>
        <w:t xml:space="preserve"> (LOOCV)</w:t>
      </w:r>
      <w:r w:rsidR="00B60FBE" w:rsidRPr="00751A4A">
        <w:rPr>
          <w:rFonts w:eastAsiaTheme="minorEastAsia"/>
          <w:sz w:val="22"/>
        </w:rPr>
        <w:t xml:space="preserve">, </w:t>
      </w:r>
      <w:r w:rsidR="0059061B" w:rsidRPr="00751A4A">
        <w:rPr>
          <w:rFonts w:eastAsiaTheme="minorEastAsia"/>
          <w:sz w:val="22"/>
        </w:rPr>
        <w:t>L</w:t>
      </w:r>
      <w:r w:rsidR="00B60FBE" w:rsidRPr="00751A4A">
        <w:rPr>
          <w:rFonts w:eastAsiaTheme="minorEastAsia"/>
          <w:sz w:val="22"/>
        </w:rPr>
        <w:t>eave-</w:t>
      </w:r>
      <w:r w:rsidR="0059061B" w:rsidRPr="00751A4A">
        <w:rPr>
          <w:rFonts w:eastAsiaTheme="minorEastAsia"/>
          <w:sz w:val="22"/>
        </w:rPr>
        <w:t>O</w:t>
      </w:r>
      <w:r w:rsidR="00B60FBE" w:rsidRPr="00751A4A">
        <w:rPr>
          <w:rFonts w:eastAsiaTheme="minorEastAsia"/>
          <w:sz w:val="22"/>
        </w:rPr>
        <w:t>ne-</w:t>
      </w:r>
      <w:r w:rsidR="0059061B" w:rsidRPr="00751A4A">
        <w:rPr>
          <w:rFonts w:eastAsiaTheme="minorEastAsia"/>
          <w:sz w:val="22"/>
        </w:rPr>
        <w:t>C</w:t>
      </w:r>
      <w:r w:rsidR="00B60FBE" w:rsidRPr="00751A4A">
        <w:rPr>
          <w:rFonts w:eastAsiaTheme="minorEastAsia"/>
          <w:sz w:val="22"/>
        </w:rPr>
        <w:t>ity-</w:t>
      </w:r>
      <w:r w:rsidR="0059061B" w:rsidRPr="00751A4A">
        <w:rPr>
          <w:rFonts w:eastAsiaTheme="minorEastAsia"/>
          <w:sz w:val="22"/>
        </w:rPr>
        <w:t>O</w:t>
      </w:r>
      <w:r w:rsidR="00B60FBE" w:rsidRPr="00751A4A">
        <w:rPr>
          <w:rFonts w:eastAsiaTheme="minorEastAsia"/>
          <w:sz w:val="22"/>
        </w:rPr>
        <w:t>ut-</w:t>
      </w:r>
      <w:r w:rsidR="0059061B" w:rsidRPr="00751A4A">
        <w:rPr>
          <w:rFonts w:eastAsiaTheme="minorEastAsia"/>
          <w:sz w:val="22"/>
        </w:rPr>
        <w:t>C</w:t>
      </w:r>
      <w:r w:rsidR="00B60FBE" w:rsidRPr="00751A4A">
        <w:rPr>
          <w:rFonts w:eastAsiaTheme="minorEastAsia"/>
          <w:sz w:val="22"/>
        </w:rPr>
        <w:t xml:space="preserve">ross </w:t>
      </w:r>
      <w:r w:rsidR="0059061B" w:rsidRPr="00751A4A">
        <w:rPr>
          <w:rFonts w:eastAsiaTheme="minorEastAsia"/>
          <w:sz w:val="22"/>
        </w:rPr>
        <w:t>V</w:t>
      </w:r>
      <w:r w:rsidR="00B60FBE" w:rsidRPr="00751A4A">
        <w:rPr>
          <w:rFonts w:eastAsiaTheme="minorEastAsia"/>
          <w:sz w:val="22"/>
        </w:rPr>
        <w:t>alidat</w:t>
      </w:r>
      <w:r w:rsidR="0059061B" w:rsidRPr="00751A4A">
        <w:rPr>
          <w:rFonts w:eastAsiaTheme="minorEastAsia"/>
          <w:sz w:val="22"/>
        </w:rPr>
        <w:t>ion</w:t>
      </w:r>
      <w:r w:rsidR="002D1BEF" w:rsidRPr="00751A4A">
        <w:rPr>
          <w:rFonts w:eastAsiaTheme="minorEastAsia"/>
          <w:sz w:val="22"/>
        </w:rPr>
        <w:t xml:space="preserve"> (LOCCV)</w:t>
      </w:r>
      <w:r w:rsidR="00B60FBE" w:rsidRPr="00751A4A">
        <w:rPr>
          <w:rFonts w:eastAsiaTheme="minorEastAsia"/>
          <w:sz w:val="22"/>
        </w:rPr>
        <w:t>,</w:t>
      </w:r>
      <w:r w:rsidR="00C56F6F" w:rsidRPr="00751A4A">
        <w:rPr>
          <w:rFonts w:eastAsiaTheme="minorEastAsia"/>
          <w:sz w:val="22"/>
        </w:rPr>
        <w:t xml:space="preserve"> </w:t>
      </w:r>
      <w:r w:rsidR="0059061B" w:rsidRPr="00751A4A">
        <w:rPr>
          <w:rFonts w:eastAsiaTheme="minorEastAsia"/>
          <w:sz w:val="22"/>
        </w:rPr>
        <w:t>L</w:t>
      </w:r>
      <w:r w:rsidR="00C56F6F" w:rsidRPr="00751A4A">
        <w:rPr>
          <w:rFonts w:eastAsiaTheme="minorEastAsia"/>
          <w:sz w:val="22"/>
        </w:rPr>
        <w:t>eave-</w:t>
      </w:r>
      <w:r w:rsidR="0059061B" w:rsidRPr="00751A4A">
        <w:rPr>
          <w:rFonts w:eastAsiaTheme="minorEastAsia"/>
          <w:sz w:val="22"/>
        </w:rPr>
        <w:t>O</w:t>
      </w:r>
      <w:r w:rsidR="00C56F6F" w:rsidRPr="00751A4A">
        <w:rPr>
          <w:rFonts w:eastAsiaTheme="minorEastAsia"/>
          <w:sz w:val="22"/>
        </w:rPr>
        <w:t>ne-</w:t>
      </w:r>
      <w:r w:rsidR="0059061B" w:rsidRPr="00751A4A">
        <w:rPr>
          <w:rFonts w:eastAsiaTheme="minorEastAsia"/>
          <w:sz w:val="22"/>
        </w:rPr>
        <w:t>Y</w:t>
      </w:r>
      <w:r w:rsidR="00C56F6F" w:rsidRPr="00751A4A">
        <w:rPr>
          <w:rFonts w:eastAsiaTheme="minorEastAsia"/>
          <w:sz w:val="22"/>
        </w:rPr>
        <w:t>ear-</w:t>
      </w:r>
      <w:r w:rsidR="0059061B" w:rsidRPr="00751A4A">
        <w:rPr>
          <w:rFonts w:eastAsiaTheme="minorEastAsia"/>
          <w:sz w:val="22"/>
        </w:rPr>
        <w:t>O</w:t>
      </w:r>
      <w:r w:rsidR="00C56F6F" w:rsidRPr="00751A4A">
        <w:rPr>
          <w:rFonts w:eastAsiaTheme="minorEastAsia"/>
          <w:sz w:val="22"/>
        </w:rPr>
        <w:t>ut-</w:t>
      </w:r>
      <w:r w:rsidR="0059061B" w:rsidRPr="00751A4A">
        <w:rPr>
          <w:rFonts w:eastAsiaTheme="minorEastAsia"/>
          <w:sz w:val="22"/>
        </w:rPr>
        <w:t>C</w:t>
      </w:r>
      <w:r w:rsidR="00C56F6F" w:rsidRPr="00751A4A">
        <w:rPr>
          <w:rFonts w:eastAsiaTheme="minorEastAsia"/>
          <w:sz w:val="22"/>
        </w:rPr>
        <w:t xml:space="preserve">ross </w:t>
      </w:r>
      <w:r w:rsidR="0059061B" w:rsidRPr="00751A4A">
        <w:rPr>
          <w:rFonts w:eastAsiaTheme="minorEastAsia"/>
          <w:sz w:val="22"/>
        </w:rPr>
        <w:t>V</w:t>
      </w:r>
      <w:r w:rsidR="00C56F6F" w:rsidRPr="00751A4A">
        <w:rPr>
          <w:rFonts w:eastAsiaTheme="minorEastAsia"/>
          <w:sz w:val="22"/>
        </w:rPr>
        <w:t>alidat</w:t>
      </w:r>
      <w:r w:rsidR="0059061B" w:rsidRPr="00751A4A">
        <w:rPr>
          <w:rFonts w:eastAsiaTheme="minorEastAsia"/>
          <w:sz w:val="22"/>
        </w:rPr>
        <w:t>ion</w:t>
      </w:r>
      <w:r w:rsidR="00C56F6F" w:rsidRPr="00751A4A">
        <w:rPr>
          <w:rFonts w:eastAsiaTheme="minorEastAsia"/>
          <w:sz w:val="22"/>
        </w:rPr>
        <w:t xml:space="preserve"> </w:t>
      </w:r>
      <w:r w:rsidR="002D1BEF" w:rsidRPr="00751A4A">
        <w:rPr>
          <w:rFonts w:eastAsiaTheme="minorEastAsia"/>
          <w:sz w:val="22"/>
        </w:rPr>
        <w:t>(LOYCV)</w:t>
      </w:r>
    </w:p>
    <w:p w14:paraId="4729A191" w14:textId="77777777" w:rsidR="00F5022B" w:rsidRDefault="00F5022B" w:rsidP="00B60FBE">
      <w:pPr>
        <w:rPr>
          <w:rFonts w:eastAsiaTheme="minorEastAsia"/>
          <w:sz w:val="22"/>
        </w:rPr>
      </w:pPr>
    </w:p>
    <w:p w14:paraId="04F20C76" w14:textId="161DE3E7" w:rsidR="009227B8" w:rsidRDefault="009227B8">
      <w:pPr>
        <w:widowControl/>
        <w:wordWrap/>
        <w:autoSpaceDE/>
        <w:autoSpaceDN/>
        <w:spacing w:after="200" w:line="276" w:lineRule="auto"/>
        <w:rPr>
          <w:rFonts w:eastAsiaTheme="minorEastAsia"/>
          <w:sz w:val="22"/>
        </w:rPr>
      </w:pPr>
      <w:r>
        <w:rPr>
          <w:rFonts w:eastAsiaTheme="minorEastAsia"/>
          <w:sz w:val="22"/>
        </w:rPr>
        <w:br w:type="page"/>
      </w:r>
    </w:p>
    <w:p w14:paraId="1982D32A" w14:textId="77777777" w:rsidR="009227B8" w:rsidRDefault="009227B8" w:rsidP="00DD5DAE">
      <w:pPr>
        <w:pStyle w:val="Caption"/>
        <w:jc w:val="center"/>
        <w:rPr>
          <w:sz w:val="22"/>
        </w:rPr>
        <w:sectPr w:rsidR="009227B8" w:rsidSect="002F4B5A">
          <w:footerReference w:type="default" r:id="rId13"/>
          <w:pgSz w:w="16838" w:h="11906" w:orient="landscape"/>
          <w:pgMar w:top="1440" w:right="1701" w:bottom="1440" w:left="1440" w:header="851" w:footer="992" w:gutter="0"/>
          <w:lnNumType w:countBy="1" w:restart="continuous"/>
          <w:cols w:space="425"/>
          <w:docGrid w:linePitch="360"/>
        </w:sectPr>
      </w:pPr>
      <w:bookmarkStart w:id="7" w:name="_Ref15822504"/>
    </w:p>
    <w:p w14:paraId="23E7C49B" w14:textId="2F6D91E5" w:rsidR="00DD5DAE" w:rsidRDefault="00DD5DAE" w:rsidP="00DD5DAE">
      <w:pPr>
        <w:pStyle w:val="Caption"/>
        <w:jc w:val="center"/>
        <w:rPr>
          <w:sz w:val="22"/>
        </w:rPr>
      </w:pPr>
      <w:r>
        <w:rPr>
          <w:noProof/>
          <w:lang w:val="en-IN" w:eastAsia="en-IN"/>
        </w:rPr>
        <w:drawing>
          <wp:inline distT="0" distB="0" distL="0" distR="0" wp14:anchorId="58126B29" wp14:editId="55A5E97F">
            <wp:extent cx="3853884" cy="348661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3884" cy="3486610"/>
                    </a:xfrm>
                    <a:prstGeom prst="rect">
                      <a:avLst/>
                    </a:prstGeom>
                  </pic:spPr>
                </pic:pic>
              </a:graphicData>
            </a:graphic>
          </wp:inline>
        </w:drawing>
      </w:r>
    </w:p>
    <w:p w14:paraId="0D6E35CB" w14:textId="2C91CDB9" w:rsidR="00DD5DAE" w:rsidRDefault="00DD5DAE" w:rsidP="00DD5DAE">
      <w:pPr>
        <w:pStyle w:val="Caption"/>
        <w:jc w:val="center"/>
        <w:rPr>
          <w:sz w:val="22"/>
        </w:rPr>
      </w:pPr>
      <w:bookmarkStart w:id="8" w:name="_Ref19473342"/>
      <w:r w:rsidRPr="007B7D2D">
        <w:rPr>
          <w:sz w:val="22"/>
        </w:rPr>
        <w:t xml:space="preserve">Figure </w:t>
      </w:r>
      <w:r w:rsidR="00C9220D">
        <w:rPr>
          <w:sz w:val="22"/>
        </w:rPr>
        <w:t>S</w:t>
      </w:r>
      <w:r w:rsidRPr="007B7D2D">
        <w:rPr>
          <w:sz w:val="22"/>
        </w:rPr>
        <w:fldChar w:fldCharType="begin"/>
      </w:r>
      <w:r w:rsidRPr="007B7D2D">
        <w:rPr>
          <w:sz w:val="22"/>
        </w:rPr>
        <w:instrText xml:space="preserve"> SEQ Figure \* ARABIC </w:instrText>
      </w:r>
      <w:r w:rsidRPr="007B7D2D">
        <w:rPr>
          <w:sz w:val="22"/>
        </w:rPr>
        <w:fldChar w:fldCharType="separate"/>
      </w:r>
      <w:r w:rsidR="00C9220D">
        <w:rPr>
          <w:noProof/>
          <w:sz w:val="22"/>
        </w:rPr>
        <w:t>1</w:t>
      </w:r>
      <w:r w:rsidRPr="007B7D2D">
        <w:rPr>
          <w:sz w:val="22"/>
        </w:rPr>
        <w:fldChar w:fldCharType="end"/>
      </w:r>
      <w:bookmarkEnd w:id="7"/>
      <w:bookmarkEnd w:id="8"/>
      <w:r w:rsidRPr="007B7D2D">
        <w:rPr>
          <w:sz w:val="22"/>
        </w:rPr>
        <w:t xml:space="preserve">. The </w:t>
      </w:r>
      <w:r>
        <w:rPr>
          <w:sz w:val="22"/>
        </w:rPr>
        <w:t>distribution</w:t>
      </w:r>
      <w:r w:rsidRPr="007B7D2D">
        <w:rPr>
          <w:sz w:val="22"/>
        </w:rPr>
        <w:t xml:space="preserve"> of </w:t>
      </w:r>
      <w:r>
        <w:rPr>
          <w:sz w:val="22"/>
        </w:rPr>
        <w:t xml:space="preserve">study </w:t>
      </w:r>
      <w:r w:rsidRPr="007B7D2D">
        <w:rPr>
          <w:sz w:val="22"/>
        </w:rPr>
        <w:t>area</w:t>
      </w:r>
      <w:r>
        <w:rPr>
          <w:sz w:val="22"/>
        </w:rPr>
        <w:t>s in the reviewed papers that predicted ground PM concentrations using satellite AOD as the main input predictor during the past 10 years.</w:t>
      </w:r>
    </w:p>
    <w:p w14:paraId="587D6060" w14:textId="72C8304E" w:rsidR="007B2963" w:rsidRPr="007B2963" w:rsidRDefault="00F5022B">
      <w:pPr>
        <w:widowControl/>
        <w:wordWrap/>
        <w:autoSpaceDE/>
        <w:autoSpaceDN/>
        <w:spacing w:after="200" w:line="276" w:lineRule="auto"/>
        <w:rPr>
          <w:rFonts w:eastAsiaTheme="minorEastAsia"/>
          <w:sz w:val="22"/>
        </w:rPr>
      </w:pPr>
      <w:r>
        <w:rPr>
          <w:rFonts w:eastAsiaTheme="minorEastAsia"/>
          <w:sz w:val="22"/>
        </w:rPr>
        <w:br w:type="page"/>
      </w:r>
    </w:p>
    <w:p w14:paraId="66BD67E8" w14:textId="4DB3132D" w:rsidR="00775F39" w:rsidRPr="00775F39" w:rsidRDefault="00F5022B" w:rsidP="00775F39">
      <w:pPr>
        <w:pStyle w:val="EndNoteBibliography"/>
        <w:ind w:left="720" w:hanging="720"/>
      </w:pPr>
      <w:r>
        <w:rPr>
          <w:rFonts w:eastAsiaTheme="minorEastAsia"/>
          <w:sz w:val="22"/>
        </w:rPr>
        <w:fldChar w:fldCharType="begin"/>
      </w:r>
      <w:r>
        <w:rPr>
          <w:rFonts w:eastAsiaTheme="minorEastAsia"/>
          <w:sz w:val="22"/>
        </w:rPr>
        <w:instrText xml:space="preserve"> ADDIN EN.REFLIST </w:instrText>
      </w:r>
      <w:r>
        <w:rPr>
          <w:rFonts w:eastAsiaTheme="minorEastAsia"/>
          <w:sz w:val="22"/>
        </w:rPr>
        <w:fldChar w:fldCharType="separate"/>
      </w:r>
      <w:r w:rsidR="00775F39" w:rsidRPr="00775F39">
        <w:t xml:space="preserve">Bai, Kaixu, Mingliang Ma, Ni-Bin Chang, and Wei Gao. 2019. "Spatiotemporal trend analysis for fine particulate matter concentrations in China using high-resolution satellite-derived and ground-measured PM2.5 data." </w:t>
      </w:r>
      <w:r w:rsidR="00775F39" w:rsidRPr="00775F39">
        <w:rPr>
          <w:i/>
        </w:rPr>
        <w:t xml:space="preserve"> Journal of Environmental Management</w:t>
      </w:r>
      <w:r w:rsidR="00775F39" w:rsidRPr="00775F39">
        <w:t xml:space="preserve"> 233:530-42. doi: </w:t>
      </w:r>
      <w:hyperlink r:id="rId15" w:history="1">
        <w:r w:rsidR="00775F39" w:rsidRPr="00775F39">
          <w:rPr>
            <w:rStyle w:val="Hyperlink"/>
          </w:rPr>
          <w:t>https://doi.org/10.1016/j.jenvman.2018.12.071</w:t>
        </w:r>
      </w:hyperlink>
      <w:r w:rsidR="00775F39" w:rsidRPr="00775F39">
        <w:t>.</w:t>
      </w:r>
    </w:p>
    <w:p w14:paraId="0F4D25E8" w14:textId="77777777" w:rsidR="00775F39" w:rsidRPr="00775F39" w:rsidRDefault="00775F39" w:rsidP="00775F39">
      <w:pPr>
        <w:pStyle w:val="EndNoteBibliography"/>
        <w:ind w:left="720" w:hanging="720"/>
      </w:pPr>
      <w:r w:rsidRPr="00775F39">
        <w:t xml:space="preserve">Bai, Yang, Lixin Wu, Kai Qin, Yufeng Zhang, Yangyang Shen, and Yuan Zhou. 2016. "A geographically and temporally weighted regression model for ground-level PM2.5 estimation from satellite-derived 500 m resolution AOD." </w:t>
      </w:r>
      <w:r w:rsidRPr="00775F39">
        <w:rPr>
          <w:i/>
        </w:rPr>
        <w:t xml:space="preserve"> Remote Sensing</w:t>
      </w:r>
      <w:r w:rsidRPr="00775F39">
        <w:t xml:space="preserve"> 8 (3):262.</w:t>
      </w:r>
    </w:p>
    <w:p w14:paraId="53F90982" w14:textId="2EBCF8E3" w:rsidR="00775F39" w:rsidRPr="00775F39" w:rsidRDefault="00775F39" w:rsidP="00775F39">
      <w:pPr>
        <w:pStyle w:val="EndNoteBibliography"/>
        <w:ind w:left="720" w:hanging="720"/>
      </w:pPr>
      <w:r w:rsidRPr="00775F39">
        <w:t xml:space="preserve">Bi, Jianzhao, Jessica H. Belle, Yujie Wang, Alexei I. Lyapustin, Avani Wildani, and Yang Liu. 2019. "Impacts of snow and cloud covers on satellite-derived PM2.5 levels." </w:t>
      </w:r>
      <w:r w:rsidRPr="00775F39">
        <w:rPr>
          <w:i/>
        </w:rPr>
        <w:t xml:space="preserve"> Remote Sensing of Environment</w:t>
      </w:r>
      <w:r w:rsidRPr="00775F39">
        <w:t xml:space="preserve"> 221:665-74. doi: </w:t>
      </w:r>
      <w:hyperlink r:id="rId16" w:history="1">
        <w:r w:rsidRPr="00775F39">
          <w:rPr>
            <w:rStyle w:val="Hyperlink"/>
          </w:rPr>
          <w:t>https://doi.org/10.1016/j.rse.2018.12.002</w:t>
        </w:r>
      </w:hyperlink>
      <w:r w:rsidRPr="00775F39">
        <w:t>.</w:t>
      </w:r>
    </w:p>
    <w:p w14:paraId="267A7FBE" w14:textId="77777777" w:rsidR="00775F39" w:rsidRPr="00775F39" w:rsidRDefault="00775F39" w:rsidP="00775F39">
      <w:pPr>
        <w:pStyle w:val="EndNoteBibliography"/>
        <w:ind w:left="720" w:hanging="720"/>
      </w:pPr>
      <w:r w:rsidRPr="00775F39">
        <w:t xml:space="preserve">Brokamp, Cole, Roman Jandarov, Monir Hossain, and Patrick Ryan. 2018. "Predicting Daily Urban Fine Particulate Matter Concentrations Using a Random Forest Model." </w:t>
      </w:r>
      <w:r w:rsidRPr="00775F39">
        <w:rPr>
          <w:i/>
        </w:rPr>
        <w:t xml:space="preserve"> Environmental Science &amp; Technology</w:t>
      </w:r>
      <w:r w:rsidRPr="00775F39">
        <w:t xml:space="preserve"> 52 (7):4173-9.</w:t>
      </w:r>
    </w:p>
    <w:p w14:paraId="44E483EB" w14:textId="77777777" w:rsidR="00775F39" w:rsidRPr="00775F39" w:rsidRDefault="00775F39" w:rsidP="00775F39">
      <w:pPr>
        <w:pStyle w:val="EndNoteBibliography"/>
        <w:ind w:left="720" w:hanging="720"/>
      </w:pPr>
      <w:r w:rsidRPr="00775F39">
        <w:t xml:space="preserve">Chang, Howard H., Xuefei Hu, and Yang Liu. 2013. "Calibrating MODIS aerosol optical depth for predicting daily PM2.5 concentrations via statistical downscaling." </w:t>
      </w:r>
      <w:r w:rsidRPr="00775F39">
        <w:rPr>
          <w:i/>
        </w:rPr>
        <w:t xml:space="preserve"> Journal Of Exposure Science And Environmental Epidemiology</w:t>
      </w:r>
      <w:r w:rsidRPr="00775F39">
        <w:t xml:space="preserve"> 24:398. doi: 10.1038/jes.2013.90</w:t>
      </w:r>
    </w:p>
    <w:p w14:paraId="28FC0831" w14:textId="3E864DBB" w:rsidR="00775F39" w:rsidRPr="00775F39" w:rsidRDefault="00313D7A" w:rsidP="00775F39">
      <w:pPr>
        <w:pStyle w:val="EndNoteBibliography"/>
        <w:ind w:left="720" w:hanging="720"/>
      </w:pPr>
      <w:hyperlink r:id="rId17" w:anchor="supplementary-information" w:history="1">
        <w:r w:rsidR="00775F39" w:rsidRPr="00775F39">
          <w:rPr>
            <w:rStyle w:val="Hyperlink"/>
          </w:rPr>
          <w:t>https://www.nature.com/articles/jes201390#supplementary-information</w:t>
        </w:r>
      </w:hyperlink>
      <w:r w:rsidR="00775F39" w:rsidRPr="00775F39">
        <w:t>.</w:t>
      </w:r>
    </w:p>
    <w:p w14:paraId="33820F7A" w14:textId="126A50EA" w:rsidR="00775F39" w:rsidRPr="00775F39" w:rsidRDefault="00775F39" w:rsidP="00775F39">
      <w:pPr>
        <w:pStyle w:val="EndNoteBibliography"/>
        <w:ind w:left="720" w:hanging="720"/>
      </w:pPr>
      <w:r w:rsidRPr="00775F39">
        <w:t xml:space="preserve">Chen, Gongbo, Luke D. Knibbs, Wenyi Zhang, Shanshan Li, Wei Cao, Jianping Guo, Hongyan Ren, et al. 2018. "Estimating spatiotemporal distribution of PM1 concentrations in China with satellite remote sensing, meteorology, and land use information." </w:t>
      </w:r>
      <w:r w:rsidRPr="00775F39">
        <w:rPr>
          <w:i/>
        </w:rPr>
        <w:t xml:space="preserve"> Environmental Pollution</w:t>
      </w:r>
      <w:r w:rsidRPr="00775F39">
        <w:t xml:space="preserve"> 233:1086-94. doi: </w:t>
      </w:r>
      <w:hyperlink r:id="rId18" w:history="1">
        <w:r w:rsidRPr="00775F39">
          <w:rPr>
            <w:rStyle w:val="Hyperlink"/>
          </w:rPr>
          <w:t>https://doi.org/10.1016/j.envpol.2017.10.011</w:t>
        </w:r>
      </w:hyperlink>
      <w:r w:rsidRPr="00775F39">
        <w:t>.</w:t>
      </w:r>
    </w:p>
    <w:p w14:paraId="0692E23F" w14:textId="77777777" w:rsidR="00775F39" w:rsidRPr="00775F39" w:rsidRDefault="00775F39" w:rsidP="00775F39">
      <w:pPr>
        <w:pStyle w:val="EndNoteBibliography"/>
        <w:ind w:left="720" w:hanging="720"/>
      </w:pPr>
      <w:r w:rsidRPr="00775F39">
        <w:t xml:space="preserve">Chen, Gongbo, Shanshan Li, Luke D Knibbs, NAS Hamm, Wei Cao, Tiantian Li, Jianping Guo, Hongyan Ren, Michael J Abramson, and Yuming Guo. 2018. "A machine learning method to estimate PM2.5 concentrations across China with remote sensing, meteorological and land use information." </w:t>
      </w:r>
      <w:r w:rsidRPr="00775F39">
        <w:rPr>
          <w:i/>
        </w:rPr>
        <w:t xml:space="preserve"> Science of the Total Environment</w:t>
      </w:r>
      <w:r w:rsidRPr="00775F39">
        <w:t xml:space="preserve"> 636:52-60.</w:t>
      </w:r>
    </w:p>
    <w:p w14:paraId="759207B2" w14:textId="77777777" w:rsidR="00775F39" w:rsidRPr="00775F39" w:rsidRDefault="00775F39" w:rsidP="00775F39">
      <w:pPr>
        <w:pStyle w:val="EndNoteBibliography"/>
        <w:ind w:left="720" w:hanging="720"/>
      </w:pPr>
      <w:r w:rsidRPr="00775F39">
        <w:t xml:space="preserve">Chen, Yunping, Weihong Han, Shuzhong Chen, and Ling Tong. 2014. </w:t>
      </w:r>
      <w:r w:rsidRPr="00775F39">
        <w:rPr>
          <w:i/>
        </w:rPr>
        <w:t>Estimating ground-level PM2.5 concentration using Landsat 8 in Chengdu, China</w:t>
      </w:r>
      <w:r w:rsidRPr="00775F39">
        <w:t xml:space="preserve">. Vol. 9259, </w:t>
      </w:r>
      <w:r w:rsidRPr="00775F39">
        <w:rPr>
          <w:i/>
        </w:rPr>
        <w:t>SPIE Asia-Pacific Remote Sensing</w:t>
      </w:r>
      <w:r w:rsidRPr="00775F39">
        <w:t>: SPIE.</w:t>
      </w:r>
    </w:p>
    <w:p w14:paraId="37525308" w14:textId="7EBB5AB5" w:rsidR="00775F39" w:rsidRPr="00775F39" w:rsidRDefault="00775F39" w:rsidP="00775F39">
      <w:pPr>
        <w:pStyle w:val="EndNoteBibliography"/>
        <w:ind w:left="720" w:hanging="720"/>
      </w:pPr>
      <w:r w:rsidRPr="00775F39">
        <w:t xml:space="preserve">Chen, Zhao-Yue, Tian-Hao Zhang, Rong Zhang, Zhong-Min Zhu, Chun-Quan Ou, and Yuming Guo. 2018. "Estimating PM2.5 concentrations based on non-linear exposure-lag-response associations with aerosol optical depth and meteorological measures." </w:t>
      </w:r>
      <w:r w:rsidRPr="00775F39">
        <w:rPr>
          <w:i/>
        </w:rPr>
        <w:t xml:space="preserve"> Atmospheric environment</w:t>
      </w:r>
      <w:r w:rsidRPr="00775F39">
        <w:t xml:space="preserve"> 173:30-7. doi: </w:t>
      </w:r>
      <w:hyperlink r:id="rId19" w:history="1">
        <w:r w:rsidRPr="00775F39">
          <w:rPr>
            <w:rStyle w:val="Hyperlink"/>
          </w:rPr>
          <w:t>https://doi.org/10.1016/j.atmosenv.2017.10.055</w:t>
        </w:r>
      </w:hyperlink>
      <w:r w:rsidRPr="00775F39">
        <w:t>.</w:t>
      </w:r>
    </w:p>
    <w:p w14:paraId="197A589E" w14:textId="5CC131EC" w:rsidR="00775F39" w:rsidRPr="00775F39" w:rsidRDefault="00775F39" w:rsidP="00775F39">
      <w:pPr>
        <w:pStyle w:val="EndNoteBibliography"/>
        <w:ind w:left="720" w:hanging="720"/>
      </w:pPr>
      <w:r w:rsidRPr="00775F39">
        <w:t xml:space="preserve">Chen, Zhao-Yue, Tian-Hao Zhang, Rong Zhang, Zhong-Min Zhu, Jun Yang, Ping-Yan Chen, Chun-Quan Ou, and Yuming Guo. 2019. "Extreme gradient boosting model to estimate PM2.5 concentrations with missing-filled satellite data in China." </w:t>
      </w:r>
      <w:r w:rsidRPr="00775F39">
        <w:rPr>
          <w:i/>
        </w:rPr>
        <w:t xml:space="preserve"> Atmospheric environment</w:t>
      </w:r>
      <w:r w:rsidRPr="00775F39">
        <w:t xml:space="preserve"> 202:180-9. doi: </w:t>
      </w:r>
      <w:hyperlink r:id="rId20" w:history="1">
        <w:r w:rsidRPr="00775F39">
          <w:rPr>
            <w:rStyle w:val="Hyperlink"/>
          </w:rPr>
          <w:t>https://doi.org/10.1016/j.atmosenv.2019.01.027</w:t>
        </w:r>
      </w:hyperlink>
      <w:r w:rsidRPr="00775F39">
        <w:t>.</w:t>
      </w:r>
    </w:p>
    <w:p w14:paraId="4F58D2EB" w14:textId="77777777" w:rsidR="00775F39" w:rsidRPr="00775F39" w:rsidRDefault="00775F39" w:rsidP="00775F39">
      <w:pPr>
        <w:pStyle w:val="EndNoteBibliography"/>
        <w:ind w:left="720" w:hanging="720"/>
      </w:pPr>
      <w:r w:rsidRPr="00775F39">
        <w:t xml:space="preserve">Chitranshi, Shikha, Satya Prakash Sharma, and Sagnik Dey. 2015. "Satellite-based estimates of outdoor particulate pollution (PM10) for Agra City in northern India." </w:t>
      </w:r>
      <w:r w:rsidRPr="00775F39">
        <w:rPr>
          <w:i/>
        </w:rPr>
        <w:t xml:space="preserve"> Air Quality, Atmosphere &amp; Health</w:t>
      </w:r>
      <w:r w:rsidRPr="00775F39">
        <w:t xml:space="preserve"> 8 (1):55-65. doi: 10.1007/s11869-014-0271-x.</w:t>
      </w:r>
    </w:p>
    <w:p w14:paraId="64172A02" w14:textId="77777777" w:rsidR="00775F39" w:rsidRPr="00775F39" w:rsidRDefault="00775F39" w:rsidP="00775F39">
      <w:pPr>
        <w:pStyle w:val="EndNoteBibliography"/>
        <w:ind w:left="720" w:hanging="720"/>
      </w:pPr>
      <w:r w:rsidRPr="00775F39">
        <w:t xml:space="preserve">Chu, Hone-Jay, and Muhammad Bilal. 2019. "PM2.5 mapping using integrated geographically temporally weighted regression (GTWR) and random sample consensus (RANSAC) models." </w:t>
      </w:r>
      <w:r w:rsidRPr="00775F39">
        <w:rPr>
          <w:i/>
        </w:rPr>
        <w:t xml:space="preserve"> Environmental Science and Pollution Research</w:t>
      </w:r>
      <w:r w:rsidRPr="00775F39">
        <w:t xml:space="preserve"> 26 (2):1902-10. doi: 10.1007/s11356-018-3763-7.</w:t>
      </w:r>
    </w:p>
    <w:p w14:paraId="4A143F59" w14:textId="77777777" w:rsidR="00775F39" w:rsidRPr="00775F39" w:rsidRDefault="00775F39" w:rsidP="00775F39">
      <w:pPr>
        <w:pStyle w:val="EndNoteBibliography"/>
        <w:ind w:left="720" w:hanging="720"/>
      </w:pPr>
      <w:r w:rsidRPr="00775F39">
        <w:t xml:space="preserve">Chudnovsky, Alexandra A, Petros Koutrakis, Itai Kloog, Steven Melly, Francesco Nordio, Alexei Lyapustin, Yujie Wang, and Joel Schwartz. 2014. "Fine particulate matter predictions using high resolution Aerosol Optical Depth (AOD) retrievals." </w:t>
      </w:r>
      <w:r w:rsidRPr="00775F39">
        <w:rPr>
          <w:i/>
        </w:rPr>
        <w:t xml:space="preserve"> Atmospheric environment</w:t>
      </w:r>
      <w:r w:rsidRPr="00775F39">
        <w:t xml:space="preserve"> 89:189-98.</w:t>
      </w:r>
    </w:p>
    <w:p w14:paraId="52C6B380" w14:textId="5B7C749C" w:rsidR="00775F39" w:rsidRPr="00775F39" w:rsidRDefault="00775F39" w:rsidP="00775F39">
      <w:pPr>
        <w:pStyle w:val="EndNoteBibliography"/>
        <w:ind w:left="720" w:hanging="720"/>
      </w:pPr>
      <w:r w:rsidRPr="00775F39">
        <w:t xml:space="preserve">de Hoogh, Kees, Harris Héritier, Massimo Stafoggia, Nino Künzli, and Itai Kloog. 2018. "Modelling daily PM2.5 concentrations at high spatio-temporal resolution across Switzerland." </w:t>
      </w:r>
      <w:r w:rsidRPr="00775F39">
        <w:rPr>
          <w:i/>
        </w:rPr>
        <w:t xml:space="preserve"> Environmental Pollution</w:t>
      </w:r>
      <w:r w:rsidRPr="00775F39">
        <w:t xml:space="preserve"> 233:1147-54. doi: </w:t>
      </w:r>
      <w:hyperlink r:id="rId21" w:history="1">
        <w:r w:rsidRPr="00775F39">
          <w:rPr>
            <w:rStyle w:val="Hyperlink"/>
          </w:rPr>
          <w:t>https://doi.org/10.1016/j.envpol.2017.10.025</w:t>
        </w:r>
      </w:hyperlink>
      <w:r w:rsidRPr="00775F39">
        <w:t>.</w:t>
      </w:r>
    </w:p>
    <w:p w14:paraId="1A939B50" w14:textId="4AB0DD6A" w:rsidR="00775F39" w:rsidRPr="00775F39" w:rsidRDefault="00775F39" w:rsidP="00775F39">
      <w:pPr>
        <w:pStyle w:val="EndNoteBibliography"/>
        <w:ind w:left="720" w:hanging="720"/>
      </w:pPr>
      <w:r w:rsidRPr="00775F39">
        <w:t xml:space="preserve">Di, Qian, Heresh Amini, Liuhua Shi, Itai Kloog, Rachel Silvern, James Kelly, M. Benjamin Sabath, et al. 2019. "An ensemble-based model of PM2.5 concentration across the contiguous United States with high spatiotemporal resolution." </w:t>
      </w:r>
      <w:r w:rsidRPr="00775F39">
        <w:rPr>
          <w:i/>
        </w:rPr>
        <w:t xml:space="preserve"> Environment International</w:t>
      </w:r>
      <w:r w:rsidRPr="00775F39">
        <w:t xml:space="preserve"> 130:104909. doi: </w:t>
      </w:r>
      <w:hyperlink r:id="rId22" w:history="1">
        <w:r w:rsidRPr="00775F39">
          <w:rPr>
            <w:rStyle w:val="Hyperlink"/>
          </w:rPr>
          <w:t>https://doi.org/10.1016/j.envint.2019.104909</w:t>
        </w:r>
      </w:hyperlink>
      <w:r w:rsidRPr="00775F39">
        <w:t>.</w:t>
      </w:r>
    </w:p>
    <w:p w14:paraId="132647B4" w14:textId="77777777" w:rsidR="00775F39" w:rsidRPr="00775F39" w:rsidRDefault="00775F39" w:rsidP="00775F39">
      <w:pPr>
        <w:pStyle w:val="EndNoteBibliography"/>
        <w:ind w:left="720" w:hanging="720"/>
      </w:pPr>
      <w:r w:rsidRPr="00775F39">
        <w:t xml:space="preserve">Di, Qian, Itai Kloog, Petros Koutrakis, Alexei Lyapustin, Yujie Wang, and Joel Schwartz. 2016. "Assessing PM2.5 Exposures with High Spatiotemporal Resolution across the Continental United States." </w:t>
      </w:r>
      <w:r w:rsidRPr="00775F39">
        <w:rPr>
          <w:i/>
        </w:rPr>
        <w:t xml:space="preserve"> Environmental Science &amp; Technology</w:t>
      </w:r>
      <w:r w:rsidRPr="00775F39">
        <w:t xml:space="preserve"> 50 (9):4712-21. doi: 10.1021/acs.est.5b06121.</w:t>
      </w:r>
    </w:p>
    <w:p w14:paraId="6C4CB67D" w14:textId="77777777" w:rsidR="00775F39" w:rsidRPr="00775F39" w:rsidRDefault="00775F39" w:rsidP="00775F39">
      <w:pPr>
        <w:pStyle w:val="EndNoteBibliography"/>
        <w:ind w:left="720" w:hanging="720"/>
      </w:pPr>
      <w:r w:rsidRPr="00775F39">
        <w:t xml:space="preserve">Fang, Xin, Bin Zou, Xiaoping Liu, Troy Sternberg, and Liang Zhai. 2016. "Satellite-based ground PM2.5 estimation using timely structure adaptive modeling." </w:t>
      </w:r>
      <w:r w:rsidRPr="00775F39">
        <w:rPr>
          <w:i/>
        </w:rPr>
        <w:t xml:space="preserve"> Remote Sensing of Environment</w:t>
      </w:r>
      <w:r w:rsidRPr="00775F39">
        <w:t xml:space="preserve"> 186:152-63.</w:t>
      </w:r>
    </w:p>
    <w:p w14:paraId="055EB471" w14:textId="5AAD5CEA" w:rsidR="00775F39" w:rsidRPr="00775F39" w:rsidRDefault="00775F39" w:rsidP="00775F39">
      <w:pPr>
        <w:pStyle w:val="EndNoteBibliography"/>
        <w:ind w:left="720" w:hanging="720"/>
      </w:pPr>
      <w:r w:rsidRPr="00775F39">
        <w:t xml:space="preserve">Fu, D., X. Xia, M. Duan, X. Zhang, X. Li, J. Wang, and J. Liu. 2018. "Mapping nighttime PM2.5 from VIIRS DNB using a linear mixed-effect model." </w:t>
      </w:r>
      <w:r w:rsidRPr="00775F39">
        <w:rPr>
          <w:i/>
        </w:rPr>
        <w:t xml:space="preserve"> Atmospheric environment</w:t>
      </w:r>
      <w:r w:rsidRPr="00775F39">
        <w:t xml:space="preserve"> 178:214-22. doi: </w:t>
      </w:r>
      <w:hyperlink r:id="rId23" w:history="1">
        <w:r w:rsidRPr="00775F39">
          <w:rPr>
            <w:rStyle w:val="Hyperlink"/>
          </w:rPr>
          <w:t>https://doi.org/10.1016/j.atmosenv.2018.02.001</w:t>
        </w:r>
      </w:hyperlink>
      <w:r w:rsidRPr="00775F39">
        <w:t>.</w:t>
      </w:r>
    </w:p>
    <w:p w14:paraId="6A3B2705" w14:textId="77777777" w:rsidR="00775F39" w:rsidRPr="00775F39" w:rsidRDefault="00775F39" w:rsidP="00775F39">
      <w:pPr>
        <w:pStyle w:val="EndNoteBibliography"/>
        <w:ind w:left="720" w:hanging="720"/>
      </w:pPr>
      <w:r w:rsidRPr="00775F39">
        <w:t xml:space="preserve">Gao, Chao, Xuelei Zhang, Wenyong Wang, Aijun Xiu, Daniel Q. Tong, and Weiwei Chen. 2018. "Spatiotemporal Distribution of Satellite-Retrieved Ground-Level PM2.5 and Near Real-Time Daily Retrieval Algorithm Development in Sichuan Basin, China." </w:t>
      </w:r>
      <w:r w:rsidRPr="00775F39">
        <w:rPr>
          <w:i/>
        </w:rPr>
        <w:t xml:space="preserve"> Atmosphere</w:t>
      </w:r>
      <w:r w:rsidRPr="00775F39">
        <w:t xml:space="preserve"> 9 (2):78.</w:t>
      </w:r>
    </w:p>
    <w:p w14:paraId="1DA97B9B" w14:textId="258BDFC0" w:rsidR="00775F39" w:rsidRPr="00775F39" w:rsidRDefault="00775F39" w:rsidP="00775F39">
      <w:pPr>
        <w:pStyle w:val="EndNoteBibliography"/>
        <w:ind w:left="720" w:hanging="720"/>
      </w:pPr>
      <w:r w:rsidRPr="00775F39">
        <w:t xml:space="preserve">Geng, Guannan, Nancy L. Murray, Howard H. Chang, and Yang Liu. 2018. "The sensitivity of satellite-based PM2.5 estimates to its inputs: Implications to model development in data-poor regions." </w:t>
      </w:r>
      <w:r w:rsidRPr="00775F39">
        <w:rPr>
          <w:i/>
        </w:rPr>
        <w:t xml:space="preserve"> Environment International</w:t>
      </w:r>
      <w:r w:rsidRPr="00775F39">
        <w:t xml:space="preserve"> 121:550-60. doi: </w:t>
      </w:r>
      <w:hyperlink r:id="rId24" w:history="1">
        <w:r w:rsidRPr="00775F39">
          <w:rPr>
            <w:rStyle w:val="Hyperlink"/>
          </w:rPr>
          <w:t>https://doi.org/10.1016/j.envint.2018.09.051</w:t>
        </w:r>
      </w:hyperlink>
      <w:r w:rsidRPr="00775F39">
        <w:t>.</w:t>
      </w:r>
    </w:p>
    <w:p w14:paraId="3B258827" w14:textId="77777777" w:rsidR="00775F39" w:rsidRPr="00775F39" w:rsidRDefault="00775F39" w:rsidP="00775F39">
      <w:pPr>
        <w:pStyle w:val="EndNoteBibliography"/>
        <w:ind w:left="720" w:hanging="720"/>
      </w:pPr>
      <w:r w:rsidRPr="00775F39">
        <w:t xml:space="preserve">Geng, Guannan, Nancy L. Murray, Daniel Tong, Joshua S. Fu, Xuefei Hu, Pius Lee, Xia Meng, Howard H. Chang, and Yang Liu. 2018. "Satellite-Based Daily PM2.5 Estimates During Fire Seasons in Colorado." </w:t>
      </w:r>
      <w:r w:rsidRPr="00775F39">
        <w:rPr>
          <w:i/>
        </w:rPr>
        <w:t xml:space="preserve"> Journal of Geophysical Research: Atmospheres</w:t>
      </w:r>
      <w:r w:rsidRPr="00775F39">
        <w:t xml:space="preserve"> 123 (15):8159-71. doi: 10.1029/2018JD028573.</w:t>
      </w:r>
    </w:p>
    <w:p w14:paraId="326226B6" w14:textId="1162CBE9" w:rsidR="00775F39" w:rsidRPr="00775F39" w:rsidRDefault="00775F39" w:rsidP="00775F39">
      <w:pPr>
        <w:pStyle w:val="EndNoteBibliography"/>
        <w:ind w:left="720" w:hanging="720"/>
      </w:pPr>
      <w:r w:rsidRPr="00775F39">
        <w:t xml:space="preserve">Geng, Guannan, Qiang Zhang, Randall V. Martin, Aaron van Donkelaar, Hong Huo, Huizheng Che, Jintai Lin, and Kebin He. 2015. "Estimating long-term PM2.5 concentrations in China using satellite-based aerosol optical depth and a chemical transport model." </w:t>
      </w:r>
      <w:r w:rsidRPr="00775F39">
        <w:rPr>
          <w:i/>
        </w:rPr>
        <w:t xml:space="preserve"> Remote Sensing of Environment</w:t>
      </w:r>
      <w:r w:rsidRPr="00775F39">
        <w:t xml:space="preserve"> 166:262-70. doi: </w:t>
      </w:r>
      <w:hyperlink r:id="rId25" w:history="1">
        <w:r w:rsidRPr="00775F39">
          <w:rPr>
            <w:rStyle w:val="Hyperlink"/>
          </w:rPr>
          <w:t>https://doi.org/10.1016/j.rse.2015.05.016</w:t>
        </w:r>
      </w:hyperlink>
      <w:r w:rsidRPr="00775F39">
        <w:t>.</w:t>
      </w:r>
    </w:p>
    <w:p w14:paraId="483852D2" w14:textId="77777777" w:rsidR="00775F39" w:rsidRPr="00775F39" w:rsidRDefault="00775F39" w:rsidP="00775F39">
      <w:pPr>
        <w:pStyle w:val="EndNoteBibliography"/>
        <w:ind w:left="720" w:hanging="720"/>
      </w:pPr>
      <w:r w:rsidRPr="00775F39">
        <w:t xml:space="preserve">Ghotbi, Saba, Saeed Sotoudeheian, and Mohammad Arhami. 2016. "Estimating urban ground-level PM10 using MODIS 3km AOD product and meteorological parameters from WRF model." </w:t>
      </w:r>
      <w:r w:rsidRPr="00775F39">
        <w:rPr>
          <w:i/>
        </w:rPr>
        <w:t xml:space="preserve"> Atmospheric environment</w:t>
      </w:r>
      <w:r w:rsidRPr="00775F39">
        <w:t xml:space="preserve"> 141:333-46.</w:t>
      </w:r>
    </w:p>
    <w:p w14:paraId="5DC27CC7" w14:textId="2435D7A0" w:rsidR="00775F39" w:rsidRPr="00775F39" w:rsidRDefault="00775F39" w:rsidP="00775F39">
      <w:pPr>
        <w:pStyle w:val="EndNoteBibliography"/>
        <w:ind w:left="720" w:hanging="720"/>
      </w:pPr>
      <w:r w:rsidRPr="00775F39">
        <w:t xml:space="preserve">Goldberg, Daniel L., Pawan Gupta, Kai Wang, Chinmay Jena, Yang Zhang, Zifeng Lu, and David G. Streets. 2019. "Using gap-filled MAIAC AOD and WRF-Chem to estimate daily PM2.5 concentrations at 1 km resolution in the Eastern United States." </w:t>
      </w:r>
      <w:r w:rsidRPr="00775F39">
        <w:rPr>
          <w:i/>
        </w:rPr>
        <w:t xml:space="preserve"> Atmospheric environment</w:t>
      </w:r>
      <w:r w:rsidRPr="00775F39">
        <w:t xml:space="preserve"> 199:443-52. doi: </w:t>
      </w:r>
      <w:hyperlink r:id="rId26" w:history="1">
        <w:r w:rsidRPr="00775F39">
          <w:rPr>
            <w:rStyle w:val="Hyperlink"/>
          </w:rPr>
          <w:t>https://doi.org/10.1016/j.atmosenv.2018.11.049</w:t>
        </w:r>
      </w:hyperlink>
      <w:r w:rsidRPr="00775F39">
        <w:t>.</w:t>
      </w:r>
    </w:p>
    <w:p w14:paraId="732B88A3" w14:textId="77777777" w:rsidR="00775F39" w:rsidRPr="00775F39" w:rsidRDefault="00775F39" w:rsidP="00775F39">
      <w:pPr>
        <w:pStyle w:val="EndNoteBibliography"/>
        <w:ind w:left="720" w:hanging="720"/>
      </w:pPr>
      <w:r w:rsidRPr="00775F39">
        <w:t xml:space="preserve">Gong, Wei, Yusi Huang, Tianhao Zhang, Zhongmin Zhu, Yuxi Ji, and Hao Xiang. 2017. "Impact and Suggestion of Column-to-Surface Vertical Correction Scheme on the Relationship between Satellite AOD and Ground-Level PM2.5 in China." </w:t>
      </w:r>
      <w:r w:rsidRPr="00775F39">
        <w:rPr>
          <w:i/>
        </w:rPr>
        <w:t xml:space="preserve"> Remote Sensing</w:t>
      </w:r>
      <w:r w:rsidRPr="00775F39">
        <w:t xml:space="preserve"> 9 (10). doi: 10.3390/rs9101038.</w:t>
      </w:r>
    </w:p>
    <w:p w14:paraId="0F33FB27" w14:textId="77777777" w:rsidR="00775F39" w:rsidRPr="00775F39" w:rsidRDefault="00775F39" w:rsidP="00775F39">
      <w:pPr>
        <w:pStyle w:val="EndNoteBibliography"/>
        <w:ind w:left="720" w:hanging="720"/>
      </w:pPr>
      <w:r w:rsidRPr="00775F39">
        <w:t xml:space="preserve">Guo, Yuanxi, Qiuhong Tang, Dao-Yi Gong, and Ziyin Zhang. 2017. "Estimating ground-level PM2.5 concentrations in Beijing using a satellite-based geographically and temporally weighted regression model." </w:t>
      </w:r>
      <w:r w:rsidRPr="00775F39">
        <w:rPr>
          <w:i/>
        </w:rPr>
        <w:t xml:space="preserve"> Remote Sensing of Environment</w:t>
      </w:r>
      <w:r w:rsidRPr="00775F39">
        <w:t xml:space="preserve"> 198:140-9.</w:t>
      </w:r>
    </w:p>
    <w:p w14:paraId="4342EBB6" w14:textId="77777777" w:rsidR="00775F39" w:rsidRPr="00775F39" w:rsidRDefault="00775F39" w:rsidP="00775F39">
      <w:pPr>
        <w:pStyle w:val="EndNoteBibliography"/>
        <w:ind w:left="720" w:hanging="720"/>
      </w:pPr>
      <w:r w:rsidRPr="00775F39">
        <w:t xml:space="preserve">Gupta, Pawan, and Sundar A. Christopher. 2009a. "Particulate matter air quality assessment using integrated surface, satellite, and meteorological products: 2. A neural network approach." </w:t>
      </w:r>
      <w:r w:rsidRPr="00775F39">
        <w:rPr>
          <w:i/>
        </w:rPr>
        <w:t xml:space="preserve"> Journal of Geophysical Research: Atmospheres</w:t>
      </w:r>
      <w:r w:rsidRPr="00775F39">
        <w:t xml:space="preserve"> 114 (D20). doi: 10.1029/2008JD011497.</w:t>
      </w:r>
    </w:p>
    <w:p w14:paraId="17AECB54" w14:textId="77777777" w:rsidR="00775F39" w:rsidRPr="00775F39" w:rsidRDefault="00775F39" w:rsidP="00775F39">
      <w:pPr>
        <w:pStyle w:val="EndNoteBibliography"/>
        <w:ind w:left="720" w:hanging="720"/>
      </w:pPr>
      <w:r w:rsidRPr="00775F39">
        <w:rPr>
          <w:rFonts w:hint="eastAsia"/>
        </w:rPr>
        <w:t>———</w:t>
      </w:r>
      <w:r w:rsidRPr="00775F39">
        <w:t xml:space="preserve">. 2009b. "Particulate matter air quality assessment using integrated surface, satellite, and meteorological products: Multiple regression approach." </w:t>
      </w:r>
      <w:r w:rsidRPr="00775F39">
        <w:rPr>
          <w:i/>
        </w:rPr>
        <w:t xml:space="preserve"> Journal of Geophysical Research: Atmospheres</w:t>
      </w:r>
      <w:r w:rsidRPr="00775F39">
        <w:t xml:space="preserve"> 114 (D14). doi: 10.1029/2008JD011496.</w:t>
      </w:r>
    </w:p>
    <w:p w14:paraId="50AA8389" w14:textId="77777777" w:rsidR="00775F39" w:rsidRPr="00775F39" w:rsidRDefault="00775F39" w:rsidP="00775F39">
      <w:pPr>
        <w:pStyle w:val="EndNoteBibliography"/>
        <w:ind w:left="720" w:hanging="720"/>
      </w:pPr>
      <w:r w:rsidRPr="00775F39">
        <w:t xml:space="preserve">Han, Weihong, and Ling Tong. 2019. "Satellite-Based Estimation of Daily Ground-Level PM2.5 Concentrations over Urban Agglomeration of Chengdu Plain." </w:t>
      </w:r>
      <w:r w:rsidRPr="00775F39">
        <w:rPr>
          <w:i/>
        </w:rPr>
        <w:t xml:space="preserve"> Atmosphere</w:t>
      </w:r>
      <w:r w:rsidRPr="00775F39">
        <w:t xml:space="preserve"> 10 (5). doi: 10.3390/atmos10050245.</w:t>
      </w:r>
    </w:p>
    <w:p w14:paraId="60BDE4C8" w14:textId="77777777" w:rsidR="00775F39" w:rsidRPr="00775F39" w:rsidRDefault="00775F39" w:rsidP="00775F39">
      <w:pPr>
        <w:pStyle w:val="EndNoteBibliography"/>
        <w:ind w:left="720" w:hanging="720"/>
      </w:pPr>
      <w:r w:rsidRPr="00775F39">
        <w:t xml:space="preserve">Han, Weihong, Ling Tong, Yunping Chen, Runkui Li, Beizhan Yan, and Xue Liu. 2018. "Estimation of High-Resolution Daily Ground-Level PM2.5 Concentration in Beijing 2013–2017 Using 1 km MAIAC AOT Data." </w:t>
      </w:r>
      <w:r w:rsidRPr="00775F39">
        <w:rPr>
          <w:i/>
        </w:rPr>
        <w:t xml:space="preserve"> Applied Sciences</w:t>
      </w:r>
      <w:r w:rsidRPr="00775F39">
        <w:t xml:space="preserve"> 8 (12). doi: 10.3390/app8122624.</w:t>
      </w:r>
    </w:p>
    <w:p w14:paraId="1640CA47" w14:textId="31034A86" w:rsidR="00775F39" w:rsidRPr="00775F39" w:rsidRDefault="00775F39" w:rsidP="00775F39">
      <w:pPr>
        <w:pStyle w:val="EndNoteBibliography"/>
        <w:ind w:left="720" w:hanging="720"/>
      </w:pPr>
      <w:r w:rsidRPr="00775F39">
        <w:t xml:space="preserve">He, Qingqing, and Bo Huang. 2018a. "Satellite-based high-resolution PM2.5 estimation over the Beijing-Tianjin-Hebei region of China using an improved geographically and temporally weighted regression model." </w:t>
      </w:r>
      <w:r w:rsidRPr="00775F39">
        <w:rPr>
          <w:i/>
        </w:rPr>
        <w:t xml:space="preserve"> Environmental Pollution</w:t>
      </w:r>
      <w:r w:rsidRPr="00775F39">
        <w:t xml:space="preserve"> 236:1027-37. doi: </w:t>
      </w:r>
      <w:hyperlink r:id="rId27" w:history="1">
        <w:r w:rsidRPr="00775F39">
          <w:rPr>
            <w:rStyle w:val="Hyperlink"/>
          </w:rPr>
          <w:t>https://doi.org/10.1016/j.envpol.2018.01.053</w:t>
        </w:r>
      </w:hyperlink>
      <w:r w:rsidRPr="00775F39">
        <w:t>.</w:t>
      </w:r>
    </w:p>
    <w:p w14:paraId="1BE62F36" w14:textId="77777777" w:rsidR="00775F39" w:rsidRPr="00775F39" w:rsidRDefault="00775F39" w:rsidP="00775F39">
      <w:pPr>
        <w:pStyle w:val="EndNoteBibliography"/>
        <w:ind w:left="720" w:hanging="720"/>
      </w:pPr>
      <w:r w:rsidRPr="00775F39">
        <w:rPr>
          <w:rFonts w:hint="eastAsia"/>
        </w:rPr>
        <w:t>———</w:t>
      </w:r>
      <w:r w:rsidRPr="00775F39">
        <w:t xml:space="preserve">. 2018b. "Satellite-based mapping of daily high-resolution ground PM 2.5 in China via space-time regression modeling." </w:t>
      </w:r>
      <w:r w:rsidRPr="00775F39">
        <w:rPr>
          <w:i/>
        </w:rPr>
        <w:t xml:space="preserve"> Remote Sensing of Environment</w:t>
      </w:r>
      <w:r w:rsidRPr="00775F39">
        <w:t xml:space="preserve"> 206:72-83.</w:t>
      </w:r>
    </w:p>
    <w:p w14:paraId="351A0E2A" w14:textId="3C62F93B" w:rsidR="00775F39" w:rsidRPr="00775F39" w:rsidRDefault="00775F39" w:rsidP="00775F39">
      <w:pPr>
        <w:pStyle w:val="EndNoteBibliography"/>
        <w:ind w:left="720" w:hanging="720"/>
      </w:pPr>
      <w:r w:rsidRPr="00775F39">
        <w:t xml:space="preserve">Hu, Hongda, Zhiyong Hu, Kaiwen Zhong, Jianhui Xu, Feifei Zhang, Yi Zhao, and Pinghao Wu. 2019. "Satellite-based high-resolution mapping of ground-level PM2.5 concentrations over East China using a spatiotemporal regression kriging model." </w:t>
      </w:r>
      <w:r w:rsidRPr="00775F39">
        <w:rPr>
          <w:i/>
        </w:rPr>
        <w:t xml:space="preserve"> Science of the Total Environment</w:t>
      </w:r>
      <w:r w:rsidRPr="00775F39">
        <w:t xml:space="preserve"> 672:479-90. doi: </w:t>
      </w:r>
      <w:hyperlink r:id="rId28" w:history="1">
        <w:r w:rsidRPr="00775F39">
          <w:rPr>
            <w:rStyle w:val="Hyperlink"/>
          </w:rPr>
          <w:t>https://doi.org/10.1016/j.scitotenv.2019.03.480</w:t>
        </w:r>
      </w:hyperlink>
      <w:r w:rsidRPr="00775F39">
        <w:t>.</w:t>
      </w:r>
    </w:p>
    <w:p w14:paraId="7F03B682" w14:textId="77777777" w:rsidR="00775F39" w:rsidRPr="00775F39" w:rsidRDefault="00775F39" w:rsidP="00775F39">
      <w:pPr>
        <w:pStyle w:val="EndNoteBibliography"/>
        <w:ind w:left="720" w:hanging="720"/>
      </w:pPr>
      <w:r w:rsidRPr="00775F39">
        <w:t xml:space="preserve">Hu, Xuefei, Jessica H Belle, Xia Meng, Avani Wildani, Lance A Waller, Matthew J Strickland, and Yang Liu. 2017. "Estimating PM2.5 Concentrations in the Conterminous United States Using the Random Forest Approach." </w:t>
      </w:r>
      <w:r w:rsidRPr="00775F39">
        <w:rPr>
          <w:i/>
        </w:rPr>
        <w:t xml:space="preserve"> Environmental Science &amp; Technology</w:t>
      </w:r>
      <w:r w:rsidRPr="00775F39">
        <w:t xml:space="preserve"> 51 (12):6936-44.</w:t>
      </w:r>
    </w:p>
    <w:p w14:paraId="6D261324" w14:textId="2AF237F9" w:rsidR="00775F39" w:rsidRPr="00775F39" w:rsidRDefault="00775F39" w:rsidP="00775F39">
      <w:pPr>
        <w:pStyle w:val="EndNoteBibliography"/>
        <w:ind w:left="720" w:hanging="720"/>
      </w:pPr>
      <w:r w:rsidRPr="00775F39">
        <w:t xml:space="preserve">Hu, Xuefei, Lance A. Waller, Mohammad Z. Al-Hamdan, William L. Crosson, Maurice G. Estes, Sue M. Estes, Dale A. Quattrochi, Jeremy A. Sarnat, and Yang Liu. 2013. "Estimating ground-level PM2.5 concentrations in the southeastern U.S. using geographically weighted regression." </w:t>
      </w:r>
      <w:r w:rsidRPr="00775F39">
        <w:rPr>
          <w:i/>
        </w:rPr>
        <w:t xml:space="preserve"> Environmental research</w:t>
      </w:r>
      <w:r w:rsidRPr="00775F39">
        <w:t xml:space="preserve"> 121:1-10. doi: </w:t>
      </w:r>
      <w:hyperlink r:id="rId29" w:history="1">
        <w:r w:rsidRPr="00775F39">
          <w:rPr>
            <w:rStyle w:val="Hyperlink"/>
          </w:rPr>
          <w:t>https://doi.org/10.1016/j.envres.2012.11.003</w:t>
        </w:r>
      </w:hyperlink>
      <w:r w:rsidRPr="00775F39">
        <w:t>.</w:t>
      </w:r>
    </w:p>
    <w:p w14:paraId="25577963" w14:textId="09236E7B" w:rsidR="00775F39" w:rsidRPr="00775F39" w:rsidRDefault="00775F39" w:rsidP="00775F39">
      <w:pPr>
        <w:pStyle w:val="EndNoteBibliography"/>
        <w:ind w:left="720" w:hanging="720"/>
      </w:pPr>
      <w:r w:rsidRPr="00775F39">
        <w:t xml:space="preserve">Hu, Xuefei, Lance A. Waller, Alexei Lyapustin, Yujie Wang, Mohammad Z. Al-Hamdan, William L. Crosson, Maurice G. Estes, et al. 2014. "Estimating ground-level PM2.5 concentrations in the Southeastern United States using MAIAC AOD retrievals and a two-stage model." </w:t>
      </w:r>
      <w:r w:rsidRPr="00775F39">
        <w:rPr>
          <w:i/>
        </w:rPr>
        <w:t xml:space="preserve"> Remote Sensing of Environment</w:t>
      </w:r>
      <w:r w:rsidRPr="00775F39">
        <w:t xml:space="preserve"> 140:220-32. doi: </w:t>
      </w:r>
      <w:hyperlink r:id="rId30" w:history="1">
        <w:r w:rsidRPr="00775F39">
          <w:rPr>
            <w:rStyle w:val="Hyperlink"/>
          </w:rPr>
          <w:t>https://doi.org/10.1016/j.rse.2013.08.032</w:t>
        </w:r>
      </w:hyperlink>
      <w:r w:rsidRPr="00775F39">
        <w:t>.</w:t>
      </w:r>
    </w:p>
    <w:p w14:paraId="1CBA4C33" w14:textId="77777777" w:rsidR="00775F39" w:rsidRPr="00775F39" w:rsidRDefault="00775F39" w:rsidP="00775F39">
      <w:pPr>
        <w:pStyle w:val="EndNoteBibliography"/>
        <w:ind w:left="720" w:hanging="720"/>
      </w:pPr>
      <w:r w:rsidRPr="00775F39">
        <w:t xml:space="preserve">Hua, Zhenqun, Weiwei Sun, Gang Yang, and Qian Du. 2019. "A Full-Coverage Daily Average PM2.5 Retrieval Method with Two-Stage IVW Fused MODIS C6 AOD and Two-Stage GAM Model." </w:t>
      </w:r>
      <w:r w:rsidRPr="00775F39">
        <w:rPr>
          <w:i/>
        </w:rPr>
        <w:t xml:space="preserve"> Remote Sensing</w:t>
      </w:r>
      <w:r w:rsidRPr="00775F39">
        <w:t xml:space="preserve"> 11 (13). doi: 10.3390/rs11131558.</w:t>
      </w:r>
    </w:p>
    <w:p w14:paraId="5190C873" w14:textId="67C9A0B2" w:rsidR="00775F39" w:rsidRPr="00775F39" w:rsidRDefault="00775F39" w:rsidP="00775F39">
      <w:pPr>
        <w:pStyle w:val="EndNoteBibliography"/>
        <w:ind w:left="720" w:hanging="720"/>
      </w:pPr>
      <w:r w:rsidRPr="00775F39">
        <w:t xml:space="preserve">Huang, Keyong, Qingyang Xiao, Xia Meng, Guannan Geng, Yujie Wang, Alexei Lyapustin, Dongfeng Gu, and Yang Liu. 2018. "Predicting monthly high-resolution PM2.5 concentrations with random forest model in the North China Plain." </w:t>
      </w:r>
      <w:r w:rsidRPr="00775F39">
        <w:rPr>
          <w:i/>
        </w:rPr>
        <w:t xml:space="preserve"> Environmental Pollution</w:t>
      </w:r>
      <w:r w:rsidRPr="00775F39">
        <w:t xml:space="preserve"> 242:675-83. doi: </w:t>
      </w:r>
      <w:hyperlink r:id="rId31" w:history="1">
        <w:r w:rsidRPr="00775F39">
          <w:rPr>
            <w:rStyle w:val="Hyperlink"/>
          </w:rPr>
          <w:t>https://doi.org/10.1016/j.envpol.2018.07.016</w:t>
        </w:r>
      </w:hyperlink>
      <w:r w:rsidRPr="00775F39">
        <w:t>.</w:t>
      </w:r>
    </w:p>
    <w:p w14:paraId="1299472B" w14:textId="77777777" w:rsidR="00775F39" w:rsidRPr="00775F39" w:rsidRDefault="00775F39" w:rsidP="00775F39">
      <w:pPr>
        <w:pStyle w:val="EndNoteBibliography"/>
        <w:ind w:left="720" w:hanging="720"/>
      </w:pPr>
      <w:r w:rsidRPr="00775F39">
        <w:t xml:space="preserve">Jiang, Man, Weiwei Sun, Gang Yang, and Dianfa Zhang. 2017. "Modelling seasonal GWR of daily PM2.5 with proper auxiliary variables for the Yangtze River Delta." </w:t>
      </w:r>
      <w:r w:rsidRPr="00775F39">
        <w:rPr>
          <w:i/>
        </w:rPr>
        <w:t xml:space="preserve"> Remote Sensing</w:t>
      </w:r>
      <w:r w:rsidRPr="00775F39">
        <w:t xml:space="preserve"> 9 (4):346.</w:t>
      </w:r>
    </w:p>
    <w:p w14:paraId="25A59246" w14:textId="77777777" w:rsidR="00775F39" w:rsidRPr="00775F39" w:rsidRDefault="00775F39" w:rsidP="00775F39">
      <w:pPr>
        <w:pStyle w:val="EndNoteBibliography"/>
        <w:ind w:left="720" w:hanging="720"/>
      </w:pPr>
      <w:r w:rsidRPr="00775F39">
        <w:t xml:space="preserve">Jiang, Qutu, and George Christakos. 2018. "Space-time mapping of ground-level PM2.5 and NO2 concentrations in heavily polluted northern China during winter using the Bayesian maximum entropy technique with satellite data." </w:t>
      </w:r>
      <w:r w:rsidRPr="00775F39">
        <w:rPr>
          <w:i/>
        </w:rPr>
        <w:t xml:space="preserve"> Air Quality, Atmosphere &amp; Health</w:t>
      </w:r>
      <w:r w:rsidRPr="00775F39">
        <w:t xml:space="preserve"> 11 (1):23-33.</w:t>
      </w:r>
    </w:p>
    <w:p w14:paraId="111D9D61" w14:textId="2B27C928" w:rsidR="00775F39" w:rsidRPr="00775F39" w:rsidRDefault="00775F39" w:rsidP="00775F39">
      <w:pPr>
        <w:pStyle w:val="EndNoteBibliography"/>
        <w:ind w:left="720" w:hanging="720"/>
      </w:pPr>
      <w:r w:rsidRPr="00775F39">
        <w:t xml:space="preserve">Jung, Chau-Ren, Bing-Fang Hwang, and Wei-Ting Chen. 2018. "Incorporating long-term satellite-based aerosol optical depth, localized land use data, and meteorological variables to estimate ground-level PM2.5 concentrations in Taiwan from 2005 to 2015." </w:t>
      </w:r>
      <w:r w:rsidRPr="00775F39">
        <w:rPr>
          <w:i/>
        </w:rPr>
        <w:t xml:space="preserve"> Environmental Pollution</w:t>
      </w:r>
      <w:r w:rsidRPr="00775F39">
        <w:t xml:space="preserve"> 237:1000-10. doi: </w:t>
      </w:r>
      <w:hyperlink r:id="rId32" w:history="1">
        <w:r w:rsidRPr="00775F39">
          <w:rPr>
            <w:rStyle w:val="Hyperlink"/>
          </w:rPr>
          <w:t>https://doi.org/10.1016/j.envpol.2017.11.016</w:t>
        </w:r>
      </w:hyperlink>
      <w:r w:rsidRPr="00775F39">
        <w:t>.</w:t>
      </w:r>
    </w:p>
    <w:p w14:paraId="7DEA86B3" w14:textId="696420A7" w:rsidR="00775F39" w:rsidRPr="00775F39" w:rsidRDefault="00775F39" w:rsidP="00775F39">
      <w:pPr>
        <w:pStyle w:val="EndNoteBibliography"/>
        <w:ind w:left="720" w:hanging="720"/>
      </w:pPr>
      <w:r w:rsidRPr="00775F39">
        <w:t xml:space="preserve">Kloog, Itai, Alexandra A. Chudnovsky, Allan C. Just, Francesco Nordio, Petros Koutrakis, Brent A. Coull, Alexei Lyapustin, Yujie Wang, and Joel Schwartz. 2014. "A new hybrid spatio-temporal model for estimating daily multi-year PM2.5 concentrations across northeastern USA using high resolution aerosol optical depth data." </w:t>
      </w:r>
      <w:r w:rsidRPr="00775F39">
        <w:rPr>
          <w:i/>
        </w:rPr>
        <w:t xml:space="preserve"> Atmospheric environment</w:t>
      </w:r>
      <w:r w:rsidRPr="00775F39">
        <w:t xml:space="preserve"> 95:581-90. doi: </w:t>
      </w:r>
      <w:hyperlink r:id="rId33" w:history="1">
        <w:r w:rsidRPr="00775F39">
          <w:rPr>
            <w:rStyle w:val="Hyperlink"/>
          </w:rPr>
          <w:t>https://doi.org/10.1016/j.atmosenv.2014.07.014</w:t>
        </w:r>
      </w:hyperlink>
      <w:r w:rsidRPr="00775F39">
        <w:t>.</w:t>
      </w:r>
    </w:p>
    <w:p w14:paraId="73BA6754" w14:textId="74D9612C" w:rsidR="00775F39" w:rsidRPr="00775F39" w:rsidRDefault="00775F39" w:rsidP="00775F39">
      <w:pPr>
        <w:pStyle w:val="EndNoteBibliography"/>
        <w:ind w:left="720" w:hanging="720"/>
      </w:pPr>
      <w:r w:rsidRPr="00775F39">
        <w:t xml:space="preserve">Kloog, Itai, Petros Koutrakis, Brent A. Coull, Hyung Joo Lee, and Joel Schwartz. 2011. "Assessing temporally and spatially resolved PM2.5 exposures for epidemiological studies using satellite aerosol optical depth measurements." </w:t>
      </w:r>
      <w:r w:rsidRPr="00775F39">
        <w:rPr>
          <w:i/>
        </w:rPr>
        <w:t xml:space="preserve"> Atmospheric environment</w:t>
      </w:r>
      <w:r w:rsidRPr="00775F39">
        <w:t xml:space="preserve"> 45 (35):6267-75. doi: </w:t>
      </w:r>
      <w:hyperlink r:id="rId34" w:history="1">
        <w:r w:rsidRPr="00775F39">
          <w:rPr>
            <w:rStyle w:val="Hyperlink"/>
          </w:rPr>
          <w:t>https://doi.org/10.1016/j.atmosenv.2011.08.066</w:t>
        </w:r>
      </w:hyperlink>
      <w:r w:rsidRPr="00775F39">
        <w:t>.</w:t>
      </w:r>
    </w:p>
    <w:p w14:paraId="0A3EF51A" w14:textId="21467ABD" w:rsidR="00775F39" w:rsidRPr="00775F39" w:rsidRDefault="00775F39" w:rsidP="00775F39">
      <w:pPr>
        <w:pStyle w:val="EndNoteBibliography"/>
        <w:ind w:left="720" w:hanging="720"/>
      </w:pPr>
      <w:r w:rsidRPr="00775F39">
        <w:t xml:space="preserve">Kloog, Itai, Meytar Sorek-Hamer, Alexei Lyapustin, Brent Coull, Yujie Wang, Allan C. Just, Joel Schwartz, and David M. Broday. 2015. "Estimating daily PM2.5 and PM10 across the complex geo-climate region of Israel using MAIAC satellite-based AOD data." </w:t>
      </w:r>
      <w:r w:rsidRPr="00775F39">
        <w:rPr>
          <w:i/>
        </w:rPr>
        <w:t xml:space="preserve"> Atmospheric environment</w:t>
      </w:r>
      <w:r w:rsidRPr="00775F39">
        <w:t xml:space="preserve"> 122:409-16. doi: </w:t>
      </w:r>
      <w:hyperlink r:id="rId35" w:history="1">
        <w:r w:rsidRPr="00775F39">
          <w:rPr>
            <w:rStyle w:val="Hyperlink"/>
          </w:rPr>
          <w:t>https://doi.org/10.1016/j.atmosenv.2015.10.004</w:t>
        </w:r>
      </w:hyperlink>
      <w:r w:rsidRPr="00775F39">
        <w:t>.</w:t>
      </w:r>
    </w:p>
    <w:p w14:paraId="4AA0EFF4" w14:textId="77777777" w:rsidR="00775F39" w:rsidRPr="00775F39" w:rsidRDefault="00775F39" w:rsidP="00775F39">
      <w:pPr>
        <w:pStyle w:val="EndNoteBibliography"/>
        <w:ind w:left="720" w:hanging="720"/>
      </w:pPr>
      <w:r w:rsidRPr="00775F39">
        <w:t xml:space="preserve">Kumar, Rajesh, Luca Delle Monache, Jamie Bresch, Pablo E. Saide, Youhua Tang, Zhiquan Liu, Arlindo M. da Silva, et al. 2019. "Toward Improving Short-Term Predictions of Fine Particulate Matter Over the United States Via Assimilation of Satellite Aerosol Optical Depth Retrievals." </w:t>
      </w:r>
      <w:r w:rsidRPr="00775F39">
        <w:rPr>
          <w:i/>
        </w:rPr>
        <w:t xml:space="preserve"> Journal of Geophysical Research: Atmospheres</w:t>
      </w:r>
      <w:r w:rsidRPr="00775F39">
        <w:t xml:space="preserve"> 124 (5):2753-73. doi: 10.1029/2018JD029009.</w:t>
      </w:r>
    </w:p>
    <w:p w14:paraId="4F6C5A7C" w14:textId="77777777" w:rsidR="00775F39" w:rsidRPr="00775F39" w:rsidRDefault="00775F39" w:rsidP="00775F39">
      <w:pPr>
        <w:pStyle w:val="EndNoteBibliography"/>
        <w:ind w:left="720" w:hanging="720"/>
      </w:pPr>
      <w:r w:rsidRPr="00775F39">
        <w:t xml:space="preserve">Lee, Hyung Joo, Robert B. Chatfield, and Anthony W. Strawa. 2016. "Enhancing the Applicability of Satellite Remote Sensing for PM2.5 Estimation Using MODIS Deep Blue AOD and Land Use Regression in California, United States." </w:t>
      </w:r>
      <w:r w:rsidRPr="00775F39">
        <w:rPr>
          <w:i/>
        </w:rPr>
        <w:t xml:space="preserve"> Environmental Science &amp; Technology</w:t>
      </w:r>
      <w:r w:rsidRPr="00775F39">
        <w:t xml:space="preserve"> 50 (12):6546-55. doi: 10.1021/acs.est.6b01438.</w:t>
      </w:r>
    </w:p>
    <w:p w14:paraId="3C35544A" w14:textId="51E7B728" w:rsidR="00775F39" w:rsidRPr="00775F39" w:rsidRDefault="00775F39" w:rsidP="00775F39">
      <w:pPr>
        <w:pStyle w:val="EndNoteBibliography"/>
        <w:ind w:left="720" w:hanging="720"/>
      </w:pPr>
      <w:r w:rsidRPr="00775F39">
        <w:t xml:space="preserve">Li, Lianfa, Jiehao Zhang, Xia Meng, Ying Fang, Yong Ge, Jinfeng Wang, Chengyi Wang, Jun Wu, and Haidong Kan. 2018. "Estimation of PM2.5 concentrations at a high spatiotemporal resolution using constrained mixed-effect bagging models with MAIAC aerosol optical depth." </w:t>
      </w:r>
      <w:r w:rsidRPr="00775F39">
        <w:rPr>
          <w:i/>
        </w:rPr>
        <w:t xml:space="preserve"> Remote Sensing of Environment</w:t>
      </w:r>
      <w:r w:rsidRPr="00775F39">
        <w:t xml:space="preserve"> 217:573-86. doi: </w:t>
      </w:r>
      <w:hyperlink r:id="rId36" w:history="1">
        <w:r w:rsidRPr="00775F39">
          <w:rPr>
            <w:rStyle w:val="Hyperlink"/>
          </w:rPr>
          <w:t>https://doi.org/10.1016/j.rse.2018.09.001</w:t>
        </w:r>
      </w:hyperlink>
      <w:r w:rsidRPr="00775F39">
        <w:t>.</w:t>
      </w:r>
    </w:p>
    <w:p w14:paraId="692128EE" w14:textId="77777777" w:rsidR="00775F39" w:rsidRPr="00775F39" w:rsidRDefault="00775F39" w:rsidP="00775F39">
      <w:pPr>
        <w:pStyle w:val="EndNoteBibliography"/>
        <w:ind w:left="720" w:hanging="720"/>
      </w:pPr>
      <w:r w:rsidRPr="00775F39">
        <w:t xml:space="preserve">Li, Lijuan, Baozhang Chen, Yanhu Zhang, Youzheng Zhao, Yue Xian, Guang Xu, Huifang Zhang, and Lifeng Guo. 2018. "Retrieval of Daily PM2.5 Concentrations Using Nonlinear Methods: A Case Study of the Beijing–Tianjin–Hebei Region, China." </w:t>
      </w:r>
      <w:r w:rsidRPr="00775F39">
        <w:rPr>
          <w:i/>
        </w:rPr>
        <w:t xml:space="preserve"> Remote Sensing</w:t>
      </w:r>
      <w:r w:rsidRPr="00775F39">
        <w:t xml:space="preserve"> 10 (12). doi: 10.3390/rs10122006.</w:t>
      </w:r>
    </w:p>
    <w:p w14:paraId="393B325B" w14:textId="77777777" w:rsidR="00775F39" w:rsidRPr="00775F39" w:rsidRDefault="00775F39" w:rsidP="00775F39">
      <w:pPr>
        <w:pStyle w:val="EndNoteBibliography"/>
        <w:ind w:left="720" w:hanging="720"/>
      </w:pPr>
      <w:r w:rsidRPr="00775F39">
        <w:t xml:space="preserve">Li, Rong, Jianhua Gong, Liangfu Chen, and Zifeng Wang. 2015. "Estimating Ground-Level PM2.5 Using Fine-Resolution Satellite Data in the Megacity of Beijing, China." </w:t>
      </w:r>
      <w:r w:rsidRPr="00775F39">
        <w:rPr>
          <w:i/>
        </w:rPr>
        <w:t xml:space="preserve"> Aerosol Air Qual. Res</w:t>
      </w:r>
      <w:r w:rsidRPr="00775F39">
        <w:t xml:space="preserve"> 15:1347-56. doi: 10.4209/aaqr.2015.01.0009.</w:t>
      </w:r>
    </w:p>
    <w:p w14:paraId="78CC6C7B" w14:textId="4D69FF92" w:rsidR="00775F39" w:rsidRPr="00775F39" w:rsidRDefault="00775F39" w:rsidP="00775F39">
      <w:pPr>
        <w:pStyle w:val="EndNoteBibliography"/>
        <w:ind w:left="720" w:hanging="720"/>
      </w:pPr>
      <w:r w:rsidRPr="00775F39">
        <w:t xml:space="preserve">Li, Runkui, Tianxiao Ma, Qun Xu, and Xianfeng Song. 2018. "Using MAIAC AOD to verify the PM2.5 spatial patterns of a land use regression model." </w:t>
      </w:r>
      <w:r w:rsidRPr="00775F39">
        <w:rPr>
          <w:i/>
        </w:rPr>
        <w:t xml:space="preserve"> Environmental Pollution</w:t>
      </w:r>
      <w:r w:rsidRPr="00775F39">
        <w:t xml:space="preserve"> 243:501-9. doi: </w:t>
      </w:r>
      <w:hyperlink r:id="rId37" w:history="1">
        <w:r w:rsidRPr="00775F39">
          <w:rPr>
            <w:rStyle w:val="Hyperlink"/>
          </w:rPr>
          <w:t>https://doi.org/10.1016/j.envpol.2018.09.026</w:t>
        </w:r>
      </w:hyperlink>
      <w:r w:rsidRPr="00775F39">
        <w:t>.</w:t>
      </w:r>
    </w:p>
    <w:p w14:paraId="26DAA5F5" w14:textId="77777777" w:rsidR="00775F39" w:rsidRPr="00775F39" w:rsidRDefault="00775F39" w:rsidP="00775F39">
      <w:pPr>
        <w:pStyle w:val="EndNoteBibliography"/>
        <w:ind w:left="720" w:hanging="720"/>
      </w:pPr>
      <w:r w:rsidRPr="00775F39">
        <w:t xml:space="preserve">Li, Tongwen, Huanfeng Shen, Qiangqiang Yuan, Xuechen Zhang, and Liangpei Zhang. 2017. "Estimating Ground‐Level PM2.5 by Fusing Satellite and Station Observations: A Geo‐Intelligent Deep Learning Approach." </w:t>
      </w:r>
      <w:r w:rsidRPr="00775F39">
        <w:rPr>
          <w:i/>
        </w:rPr>
        <w:t xml:space="preserve"> Geophysical Research Letters</w:t>
      </w:r>
      <w:r w:rsidRPr="00775F39">
        <w:t xml:space="preserve"> 44 (23).</w:t>
      </w:r>
    </w:p>
    <w:p w14:paraId="314D1CC5" w14:textId="77777777" w:rsidR="00775F39" w:rsidRPr="00775F39" w:rsidRDefault="00775F39" w:rsidP="00775F39">
      <w:pPr>
        <w:pStyle w:val="EndNoteBibliography"/>
        <w:ind w:left="720" w:hanging="720"/>
      </w:pPr>
      <w:r w:rsidRPr="00775F39">
        <w:t xml:space="preserve">Li, Tongwen, Huanfeng Shen, Chao Zeng, Qiangqiang Yuan, and Liangpei Zhang. 2017. "Point-surface fusion of station measurements and satellite observations for mapping PM2.5 distribution in China: Methods and assessment." </w:t>
      </w:r>
      <w:r w:rsidRPr="00775F39">
        <w:rPr>
          <w:i/>
        </w:rPr>
        <w:t xml:space="preserve"> Atmospheric environment</w:t>
      </w:r>
      <w:r w:rsidRPr="00775F39">
        <w:t xml:space="preserve"> 152:477-89.</w:t>
      </w:r>
    </w:p>
    <w:p w14:paraId="1AC9BF20" w14:textId="78465903" w:rsidR="00775F39" w:rsidRPr="00775F39" w:rsidRDefault="00775F39" w:rsidP="00775F39">
      <w:pPr>
        <w:pStyle w:val="EndNoteBibliography"/>
        <w:ind w:left="720" w:hanging="720"/>
      </w:pPr>
      <w:r w:rsidRPr="00775F39">
        <w:t xml:space="preserve">Li, Xintong, and Xiaodong Zhang. 2019. "Predicting ground-level PM2.5 concentrations in the Beijing-Tianjin-Hebei region: A hybrid remote sensing and machine learning approach." </w:t>
      </w:r>
      <w:r w:rsidRPr="00775F39">
        <w:rPr>
          <w:i/>
        </w:rPr>
        <w:t xml:space="preserve"> Environmental Pollution</w:t>
      </w:r>
      <w:r w:rsidRPr="00775F39">
        <w:t xml:space="preserve"> 249:735-49. doi: </w:t>
      </w:r>
      <w:hyperlink r:id="rId38" w:history="1">
        <w:r w:rsidRPr="00775F39">
          <w:rPr>
            <w:rStyle w:val="Hyperlink"/>
          </w:rPr>
          <w:t>https://doi.org/10.1016/j.envpol.2019.03.068</w:t>
        </w:r>
      </w:hyperlink>
      <w:r w:rsidRPr="00775F39">
        <w:t>.</w:t>
      </w:r>
    </w:p>
    <w:p w14:paraId="014B6BA8" w14:textId="77777777" w:rsidR="00775F39" w:rsidRPr="00775F39" w:rsidRDefault="00775F39" w:rsidP="00775F39">
      <w:pPr>
        <w:pStyle w:val="EndNoteBibliography"/>
        <w:ind w:left="720" w:hanging="720"/>
      </w:pPr>
      <w:r w:rsidRPr="00775F39">
        <w:t xml:space="preserve">Li, Ying, Yong Xue, Jie Guang, Lu She, Cheng Fan, and Guili Chen. 2018. "Ground-Level PM2.5 Concentration Estimation from Satellite Data in the Beijing Area Using a Specific Particle Swarm Extinction Mass Conversion Algorithm." </w:t>
      </w:r>
      <w:r w:rsidRPr="00775F39">
        <w:rPr>
          <w:i/>
        </w:rPr>
        <w:t xml:space="preserve"> Remote Sensing</w:t>
      </w:r>
      <w:r w:rsidRPr="00775F39">
        <w:t xml:space="preserve"> 10 (12). doi: 10.3390/rs10121906.</w:t>
      </w:r>
    </w:p>
    <w:p w14:paraId="7894CA28" w14:textId="77777777" w:rsidR="00775F39" w:rsidRPr="00775F39" w:rsidRDefault="00775F39" w:rsidP="00775F39">
      <w:pPr>
        <w:pStyle w:val="EndNoteBibliography"/>
        <w:ind w:left="720" w:hanging="720"/>
      </w:pPr>
      <w:r w:rsidRPr="00775F39">
        <w:t xml:space="preserve">Li, Zhengqiang, Ying Zhang, Jie Shao, Baosheng Li, Jin Hong, Dong Liu, Donghui Li, Peng Wei, Wei Li, and Lei Li. 2016. "Remote sensing of atmospheric particulate mass of dry PM2.5 near the ground: Method validation using ground-based measurements." </w:t>
      </w:r>
      <w:r w:rsidRPr="00775F39">
        <w:rPr>
          <w:i/>
        </w:rPr>
        <w:t xml:space="preserve"> Remote Sensing of Environment</w:t>
      </w:r>
      <w:r w:rsidRPr="00775F39">
        <w:t xml:space="preserve"> 173:59-68.</w:t>
      </w:r>
    </w:p>
    <w:p w14:paraId="74C112D5" w14:textId="7D20D2F9" w:rsidR="00775F39" w:rsidRPr="00775F39" w:rsidRDefault="00775F39" w:rsidP="00775F39">
      <w:pPr>
        <w:pStyle w:val="EndNoteBibliography"/>
        <w:ind w:left="720" w:hanging="720"/>
      </w:pPr>
      <w:r w:rsidRPr="00775F39">
        <w:t xml:space="preserve">Lin, C. Q., G. Liu, A. K. H. Lau, Y. Li, C. C. Li, J. C. H. Fung, and X. Q. Lao. 2018. "High-resolution satellite remote sensing of provincial PM2.5 trends in China from 2001 to 2015." </w:t>
      </w:r>
      <w:r w:rsidRPr="00775F39">
        <w:rPr>
          <w:i/>
        </w:rPr>
        <w:t xml:space="preserve"> Atmospheric environment</w:t>
      </w:r>
      <w:r w:rsidRPr="00775F39">
        <w:t xml:space="preserve"> 180:110-6. doi: </w:t>
      </w:r>
      <w:hyperlink r:id="rId39" w:history="1">
        <w:r w:rsidRPr="00775F39">
          <w:rPr>
            <w:rStyle w:val="Hyperlink"/>
          </w:rPr>
          <w:t>https://doi.org/10.1016/j.atmosenv.2018.02.045</w:t>
        </w:r>
      </w:hyperlink>
      <w:r w:rsidRPr="00775F39">
        <w:t>.</w:t>
      </w:r>
    </w:p>
    <w:p w14:paraId="1CE04472" w14:textId="7AEA1F8B" w:rsidR="00775F39" w:rsidRPr="00775F39" w:rsidRDefault="00775F39" w:rsidP="00775F39">
      <w:pPr>
        <w:pStyle w:val="EndNoteBibliography"/>
        <w:ind w:left="720" w:hanging="720"/>
      </w:pPr>
      <w:r w:rsidRPr="00775F39">
        <w:t xml:space="preserve">Lin, Changqing, Ying Li, Zibing Yuan, Alexis K. H. Lau, Chengcai Li, and Jimmy C. H. Fung. 2015. "Using satellite remote sensing data to estimate the high-resolution distribution of ground-level PM2.5." </w:t>
      </w:r>
      <w:r w:rsidRPr="00775F39">
        <w:rPr>
          <w:i/>
        </w:rPr>
        <w:t xml:space="preserve"> Remote Sensing of Environment</w:t>
      </w:r>
      <w:r w:rsidRPr="00775F39">
        <w:t xml:space="preserve"> 156:117-28. doi: </w:t>
      </w:r>
      <w:hyperlink r:id="rId40" w:history="1">
        <w:r w:rsidRPr="00775F39">
          <w:rPr>
            <w:rStyle w:val="Hyperlink"/>
          </w:rPr>
          <w:t>https://doi.org/10.1016/j.rse.2014.09.015</w:t>
        </w:r>
      </w:hyperlink>
      <w:r w:rsidRPr="00775F39">
        <w:t>.</w:t>
      </w:r>
    </w:p>
    <w:p w14:paraId="330E0276" w14:textId="5F6DB6C1" w:rsidR="00775F39" w:rsidRPr="00775F39" w:rsidRDefault="00775F39" w:rsidP="00775F39">
      <w:pPr>
        <w:pStyle w:val="EndNoteBibliography"/>
        <w:ind w:left="720" w:hanging="720"/>
      </w:pPr>
      <w:r w:rsidRPr="00775F39">
        <w:t xml:space="preserve">Liu, Jianjun, Fuzhong Weng, and Zhanqing Li. 2019. "Satellite-based PM2.5 estimation directly from reflectance at the top of the atmosphere using a machine learning algorithm." </w:t>
      </w:r>
      <w:r w:rsidRPr="00775F39">
        <w:rPr>
          <w:i/>
        </w:rPr>
        <w:t xml:space="preserve"> Atmospheric environment</w:t>
      </w:r>
      <w:r w:rsidRPr="00775F39">
        <w:t xml:space="preserve"> 208:113-22. doi: </w:t>
      </w:r>
      <w:hyperlink r:id="rId41" w:history="1">
        <w:r w:rsidRPr="00775F39">
          <w:rPr>
            <w:rStyle w:val="Hyperlink"/>
          </w:rPr>
          <w:t>https://doi.org/10.1016/j.atmosenv.2019.04.002</w:t>
        </w:r>
      </w:hyperlink>
      <w:r w:rsidRPr="00775F39">
        <w:t>.</w:t>
      </w:r>
    </w:p>
    <w:p w14:paraId="62AD98C8" w14:textId="5199B4C3" w:rsidR="00775F39" w:rsidRPr="00775F39" w:rsidRDefault="00775F39" w:rsidP="00775F39">
      <w:pPr>
        <w:pStyle w:val="EndNoteBibliography"/>
        <w:ind w:left="720" w:hanging="720"/>
      </w:pPr>
      <w:r w:rsidRPr="00775F39">
        <w:t xml:space="preserve">Luo, Nana, Man Sing Wong, Wenji Zhao, Xing Yan, and Fei Xiao. 2015. "Improved aerosol retrieval algorithm using Landsat images and its application for PM10 monitoring over urban areas." </w:t>
      </w:r>
      <w:r w:rsidRPr="00775F39">
        <w:rPr>
          <w:i/>
        </w:rPr>
        <w:t xml:space="preserve"> Atmospheric Research</w:t>
      </w:r>
      <w:r w:rsidRPr="00775F39">
        <w:t xml:space="preserve"> 153:264-75. doi: </w:t>
      </w:r>
      <w:hyperlink r:id="rId42" w:history="1">
        <w:r w:rsidRPr="00775F39">
          <w:rPr>
            <w:rStyle w:val="Hyperlink"/>
          </w:rPr>
          <w:t>https://doi.org/10.1016/j.atmosres.2014.08.012</w:t>
        </w:r>
      </w:hyperlink>
      <w:r w:rsidRPr="00775F39">
        <w:t>.</w:t>
      </w:r>
    </w:p>
    <w:p w14:paraId="388D3D2F" w14:textId="77777777" w:rsidR="00775F39" w:rsidRPr="00775F39" w:rsidRDefault="00775F39" w:rsidP="00775F39">
      <w:pPr>
        <w:pStyle w:val="EndNoteBibliography"/>
        <w:ind w:left="720" w:hanging="720"/>
      </w:pPr>
      <w:r w:rsidRPr="00775F39">
        <w:t xml:space="preserve">Lv, Baolei, Yongtao Hu, Howard H Chang, Armistead G Russell, Jun Cai, Bing Xu, and Yuqi Bai. 2017. "Daily estimation of ground-level PM2.5 concentrations at 4 km resolution over Beijing-Tianjin-Hebei by fusing MODIS AOD and ground observations." </w:t>
      </w:r>
      <w:r w:rsidRPr="00775F39">
        <w:rPr>
          <w:i/>
        </w:rPr>
        <w:t xml:space="preserve"> Science of the Total Environment</w:t>
      </w:r>
      <w:r w:rsidRPr="00775F39">
        <w:t xml:space="preserve"> 580:235-44.</w:t>
      </w:r>
    </w:p>
    <w:p w14:paraId="4E826C73" w14:textId="77777777" w:rsidR="00775F39" w:rsidRPr="00775F39" w:rsidRDefault="00775F39" w:rsidP="00775F39">
      <w:pPr>
        <w:pStyle w:val="EndNoteBibliography"/>
        <w:ind w:left="720" w:hanging="720"/>
      </w:pPr>
      <w:r w:rsidRPr="00775F39">
        <w:t xml:space="preserve">Ma, Zongwei, Xuefei Hu, Lei Huang, Jun Bi, and Yang Liu. 2014. "Estimating Ground-Level PM2.5 in China Using Satellite Remote Sensing." </w:t>
      </w:r>
      <w:r w:rsidRPr="00775F39">
        <w:rPr>
          <w:i/>
        </w:rPr>
        <w:t xml:space="preserve"> Environmental Science &amp; Technology</w:t>
      </w:r>
      <w:r w:rsidRPr="00775F39">
        <w:t xml:space="preserve"> 48 (13):7436-44. doi: 10.1021/es5009399.</w:t>
      </w:r>
    </w:p>
    <w:p w14:paraId="5D08572B" w14:textId="77777777" w:rsidR="00775F39" w:rsidRPr="00775F39" w:rsidRDefault="00775F39" w:rsidP="00775F39">
      <w:pPr>
        <w:pStyle w:val="EndNoteBibliography"/>
        <w:ind w:left="720" w:hanging="720"/>
      </w:pPr>
      <w:r w:rsidRPr="00775F39">
        <w:t xml:space="preserve">Ma, Zongwei, Xuefei Hu, M. Sayer Andrew, Robert Levy, Qiang Zhang, Yingang Xue, Shilu Tong, Jun Bi, Lei Huang, and Yang Liu. 2016. "Satellite-Based Spatiotemporal Trends in PM2.5 Concentrations: China, 2004–2013." </w:t>
      </w:r>
      <w:r w:rsidRPr="00775F39">
        <w:rPr>
          <w:i/>
        </w:rPr>
        <w:t xml:space="preserve"> Environmental health perspectives</w:t>
      </w:r>
      <w:r w:rsidRPr="00775F39">
        <w:t xml:space="preserve"> 124 (2):184-92. doi: 10.1289/ehp.1409481.</w:t>
      </w:r>
    </w:p>
    <w:p w14:paraId="28D23E10" w14:textId="569FAA3B" w:rsidR="00775F39" w:rsidRPr="00775F39" w:rsidRDefault="00775F39" w:rsidP="00775F39">
      <w:pPr>
        <w:pStyle w:val="EndNoteBibliography"/>
        <w:ind w:left="720" w:hanging="720"/>
      </w:pPr>
      <w:r w:rsidRPr="00775F39">
        <w:t xml:space="preserve">Ma, Zongwei, Yang Liu, Qiuyue Zhao, Miaomiao Liu, Yuanchun Zhou, and Jun Bi. 2016. "Satellite-derived high resolution PM2.5 concentrations in Yangtze River Delta Region of China using improved linear mixed effects model." </w:t>
      </w:r>
      <w:r w:rsidRPr="00775F39">
        <w:rPr>
          <w:i/>
        </w:rPr>
        <w:t xml:space="preserve"> Atmospheric environment</w:t>
      </w:r>
      <w:r w:rsidRPr="00775F39">
        <w:t xml:space="preserve"> 133:156-64. doi: </w:t>
      </w:r>
      <w:hyperlink r:id="rId43" w:history="1">
        <w:r w:rsidRPr="00775F39">
          <w:rPr>
            <w:rStyle w:val="Hyperlink"/>
          </w:rPr>
          <w:t>https://doi.org/10.1016/j.atmosenv.2016.03.040</w:t>
        </w:r>
      </w:hyperlink>
      <w:r w:rsidRPr="00775F39">
        <w:t>.</w:t>
      </w:r>
    </w:p>
    <w:p w14:paraId="2EB8E77C" w14:textId="77777777" w:rsidR="00775F39" w:rsidRPr="00775F39" w:rsidRDefault="00775F39" w:rsidP="00775F39">
      <w:pPr>
        <w:pStyle w:val="EndNoteBibliography"/>
        <w:ind w:left="720" w:hanging="720"/>
      </w:pPr>
      <w:r w:rsidRPr="00775F39">
        <w:t xml:space="preserve">Mao, Liang, Youliang Qiu, Claudia Kusano, and Xiaohui Xu. 2012. "Predicting regional space–time variation of PM2.5 with land-use regression model and MODIS data." </w:t>
      </w:r>
      <w:r w:rsidRPr="00775F39">
        <w:rPr>
          <w:i/>
        </w:rPr>
        <w:t xml:space="preserve"> Environmental Science and Pollution Research</w:t>
      </w:r>
      <w:r w:rsidRPr="00775F39">
        <w:t xml:space="preserve"> 19 (1):128-38. doi: 10.1007/s11356-011-0546-9.</w:t>
      </w:r>
    </w:p>
    <w:p w14:paraId="59974F8E" w14:textId="0F557B1A" w:rsidR="00775F39" w:rsidRPr="00775F39" w:rsidRDefault="00775F39" w:rsidP="00775F39">
      <w:pPr>
        <w:pStyle w:val="EndNoteBibliography"/>
        <w:ind w:left="720" w:hanging="720"/>
      </w:pPr>
      <w:r w:rsidRPr="00775F39">
        <w:t xml:space="preserve">Mao, Xi, Tao Shen, and Xiao Feng. 2017. "Prediction of hourly ground-level PM2.5 concentrations 3 days in advance using neural networks with satellite data in eastern China." </w:t>
      </w:r>
      <w:r w:rsidRPr="00775F39">
        <w:rPr>
          <w:i/>
        </w:rPr>
        <w:t xml:space="preserve"> Atmospheric Pollution Research</w:t>
      </w:r>
      <w:r w:rsidRPr="00775F39">
        <w:t xml:space="preserve"> 8 (6):1005-15. doi: </w:t>
      </w:r>
      <w:hyperlink r:id="rId44" w:history="1">
        <w:r w:rsidRPr="00775F39">
          <w:rPr>
            <w:rStyle w:val="Hyperlink"/>
          </w:rPr>
          <w:t>https://doi.org/10.1016/j.apr.2017.04.002</w:t>
        </w:r>
      </w:hyperlink>
      <w:r w:rsidRPr="00775F39">
        <w:t>.</w:t>
      </w:r>
    </w:p>
    <w:p w14:paraId="2F5B74AE" w14:textId="67806248" w:rsidR="00775F39" w:rsidRPr="00775F39" w:rsidRDefault="00775F39" w:rsidP="00775F39">
      <w:pPr>
        <w:pStyle w:val="EndNoteBibliography"/>
        <w:ind w:left="720" w:hanging="720"/>
      </w:pPr>
      <w:r w:rsidRPr="00775F39">
        <w:t xml:space="preserve">Meng, Xia, Qingyan Fu, Zongwei Ma, Li Chen, Bin Zou, Yan Zhang, Wenbo Xue, et al. 2016. "Estimating ground-level PM10 in a Chinese city by combining satellite data, meteorological information and a land use regression model." </w:t>
      </w:r>
      <w:r w:rsidRPr="00775F39">
        <w:rPr>
          <w:i/>
        </w:rPr>
        <w:t xml:space="preserve"> Environmental Pollution</w:t>
      </w:r>
      <w:r w:rsidRPr="00775F39">
        <w:t xml:space="preserve"> 208:177-84. doi: </w:t>
      </w:r>
      <w:hyperlink r:id="rId45" w:history="1">
        <w:r w:rsidRPr="00775F39">
          <w:rPr>
            <w:rStyle w:val="Hyperlink"/>
          </w:rPr>
          <w:t>https://doi.org/10.1016/j.envpol.2015.09.042</w:t>
        </w:r>
      </w:hyperlink>
      <w:r w:rsidRPr="00775F39">
        <w:t>.</w:t>
      </w:r>
    </w:p>
    <w:p w14:paraId="3551DE1D" w14:textId="40FC692A" w:rsidR="00775F39" w:rsidRPr="00775F39" w:rsidRDefault="00775F39" w:rsidP="00775F39">
      <w:pPr>
        <w:pStyle w:val="EndNoteBibliography"/>
        <w:ind w:left="720" w:hanging="720"/>
      </w:pPr>
      <w:r w:rsidRPr="00775F39">
        <w:t xml:space="preserve">Nabavi, Seyed Omid, Leopold Haimberger, and Esmail Abbasi. 2019. "Assessing PM2.5 concentrations in Tehran, Iran, from space using MAIAC, deep blue, and dark target AOD and machine learning algorithms." </w:t>
      </w:r>
      <w:r w:rsidRPr="00775F39">
        <w:rPr>
          <w:i/>
        </w:rPr>
        <w:t xml:space="preserve"> Atmospheric Pollution Research</w:t>
      </w:r>
      <w:r w:rsidRPr="00775F39">
        <w:t xml:space="preserve"> 10 (3):889-903. doi: </w:t>
      </w:r>
      <w:hyperlink r:id="rId46" w:history="1">
        <w:r w:rsidRPr="00775F39">
          <w:rPr>
            <w:rStyle w:val="Hyperlink"/>
          </w:rPr>
          <w:t>https://doi.org/10.1016/j.apr.2018.12.017</w:t>
        </w:r>
      </w:hyperlink>
      <w:r w:rsidRPr="00775F39">
        <w:t>.</w:t>
      </w:r>
    </w:p>
    <w:p w14:paraId="6E584B72" w14:textId="77777777" w:rsidR="00775F39" w:rsidRPr="00775F39" w:rsidRDefault="00775F39" w:rsidP="00775F39">
      <w:pPr>
        <w:pStyle w:val="EndNoteBibliography"/>
        <w:ind w:left="720" w:hanging="720"/>
      </w:pPr>
      <w:r w:rsidRPr="00775F39">
        <w:t xml:space="preserve">Nordio, Francesco, Itai Kloog, Brent A Coull, Alexandra Chudnovsky, Paolo Grillo, Pier Alberto Bertazzi, Andrea A Baccarelli, and Joel Schwartz. 2013. "Estimating spatio-temporal resolved PM10 aerosol mass concentrations using MODIS satellite data and land use regression over Lombardy, Italy." </w:t>
      </w:r>
      <w:r w:rsidRPr="00775F39">
        <w:rPr>
          <w:i/>
        </w:rPr>
        <w:t xml:space="preserve"> Atmospheric environment</w:t>
      </w:r>
      <w:r w:rsidRPr="00775F39">
        <w:t xml:space="preserve"> 74:227-36.</w:t>
      </w:r>
    </w:p>
    <w:p w14:paraId="08958A82" w14:textId="77777777" w:rsidR="00775F39" w:rsidRPr="00775F39" w:rsidRDefault="00775F39" w:rsidP="00775F39">
      <w:pPr>
        <w:pStyle w:val="EndNoteBibliography"/>
        <w:ind w:left="720" w:hanging="720"/>
      </w:pPr>
      <w:r w:rsidRPr="00775F39">
        <w:t xml:space="preserve">Pang, Jiongming, Zhiquan Liu, Xuemei Wang, Jamie Bresch, Junmei Ban, Dan Chen, and Jhoon Kim. 2018. "Assimilating AOD retrievals from GOCI and VIIRS to forecast surface PM2.5 episodes over Eastern China." </w:t>
      </w:r>
      <w:r w:rsidRPr="00775F39">
        <w:rPr>
          <w:i/>
        </w:rPr>
        <w:t xml:space="preserve"> Atmospheric environment</w:t>
      </w:r>
      <w:r w:rsidRPr="00775F39">
        <w:t xml:space="preserve"> 179:288-304.</w:t>
      </w:r>
    </w:p>
    <w:p w14:paraId="6DA9FF0C" w14:textId="77777777" w:rsidR="00775F39" w:rsidRPr="00775F39" w:rsidRDefault="00775F39" w:rsidP="00775F39">
      <w:pPr>
        <w:pStyle w:val="EndNoteBibliography"/>
        <w:ind w:left="720" w:hanging="720"/>
      </w:pPr>
      <w:r w:rsidRPr="00775F39">
        <w:t xml:space="preserve">Park, S., M. Shin, J. Im, C. K. Song, M. Choi, J. Kim, S. Lee, et al. 2019. "Estimation of ground-level particulate matter concentrations through the synergistic use of satellite observations and process-based models over South Korea." </w:t>
      </w:r>
      <w:r w:rsidRPr="00775F39">
        <w:rPr>
          <w:i/>
        </w:rPr>
        <w:t xml:space="preserve"> Atmos. Chem. Phys.</w:t>
      </w:r>
      <w:r w:rsidRPr="00775F39">
        <w:t xml:space="preserve"> 19 (2):1097-113. doi: 10.5194/acp-19-1097-2019.</w:t>
      </w:r>
    </w:p>
    <w:p w14:paraId="704A43D7" w14:textId="77777777" w:rsidR="00775F39" w:rsidRPr="00775F39" w:rsidRDefault="00775F39" w:rsidP="00775F39">
      <w:pPr>
        <w:pStyle w:val="EndNoteBibliography"/>
        <w:ind w:left="720" w:hanging="720"/>
      </w:pPr>
      <w:r w:rsidRPr="00775F39">
        <w:t xml:space="preserve">Pereira, Gavin, Hyung Joo Lee, Michelle Bell, Annette Regan, Eva Malacova, Ben Mullins, and Luke D Knibbs. 2017. "Development of a model for particulate matter pollution in Australia with implications for other satellite-based models." </w:t>
      </w:r>
      <w:r w:rsidRPr="00775F39">
        <w:rPr>
          <w:i/>
        </w:rPr>
        <w:t xml:space="preserve"> Environmental research</w:t>
      </w:r>
      <w:r w:rsidRPr="00775F39">
        <w:t xml:space="preserve"> 159:9-15.</w:t>
      </w:r>
    </w:p>
    <w:p w14:paraId="350D5779" w14:textId="1CD4DFD8" w:rsidR="00775F39" w:rsidRPr="00775F39" w:rsidRDefault="00775F39" w:rsidP="00775F39">
      <w:pPr>
        <w:pStyle w:val="EndNoteBibliography"/>
        <w:ind w:left="720" w:hanging="720"/>
      </w:pPr>
      <w:r w:rsidRPr="00775F39">
        <w:t xml:space="preserve">Qin, Kai, Jiaheng Zou, Jianping Guo, Meng Lu, Muhammad Bilal, Kefei Zhang, Fangfang Ma, and Yishu Zhang. 2018. "Estimating PM1 concentrations from MODIS over Yangtze River Delta of China during 2014–2017." </w:t>
      </w:r>
      <w:r w:rsidRPr="00775F39">
        <w:rPr>
          <w:i/>
        </w:rPr>
        <w:t xml:space="preserve"> Atmospheric environment</w:t>
      </w:r>
      <w:r w:rsidRPr="00775F39">
        <w:t xml:space="preserve"> 195:149-58. doi: </w:t>
      </w:r>
      <w:hyperlink r:id="rId47" w:history="1">
        <w:r w:rsidRPr="00775F39">
          <w:rPr>
            <w:rStyle w:val="Hyperlink"/>
          </w:rPr>
          <w:t>https://doi.org/10.1016/j.atmosenv.2018.09.054</w:t>
        </w:r>
      </w:hyperlink>
      <w:r w:rsidRPr="00775F39">
        <w:t>.</w:t>
      </w:r>
    </w:p>
    <w:p w14:paraId="6D4C86F5" w14:textId="77777777" w:rsidR="00775F39" w:rsidRPr="00775F39" w:rsidRDefault="00775F39" w:rsidP="00775F39">
      <w:pPr>
        <w:pStyle w:val="EndNoteBibliography"/>
        <w:ind w:left="720" w:hanging="720"/>
      </w:pPr>
      <w:r w:rsidRPr="00775F39">
        <w:t xml:space="preserve">Saleh, Salah Abdul Hameed, and Ghada Hasan. 2014. "Estimation of PM10 concentration using ground measurements and Landsat 8 OLI satellite image." </w:t>
      </w:r>
      <w:r w:rsidRPr="00775F39">
        <w:rPr>
          <w:i/>
        </w:rPr>
        <w:t xml:space="preserve"> J Geophys Remote Sens</w:t>
      </w:r>
      <w:r w:rsidRPr="00775F39">
        <w:t xml:space="preserve"> 3 (120):2169-0049.</w:t>
      </w:r>
    </w:p>
    <w:p w14:paraId="5BF14EE8" w14:textId="4B7DC92A" w:rsidR="00775F39" w:rsidRPr="00775F39" w:rsidRDefault="00775F39" w:rsidP="00775F39">
      <w:pPr>
        <w:pStyle w:val="EndNoteBibliography"/>
        <w:ind w:left="720" w:hanging="720"/>
      </w:pPr>
      <w:r w:rsidRPr="00775F39">
        <w:t xml:space="preserve">Sarafian, Ron, Itai Kloog, Allan C. Just, and Johnathan D. Rosenblatt. 2019. "Gaussian Markov Random Fields versus Linear Mixed Models for satellite-based PM2.5 assessment: Evidence from the Northeastern USA." </w:t>
      </w:r>
      <w:r w:rsidRPr="00775F39">
        <w:rPr>
          <w:i/>
        </w:rPr>
        <w:t xml:space="preserve"> Atmospheric environment</w:t>
      </w:r>
      <w:r w:rsidRPr="00775F39">
        <w:t xml:space="preserve"> 205:30-5. doi: </w:t>
      </w:r>
      <w:hyperlink r:id="rId48" w:history="1">
        <w:r w:rsidRPr="00775F39">
          <w:rPr>
            <w:rStyle w:val="Hyperlink"/>
          </w:rPr>
          <w:t>https://doi.org/10.1016/j.atmosenv.2019.02.025</w:t>
        </w:r>
      </w:hyperlink>
      <w:r w:rsidRPr="00775F39">
        <w:t>.</w:t>
      </w:r>
    </w:p>
    <w:p w14:paraId="27B2D402" w14:textId="77777777" w:rsidR="00775F39" w:rsidRPr="00775F39" w:rsidRDefault="00775F39" w:rsidP="00775F39">
      <w:pPr>
        <w:pStyle w:val="EndNoteBibliography"/>
        <w:ind w:left="720" w:hanging="720"/>
      </w:pPr>
      <w:r w:rsidRPr="00775F39">
        <w:t xml:space="preserve">Sathe, Yogesh, Santosh Kulkarni, Pawan Gupta, Akshara Kaginalkar, Sahidul Islam, and Prashant Gargava. 2019. "Application of Moderate Resolution Imaging Spectroradiometer (MODIS) Aerosol Optical Depth (AOD) and Weather Research Forecasting (WRF) model meteorological data for assessment of fine particulate matter (PM2.5) over India." </w:t>
      </w:r>
      <w:r w:rsidRPr="00775F39">
        <w:rPr>
          <w:i/>
        </w:rPr>
        <w:t xml:space="preserve"> J Atmospheric Pollution Research</w:t>
      </w:r>
      <w:r w:rsidRPr="00775F39">
        <w:t xml:space="preserve"> 10 (2):418-34.</w:t>
      </w:r>
    </w:p>
    <w:p w14:paraId="5FA22790" w14:textId="06BB6354" w:rsidR="00775F39" w:rsidRPr="00775F39" w:rsidRDefault="00775F39" w:rsidP="00775F39">
      <w:pPr>
        <w:pStyle w:val="EndNoteBibliography"/>
        <w:ind w:left="720" w:hanging="720"/>
      </w:pPr>
      <w:r w:rsidRPr="00775F39">
        <w:t xml:space="preserve">Saunders, Rolando O., Jonathan D. W. Kahl, and Jugal K. Ghorai. 2014. "Improved estimation of PM2.5 using Lagrangian satellite-measured aerosol optical depth." </w:t>
      </w:r>
      <w:r w:rsidRPr="00775F39">
        <w:rPr>
          <w:i/>
        </w:rPr>
        <w:t xml:space="preserve"> Atmospheric environment</w:t>
      </w:r>
      <w:r w:rsidRPr="00775F39">
        <w:t xml:space="preserve"> 91:146-53. doi: </w:t>
      </w:r>
      <w:hyperlink r:id="rId49" w:history="1">
        <w:r w:rsidRPr="00775F39">
          <w:rPr>
            <w:rStyle w:val="Hyperlink"/>
          </w:rPr>
          <w:t>https://doi.org/10.1016/j.atmosenv.2014.03.060</w:t>
        </w:r>
      </w:hyperlink>
      <w:r w:rsidRPr="00775F39">
        <w:t>.</w:t>
      </w:r>
    </w:p>
    <w:p w14:paraId="3A62C249" w14:textId="67A03642" w:rsidR="00775F39" w:rsidRPr="00775F39" w:rsidRDefault="00775F39" w:rsidP="00775F39">
      <w:pPr>
        <w:pStyle w:val="EndNoteBibliography"/>
        <w:ind w:left="720" w:hanging="720"/>
      </w:pPr>
      <w:r w:rsidRPr="00775F39">
        <w:t xml:space="preserve">Shi, Yuan, Hung Chak Ho, Yong Xu, and Edward Ng. 2018. "Improving satellite aerosol optical Depth-PM2.5 correlations using land use regression with microscale geographic predictors in a high-density urban context." </w:t>
      </w:r>
      <w:r w:rsidRPr="00775F39">
        <w:rPr>
          <w:i/>
        </w:rPr>
        <w:t xml:space="preserve"> Atmospheric environment</w:t>
      </w:r>
      <w:r w:rsidRPr="00775F39">
        <w:t xml:space="preserve"> 190:23-34. doi: </w:t>
      </w:r>
      <w:hyperlink r:id="rId50" w:history="1">
        <w:r w:rsidRPr="00775F39">
          <w:rPr>
            <w:rStyle w:val="Hyperlink"/>
          </w:rPr>
          <w:t>https://doi.org/10.1016/j.atmosenv.2018.07.021</w:t>
        </w:r>
      </w:hyperlink>
      <w:r w:rsidRPr="00775F39">
        <w:t>.</w:t>
      </w:r>
    </w:p>
    <w:p w14:paraId="5EFAB624" w14:textId="3BA913E8" w:rsidR="00775F39" w:rsidRPr="00775F39" w:rsidRDefault="00775F39" w:rsidP="00775F39">
      <w:pPr>
        <w:pStyle w:val="EndNoteBibliography"/>
        <w:ind w:left="720" w:hanging="720"/>
      </w:pPr>
      <w:r w:rsidRPr="00775F39">
        <w:t xml:space="preserve">Song, Weize, Haifeng Jia, Jingfeng Huang, and Yiyue Zhang. 2014. "A satellite-based geographically weighted regression model for regional PM2.5 estimation over the Pearl River Delta region in China." </w:t>
      </w:r>
      <w:r w:rsidRPr="00775F39">
        <w:rPr>
          <w:i/>
        </w:rPr>
        <w:t xml:space="preserve"> Remote Sensing of Environment</w:t>
      </w:r>
      <w:r w:rsidRPr="00775F39">
        <w:t xml:space="preserve"> 154:1-7. doi: </w:t>
      </w:r>
      <w:hyperlink r:id="rId51" w:history="1">
        <w:r w:rsidRPr="00775F39">
          <w:rPr>
            <w:rStyle w:val="Hyperlink"/>
          </w:rPr>
          <w:t>https://doi.org/10.1016/j.rse.2014.08.008</w:t>
        </w:r>
      </w:hyperlink>
      <w:r w:rsidRPr="00775F39">
        <w:t>.</w:t>
      </w:r>
    </w:p>
    <w:p w14:paraId="376C9EA3" w14:textId="7A285AFB" w:rsidR="00775F39" w:rsidRPr="00775F39" w:rsidRDefault="00775F39" w:rsidP="00775F39">
      <w:pPr>
        <w:pStyle w:val="EndNoteBibliography"/>
        <w:ind w:left="720" w:hanging="720"/>
      </w:pPr>
      <w:r w:rsidRPr="00775F39">
        <w:t xml:space="preserve">Soni, Manish, Swagata Payra, and Sunita Verma. 2018. "Particulate matter estimation over a semi arid region Jaipur, India using satellite AOD and meteorological parameters." </w:t>
      </w:r>
      <w:r w:rsidRPr="00775F39">
        <w:rPr>
          <w:i/>
        </w:rPr>
        <w:t xml:space="preserve"> Atmospheric Pollution Research</w:t>
      </w:r>
      <w:r w:rsidRPr="00775F39">
        <w:t xml:space="preserve"> 9 (5):949-58. doi: </w:t>
      </w:r>
      <w:hyperlink r:id="rId52" w:history="1">
        <w:r w:rsidRPr="00775F39">
          <w:rPr>
            <w:rStyle w:val="Hyperlink"/>
          </w:rPr>
          <w:t>https://doi.org/10.1016/j.apr.2018.03.001</w:t>
        </w:r>
      </w:hyperlink>
      <w:r w:rsidRPr="00775F39">
        <w:t>.</w:t>
      </w:r>
    </w:p>
    <w:p w14:paraId="50EEBD11" w14:textId="1D50E352" w:rsidR="00775F39" w:rsidRPr="00775F39" w:rsidRDefault="00775F39" w:rsidP="00775F39">
      <w:pPr>
        <w:pStyle w:val="EndNoteBibliography"/>
        <w:ind w:left="720" w:hanging="720"/>
      </w:pPr>
      <w:r w:rsidRPr="00775F39">
        <w:t xml:space="preserve">Sorek-Hamer, M., A. W. Strawa, R. B. Chatfield, R. Esswein, A. Cohen, and D. M. Broday. 2013. "Improved retrieval of PM2.5 from satellite data products using non-linear methods." </w:t>
      </w:r>
      <w:r w:rsidRPr="00775F39">
        <w:rPr>
          <w:i/>
        </w:rPr>
        <w:t xml:space="preserve"> Environmental Pollution</w:t>
      </w:r>
      <w:r w:rsidRPr="00775F39">
        <w:t xml:space="preserve"> 182:417-23. doi: </w:t>
      </w:r>
      <w:hyperlink r:id="rId53" w:history="1">
        <w:r w:rsidRPr="00775F39">
          <w:rPr>
            <w:rStyle w:val="Hyperlink"/>
          </w:rPr>
          <w:t>https://doi.org/10.1016/j.envpol.2013.08.002</w:t>
        </w:r>
      </w:hyperlink>
      <w:r w:rsidRPr="00775F39">
        <w:t>.</w:t>
      </w:r>
    </w:p>
    <w:p w14:paraId="4296D8FC" w14:textId="4D00F204" w:rsidR="00775F39" w:rsidRPr="00775F39" w:rsidRDefault="00775F39" w:rsidP="00775F39">
      <w:pPr>
        <w:pStyle w:val="EndNoteBibliography"/>
        <w:ind w:left="720" w:hanging="720"/>
      </w:pPr>
      <w:r w:rsidRPr="00775F39">
        <w:t xml:space="preserve">Stafoggia, Massimo, Tom Bellander, Simone Bucci, Marina Davoli, Kees de Hoogh, Francesca de' Donato, Claudio Gariazzo, et al. 2019. "Estimation of daily PM10 and PM2.5 concentrations in Italy, 2013–2015, using a spatiotemporal land-use random-forest model." </w:t>
      </w:r>
      <w:r w:rsidRPr="00775F39">
        <w:rPr>
          <w:i/>
        </w:rPr>
        <w:t xml:space="preserve"> Environment International</w:t>
      </w:r>
      <w:r w:rsidRPr="00775F39">
        <w:t xml:space="preserve"> 124:170-9. doi: </w:t>
      </w:r>
      <w:hyperlink r:id="rId54" w:history="1">
        <w:r w:rsidRPr="00775F39">
          <w:rPr>
            <w:rStyle w:val="Hyperlink"/>
          </w:rPr>
          <w:t>https://doi.org/10.1016/j.envint.2019.01.016</w:t>
        </w:r>
      </w:hyperlink>
      <w:r w:rsidRPr="00775F39">
        <w:t>.</w:t>
      </w:r>
    </w:p>
    <w:p w14:paraId="2BBE3CDC" w14:textId="77777777" w:rsidR="00775F39" w:rsidRPr="00775F39" w:rsidRDefault="00775F39" w:rsidP="00775F39">
      <w:pPr>
        <w:pStyle w:val="EndNoteBibliography"/>
        <w:ind w:left="720" w:hanging="720"/>
      </w:pPr>
      <w:r w:rsidRPr="00775F39">
        <w:t xml:space="preserve">Stafoggia, Massimo, Joel Schwartz, Chiara Badaloni, Tom Bellander, Ester Alessandrini, Giorgio Cattani, Francesca De'Donato, Alessandra Gaeta, Gianluca Leone, and Alexei Lyapustin. 2017. "Estimation of daily PM10 concentrations in Italy (2006–2012) using finely resolved satellite data, land use variables and meteorology." </w:t>
      </w:r>
      <w:r w:rsidRPr="00775F39">
        <w:rPr>
          <w:i/>
        </w:rPr>
        <w:t xml:space="preserve"> Environment International</w:t>
      </w:r>
      <w:r w:rsidRPr="00775F39">
        <w:t xml:space="preserve"> 99:234-44.</w:t>
      </w:r>
    </w:p>
    <w:p w14:paraId="543FA912" w14:textId="77777777" w:rsidR="00775F39" w:rsidRPr="00775F39" w:rsidRDefault="00775F39" w:rsidP="00775F39">
      <w:pPr>
        <w:pStyle w:val="EndNoteBibliography"/>
        <w:ind w:left="720" w:hanging="720"/>
      </w:pPr>
      <w:r w:rsidRPr="00775F39">
        <w:t xml:space="preserve">Sun, Y., Q. Zeng, B. Geng, X. Lin, B. Sude, and L. Chen. 2019. "Deep Learning Architecture for Estimating Hourly Ground-Level PM2.5 Using Satellite Remote Sensing." </w:t>
      </w:r>
      <w:r w:rsidRPr="00775F39">
        <w:rPr>
          <w:i/>
        </w:rPr>
        <w:t xml:space="preserve"> IEEE Geoscience and Remote Sensing Letters</w:t>
      </w:r>
      <w:r w:rsidRPr="00775F39">
        <w:t xml:space="preserve"> 16 (9):1343-7. doi: 10.1109/LGRS.2019.2900270.</w:t>
      </w:r>
    </w:p>
    <w:p w14:paraId="4954DD8A" w14:textId="2CD01BED" w:rsidR="00775F39" w:rsidRPr="00775F39" w:rsidRDefault="00775F39" w:rsidP="00775F39">
      <w:pPr>
        <w:pStyle w:val="EndNoteBibliography"/>
        <w:ind w:left="720" w:hanging="720"/>
      </w:pPr>
      <w:r w:rsidRPr="00775F39">
        <w:t xml:space="preserve">Tian, Jie, and Dongmei Chen. 2010. "A semi-empirical model for predicting hourly ground-level fine particulate matter (PM2.5) concentration in southern Ontario from satellite remote sensing and ground-based meteorological measurements." </w:t>
      </w:r>
      <w:r w:rsidRPr="00775F39">
        <w:rPr>
          <w:i/>
        </w:rPr>
        <w:t xml:space="preserve"> Remote Sensing of Environment</w:t>
      </w:r>
      <w:r w:rsidRPr="00775F39">
        <w:t xml:space="preserve"> 114 (2):221-9. doi: </w:t>
      </w:r>
      <w:hyperlink r:id="rId55" w:history="1">
        <w:r w:rsidRPr="00775F39">
          <w:rPr>
            <w:rStyle w:val="Hyperlink"/>
          </w:rPr>
          <w:t>https://doi.org/10.1016/j.rse.2009.09.011</w:t>
        </w:r>
      </w:hyperlink>
      <w:r w:rsidRPr="00775F39">
        <w:t>.</w:t>
      </w:r>
    </w:p>
    <w:p w14:paraId="4F7DE2BA" w14:textId="77777777" w:rsidR="00775F39" w:rsidRPr="00775F39" w:rsidRDefault="00775F39" w:rsidP="00775F39">
      <w:pPr>
        <w:pStyle w:val="EndNoteBibliography"/>
        <w:ind w:left="720" w:hanging="720"/>
      </w:pPr>
      <w:r w:rsidRPr="00775F39">
        <w:t xml:space="preserve">van Donkelaar, Aaron, Randall V Martin, Michael Brauer, N Christina Hsu, Ralph A Kahn, Robert C Levy, Alexei Lyapustin, Andrew M Sayer, and David M Winker. 2016. "Global estimates of fine particulate matter using a combined geophysical-statistical method with information from satellites, models, and monitors." </w:t>
      </w:r>
      <w:r w:rsidRPr="00775F39">
        <w:rPr>
          <w:i/>
        </w:rPr>
        <w:t xml:space="preserve"> Environmental Science &amp; Technology</w:t>
      </w:r>
      <w:r w:rsidRPr="00775F39">
        <w:t xml:space="preserve"> 50 (7):3762-72.</w:t>
      </w:r>
    </w:p>
    <w:p w14:paraId="41F65542" w14:textId="77777777" w:rsidR="00775F39" w:rsidRPr="00775F39" w:rsidRDefault="00775F39" w:rsidP="00775F39">
      <w:pPr>
        <w:pStyle w:val="EndNoteBibliography"/>
        <w:ind w:left="720" w:hanging="720"/>
      </w:pPr>
      <w:r w:rsidRPr="00775F39">
        <w:t xml:space="preserve">van Donkelaar, Aaron, Randall V Martin, Michael Brauer, Ralph Kahn, Robert Levy, Carolyn Verduzco, and Paul J Villeneuve. 2010. "Global estimates of ambient fine particulate matter concentrations from satellite-based aerosol optical depth: development and application." </w:t>
      </w:r>
      <w:r w:rsidRPr="00775F39">
        <w:rPr>
          <w:i/>
        </w:rPr>
        <w:t xml:space="preserve"> Environmental health perspectives</w:t>
      </w:r>
      <w:r w:rsidRPr="00775F39">
        <w:t xml:space="preserve"> 118 (6):847.</w:t>
      </w:r>
    </w:p>
    <w:p w14:paraId="384F3DF7" w14:textId="4BECBC10" w:rsidR="00775F39" w:rsidRPr="00775F39" w:rsidRDefault="00775F39" w:rsidP="00775F39">
      <w:pPr>
        <w:pStyle w:val="EndNoteBibliography"/>
        <w:ind w:left="720" w:hanging="720"/>
      </w:pPr>
      <w:r w:rsidRPr="00775F39">
        <w:t xml:space="preserve">van Donkelaar, Aaron, Randall V. Martin, Robert C. Levy, Arlindo M. da Silva, Michal Krzyzanowski, Natalia E. Chubarova, Eugenia Semutnikova, and Aaron J. Cohen. 2011. "Satellite-based estimates of ground-level fine particulate matter during extreme events: A case study of the Moscow fires in 2010." </w:t>
      </w:r>
      <w:r w:rsidRPr="00775F39">
        <w:rPr>
          <w:i/>
        </w:rPr>
        <w:t xml:space="preserve"> Atmospheric environment</w:t>
      </w:r>
      <w:r w:rsidRPr="00775F39">
        <w:t xml:space="preserve"> 45 (34):6225-32. doi: </w:t>
      </w:r>
      <w:hyperlink r:id="rId56" w:history="1">
        <w:r w:rsidRPr="00775F39">
          <w:rPr>
            <w:rStyle w:val="Hyperlink"/>
          </w:rPr>
          <w:t>https://doi.org/10.1016/j.atmosenv.2011.07.068</w:t>
        </w:r>
      </w:hyperlink>
      <w:r w:rsidRPr="00775F39">
        <w:t>.</w:t>
      </w:r>
    </w:p>
    <w:p w14:paraId="3A154C5F" w14:textId="77777777" w:rsidR="00775F39" w:rsidRPr="00775F39" w:rsidRDefault="00775F39" w:rsidP="00775F39">
      <w:pPr>
        <w:pStyle w:val="EndNoteBibliography"/>
        <w:ind w:left="720" w:hanging="720"/>
      </w:pPr>
      <w:r w:rsidRPr="00775F39">
        <w:t xml:space="preserve">van Donkelaar, Aaron, Randall V. Martin, Chi Li, and Richard T. Burnett. 2019. "Regional Estimates of Chemical Composition of Fine Particulate Matter Using a Combined Geoscience-Statistical Method with Information from Satellites, Models, and Monitors." </w:t>
      </w:r>
      <w:r w:rsidRPr="00775F39">
        <w:rPr>
          <w:i/>
        </w:rPr>
        <w:t xml:space="preserve"> Environmental Science &amp; Technology</w:t>
      </w:r>
      <w:r w:rsidRPr="00775F39">
        <w:t xml:space="preserve"> 53 (5):2595-611. doi: 10.1021/acs.est.8b06392.</w:t>
      </w:r>
    </w:p>
    <w:p w14:paraId="717F23BA" w14:textId="77777777" w:rsidR="00775F39" w:rsidRPr="00775F39" w:rsidRDefault="00775F39" w:rsidP="00775F39">
      <w:pPr>
        <w:pStyle w:val="EndNoteBibliography"/>
        <w:ind w:left="720" w:hanging="720"/>
      </w:pPr>
      <w:r w:rsidRPr="00775F39">
        <w:t xml:space="preserve">van Donkelaar, Aaron, Randall V. Martin, Robert J. D. Spurr, and Richard T. Burnett. 2015. "High-Resolution Satellite-Derived PM2.5 from Optimal Estimation and Geographically Weighted Regression over North America." </w:t>
      </w:r>
      <w:r w:rsidRPr="00775F39">
        <w:rPr>
          <w:i/>
        </w:rPr>
        <w:t xml:space="preserve"> Environmental Science &amp; Technology</w:t>
      </w:r>
      <w:r w:rsidRPr="00775F39">
        <w:t xml:space="preserve"> 49 (17):10482-91. doi: 10.1021/acs.est.5b02076.</w:t>
      </w:r>
    </w:p>
    <w:p w14:paraId="10FC38C4" w14:textId="0EE231AE" w:rsidR="00775F39" w:rsidRPr="00775F39" w:rsidRDefault="00775F39" w:rsidP="00775F39">
      <w:pPr>
        <w:pStyle w:val="EndNoteBibliography"/>
        <w:ind w:left="720" w:hanging="720"/>
      </w:pPr>
      <w:r w:rsidRPr="00775F39">
        <w:t xml:space="preserve">Wang, Wei, Feiyue Mao, Bin Zou, Jianping Guo, Lixin Wu, Zengxin Pan, and Lin Zang. 2019. "Two-stage model for estimating the spatiotemporal distribution of hourly PM1.0 concentrations over central and east China." </w:t>
      </w:r>
      <w:r w:rsidRPr="00775F39">
        <w:rPr>
          <w:i/>
        </w:rPr>
        <w:t xml:space="preserve"> Science of the Total Environment</w:t>
      </w:r>
      <w:r w:rsidRPr="00775F39">
        <w:t xml:space="preserve"> 675:658-66. doi: </w:t>
      </w:r>
      <w:hyperlink r:id="rId57" w:history="1">
        <w:r w:rsidRPr="00775F39">
          <w:rPr>
            <w:rStyle w:val="Hyperlink"/>
          </w:rPr>
          <w:t>https://doi.org/10.1016/j.scitotenv.2019.04.134</w:t>
        </w:r>
      </w:hyperlink>
      <w:r w:rsidRPr="00775F39">
        <w:t>.</w:t>
      </w:r>
    </w:p>
    <w:p w14:paraId="517EA744" w14:textId="77777777" w:rsidR="00775F39" w:rsidRPr="00775F39" w:rsidRDefault="00775F39" w:rsidP="00775F39">
      <w:pPr>
        <w:pStyle w:val="EndNoteBibliography"/>
        <w:ind w:left="720" w:hanging="720"/>
      </w:pPr>
      <w:r w:rsidRPr="00775F39">
        <w:t xml:space="preserve">Wang, Weilin, Suli Zhao, Limin Jiao, Michael Taylor, Boen Zhang, Gang Xu, and Haobo Hou. 2019. "Estimation of PM2.5 Concentrations in China Using a Spatial Back Propagation Neural Network." </w:t>
      </w:r>
      <w:r w:rsidRPr="00775F39">
        <w:rPr>
          <w:i/>
        </w:rPr>
        <w:t xml:space="preserve"> Scientific Reports</w:t>
      </w:r>
      <w:r w:rsidRPr="00775F39">
        <w:t xml:space="preserve"> 9 (1):13788. doi: 10.1038/s41598-019-50177-1.</w:t>
      </w:r>
    </w:p>
    <w:p w14:paraId="551791E1" w14:textId="5A53C586" w:rsidR="00775F39" w:rsidRPr="00775F39" w:rsidRDefault="00775F39" w:rsidP="00775F39">
      <w:pPr>
        <w:pStyle w:val="EndNoteBibliography"/>
        <w:ind w:left="720" w:hanging="720"/>
      </w:pPr>
      <w:r w:rsidRPr="00775F39">
        <w:t xml:space="preserve">Wang, Xinpeng, and Wenbin Sun. 2019. "Meteorological parameters and gaseous pollutant concentrations as predictors of daily continuous PM2.5 concentrations using deep neural network in Beijing–Tianjin–Hebei, China." </w:t>
      </w:r>
      <w:r w:rsidRPr="00775F39">
        <w:rPr>
          <w:i/>
        </w:rPr>
        <w:t xml:space="preserve"> Atmospheric environment</w:t>
      </w:r>
      <w:r w:rsidRPr="00775F39">
        <w:t xml:space="preserve"> 211:128-37. doi: </w:t>
      </w:r>
      <w:hyperlink r:id="rId58" w:history="1">
        <w:r w:rsidRPr="00775F39">
          <w:rPr>
            <w:rStyle w:val="Hyperlink"/>
          </w:rPr>
          <w:t>https://doi.org/10.1016/j.atmosenv.2019.05.004</w:t>
        </w:r>
      </w:hyperlink>
      <w:r w:rsidRPr="00775F39">
        <w:t>.</w:t>
      </w:r>
    </w:p>
    <w:p w14:paraId="3726F7A7" w14:textId="77777777" w:rsidR="00775F39" w:rsidRPr="00775F39" w:rsidRDefault="00775F39" w:rsidP="00775F39">
      <w:pPr>
        <w:pStyle w:val="EndNoteBibliography"/>
        <w:ind w:left="720" w:hanging="720"/>
      </w:pPr>
      <w:r w:rsidRPr="00775F39">
        <w:t xml:space="preserve">Wang, Zifeng, Liangfu Chen, Jinhua Tao, Ying Zhang, and Lin Su. 2010. "Satellite-based estimation of regional particulate matter (PM) in Beijing using vertical-and-RH correcting method." </w:t>
      </w:r>
      <w:r w:rsidRPr="00775F39">
        <w:rPr>
          <w:i/>
        </w:rPr>
        <w:t xml:space="preserve"> Remote Sensing of Environment</w:t>
      </w:r>
      <w:r w:rsidRPr="00775F39">
        <w:t xml:space="preserve"> 114 (1):50-63.</w:t>
      </w:r>
    </w:p>
    <w:p w14:paraId="2C8341C9" w14:textId="3DC26E9A" w:rsidR="00775F39" w:rsidRPr="00775F39" w:rsidRDefault="00775F39" w:rsidP="00775F39">
      <w:pPr>
        <w:pStyle w:val="EndNoteBibliography"/>
        <w:ind w:left="720" w:hanging="720"/>
      </w:pPr>
      <w:r w:rsidRPr="00775F39">
        <w:t xml:space="preserve">Wei, Jing, Wei Huang, Zhanqing Li, Wenhao Xue, Yiran Peng, Lin Sun, and Maureen Cribb. 2019. "Estimating 1-km-resolution PM2.5 concentrations across China using the space-time random forest approach." </w:t>
      </w:r>
      <w:r w:rsidRPr="00775F39">
        <w:rPr>
          <w:i/>
        </w:rPr>
        <w:t xml:space="preserve"> Remote Sensing of Environment</w:t>
      </w:r>
      <w:r w:rsidRPr="00775F39">
        <w:t xml:space="preserve"> 231:111221. doi: </w:t>
      </w:r>
      <w:hyperlink r:id="rId59" w:history="1">
        <w:r w:rsidRPr="00775F39">
          <w:rPr>
            <w:rStyle w:val="Hyperlink"/>
          </w:rPr>
          <w:t>https://doi.org/10.1016/j.rse.2019.111221</w:t>
        </w:r>
      </w:hyperlink>
      <w:r w:rsidRPr="00775F39">
        <w:t>.</w:t>
      </w:r>
    </w:p>
    <w:p w14:paraId="265C9018" w14:textId="4B67CF0D" w:rsidR="00775F39" w:rsidRPr="00775F39" w:rsidRDefault="00775F39" w:rsidP="00775F39">
      <w:pPr>
        <w:pStyle w:val="EndNoteBibliography"/>
        <w:ind w:left="720" w:hanging="720"/>
      </w:pPr>
      <w:r w:rsidRPr="00775F39">
        <w:t xml:space="preserve">Wu, Jiansheng, Fei Yao, Weifeng Li, and Menglin Si. 2016. "VIIRS-based remote sensing estimation of ground-level PM2.5 concentrations in Beijing–Tianjin–Hebei: A spatiotemporal statistical model." </w:t>
      </w:r>
      <w:r w:rsidRPr="00775F39">
        <w:rPr>
          <w:i/>
        </w:rPr>
        <w:t xml:space="preserve"> Remote Sensing of Environment</w:t>
      </w:r>
      <w:r w:rsidRPr="00775F39">
        <w:t xml:space="preserve"> 184:316-28. doi: </w:t>
      </w:r>
      <w:hyperlink r:id="rId60" w:history="1">
        <w:r w:rsidRPr="00775F39">
          <w:rPr>
            <w:rStyle w:val="Hyperlink"/>
          </w:rPr>
          <w:t>https://doi.org/10.1016/j.rse.2016.07.015</w:t>
        </w:r>
      </w:hyperlink>
      <w:r w:rsidRPr="00775F39">
        <w:t>.</w:t>
      </w:r>
    </w:p>
    <w:p w14:paraId="30E28899" w14:textId="501623E1" w:rsidR="00775F39" w:rsidRPr="00775F39" w:rsidRDefault="00775F39" w:rsidP="00775F39">
      <w:pPr>
        <w:pStyle w:val="EndNoteBibliography"/>
        <w:ind w:left="720" w:hanging="720"/>
      </w:pPr>
      <w:r w:rsidRPr="00775F39">
        <w:t xml:space="preserve">Xiao, Lu, Yichao Lang, and George Christakos. 2018. "High-resolution spatiotemporal mapping of PM2.5 concentrations at Mainland China using a combined BME-GWR technique." </w:t>
      </w:r>
      <w:r w:rsidRPr="00775F39">
        <w:rPr>
          <w:i/>
        </w:rPr>
        <w:t xml:space="preserve"> Atmospheric environment</w:t>
      </w:r>
      <w:r w:rsidRPr="00775F39">
        <w:t xml:space="preserve"> 173:295-305. doi: </w:t>
      </w:r>
      <w:hyperlink r:id="rId61" w:history="1">
        <w:r w:rsidRPr="00775F39">
          <w:rPr>
            <w:rStyle w:val="Hyperlink"/>
          </w:rPr>
          <w:t>https://doi.org/10.1016/j.atmosenv.2017.10.062</w:t>
        </w:r>
      </w:hyperlink>
      <w:r w:rsidRPr="00775F39">
        <w:t>.</w:t>
      </w:r>
    </w:p>
    <w:p w14:paraId="73ACDB53" w14:textId="4F47282D" w:rsidR="00775F39" w:rsidRPr="00775F39" w:rsidRDefault="00775F39" w:rsidP="00775F39">
      <w:pPr>
        <w:pStyle w:val="EndNoteBibliography"/>
        <w:ind w:left="720" w:hanging="720"/>
      </w:pPr>
      <w:r w:rsidRPr="00775F39">
        <w:t xml:space="preserve">Xiao, Qingyang, Yujie Wang, Howard H. Chang, Xia Meng, Guannan Geng, Alexei Lyapustin, and Yang Liu. 2017. "Full-coverage high-resolution daily PM2.5 estimation using MAIAC AOD in the Yangtze River Delta of China." </w:t>
      </w:r>
      <w:r w:rsidRPr="00775F39">
        <w:rPr>
          <w:i/>
        </w:rPr>
        <w:t xml:space="preserve"> Remote Sensing of Environment</w:t>
      </w:r>
      <w:r w:rsidRPr="00775F39">
        <w:t xml:space="preserve"> 199:437-46. doi: </w:t>
      </w:r>
      <w:hyperlink r:id="rId62" w:history="1">
        <w:r w:rsidRPr="00775F39">
          <w:rPr>
            <w:rStyle w:val="Hyperlink"/>
          </w:rPr>
          <w:t>https://doi.org/10.1016/j.rse.2017.07.023</w:t>
        </w:r>
      </w:hyperlink>
      <w:r w:rsidRPr="00775F39">
        <w:t>.</w:t>
      </w:r>
    </w:p>
    <w:p w14:paraId="3EABBF78" w14:textId="0D4FD630" w:rsidR="00775F39" w:rsidRPr="00775F39" w:rsidRDefault="00775F39" w:rsidP="00775F39">
      <w:pPr>
        <w:pStyle w:val="EndNoteBibliography"/>
        <w:ind w:left="720" w:hanging="720"/>
      </w:pPr>
      <w:r w:rsidRPr="00775F39">
        <w:t xml:space="preserve">Xie, Yuanyu, Yuxuan Wang, Muhammad Bilal, and Wenhao Dong. 2019. "Mapping daily PM2.5 at 500 m resolution over Beijing with improved hazy day performance." </w:t>
      </w:r>
      <w:r w:rsidRPr="00775F39">
        <w:rPr>
          <w:i/>
        </w:rPr>
        <w:t xml:space="preserve"> Science of the Total Environment</w:t>
      </w:r>
      <w:r w:rsidRPr="00775F39">
        <w:t xml:space="preserve"> 659:410-8. doi: </w:t>
      </w:r>
      <w:hyperlink r:id="rId63" w:history="1">
        <w:r w:rsidRPr="00775F39">
          <w:rPr>
            <w:rStyle w:val="Hyperlink"/>
          </w:rPr>
          <w:t>https://doi.org/10.1016/j.scitotenv.2018.12.365</w:t>
        </w:r>
      </w:hyperlink>
      <w:r w:rsidRPr="00775F39">
        <w:t>.</w:t>
      </w:r>
    </w:p>
    <w:p w14:paraId="779ABC66" w14:textId="77777777" w:rsidR="00775F39" w:rsidRPr="00775F39" w:rsidRDefault="00775F39" w:rsidP="00775F39">
      <w:pPr>
        <w:pStyle w:val="EndNoteBibliography"/>
        <w:ind w:left="720" w:hanging="720"/>
      </w:pPr>
      <w:r w:rsidRPr="00775F39">
        <w:t xml:space="preserve">Xie, Yuanyu, Yuxuan Wang, Kai Zhang, Wenhao Dong, Baolei Lv, and Yuqi Bai. 2015. "Daily Estimation of Ground-Level PM2.5 Concentrations over Beijing Using 3 km Resolution MODIS AOD." </w:t>
      </w:r>
      <w:r w:rsidRPr="00775F39">
        <w:rPr>
          <w:i/>
        </w:rPr>
        <w:t xml:space="preserve"> Environmental Science &amp; Technology</w:t>
      </w:r>
      <w:r w:rsidRPr="00775F39">
        <w:t xml:space="preserve"> 49 (20):12280-8. doi: 10.1021/acs.est.5b01413.</w:t>
      </w:r>
    </w:p>
    <w:p w14:paraId="0CA2FD86" w14:textId="77777777" w:rsidR="00775F39" w:rsidRPr="00775F39" w:rsidRDefault="00775F39" w:rsidP="00775F39">
      <w:pPr>
        <w:pStyle w:val="EndNoteBibliography"/>
        <w:ind w:left="720" w:hanging="720"/>
      </w:pPr>
      <w:r w:rsidRPr="00775F39">
        <w:t xml:space="preserve">Xu, J-W, RV Martin, A Van Donkelaar, J Kim, M Choi, Q Zhang, G Geng, Y Liu, Z Ma, and L Huang. 2015. "Estimating ground-level PM2.5 in eastern China using aerosol optical depth determined from the GOCI satellite instrument." </w:t>
      </w:r>
      <w:r w:rsidRPr="00775F39">
        <w:rPr>
          <w:i/>
        </w:rPr>
        <w:t xml:space="preserve"> Atmospheric Chemistry and Physics</w:t>
      </w:r>
      <w:r w:rsidRPr="00775F39">
        <w:t xml:space="preserve"> 15 (22):13133-44.</w:t>
      </w:r>
    </w:p>
    <w:p w14:paraId="76157561" w14:textId="77777777" w:rsidR="00775F39" w:rsidRPr="00775F39" w:rsidRDefault="00775F39" w:rsidP="00775F39">
      <w:pPr>
        <w:pStyle w:val="EndNoteBibliography"/>
        <w:ind w:left="720" w:hanging="720"/>
      </w:pPr>
      <w:r w:rsidRPr="00775F39">
        <w:t xml:space="preserve">Xu, Yongming, Hung Chak Ho, Man Sing Wong, Chengbin Deng, Yuan Shi, Ta-Chien Chan, and Anders Knudby. 2018. "Evaluation of machine learning techniques with multiple remote sensing datasets in estimating monthly concentrations of ground-level PM2. 5." </w:t>
      </w:r>
      <w:r w:rsidRPr="00775F39">
        <w:rPr>
          <w:i/>
        </w:rPr>
        <w:t xml:space="preserve"> Environmental Pollution</w:t>
      </w:r>
      <w:r w:rsidRPr="00775F39">
        <w:t xml:space="preserve"> 242:1417-26.</w:t>
      </w:r>
    </w:p>
    <w:p w14:paraId="5416A7C0" w14:textId="7F135A27" w:rsidR="00775F39" w:rsidRPr="00775F39" w:rsidRDefault="00775F39" w:rsidP="00775F39">
      <w:pPr>
        <w:pStyle w:val="EndNoteBibliography"/>
        <w:ind w:left="720" w:hanging="720"/>
      </w:pPr>
      <w:r w:rsidRPr="00775F39">
        <w:t xml:space="preserve">Xue, Tao, Yixuan Zheng, Dan Tong, Bo Zheng, Xin Li, Tong Zhu, and Qiang Zhang. 2019. "Spatiotemporal continuous estimates of PM2.5 concentrations in China, 2000–2016: A machine learning method with inputs from satellites, chemical transport model, and ground observations." </w:t>
      </w:r>
      <w:r w:rsidRPr="00775F39">
        <w:rPr>
          <w:i/>
        </w:rPr>
        <w:t xml:space="preserve"> Environment International</w:t>
      </w:r>
      <w:r w:rsidRPr="00775F39">
        <w:t xml:space="preserve"> 123:345-57. doi: </w:t>
      </w:r>
      <w:hyperlink r:id="rId64" w:history="1">
        <w:r w:rsidRPr="00775F39">
          <w:rPr>
            <w:rStyle w:val="Hyperlink"/>
          </w:rPr>
          <w:t>https://doi.org/10.1016/j.envint.2018.11.075</w:t>
        </w:r>
      </w:hyperlink>
      <w:r w:rsidRPr="00775F39">
        <w:t>.</w:t>
      </w:r>
    </w:p>
    <w:p w14:paraId="048CFC87" w14:textId="774B42D3" w:rsidR="00775F39" w:rsidRPr="00775F39" w:rsidRDefault="00775F39" w:rsidP="00775F39">
      <w:pPr>
        <w:pStyle w:val="EndNoteBibliography"/>
        <w:ind w:left="720" w:hanging="720"/>
      </w:pPr>
      <w:r w:rsidRPr="00775F39">
        <w:t xml:space="preserve">Yan, Xing, Wenzhong Shi, Zhanqing Li, Zhengqiang Li, Nana Luo, Wenji Zhao, Haofei Wang, and Xue Yu. 2017. "Satellite-based PM2.5 estimation using fine-mode aerosol optical thickness over China." </w:t>
      </w:r>
      <w:r w:rsidRPr="00775F39">
        <w:rPr>
          <w:i/>
        </w:rPr>
        <w:t xml:space="preserve"> Atmospheric environment</w:t>
      </w:r>
      <w:r w:rsidRPr="00775F39">
        <w:t xml:space="preserve"> 170:290-302. doi: </w:t>
      </w:r>
      <w:hyperlink r:id="rId65" w:history="1">
        <w:r w:rsidRPr="00775F39">
          <w:rPr>
            <w:rStyle w:val="Hyperlink"/>
          </w:rPr>
          <w:t>https://doi.org/10.1016/j.atmosenv.2017.09.023</w:t>
        </w:r>
      </w:hyperlink>
      <w:r w:rsidRPr="00775F39">
        <w:t>.</w:t>
      </w:r>
    </w:p>
    <w:p w14:paraId="4556F99D" w14:textId="1B83B0BE" w:rsidR="00775F39" w:rsidRPr="00775F39" w:rsidRDefault="00775F39" w:rsidP="00775F39">
      <w:pPr>
        <w:pStyle w:val="EndNoteBibliography"/>
        <w:ind w:left="720" w:hanging="720"/>
      </w:pPr>
      <w:r w:rsidRPr="00775F39">
        <w:t xml:space="preserve">Yang, Lijuan, Hanqiu Xu, and Zhifan Jin. 2019. "Estimating ground-level PM2.5 over a coastal region of China using satellite AOD and a combined model." </w:t>
      </w:r>
      <w:r w:rsidRPr="00775F39">
        <w:rPr>
          <w:i/>
        </w:rPr>
        <w:t xml:space="preserve"> Journal of cleaner production</w:t>
      </w:r>
      <w:r w:rsidRPr="00775F39">
        <w:t xml:space="preserve"> 227:472-82. doi: </w:t>
      </w:r>
      <w:hyperlink r:id="rId66" w:history="1">
        <w:r w:rsidRPr="00775F39">
          <w:rPr>
            <w:rStyle w:val="Hyperlink"/>
          </w:rPr>
          <w:t>https://doi.org/10.1016/j.jclepro.2019.04.231</w:t>
        </w:r>
      </w:hyperlink>
      <w:r w:rsidRPr="00775F39">
        <w:t>.</w:t>
      </w:r>
    </w:p>
    <w:p w14:paraId="174B0D62" w14:textId="16A984E8" w:rsidR="00775F39" w:rsidRPr="00775F39" w:rsidRDefault="00775F39" w:rsidP="00775F39">
      <w:pPr>
        <w:pStyle w:val="EndNoteBibliography"/>
        <w:ind w:left="720" w:hanging="720"/>
      </w:pPr>
      <w:r w:rsidRPr="00775F39">
        <w:t xml:space="preserve">Yang, Xiaofan, Yixuan Zheng, Guannan Geng, Huan Liu, Hanyang Man, Zhaofeng Lv, Kebin He, and Kees de Hoogh. 2017. "Development of PM2.5 and NO2 models in a LUR framework incorporating satellite remote sensing and air quality model data in Pearl River Delta region, China." </w:t>
      </w:r>
      <w:r w:rsidRPr="00775F39">
        <w:rPr>
          <w:i/>
        </w:rPr>
        <w:t xml:space="preserve"> Environmental Pollution</w:t>
      </w:r>
      <w:r w:rsidRPr="00775F39">
        <w:t xml:space="preserve"> 226:143-53. doi: </w:t>
      </w:r>
      <w:hyperlink r:id="rId67" w:history="1">
        <w:r w:rsidRPr="00775F39">
          <w:rPr>
            <w:rStyle w:val="Hyperlink"/>
          </w:rPr>
          <w:t>https://doi.org/10.1016/j.envpol.2017.03.079</w:t>
        </w:r>
      </w:hyperlink>
      <w:r w:rsidRPr="00775F39">
        <w:t>.</w:t>
      </w:r>
    </w:p>
    <w:p w14:paraId="5E0289E9" w14:textId="533D7F4C" w:rsidR="00775F39" w:rsidRPr="00775F39" w:rsidRDefault="00775F39" w:rsidP="00775F39">
      <w:pPr>
        <w:pStyle w:val="EndNoteBibliography"/>
        <w:ind w:left="720" w:hanging="720"/>
      </w:pPr>
      <w:r w:rsidRPr="00775F39">
        <w:t xml:space="preserve">Yao, Fei, Menglin Si, Weifeng Li, and Jiansheng Wu. 2018. "A multidimensional comparison between MODIS and VIIRS AOD in estimating ground-level PM2.5 concentrations over a heavily polluted region in China." </w:t>
      </w:r>
      <w:r w:rsidRPr="00775F39">
        <w:rPr>
          <w:i/>
        </w:rPr>
        <w:t xml:space="preserve"> Science of the Total Environment</w:t>
      </w:r>
      <w:r w:rsidRPr="00775F39">
        <w:t xml:space="preserve"> 618:819-28. doi: </w:t>
      </w:r>
      <w:hyperlink r:id="rId68" w:history="1">
        <w:r w:rsidRPr="00775F39">
          <w:rPr>
            <w:rStyle w:val="Hyperlink"/>
          </w:rPr>
          <w:t>https://doi.org/10.1016/j.scitotenv.2017.08.209</w:t>
        </w:r>
      </w:hyperlink>
      <w:r w:rsidRPr="00775F39">
        <w:t>.</w:t>
      </w:r>
    </w:p>
    <w:p w14:paraId="5001DC9E" w14:textId="77777777" w:rsidR="00775F39" w:rsidRPr="00775F39" w:rsidRDefault="00775F39" w:rsidP="00775F39">
      <w:pPr>
        <w:pStyle w:val="EndNoteBibliography"/>
        <w:ind w:left="720" w:hanging="720"/>
      </w:pPr>
      <w:r w:rsidRPr="00775F39">
        <w:t xml:space="preserve">Yao, Fei, Jiansheng Wu, Weifeng Li, and Jian Peng. 2019a. "Estimating Daily PM2.5 Concentrations in Beijing Using 750-M VIIRS IP AOD Retrievals and a Nested Spatiotemporal Statistical Model." </w:t>
      </w:r>
      <w:r w:rsidRPr="00775F39">
        <w:rPr>
          <w:i/>
        </w:rPr>
        <w:t xml:space="preserve"> Remote Sensing</w:t>
      </w:r>
      <w:r w:rsidRPr="00775F39">
        <w:t xml:space="preserve"> 11 (7). doi: 10.3390/rs11070841.</w:t>
      </w:r>
    </w:p>
    <w:p w14:paraId="2808B0CF" w14:textId="68DE926D" w:rsidR="00775F39" w:rsidRPr="00775F39" w:rsidRDefault="00775F39" w:rsidP="00775F39">
      <w:pPr>
        <w:pStyle w:val="EndNoteBibliography"/>
        <w:ind w:left="720" w:hanging="720"/>
      </w:pPr>
      <w:r w:rsidRPr="00775F39">
        <w:rPr>
          <w:rFonts w:hint="eastAsia"/>
        </w:rPr>
        <w:t>———</w:t>
      </w:r>
      <w:r w:rsidRPr="00775F39">
        <w:t xml:space="preserve">. 2019b. "A spatially structured adaptive two-stage model for retrieving ground-level PM2.5 concentrations from VIIRS AOD in China." </w:t>
      </w:r>
      <w:r w:rsidRPr="00775F39">
        <w:rPr>
          <w:i/>
        </w:rPr>
        <w:t xml:space="preserve"> ISPRS Journal of Photogrammetry and Remote Sensing</w:t>
      </w:r>
      <w:r w:rsidRPr="00775F39">
        <w:t xml:space="preserve"> 151:263-76. doi: </w:t>
      </w:r>
      <w:hyperlink r:id="rId69" w:history="1">
        <w:r w:rsidRPr="00775F39">
          <w:rPr>
            <w:rStyle w:val="Hyperlink"/>
          </w:rPr>
          <w:t>https://doi.org/10.1016/j.isprsjprs.2019.03.011</w:t>
        </w:r>
      </w:hyperlink>
      <w:r w:rsidRPr="00775F39">
        <w:t>.</w:t>
      </w:r>
    </w:p>
    <w:p w14:paraId="3E007B7E" w14:textId="6BBB0B01" w:rsidR="00775F39" w:rsidRPr="00775F39" w:rsidRDefault="00775F39" w:rsidP="00775F39">
      <w:pPr>
        <w:pStyle w:val="EndNoteBibliography"/>
        <w:ind w:left="720" w:hanging="720"/>
      </w:pPr>
      <w:r w:rsidRPr="00775F39">
        <w:t xml:space="preserve">Yeganeh, Bijan, Michael G. Hewson, Samuel Clifford, Luke D. Knibbs, and Lidia Morawska. 2017. "A satellite-based model for estimating PM2.5 concentration in a sparsely populated environment using soft computing techniques." </w:t>
      </w:r>
      <w:r w:rsidRPr="00775F39">
        <w:rPr>
          <w:i/>
        </w:rPr>
        <w:t xml:space="preserve"> Environmental Modelling &amp; Software</w:t>
      </w:r>
      <w:r w:rsidRPr="00775F39">
        <w:t xml:space="preserve"> 88:84-92. doi: </w:t>
      </w:r>
      <w:hyperlink r:id="rId70" w:history="1">
        <w:r w:rsidRPr="00775F39">
          <w:rPr>
            <w:rStyle w:val="Hyperlink"/>
          </w:rPr>
          <w:t>https://doi.org/10.1016/j.envsoft.2016.11.017</w:t>
        </w:r>
      </w:hyperlink>
      <w:r w:rsidRPr="00775F39">
        <w:t>.</w:t>
      </w:r>
    </w:p>
    <w:p w14:paraId="3ED22301" w14:textId="7AEFC924" w:rsidR="00775F39" w:rsidRPr="00775F39" w:rsidRDefault="00775F39" w:rsidP="00775F39">
      <w:pPr>
        <w:pStyle w:val="EndNoteBibliography"/>
        <w:ind w:left="720" w:hanging="720"/>
      </w:pPr>
      <w:r w:rsidRPr="00775F39">
        <w:t xml:space="preserve">You, Wei, Zengliang Zang, Xiaobin Pan, Lifeng Zhang, and Dan Chen. 2015. "Estimating PM2.5 in Xi'an, China using aerosol optical depth: A comparison between the MODIS and MISR retrieval models." </w:t>
      </w:r>
      <w:r w:rsidRPr="00775F39">
        <w:rPr>
          <w:i/>
        </w:rPr>
        <w:t xml:space="preserve"> Science of the Total Environment</w:t>
      </w:r>
      <w:r w:rsidRPr="00775F39">
        <w:t xml:space="preserve"> 505:1156-65. doi: </w:t>
      </w:r>
      <w:hyperlink r:id="rId71" w:history="1">
        <w:r w:rsidRPr="00775F39">
          <w:rPr>
            <w:rStyle w:val="Hyperlink"/>
          </w:rPr>
          <w:t>https://doi.org/10.1016/j.scitotenv.2014.11.024</w:t>
        </w:r>
      </w:hyperlink>
      <w:r w:rsidRPr="00775F39">
        <w:t>.</w:t>
      </w:r>
    </w:p>
    <w:p w14:paraId="336B82F2" w14:textId="77777777" w:rsidR="00775F39" w:rsidRPr="00775F39" w:rsidRDefault="00775F39" w:rsidP="00775F39">
      <w:pPr>
        <w:pStyle w:val="EndNoteBibliography"/>
        <w:ind w:left="720" w:hanging="720"/>
      </w:pPr>
      <w:r w:rsidRPr="00775F39">
        <w:t xml:space="preserve">You, Wei, Zengliang Zang, Lifeng Zhang, Yi Li, Xiaobin Pan, and Weiqi Wang. 2016. "National-scale estimates of ground-level PM2.5 concentration in China using geographically weighted regression based on 3 km resolution MODIS AOD." </w:t>
      </w:r>
      <w:r w:rsidRPr="00775F39">
        <w:rPr>
          <w:i/>
        </w:rPr>
        <w:t xml:space="preserve"> Remote Sensing</w:t>
      </w:r>
      <w:r w:rsidRPr="00775F39">
        <w:t xml:space="preserve"> 8 (3):184.</w:t>
      </w:r>
    </w:p>
    <w:p w14:paraId="6840707D" w14:textId="77777777" w:rsidR="00775F39" w:rsidRPr="00775F39" w:rsidRDefault="00775F39" w:rsidP="00775F39">
      <w:pPr>
        <w:pStyle w:val="EndNoteBibliography"/>
        <w:ind w:left="720" w:hanging="720"/>
      </w:pPr>
      <w:r w:rsidRPr="00775F39">
        <w:t xml:space="preserve">You, Wei, Zengliang Zang, Lifeng Zhang, Yi Li, and Weiqi Wang. 2016. "Estimating national-scale ground-level PM2.5 concentration in China using geographically weighted regression based on MODIS and MISR AOD." </w:t>
      </w:r>
      <w:r w:rsidRPr="00775F39">
        <w:rPr>
          <w:i/>
        </w:rPr>
        <w:t xml:space="preserve"> Environmental Science and Pollution Research</w:t>
      </w:r>
      <w:r w:rsidRPr="00775F39">
        <w:t xml:space="preserve"> 23 (9):8327-38. doi: 10.1007/s11356-015-6027-9.</w:t>
      </w:r>
    </w:p>
    <w:p w14:paraId="3C8D0753" w14:textId="77777777" w:rsidR="00775F39" w:rsidRPr="00775F39" w:rsidRDefault="00775F39" w:rsidP="00775F39">
      <w:pPr>
        <w:pStyle w:val="EndNoteBibliography"/>
        <w:ind w:left="720" w:hanging="720"/>
      </w:pPr>
      <w:r w:rsidRPr="00775F39">
        <w:t xml:space="preserve">You, Wei, Zengliang Zang, Lifeng Zhang, Zhijin Li, Dan Chen, and Gui Zhang. 2015. "Estimating ground-level PM10 concentration in northwestern China using geographically weighted regression based on satellite AOD combined with CALIPSO and MODIS fire count." </w:t>
      </w:r>
      <w:r w:rsidRPr="00775F39">
        <w:rPr>
          <w:i/>
        </w:rPr>
        <w:t xml:space="preserve"> Remote Sensing of Environment</w:t>
      </w:r>
      <w:r w:rsidRPr="00775F39">
        <w:t xml:space="preserve"> 168:276-85.</w:t>
      </w:r>
    </w:p>
    <w:p w14:paraId="450CF12F" w14:textId="77777777" w:rsidR="00775F39" w:rsidRPr="00775F39" w:rsidRDefault="00775F39" w:rsidP="00775F39">
      <w:pPr>
        <w:pStyle w:val="EndNoteBibliography"/>
        <w:ind w:left="720" w:hanging="720"/>
      </w:pPr>
      <w:r w:rsidRPr="00775F39">
        <w:t xml:space="preserve">You, Wei, Zengliang Zang, Lifeng Zhang, Mei Zhang, Xiaobin Pan, and Yi Li. 2016. "A nonlinear model for estimating ground-level PM10 concentration in Xi'an using MODIS aerosol optical depth retrieval." </w:t>
      </w:r>
      <w:r w:rsidRPr="00775F39">
        <w:rPr>
          <w:i/>
        </w:rPr>
        <w:t xml:space="preserve"> Atmospheric Research</w:t>
      </w:r>
      <w:r w:rsidRPr="00775F39">
        <w:t xml:space="preserve"> 168:169-79.</w:t>
      </w:r>
    </w:p>
    <w:p w14:paraId="612508ED" w14:textId="4B5B4C59" w:rsidR="00775F39" w:rsidRPr="00775F39" w:rsidRDefault="00775F39" w:rsidP="00775F39">
      <w:pPr>
        <w:pStyle w:val="EndNoteBibliography"/>
        <w:ind w:left="720" w:hanging="720"/>
      </w:pPr>
      <w:r w:rsidRPr="00775F39">
        <w:t xml:space="preserve">Zang, Lin, Feiyue Mao, Jianping Guo, Wei Gong, Wei Wang, and Zengxin Pan. 2018. "Estimating hourly PM1 concentrations from Himawari-8 aerosol optical depth in China." </w:t>
      </w:r>
      <w:r w:rsidRPr="00775F39">
        <w:rPr>
          <w:i/>
        </w:rPr>
        <w:t xml:space="preserve"> Environmental Pollution</w:t>
      </w:r>
      <w:r w:rsidRPr="00775F39">
        <w:t xml:space="preserve"> 241:654-63. doi: </w:t>
      </w:r>
      <w:hyperlink r:id="rId72" w:history="1">
        <w:r w:rsidRPr="00775F39">
          <w:rPr>
            <w:rStyle w:val="Hyperlink"/>
          </w:rPr>
          <w:t>https://doi.org/10.1016/j.envpol.2018.05.100</w:t>
        </w:r>
      </w:hyperlink>
      <w:r w:rsidRPr="00775F39">
        <w:t>.</w:t>
      </w:r>
    </w:p>
    <w:p w14:paraId="6CCB93AF" w14:textId="5DD53411" w:rsidR="00775F39" w:rsidRPr="00775F39" w:rsidRDefault="00775F39" w:rsidP="00775F39">
      <w:pPr>
        <w:pStyle w:val="EndNoteBibliography"/>
        <w:ind w:left="720" w:hanging="720"/>
      </w:pPr>
      <w:r w:rsidRPr="00775F39">
        <w:t xml:space="preserve">Zang, Lin, Feiyue Mao, Jianping Guo, Wei Wang, Zengxin Pan, Huanfeng Shen, Bo Zhu, and Zemin Wang. 2019. "Estimation of spatiotemporal PM1.0 distributions in China by combining PM2.5 observations with satellite aerosol optical depth." </w:t>
      </w:r>
      <w:r w:rsidRPr="00775F39">
        <w:rPr>
          <w:i/>
        </w:rPr>
        <w:t xml:space="preserve"> Science of the Total Environment</w:t>
      </w:r>
      <w:r w:rsidRPr="00775F39">
        <w:t xml:space="preserve"> 658:1256-64. doi: </w:t>
      </w:r>
      <w:hyperlink r:id="rId73" w:history="1">
        <w:r w:rsidRPr="00775F39">
          <w:rPr>
            <w:rStyle w:val="Hyperlink"/>
          </w:rPr>
          <w:t>https://doi.org/10.1016/j.scitotenv.2018.12.297</w:t>
        </w:r>
      </w:hyperlink>
      <w:r w:rsidRPr="00775F39">
        <w:t>.</w:t>
      </w:r>
    </w:p>
    <w:p w14:paraId="5BF339F2" w14:textId="3731C55E" w:rsidR="00775F39" w:rsidRPr="00775F39" w:rsidRDefault="00775F39" w:rsidP="00775F39">
      <w:pPr>
        <w:pStyle w:val="EndNoteBibliography"/>
        <w:ind w:left="720" w:hanging="720"/>
      </w:pPr>
      <w:r w:rsidRPr="00775F39">
        <w:t xml:space="preserve">Zeydan, Özgür, and Yuhang Wang. 2019. "Using MODIS derived aerosol optical depth to estimate ground-level PM2.5 concentrations over Turkey." </w:t>
      </w:r>
      <w:r w:rsidRPr="00775F39">
        <w:rPr>
          <w:i/>
        </w:rPr>
        <w:t xml:space="preserve"> Atmospheric Pollution Research</w:t>
      </w:r>
      <w:r w:rsidRPr="00775F39">
        <w:t xml:space="preserve"> 10 (5):1565-76. doi: </w:t>
      </w:r>
      <w:hyperlink r:id="rId74" w:history="1">
        <w:r w:rsidRPr="00775F39">
          <w:rPr>
            <w:rStyle w:val="Hyperlink"/>
          </w:rPr>
          <w:t>https://doi.org/10.1016/j.apr.2019.05.005</w:t>
        </w:r>
      </w:hyperlink>
      <w:r w:rsidRPr="00775F39">
        <w:t>.</w:t>
      </w:r>
    </w:p>
    <w:p w14:paraId="1BB2CB83" w14:textId="6590DA3B" w:rsidR="00775F39" w:rsidRPr="00775F39" w:rsidRDefault="00775F39" w:rsidP="00775F39">
      <w:pPr>
        <w:pStyle w:val="EndNoteBibliography"/>
        <w:ind w:left="720" w:hanging="720"/>
      </w:pPr>
      <w:r w:rsidRPr="00775F39">
        <w:t xml:space="preserve">Zhai, Liang, Shuang Li, Bin Zou, Huiyong Sang, Xin Fang, and Shan Xu. 2018. "An improved geographically weighted regression model for PM2.5 concentration estimation in large areas." </w:t>
      </w:r>
      <w:r w:rsidRPr="00775F39">
        <w:rPr>
          <w:i/>
        </w:rPr>
        <w:t xml:space="preserve"> Atmospheric environment</w:t>
      </w:r>
      <w:r w:rsidRPr="00775F39">
        <w:t xml:space="preserve"> 181:145-54. doi: </w:t>
      </w:r>
      <w:hyperlink r:id="rId75" w:history="1">
        <w:r w:rsidRPr="00775F39">
          <w:rPr>
            <w:rStyle w:val="Hyperlink"/>
          </w:rPr>
          <w:t>https://doi.org/10.1016/j.atmosenv.2018.03.017</w:t>
        </w:r>
      </w:hyperlink>
      <w:r w:rsidRPr="00775F39">
        <w:t>.</w:t>
      </w:r>
    </w:p>
    <w:p w14:paraId="04A05EA8" w14:textId="77777777" w:rsidR="00775F39" w:rsidRPr="00775F39" w:rsidRDefault="00775F39" w:rsidP="00775F39">
      <w:pPr>
        <w:pStyle w:val="EndNoteBibliography"/>
        <w:ind w:left="720" w:hanging="720"/>
      </w:pPr>
      <w:r w:rsidRPr="00775F39">
        <w:t xml:space="preserve">Zhan, Yu, Yuzhou Luo, Xunfei Deng, Huajin Chen, Michael L Grieneisen, Xueyou Shen, Lizhong Zhu, and Minghua Zhang. 2017. "Spatiotemporal prediction of continuous daily PM2.5 concentrations across China using a spatially explicit machine learning algorithm." </w:t>
      </w:r>
      <w:r w:rsidRPr="00775F39">
        <w:rPr>
          <w:i/>
        </w:rPr>
        <w:t xml:space="preserve"> Atmospheric environment</w:t>
      </w:r>
      <w:r w:rsidRPr="00775F39">
        <w:t xml:space="preserve"> 155:129-39.</w:t>
      </w:r>
    </w:p>
    <w:p w14:paraId="04C88703" w14:textId="629B97A4" w:rsidR="00775F39" w:rsidRPr="00775F39" w:rsidRDefault="00775F39" w:rsidP="00775F39">
      <w:pPr>
        <w:pStyle w:val="EndNoteBibliography"/>
        <w:ind w:left="720" w:hanging="720"/>
      </w:pPr>
      <w:r w:rsidRPr="00775F39">
        <w:t xml:space="preserve">Zhang, Ruixin, Baofeng Di, Yuzhou Luo, Xunfei Deng, Michael L. Grieneisen, Zhigao Wang, Gang Yao, and Yu Zhan. 2018. "A nonparametric approach to filling gaps in satellite-retrieved aerosol optical depth for estimating ambient PM2.5 levels." </w:t>
      </w:r>
      <w:r w:rsidRPr="00775F39">
        <w:rPr>
          <w:i/>
        </w:rPr>
        <w:t xml:space="preserve"> Environmental Pollution</w:t>
      </w:r>
      <w:r w:rsidRPr="00775F39">
        <w:t xml:space="preserve"> 243:998-1007. doi: </w:t>
      </w:r>
      <w:hyperlink r:id="rId76" w:history="1">
        <w:r w:rsidRPr="00775F39">
          <w:rPr>
            <w:rStyle w:val="Hyperlink"/>
          </w:rPr>
          <w:t>https://doi.org/10.1016/j.envpol.2018.09.052</w:t>
        </w:r>
      </w:hyperlink>
      <w:r w:rsidRPr="00775F39">
        <w:t>.</w:t>
      </w:r>
    </w:p>
    <w:p w14:paraId="2F12DBFD" w14:textId="4A3337DE" w:rsidR="00775F39" w:rsidRPr="00775F39" w:rsidRDefault="00775F39" w:rsidP="00775F39">
      <w:pPr>
        <w:pStyle w:val="EndNoteBibliography"/>
        <w:ind w:left="720" w:hanging="720"/>
      </w:pPr>
      <w:r w:rsidRPr="00775F39">
        <w:t xml:space="preserve">Zhang, Taixin, Lin Zang, Youchuan Wan, Wei Wang, and Yi Zhang. 2019. "Ground-level PM2.5 estimation over urban agglomerations in China with high spatiotemporal resolution based on Himawari-8." </w:t>
      </w:r>
      <w:r w:rsidRPr="00775F39">
        <w:rPr>
          <w:i/>
        </w:rPr>
        <w:t xml:space="preserve"> Science of the Total Environment</w:t>
      </w:r>
      <w:r w:rsidRPr="00775F39">
        <w:t xml:space="preserve"> 676:535-44. doi: </w:t>
      </w:r>
      <w:hyperlink r:id="rId77" w:history="1">
        <w:r w:rsidRPr="00775F39">
          <w:rPr>
            <w:rStyle w:val="Hyperlink"/>
          </w:rPr>
          <w:t>https://doi.org/10.1016/j.scitotenv.2019.04.299</w:t>
        </w:r>
      </w:hyperlink>
      <w:r w:rsidRPr="00775F39">
        <w:t>.</w:t>
      </w:r>
    </w:p>
    <w:p w14:paraId="5FE97EBB" w14:textId="77777777" w:rsidR="00775F39" w:rsidRPr="00775F39" w:rsidRDefault="00775F39" w:rsidP="00775F39">
      <w:pPr>
        <w:pStyle w:val="EndNoteBibliography"/>
        <w:ind w:left="720" w:hanging="720"/>
      </w:pPr>
      <w:r w:rsidRPr="00775F39">
        <w:t xml:space="preserve">Zhang, Tianhao, Wei Gong, Wei Wang, Yuxi Ji, Zhongmin Zhu, and Yusi Huang. 2016. "Ground Level PM2.5 Estimates over China Using Satellite-Based Geographically Weighted Regression (GWR) Models Are Improved by Including NO2 and Enhanced Vegetation Index (EVI)." </w:t>
      </w:r>
      <w:r w:rsidRPr="00775F39">
        <w:rPr>
          <w:i/>
        </w:rPr>
        <w:t xml:space="preserve"> International Journal of Environmental Research and Public Health</w:t>
      </w:r>
      <w:r w:rsidRPr="00775F39">
        <w:t xml:space="preserve"> 13 (12). doi: 10.3390/ijerph13121215.</w:t>
      </w:r>
    </w:p>
    <w:p w14:paraId="7FE28762" w14:textId="77777777" w:rsidR="00775F39" w:rsidRPr="00775F39" w:rsidRDefault="00775F39" w:rsidP="00775F39">
      <w:pPr>
        <w:pStyle w:val="EndNoteBibliography"/>
        <w:ind w:left="720" w:hanging="720"/>
      </w:pPr>
      <w:r w:rsidRPr="00775F39">
        <w:t xml:space="preserve">Zhang, Tianhao, Gang Liu, Zhongmin Zhu, Wei Gong, Yuxi Ji, and Yusi Huang. 2016. "Real-Time Estimation of Satellite-Derived PM2.5 Based on a Semi-Physical Geographically Weighted Regression Model." </w:t>
      </w:r>
      <w:r w:rsidRPr="00775F39">
        <w:rPr>
          <w:i/>
        </w:rPr>
        <w:t xml:space="preserve"> International Journal of Environmental Research and Public Health</w:t>
      </w:r>
      <w:r w:rsidRPr="00775F39">
        <w:t xml:space="preserve"> 13 (10). doi: 10.3390/ijerph13100974.</w:t>
      </w:r>
    </w:p>
    <w:p w14:paraId="2BA67DAB" w14:textId="1FC07849" w:rsidR="00775F39" w:rsidRPr="00775F39" w:rsidRDefault="00775F39" w:rsidP="00775F39">
      <w:pPr>
        <w:pStyle w:val="EndNoteBibliography"/>
        <w:ind w:left="720" w:hanging="720"/>
      </w:pPr>
      <w:r w:rsidRPr="00775F39">
        <w:t xml:space="preserve">Zhang, Tianhao, Zhongmin Zhu, Wei Gong, Zerun Zhu, Kun Sun, Lunche Wang, Yusi Huang, et al. 2018. "Estimation of ultrahigh resolution PM2.5 concentrations in urban areas using 160 m Gaofen-1 AOD retrievals." </w:t>
      </w:r>
      <w:r w:rsidRPr="00775F39">
        <w:rPr>
          <w:i/>
        </w:rPr>
        <w:t xml:space="preserve"> Remote Sensing of Environment</w:t>
      </w:r>
      <w:r w:rsidRPr="00775F39">
        <w:t xml:space="preserve"> 216:91-104. doi: </w:t>
      </w:r>
      <w:hyperlink r:id="rId78" w:history="1">
        <w:r w:rsidRPr="00775F39">
          <w:rPr>
            <w:rStyle w:val="Hyperlink"/>
          </w:rPr>
          <w:t>https://doi.org/10.1016/j.rse.2018.06.030</w:t>
        </w:r>
      </w:hyperlink>
      <w:r w:rsidRPr="00775F39">
        <w:t>.</w:t>
      </w:r>
    </w:p>
    <w:p w14:paraId="336A70B4" w14:textId="432DDBF5" w:rsidR="00775F39" w:rsidRPr="00775F39" w:rsidRDefault="00775F39" w:rsidP="00775F39">
      <w:pPr>
        <w:pStyle w:val="EndNoteBibliography"/>
        <w:ind w:left="720" w:hanging="720"/>
      </w:pPr>
      <w:r w:rsidRPr="00775F39">
        <w:t xml:space="preserve">Zhang, Xueying, Yiyi Chu, Yuxuan Wang, and Kai Zhang. 2018. "Predicting daily PM2.5 concentrations in Texas using high-resolution satellite aerosol optical depth." </w:t>
      </w:r>
      <w:r w:rsidRPr="00775F39">
        <w:rPr>
          <w:i/>
        </w:rPr>
        <w:t xml:space="preserve"> Science of the Total Environment</w:t>
      </w:r>
      <w:r w:rsidRPr="00775F39">
        <w:t xml:space="preserve"> 631-632:904-11. doi: </w:t>
      </w:r>
      <w:hyperlink r:id="rId79" w:history="1">
        <w:r w:rsidRPr="00775F39">
          <w:rPr>
            <w:rStyle w:val="Hyperlink"/>
          </w:rPr>
          <w:t>https://doi.org/10.1016/j.scitotenv.2018.02.255</w:t>
        </w:r>
      </w:hyperlink>
      <w:r w:rsidRPr="00775F39">
        <w:t>.</w:t>
      </w:r>
    </w:p>
    <w:p w14:paraId="1519F594" w14:textId="77777777" w:rsidR="00775F39" w:rsidRPr="00775F39" w:rsidRDefault="00775F39" w:rsidP="00775F39">
      <w:pPr>
        <w:pStyle w:val="EndNoteBibliography"/>
        <w:ind w:left="720" w:hanging="720"/>
      </w:pPr>
      <w:r w:rsidRPr="00775F39">
        <w:t xml:space="preserve">Zhang, Ying, and Zhengqiang Li. 2015. "Remote sensing of atmospheric fine particulate matter (PM2.5) mass concentration near the ground from satellite observation." </w:t>
      </w:r>
      <w:r w:rsidRPr="00775F39">
        <w:rPr>
          <w:i/>
        </w:rPr>
        <w:t xml:space="preserve"> Remote Sensing of Environment</w:t>
      </w:r>
      <w:r w:rsidRPr="00775F39">
        <w:t xml:space="preserve"> 160:252-62.</w:t>
      </w:r>
    </w:p>
    <w:p w14:paraId="39A30A77" w14:textId="713DF8EF" w:rsidR="00775F39" w:rsidRPr="00775F39" w:rsidRDefault="00775F39" w:rsidP="00775F39">
      <w:pPr>
        <w:pStyle w:val="EndNoteBibliography"/>
        <w:ind w:left="720" w:hanging="720"/>
      </w:pPr>
      <w:r w:rsidRPr="00775F39">
        <w:t xml:space="preserve">Zhang, Zhenyu, Jianbing Wang, Jaime E. Hart, Francine Laden, Chen Zhao, Tiantian Li, Peiwen Zheng, Die Li, Zhenhua Ye, and Kun Chen. 2018. "National scale spatiotemporal land-use regression model for PM2.5, PM10 and NO2 concentration in China." </w:t>
      </w:r>
      <w:r w:rsidRPr="00775F39">
        <w:rPr>
          <w:i/>
        </w:rPr>
        <w:t xml:space="preserve"> Atmospheric environment</w:t>
      </w:r>
      <w:r w:rsidRPr="00775F39">
        <w:t xml:space="preserve"> 192:48-54. doi: </w:t>
      </w:r>
      <w:hyperlink r:id="rId80" w:history="1">
        <w:r w:rsidRPr="00775F39">
          <w:rPr>
            <w:rStyle w:val="Hyperlink"/>
          </w:rPr>
          <w:t>https://doi.org/10.1016/j.atmosenv.2018.08.046</w:t>
        </w:r>
      </w:hyperlink>
      <w:r w:rsidRPr="00775F39">
        <w:t>.</w:t>
      </w:r>
    </w:p>
    <w:p w14:paraId="66ED017D" w14:textId="77777777" w:rsidR="00775F39" w:rsidRPr="00775F39" w:rsidRDefault="00775F39" w:rsidP="00775F39">
      <w:pPr>
        <w:pStyle w:val="EndNoteBibliography"/>
        <w:ind w:left="720" w:hanging="720"/>
      </w:pPr>
      <w:r w:rsidRPr="00775F39">
        <w:t xml:space="preserve">Zheng, Yixuan, Qiang Zhang, Yang Liu, Guannan Geng, and Kebin He. 2016. "Estimating ground-level PM2.5 concentrations over three megalopolises in China using satellite-derived aerosol optical depth measurements." </w:t>
      </w:r>
      <w:r w:rsidRPr="00775F39">
        <w:rPr>
          <w:i/>
        </w:rPr>
        <w:t xml:space="preserve"> Atmospheric environment</w:t>
      </w:r>
      <w:r w:rsidRPr="00775F39">
        <w:t xml:space="preserve"> 124:232-42.</w:t>
      </w:r>
    </w:p>
    <w:p w14:paraId="5DCD3D84" w14:textId="77777777" w:rsidR="00775F39" w:rsidRPr="00775F39" w:rsidRDefault="00775F39" w:rsidP="00775F39">
      <w:pPr>
        <w:pStyle w:val="EndNoteBibliography"/>
        <w:ind w:left="720" w:hanging="720"/>
      </w:pPr>
      <w:r w:rsidRPr="00775F39">
        <w:t xml:space="preserve">Zou, Bin, Jingwen Chen, Liang Zhai, Xin Fang, and Zhong Zheng. 2017. "Satellite Based Mapping of Ground PM2.5 Concentration Using Generalized Additive Modeling." </w:t>
      </w:r>
      <w:r w:rsidRPr="00775F39">
        <w:rPr>
          <w:i/>
        </w:rPr>
        <w:t xml:space="preserve"> Remote Sensing</w:t>
      </w:r>
      <w:r w:rsidRPr="00775F39">
        <w:t xml:space="preserve"> 9 (1). doi: 10.3390/rs9010001.</w:t>
      </w:r>
    </w:p>
    <w:p w14:paraId="7C349617" w14:textId="77777777" w:rsidR="00775F39" w:rsidRPr="00775F39" w:rsidRDefault="00775F39" w:rsidP="00775F39">
      <w:pPr>
        <w:pStyle w:val="EndNoteBibliography"/>
        <w:ind w:left="720" w:hanging="720"/>
      </w:pPr>
      <w:r w:rsidRPr="00775F39">
        <w:t xml:space="preserve">Zou, Bin, Qiang Pu, Muhammad Bilal, Qihao Weng, Liang Zhai, and Janet E Nichol. 2016. "High-resolution satellite mapping of fine particulates based on geographically weighted regression." </w:t>
      </w:r>
      <w:r w:rsidRPr="00775F39">
        <w:rPr>
          <w:i/>
        </w:rPr>
        <w:t xml:space="preserve"> IEEE Geoscience and Remote Sensing Letters</w:t>
      </w:r>
      <w:r w:rsidRPr="00775F39">
        <w:t xml:space="preserve"> 13 (4):495-9.</w:t>
      </w:r>
    </w:p>
    <w:p w14:paraId="31E3E7D6" w14:textId="7EDCEB1C" w:rsidR="002F4B5A" w:rsidRDefault="00F5022B" w:rsidP="00B60FBE">
      <w:pPr>
        <w:rPr>
          <w:rFonts w:eastAsiaTheme="minorEastAsia"/>
          <w:sz w:val="22"/>
        </w:rPr>
      </w:pPr>
      <w:r>
        <w:rPr>
          <w:rFonts w:eastAsiaTheme="minorEastAsia"/>
          <w:sz w:val="22"/>
        </w:rPr>
        <w:fldChar w:fldCharType="end"/>
      </w:r>
      <w:bookmarkEnd w:id="3"/>
      <w:bookmarkEnd w:id="4"/>
      <w:bookmarkEnd w:id="5"/>
      <w:bookmarkEnd w:id="6"/>
    </w:p>
    <w:sectPr w:rsidR="002F4B5A" w:rsidSect="009227B8">
      <w:pgSz w:w="11906" w:h="16838"/>
      <w:pgMar w:top="1440" w:right="1440" w:bottom="1701"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FA640" w14:textId="77777777" w:rsidR="00313D7A" w:rsidRDefault="00313D7A" w:rsidP="00C16962">
      <w:r>
        <w:separator/>
      </w:r>
    </w:p>
  </w:endnote>
  <w:endnote w:type="continuationSeparator" w:id="0">
    <w:p w14:paraId="4CD331E4" w14:textId="77777777" w:rsidR="00313D7A" w:rsidRDefault="00313D7A" w:rsidP="00C16962">
      <w:r>
        <w:continuationSeparator/>
      </w:r>
    </w:p>
  </w:endnote>
  <w:endnote w:type="continuationNotice" w:id="1">
    <w:p w14:paraId="41E29E04" w14:textId="77777777" w:rsidR="00313D7A" w:rsidRDefault="00313D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Gulim">
    <w:altName w:val="굴림"/>
    <w:panose1 w:val="020B0600000101010101"/>
    <w:charset w:val="81"/>
    <w:family w:val="moder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ulimChe">
    <w:altName w:val="굴림체"/>
    <w:charset w:val="81"/>
    <w:family w:val="modern"/>
    <w:pitch w:val="fixed"/>
    <w:sig w:usb0="B00002AF" w:usb1="69D77CFB" w:usb2="00000030" w:usb3="00000000" w:csb0="0008009F" w:csb1="00000000"/>
  </w:font>
  <w:font w:name="한양신명조">
    <w:altName w:val="Malgun Gothic"/>
    <w:panose1 w:val="00000000000000000000"/>
    <w:charset w:val="81"/>
    <w:family w:val="roman"/>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7449346"/>
      <w:docPartObj>
        <w:docPartGallery w:val="Page Numbers (Bottom of Page)"/>
        <w:docPartUnique/>
      </w:docPartObj>
    </w:sdtPr>
    <w:sdtEndPr/>
    <w:sdtContent>
      <w:p w14:paraId="1A71CF0B" w14:textId="2E442231" w:rsidR="001F49B7" w:rsidRDefault="001F49B7">
        <w:pPr>
          <w:pStyle w:val="Footer"/>
          <w:jc w:val="center"/>
        </w:pPr>
        <w:r>
          <w:fldChar w:fldCharType="begin"/>
        </w:r>
        <w:r>
          <w:instrText>PAGE   \* MERGEFORMAT</w:instrText>
        </w:r>
        <w:r>
          <w:fldChar w:fldCharType="separate"/>
        </w:r>
        <w:r w:rsidR="004A5388" w:rsidRPr="004A5388">
          <w:rPr>
            <w:noProof/>
            <w:lang w:val="ko-KR"/>
          </w:rPr>
          <w:t>1</w:t>
        </w:r>
        <w:r>
          <w:rPr>
            <w:noProof/>
            <w:lang w:val="ko-KR"/>
          </w:rPr>
          <w:fldChar w:fldCharType="end"/>
        </w:r>
      </w:p>
    </w:sdtContent>
  </w:sdt>
  <w:p w14:paraId="1B208EA6" w14:textId="77777777" w:rsidR="001F49B7" w:rsidRDefault="001F4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6004451"/>
      <w:docPartObj>
        <w:docPartGallery w:val="Page Numbers (Bottom of Page)"/>
        <w:docPartUnique/>
      </w:docPartObj>
    </w:sdtPr>
    <w:sdtEndPr/>
    <w:sdtContent>
      <w:p w14:paraId="0B41EDB7" w14:textId="41543070" w:rsidR="001F49B7" w:rsidRDefault="001F49B7">
        <w:pPr>
          <w:pStyle w:val="Footer"/>
          <w:jc w:val="center"/>
        </w:pPr>
        <w:r>
          <w:fldChar w:fldCharType="begin"/>
        </w:r>
        <w:r>
          <w:instrText>PAGE   \* MERGEFORMAT</w:instrText>
        </w:r>
        <w:r>
          <w:fldChar w:fldCharType="separate"/>
        </w:r>
        <w:r w:rsidR="004A5388" w:rsidRPr="004A5388">
          <w:rPr>
            <w:noProof/>
            <w:lang w:val="ko-KR"/>
          </w:rPr>
          <w:t>2</w:t>
        </w:r>
        <w:r>
          <w:rPr>
            <w:noProof/>
            <w:lang w:val="ko-KR"/>
          </w:rPr>
          <w:fldChar w:fldCharType="end"/>
        </w:r>
      </w:p>
    </w:sdtContent>
  </w:sdt>
  <w:p w14:paraId="7B49295E" w14:textId="77777777" w:rsidR="001F49B7" w:rsidRDefault="001F49B7">
    <w:pPr>
      <w:pStyle w:val="Footer"/>
    </w:pPr>
  </w:p>
  <w:p w14:paraId="7D187F3E" w14:textId="77777777" w:rsidR="001F49B7" w:rsidRDefault="001F49B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561A54" w14:textId="77777777" w:rsidR="00313D7A" w:rsidRDefault="00313D7A" w:rsidP="00C16962">
      <w:r>
        <w:separator/>
      </w:r>
    </w:p>
  </w:footnote>
  <w:footnote w:type="continuationSeparator" w:id="0">
    <w:p w14:paraId="57D904D8" w14:textId="77777777" w:rsidR="00313D7A" w:rsidRDefault="00313D7A" w:rsidP="00C16962">
      <w:r>
        <w:continuationSeparator/>
      </w:r>
    </w:p>
  </w:footnote>
  <w:footnote w:type="continuationNotice" w:id="1">
    <w:p w14:paraId="603C2CB4" w14:textId="77777777" w:rsidR="00313D7A" w:rsidRDefault="00313D7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6696"/>
    <w:multiLevelType w:val="multilevel"/>
    <w:tmpl w:val="C826E1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160484"/>
    <w:multiLevelType w:val="hybridMultilevel"/>
    <w:tmpl w:val="EE0ABEC4"/>
    <w:lvl w:ilvl="0" w:tplc="EFF87DF0">
      <w:start w:val="7"/>
      <w:numFmt w:val="bullet"/>
      <w:lvlText w:val="-"/>
      <w:lvlJc w:val="left"/>
      <w:pPr>
        <w:ind w:left="440" w:hanging="360"/>
      </w:pPr>
      <w:rPr>
        <w:rFonts w:ascii="Times New Roman" w:eastAsia="Arial Unicode MS" w:hAnsi="Times New Roman" w:cs="Times New Roman" w:hint="default"/>
      </w:rPr>
    </w:lvl>
    <w:lvl w:ilvl="1" w:tplc="04090003" w:tentative="1">
      <w:start w:val="1"/>
      <w:numFmt w:val="bullet"/>
      <w:lvlText w:val="o"/>
      <w:lvlJc w:val="left"/>
      <w:pPr>
        <w:ind w:left="1160" w:hanging="360"/>
      </w:pPr>
      <w:rPr>
        <w:rFonts w:ascii="Courier New" w:hAnsi="Courier New" w:cs="Courier New" w:hint="default"/>
      </w:rPr>
    </w:lvl>
    <w:lvl w:ilvl="2" w:tplc="04090005" w:tentative="1">
      <w:start w:val="1"/>
      <w:numFmt w:val="bullet"/>
      <w:lvlText w:val=""/>
      <w:lvlJc w:val="left"/>
      <w:pPr>
        <w:ind w:left="1880" w:hanging="360"/>
      </w:pPr>
      <w:rPr>
        <w:rFonts w:ascii="Wingdings" w:hAnsi="Wingdings" w:hint="default"/>
      </w:rPr>
    </w:lvl>
    <w:lvl w:ilvl="3" w:tplc="04090001" w:tentative="1">
      <w:start w:val="1"/>
      <w:numFmt w:val="bullet"/>
      <w:lvlText w:val=""/>
      <w:lvlJc w:val="left"/>
      <w:pPr>
        <w:ind w:left="2600" w:hanging="360"/>
      </w:pPr>
      <w:rPr>
        <w:rFonts w:ascii="Symbol" w:hAnsi="Symbol" w:hint="default"/>
      </w:rPr>
    </w:lvl>
    <w:lvl w:ilvl="4" w:tplc="04090003" w:tentative="1">
      <w:start w:val="1"/>
      <w:numFmt w:val="bullet"/>
      <w:lvlText w:val="o"/>
      <w:lvlJc w:val="left"/>
      <w:pPr>
        <w:ind w:left="3320" w:hanging="360"/>
      </w:pPr>
      <w:rPr>
        <w:rFonts w:ascii="Courier New" w:hAnsi="Courier New" w:cs="Courier New" w:hint="default"/>
      </w:rPr>
    </w:lvl>
    <w:lvl w:ilvl="5" w:tplc="04090005" w:tentative="1">
      <w:start w:val="1"/>
      <w:numFmt w:val="bullet"/>
      <w:lvlText w:val=""/>
      <w:lvlJc w:val="left"/>
      <w:pPr>
        <w:ind w:left="4040" w:hanging="360"/>
      </w:pPr>
      <w:rPr>
        <w:rFonts w:ascii="Wingdings" w:hAnsi="Wingdings" w:hint="default"/>
      </w:rPr>
    </w:lvl>
    <w:lvl w:ilvl="6" w:tplc="04090001" w:tentative="1">
      <w:start w:val="1"/>
      <w:numFmt w:val="bullet"/>
      <w:lvlText w:val=""/>
      <w:lvlJc w:val="left"/>
      <w:pPr>
        <w:ind w:left="4760" w:hanging="360"/>
      </w:pPr>
      <w:rPr>
        <w:rFonts w:ascii="Symbol" w:hAnsi="Symbol" w:hint="default"/>
      </w:rPr>
    </w:lvl>
    <w:lvl w:ilvl="7" w:tplc="04090003" w:tentative="1">
      <w:start w:val="1"/>
      <w:numFmt w:val="bullet"/>
      <w:lvlText w:val="o"/>
      <w:lvlJc w:val="left"/>
      <w:pPr>
        <w:ind w:left="5480" w:hanging="360"/>
      </w:pPr>
      <w:rPr>
        <w:rFonts w:ascii="Courier New" w:hAnsi="Courier New" w:cs="Courier New" w:hint="default"/>
      </w:rPr>
    </w:lvl>
    <w:lvl w:ilvl="8" w:tplc="04090005" w:tentative="1">
      <w:start w:val="1"/>
      <w:numFmt w:val="bullet"/>
      <w:lvlText w:val=""/>
      <w:lvlJc w:val="left"/>
      <w:pPr>
        <w:ind w:left="6200" w:hanging="360"/>
      </w:pPr>
      <w:rPr>
        <w:rFonts w:ascii="Wingdings" w:hAnsi="Wingdings" w:hint="default"/>
      </w:rPr>
    </w:lvl>
  </w:abstractNum>
  <w:abstractNum w:abstractNumId="2" w15:restartNumberingAfterBreak="0">
    <w:nsid w:val="0070766B"/>
    <w:multiLevelType w:val="hybridMultilevel"/>
    <w:tmpl w:val="5DCCBF42"/>
    <w:lvl w:ilvl="0" w:tplc="1062C9CE">
      <w:start w:val="1"/>
      <w:numFmt w:val="decimal"/>
      <w:lvlText w:val="%1."/>
      <w:lvlJc w:val="left"/>
      <w:pPr>
        <w:ind w:left="760" w:hanging="360"/>
      </w:pPr>
      <w:rPr>
        <w:rFonts w:ascii="Malgun Gothic" w:eastAsia="Malgun Gothic" w:hAnsi="Malgun Gothic" w:cs="Malgun Gothic"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2220ACF"/>
    <w:multiLevelType w:val="hybridMultilevel"/>
    <w:tmpl w:val="3EA8184C"/>
    <w:lvl w:ilvl="0" w:tplc="8018B5A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06E419E1"/>
    <w:multiLevelType w:val="hybridMultilevel"/>
    <w:tmpl w:val="96303DDC"/>
    <w:lvl w:ilvl="0" w:tplc="B3E01EEC">
      <w:start w:val="105"/>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A5C6505"/>
    <w:multiLevelType w:val="hybridMultilevel"/>
    <w:tmpl w:val="3EA8184C"/>
    <w:lvl w:ilvl="0" w:tplc="8018B5A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2303D89"/>
    <w:multiLevelType w:val="hybridMultilevel"/>
    <w:tmpl w:val="84982CF6"/>
    <w:lvl w:ilvl="0" w:tplc="1D7EE908">
      <w:start w:val="105"/>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30C95746"/>
    <w:multiLevelType w:val="hybridMultilevel"/>
    <w:tmpl w:val="AE0A3BFC"/>
    <w:lvl w:ilvl="0" w:tplc="58A66A2A">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315953B2"/>
    <w:multiLevelType w:val="hybridMultilevel"/>
    <w:tmpl w:val="4C18B512"/>
    <w:lvl w:ilvl="0" w:tplc="072687FC">
      <w:start w:val="1"/>
      <w:numFmt w:val="bullet"/>
      <w:lvlText w:val="•"/>
      <w:lvlJc w:val="left"/>
      <w:pPr>
        <w:tabs>
          <w:tab w:val="num" w:pos="720"/>
        </w:tabs>
        <w:ind w:left="720" w:hanging="360"/>
      </w:pPr>
      <w:rPr>
        <w:rFonts w:ascii="Arial" w:hAnsi="Arial" w:hint="default"/>
      </w:rPr>
    </w:lvl>
    <w:lvl w:ilvl="1" w:tplc="73F02DBE" w:tentative="1">
      <w:start w:val="1"/>
      <w:numFmt w:val="bullet"/>
      <w:lvlText w:val="•"/>
      <w:lvlJc w:val="left"/>
      <w:pPr>
        <w:tabs>
          <w:tab w:val="num" w:pos="1440"/>
        </w:tabs>
        <w:ind w:left="1440" w:hanging="360"/>
      </w:pPr>
      <w:rPr>
        <w:rFonts w:ascii="Arial" w:hAnsi="Arial" w:hint="default"/>
      </w:rPr>
    </w:lvl>
    <w:lvl w:ilvl="2" w:tplc="562673A0" w:tentative="1">
      <w:start w:val="1"/>
      <w:numFmt w:val="bullet"/>
      <w:lvlText w:val="•"/>
      <w:lvlJc w:val="left"/>
      <w:pPr>
        <w:tabs>
          <w:tab w:val="num" w:pos="2160"/>
        </w:tabs>
        <w:ind w:left="2160" w:hanging="360"/>
      </w:pPr>
      <w:rPr>
        <w:rFonts w:ascii="Arial" w:hAnsi="Arial" w:hint="default"/>
      </w:rPr>
    </w:lvl>
    <w:lvl w:ilvl="3" w:tplc="25348556" w:tentative="1">
      <w:start w:val="1"/>
      <w:numFmt w:val="bullet"/>
      <w:lvlText w:val="•"/>
      <w:lvlJc w:val="left"/>
      <w:pPr>
        <w:tabs>
          <w:tab w:val="num" w:pos="2880"/>
        </w:tabs>
        <w:ind w:left="2880" w:hanging="360"/>
      </w:pPr>
      <w:rPr>
        <w:rFonts w:ascii="Arial" w:hAnsi="Arial" w:hint="default"/>
      </w:rPr>
    </w:lvl>
    <w:lvl w:ilvl="4" w:tplc="9FAC30A4" w:tentative="1">
      <w:start w:val="1"/>
      <w:numFmt w:val="bullet"/>
      <w:lvlText w:val="•"/>
      <w:lvlJc w:val="left"/>
      <w:pPr>
        <w:tabs>
          <w:tab w:val="num" w:pos="3600"/>
        </w:tabs>
        <w:ind w:left="3600" w:hanging="360"/>
      </w:pPr>
      <w:rPr>
        <w:rFonts w:ascii="Arial" w:hAnsi="Arial" w:hint="default"/>
      </w:rPr>
    </w:lvl>
    <w:lvl w:ilvl="5" w:tplc="93DCE7F2" w:tentative="1">
      <w:start w:val="1"/>
      <w:numFmt w:val="bullet"/>
      <w:lvlText w:val="•"/>
      <w:lvlJc w:val="left"/>
      <w:pPr>
        <w:tabs>
          <w:tab w:val="num" w:pos="4320"/>
        </w:tabs>
        <w:ind w:left="4320" w:hanging="360"/>
      </w:pPr>
      <w:rPr>
        <w:rFonts w:ascii="Arial" w:hAnsi="Arial" w:hint="default"/>
      </w:rPr>
    </w:lvl>
    <w:lvl w:ilvl="6" w:tplc="B8227EF6" w:tentative="1">
      <w:start w:val="1"/>
      <w:numFmt w:val="bullet"/>
      <w:lvlText w:val="•"/>
      <w:lvlJc w:val="left"/>
      <w:pPr>
        <w:tabs>
          <w:tab w:val="num" w:pos="5040"/>
        </w:tabs>
        <w:ind w:left="5040" w:hanging="360"/>
      </w:pPr>
      <w:rPr>
        <w:rFonts w:ascii="Arial" w:hAnsi="Arial" w:hint="default"/>
      </w:rPr>
    </w:lvl>
    <w:lvl w:ilvl="7" w:tplc="26CA8894" w:tentative="1">
      <w:start w:val="1"/>
      <w:numFmt w:val="bullet"/>
      <w:lvlText w:val="•"/>
      <w:lvlJc w:val="left"/>
      <w:pPr>
        <w:tabs>
          <w:tab w:val="num" w:pos="5760"/>
        </w:tabs>
        <w:ind w:left="5760" w:hanging="360"/>
      </w:pPr>
      <w:rPr>
        <w:rFonts w:ascii="Arial" w:hAnsi="Arial" w:hint="default"/>
      </w:rPr>
    </w:lvl>
    <w:lvl w:ilvl="8" w:tplc="36B892B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44D1D72"/>
    <w:multiLevelType w:val="hybridMultilevel"/>
    <w:tmpl w:val="CD56E876"/>
    <w:lvl w:ilvl="0" w:tplc="942616F4">
      <w:start w:val="1"/>
      <w:numFmt w:val="decimal"/>
      <w:lvlText w:val="%1."/>
      <w:lvlJc w:val="left"/>
      <w:pPr>
        <w:ind w:left="840" w:hanging="360"/>
      </w:pPr>
      <w:rPr>
        <w:rFonts w:hint="eastAsia"/>
        <w:lang w:val="en-CA"/>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44A95394"/>
    <w:multiLevelType w:val="hybridMultilevel"/>
    <w:tmpl w:val="654C9A20"/>
    <w:lvl w:ilvl="0" w:tplc="2E443988">
      <w:start w:val="1"/>
      <w:numFmt w:val="decimal"/>
      <w:lvlText w:val="%1."/>
      <w:lvlJc w:val="left"/>
      <w:pPr>
        <w:ind w:left="760" w:hanging="360"/>
      </w:pPr>
      <w:rPr>
        <w:rFonts w:ascii="Malgun Gothic" w:eastAsia="Malgun Gothic" w:hAnsi="Malgun Gothic" w:cs="Malgun Gothic"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4E612595"/>
    <w:multiLevelType w:val="multilevel"/>
    <w:tmpl w:val="0FF8DC14"/>
    <w:lvl w:ilvl="0">
      <w:start w:val="3"/>
      <w:numFmt w:val="decimal"/>
      <w:lvlText w:val="%1"/>
      <w:lvlJc w:val="left"/>
      <w:pPr>
        <w:ind w:left="360" w:hanging="360"/>
      </w:pPr>
      <w:rPr>
        <w:rFonts w:hint="default"/>
      </w:rPr>
    </w:lvl>
    <w:lvl w:ilvl="1">
      <w:start w:val="4"/>
      <w:numFmt w:val="decimal"/>
      <w:lvlText w:val="%1.%2"/>
      <w:lvlJc w:val="left"/>
      <w:pPr>
        <w:ind w:left="760" w:hanging="360"/>
      </w:pPr>
      <w:rPr>
        <w:rFonts w:hint="default"/>
      </w:rPr>
    </w:lvl>
    <w:lvl w:ilvl="2">
      <w:start w:val="1"/>
      <w:numFmt w:val="decimal"/>
      <w:lvlText w:val="%1.%2.%3"/>
      <w:lvlJc w:val="left"/>
      <w:pPr>
        <w:ind w:left="1520" w:hanging="720"/>
      </w:pPr>
      <w:rPr>
        <w:rFonts w:hint="default"/>
      </w:rPr>
    </w:lvl>
    <w:lvl w:ilvl="3">
      <w:start w:val="1"/>
      <w:numFmt w:val="decimal"/>
      <w:lvlText w:val="%1.%2.%3.%4"/>
      <w:lvlJc w:val="left"/>
      <w:pPr>
        <w:ind w:left="1920" w:hanging="720"/>
      </w:pPr>
      <w:rPr>
        <w:rFonts w:hint="default"/>
      </w:rPr>
    </w:lvl>
    <w:lvl w:ilvl="4">
      <w:start w:val="1"/>
      <w:numFmt w:val="decimal"/>
      <w:lvlText w:val="%1.%2.%3.%4.%5"/>
      <w:lvlJc w:val="left"/>
      <w:pPr>
        <w:ind w:left="2680" w:hanging="1080"/>
      </w:pPr>
      <w:rPr>
        <w:rFonts w:hint="default"/>
      </w:rPr>
    </w:lvl>
    <w:lvl w:ilvl="5">
      <w:start w:val="1"/>
      <w:numFmt w:val="decimal"/>
      <w:lvlText w:val="%1.%2.%3.%4.%5.%6"/>
      <w:lvlJc w:val="left"/>
      <w:pPr>
        <w:ind w:left="3080" w:hanging="1080"/>
      </w:pPr>
      <w:rPr>
        <w:rFonts w:hint="default"/>
      </w:rPr>
    </w:lvl>
    <w:lvl w:ilvl="6">
      <w:start w:val="1"/>
      <w:numFmt w:val="decimal"/>
      <w:lvlText w:val="%1.%2.%3.%4.%5.%6.%7"/>
      <w:lvlJc w:val="left"/>
      <w:pPr>
        <w:ind w:left="3840" w:hanging="1440"/>
      </w:pPr>
      <w:rPr>
        <w:rFonts w:hint="default"/>
      </w:rPr>
    </w:lvl>
    <w:lvl w:ilvl="7">
      <w:start w:val="1"/>
      <w:numFmt w:val="decimal"/>
      <w:lvlText w:val="%1.%2.%3.%4.%5.%6.%7.%8"/>
      <w:lvlJc w:val="left"/>
      <w:pPr>
        <w:ind w:left="4240" w:hanging="1440"/>
      </w:pPr>
      <w:rPr>
        <w:rFonts w:hint="default"/>
      </w:rPr>
    </w:lvl>
    <w:lvl w:ilvl="8">
      <w:start w:val="1"/>
      <w:numFmt w:val="decimal"/>
      <w:lvlText w:val="%1.%2.%3.%4.%5.%6.%7.%8.%9"/>
      <w:lvlJc w:val="left"/>
      <w:pPr>
        <w:ind w:left="5000" w:hanging="1800"/>
      </w:pPr>
      <w:rPr>
        <w:rFonts w:hint="default"/>
      </w:rPr>
    </w:lvl>
  </w:abstractNum>
  <w:abstractNum w:abstractNumId="12" w15:restartNumberingAfterBreak="0">
    <w:nsid w:val="514D4763"/>
    <w:multiLevelType w:val="hybridMultilevel"/>
    <w:tmpl w:val="DA7422BC"/>
    <w:lvl w:ilvl="0" w:tplc="901AB930">
      <w:start w:val="105"/>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523572BB"/>
    <w:multiLevelType w:val="hybridMultilevel"/>
    <w:tmpl w:val="83DE3DAE"/>
    <w:lvl w:ilvl="0" w:tplc="CC6019DE">
      <w:start w:val="1"/>
      <w:numFmt w:val="bullet"/>
      <w:lvlText w:val="•"/>
      <w:lvlJc w:val="left"/>
      <w:pPr>
        <w:tabs>
          <w:tab w:val="num" w:pos="720"/>
        </w:tabs>
        <w:ind w:left="720" w:hanging="360"/>
      </w:pPr>
      <w:rPr>
        <w:rFonts w:ascii="Arial" w:hAnsi="Arial" w:hint="default"/>
      </w:rPr>
    </w:lvl>
    <w:lvl w:ilvl="1" w:tplc="C500468E">
      <w:start w:val="1"/>
      <w:numFmt w:val="bullet"/>
      <w:lvlText w:val="•"/>
      <w:lvlJc w:val="left"/>
      <w:pPr>
        <w:tabs>
          <w:tab w:val="num" w:pos="1440"/>
        </w:tabs>
        <w:ind w:left="1440" w:hanging="360"/>
      </w:pPr>
      <w:rPr>
        <w:rFonts w:ascii="Arial" w:hAnsi="Arial" w:hint="default"/>
      </w:rPr>
    </w:lvl>
    <w:lvl w:ilvl="2" w:tplc="24321174" w:tentative="1">
      <w:start w:val="1"/>
      <w:numFmt w:val="bullet"/>
      <w:lvlText w:val="•"/>
      <w:lvlJc w:val="left"/>
      <w:pPr>
        <w:tabs>
          <w:tab w:val="num" w:pos="2160"/>
        </w:tabs>
        <w:ind w:left="2160" w:hanging="360"/>
      </w:pPr>
      <w:rPr>
        <w:rFonts w:ascii="Arial" w:hAnsi="Arial" w:hint="default"/>
      </w:rPr>
    </w:lvl>
    <w:lvl w:ilvl="3" w:tplc="0F741090" w:tentative="1">
      <w:start w:val="1"/>
      <w:numFmt w:val="bullet"/>
      <w:lvlText w:val="•"/>
      <w:lvlJc w:val="left"/>
      <w:pPr>
        <w:tabs>
          <w:tab w:val="num" w:pos="2880"/>
        </w:tabs>
        <w:ind w:left="2880" w:hanging="360"/>
      </w:pPr>
      <w:rPr>
        <w:rFonts w:ascii="Arial" w:hAnsi="Arial" w:hint="default"/>
      </w:rPr>
    </w:lvl>
    <w:lvl w:ilvl="4" w:tplc="A50C3DF0" w:tentative="1">
      <w:start w:val="1"/>
      <w:numFmt w:val="bullet"/>
      <w:lvlText w:val="•"/>
      <w:lvlJc w:val="left"/>
      <w:pPr>
        <w:tabs>
          <w:tab w:val="num" w:pos="3600"/>
        </w:tabs>
        <w:ind w:left="3600" w:hanging="360"/>
      </w:pPr>
      <w:rPr>
        <w:rFonts w:ascii="Arial" w:hAnsi="Arial" w:hint="default"/>
      </w:rPr>
    </w:lvl>
    <w:lvl w:ilvl="5" w:tplc="7B54AAE4" w:tentative="1">
      <w:start w:val="1"/>
      <w:numFmt w:val="bullet"/>
      <w:lvlText w:val="•"/>
      <w:lvlJc w:val="left"/>
      <w:pPr>
        <w:tabs>
          <w:tab w:val="num" w:pos="4320"/>
        </w:tabs>
        <w:ind w:left="4320" w:hanging="360"/>
      </w:pPr>
      <w:rPr>
        <w:rFonts w:ascii="Arial" w:hAnsi="Arial" w:hint="default"/>
      </w:rPr>
    </w:lvl>
    <w:lvl w:ilvl="6" w:tplc="6E264B14" w:tentative="1">
      <w:start w:val="1"/>
      <w:numFmt w:val="bullet"/>
      <w:lvlText w:val="•"/>
      <w:lvlJc w:val="left"/>
      <w:pPr>
        <w:tabs>
          <w:tab w:val="num" w:pos="5040"/>
        </w:tabs>
        <w:ind w:left="5040" w:hanging="360"/>
      </w:pPr>
      <w:rPr>
        <w:rFonts w:ascii="Arial" w:hAnsi="Arial" w:hint="default"/>
      </w:rPr>
    </w:lvl>
    <w:lvl w:ilvl="7" w:tplc="92FA0C84" w:tentative="1">
      <w:start w:val="1"/>
      <w:numFmt w:val="bullet"/>
      <w:lvlText w:val="•"/>
      <w:lvlJc w:val="left"/>
      <w:pPr>
        <w:tabs>
          <w:tab w:val="num" w:pos="5760"/>
        </w:tabs>
        <w:ind w:left="5760" w:hanging="360"/>
      </w:pPr>
      <w:rPr>
        <w:rFonts w:ascii="Arial" w:hAnsi="Arial" w:hint="default"/>
      </w:rPr>
    </w:lvl>
    <w:lvl w:ilvl="8" w:tplc="62B4E93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5B1337C"/>
    <w:multiLevelType w:val="hybridMultilevel"/>
    <w:tmpl w:val="BD7E2188"/>
    <w:lvl w:ilvl="0" w:tplc="A4B2C24C">
      <w:start w:val="1"/>
      <w:numFmt w:val="bullet"/>
      <w:lvlText w:val="•"/>
      <w:lvlJc w:val="left"/>
      <w:pPr>
        <w:tabs>
          <w:tab w:val="num" w:pos="720"/>
        </w:tabs>
        <w:ind w:left="720" w:hanging="360"/>
      </w:pPr>
      <w:rPr>
        <w:rFonts w:ascii="Arial" w:hAnsi="Arial" w:hint="default"/>
      </w:rPr>
    </w:lvl>
    <w:lvl w:ilvl="1" w:tplc="6274525E" w:tentative="1">
      <w:start w:val="1"/>
      <w:numFmt w:val="bullet"/>
      <w:lvlText w:val="•"/>
      <w:lvlJc w:val="left"/>
      <w:pPr>
        <w:tabs>
          <w:tab w:val="num" w:pos="1440"/>
        </w:tabs>
        <w:ind w:left="1440" w:hanging="360"/>
      </w:pPr>
      <w:rPr>
        <w:rFonts w:ascii="Arial" w:hAnsi="Arial" w:hint="default"/>
      </w:rPr>
    </w:lvl>
    <w:lvl w:ilvl="2" w:tplc="4C98B3FC" w:tentative="1">
      <w:start w:val="1"/>
      <w:numFmt w:val="bullet"/>
      <w:lvlText w:val="•"/>
      <w:lvlJc w:val="left"/>
      <w:pPr>
        <w:tabs>
          <w:tab w:val="num" w:pos="2160"/>
        </w:tabs>
        <w:ind w:left="2160" w:hanging="360"/>
      </w:pPr>
      <w:rPr>
        <w:rFonts w:ascii="Arial" w:hAnsi="Arial" w:hint="default"/>
      </w:rPr>
    </w:lvl>
    <w:lvl w:ilvl="3" w:tplc="42FABDD6" w:tentative="1">
      <w:start w:val="1"/>
      <w:numFmt w:val="bullet"/>
      <w:lvlText w:val="•"/>
      <w:lvlJc w:val="left"/>
      <w:pPr>
        <w:tabs>
          <w:tab w:val="num" w:pos="2880"/>
        </w:tabs>
        <w:ind w:left="2880" w:hanging="360"/>
      </w:pPr>
      <w:rPr>
        <w:rFonts w:ascii="Arial" w:hAnsi="Arial" w:hint="default"/>
      </w:rPr>
    </w:lvl>
    <w:lvl w:ilvl="4" w:tplc="3F42109C" w:tentative="1">
      <w:start w:val="1"/>
      <w:numFmt w:val="bullet"/>
      <w:lvlText w:val="•"/>
      <w:lvlJc w:val="left"/>
      <w:pPr>
        <w:tabs>
          <w:tab w:val="num" w:pos="3600"/>
        </w:tabs>
        <w:ind w:left="3600" w:hanging="360"/>
      </w:pPr>
      <w:rPr>
        <w:rFonts w:ascii="Arial" w:hAnsi="Arial" w:hint="default"/>
      </w:rPr>
    </w:lvl>
    <w:lvl w:ilvl="5" w:tplc="9F0ABA9C" w:tentative="1">
      <w:start w:val="1"/>
      <w:numFmt w:val="bullet"/>
      <w:lvlText w:val="•"/>
      <w:lvlJc w:val="left"/>
      <w:pPr>
        <w:tabs>
          <w:tab w:val="num" w:pos="4320"/>
        </w:tabs>
        <w:ind w:left="4320" w:hanging="360"/>
      </w:pPr>
      <w:rPr>
        <w:rFonts w:ascii="Arial" w:hAnsi="Arial" w:hint="default"/>
      </w:rPr>
    </w:lvl>
    <w:lvl w:ilvl="6" w:tplc="A6663BF4" w:tentative="1">
      <w:start w:val="1"/>
      <w:numFmt w:val="bullet"/>
      <w:lvlText w:val="•"/>
      <w:lvlJc w:val="left"/>
      <w:pPr>
        <w:tabs>
          <w:tab w:val="num" w:pos="5040"/>
        </w:tabs>
        <w:ind w:left="5040" w:hanging="360"/>
      </w:pPr>
      <w:rPr>
        <w:rFonts w:ascii="Arial" w:hAnsi="Arial" w:hint="default"/>
      </w:rPr>
    </w:lvl>
    <w:lvl w:ilvl="7" w:tplc="81BECC60" w:tentative="1">
      <w:start w:val="1"/>
      <w:numFmt w:val="bullet"/>
      <w:lvlText w:val="•"/>
      <w:lvlJc w:val="left"/>
      <w:pPr>
        <w:tabs>
          <w:tab w:val="num" w:pos="5760"/>
        </w:tabs>
        <w:ind w:left="5760" w:hanging="360"/>
      </w:pPr>
      <w:rPr>
        <w:rFonts w:ascii="Arial" w:hAnsi="Arial" w:hint="default"/>
      </w:rPr>
    </w:lvl>
    <w:lvl w:ilvl="8" w:tplc="197ABB0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67105DB"/>
    <w:multiLevelType w:val="multilevel"/>
    <w:tmpl w:val="875A2D68"/>
    <w:lvl w:ilvl="0">
      <w:start w:val="1"/>
      <w:numFmt w:val="decimal"/>
      <w:lvlText w:val="%1."/>
      <w:lvlJc w:val="left"/>
      <w:pPr>
        <w:ind w:left="760" w:hanging="360"/>
      </w:pPr>
    </w:lvl>
    <w:lvl w:ilvl="1">
      <w:start w:val="1"/>
      <w:numFmt w:val="decimal"/>
      <w:lvlText w:val="%1.%2"/>
      <w:lvlJc w:val="left"/>
      <w:pPr>
        <w:ind w:left="760" w:hanging="360"/>
      </w:pPr>
    </w:lvl>
    <w:lvl w:ilvl="2">
      <w:start w:val="1"/>
      <w:numFmt w:val="decimal"/>
      <w:lvlText w:val="%1.%2.%3"/>
      <w:lvlJc w:val="left"/>
      <w:pPr>
        <w:ind w:left="1120" w:hanging="720"/>
      </w:pPr>
    </w:lvl>
    <w:lvl w:ilvl="3">
      <w:start w:val="1"/>
      <w:numFmt w:val="decimal"/>
      <w:lvlText w:val="%1.%2.%3.%4"/>
      <w:lvlJc w:val="left"/>
      <w:pPr>
        <w:ind w:left="1120" w:hanging="720"/>
      </w:pPr>
    </w:lvl>
    <w:lvl w:ilvl="4">
      <w:start w:val="1"/>
      <w:numFmt w:val="decimal"/>
      <w:lvlText w:val="%1.%2.%3.%4.%5"/>
      <w:lvlJc w:val="left"/>
      <w:pPr>
        <w:ind w:left="1480" w:hanging="1080"/>
      </w:pPr>
    </w:lvl>
    <w:lvl w:ilvl="5">
      <w:start w:val="1"/>
      <w:numFmt w:val="decimal"/>
      <w:lvlText w:val="%1.%2.%3.%4.%5.%6"/>
      <w:lvlJc w:val="left"/>
      <w:pPr>
        <w:ind w:left="1480" w:hanging="1080"/>
      </w:pPr>
    </w:lvl>
    <w:lvl w:ilvl="6">
      <w:start w:val="1"/>
      <w:numFmt w:val="decimal"/>
      <w:lvlText w:val="%1.%2.%3.%4.%5.%6.%7"/>
      <w:lvlJc w:val="left"/>
      <w:pPr>
        <w:ind w:left="1840" w:hanging="1440"/>
      </w:pPr>
    </w:lvl>
    <w:lvl w:ilvl="7">
      <w:start w:val="1"/>
      <w:numFmt w:val="decimal"/>
      <w:lvlText w:val="%1.%2.%3.%4.%5.%6.%7.%8"/>
      <w:lvlJc w:val="left"/>
      <w:pPr>
        <w:ind w:left="1840" w:hanging="1440"/>
      </w:pPr>
    </w:lvl>
    <w:lvl w:ilvl="8">
      <w:start w:val="1"/>
      <w:numFmt w:val="decimal"/>
      <w:lvlText w:val="%1.%2.%3.%4.%5.%6.%7.%8.%9"/>
      <w:lvlJc w:val="left"/>
      <w:pPr>
        <w:ind w:left="2200" w:hanging="1800"/>
      </w:pPr>
    </w:lvl>
  </w:abstractNum>
  <w:abstractNum w:abstractNumId="16" w15:restartNumberingAfterBreak="0">
    <w:nsid w:val="577E4C51"/>
    <w:multiLevelType w:val="multilevel"/>
    <w:tmpl w:val="20AE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FD5267"/>
    <w:multiLevelType w:val="multilevel"/>
    <w:tmpl w:val="19B8F7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3E5771"/>
    <w:multiLevelType w:val="hybridMultilevel"/>
    <w:tmpl w:val="8544F3B6"/>
    <w:lvl w:ilvl="0" w:tplc="E924C7F0">
      <w:start w:val="105"/>
      <w:numFmt w:val="bullet"/>
      <w:lvlText w:val=""/>
      <w:lvlJc w:val="left"/>
      <w:pPr>
        <w:ind w:left="112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662F5A75"/>
    <w:multiLevelType w:val="hybridMultilevel"/>
    <w:tmpl w:val="81F8979E"/>
    <w:lvl w:ilvl="0" w:tplc="34644ED4">
      <w:start w:val="4"/>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6B6672F3"/>
    <w:multiLevelType w:val="hybridMultilevel"/>
    <w:tmpl w:val="50DC687A"/>
    <w:lvl w:ilvl="0" w:tplc="E924C7F0">
      <w:start w:val="105"/>
      <w:numFmt w:val="bullet"/>
      <w:lvlText w:val=""/>
      <w:lvlJc w:val="left"/>
      <w:pPr>
        <w:ind w:left="1880" w:hanging="360"/>
      </w:pPr>
      <w:rPr>
        <w:rFonts w:ascii="Wingdings" w:eastAsiaTheme="minorEastAsia" w:hAnsi="Wingdings" w:cs="Times New Roman" w:hint="default"/>
      </w:rPr>
    </w:lvl>
    <w:lvl w:ilvl="1" w:tplc="04090003" w:tentative="1">
      <w:start w:val="1"/>
      <w:numFmt w:val="bullet"/>
      <w:lvlText w:val=""/>
      <w:lvlJc w:val="left"/>
      <w:pPr>
        <w:ind w:left="1960" w:hanging="400"/>
      </w:pPr>
      <w:rPr>
        <w:rFonts w:ascii="Wingdings" w:hAnsi="Wingdings" w:hint="default"/>
      </w:rPr>
    </w:lvl>
    <w:lvl w:ilvl="2" w:tplc="04090005" w:tentative="1">
      <w:start w:val="1"/>
      <w:numFmt w:val="bullet"/>
      <w:lvlText w:val=""/>
      <w:lvlJc w:val="left"/>
      <w:pPr>
        <w:ind w:left="2360" w:hanging="400"/>
      </w:pPr>
      <w:rPr>
        <w:rFonts w:ascii="Wingdings" w:hAnsi="Wingdings" w:hint="default"/>
      </w:rPr>
    </w:lvl>
    <w:lvl w:ilvl="3" w:tplc="04090001" w:tentative="1">
      <w:start w:val="1"/>
      <w:numFmt w:val="bullet"/>
      <w:lvlText w:val=""/>
      <w:lvlJc w:val="left"/>
      <w:pPr>
        <w:ind w:left="2760" w:hanging="400"/>
      </w:pPr>
      <w:rPr>
        <w:rFonts w:ascii="Wingdings" w:hAnsi="Wingdings" w:hint="default"/>
      </w:rPr>
    </w:lvl>
    <w:lvl w:ilvl="4" w:tplc="04090003" w:tentative="1">
      <w:start w:val="1"/>
      <w:numFmt w:val="bullet"/>
      <w:lvlText w:val=""/>
      <w:lvlJc w:val="left"/>
      <w:pPr>
        <w:ind w:left="3160" w:hanging="400"/>
      </w:pPr>
      <w:rPr>
        <w:rFonts w:ascii="Wingdings" w:hAnsi="Wingdings" w:hint="default"/>
      </w:rPr>
    </w:lvl>
    <w:lvl w:ilvl="5" w:tplc="04090005" w:tentative="1">
      <w:start w:val="1"/>
      <w:numFmt w:val="bullet"/>
      <w:lvlText w:val=""/>
      <w:lvlJc w:val="left"/>
      <w:pPr>
        <w:ind w:left="3560" w:hanging="400"/>
      </w:pPr>
      <w:rPr>
        <w:rFonts w:ascii="Wingdings" w:hAnsi="Wingdings" w:hint="default"/>
      </w:rPr>
    </w:lvl>
    <w:lvl w:ilvl="6" w:tplc="04090001" w:tentative="1">
      <w:start w:val="1"/>
      <w:numFmt w:val="bullet"/>
      <w:lvlText w:val=""/>
      <w:lvlJc w:val="left"/>
      <w:pPr>
        <w:ind w:left="3960" w:hanging="400"/>
      </w:pPr>
      <w:rPr>
        <w:rFonts w:ascii="Wingdings" w:hAnsi="Wingdings" w:hint="default"/>
      </w:rPr>
    </w:lvl>
    <w:lvl w:ilvl="7" w:tplc="04090003" w:tentative="1">
      <w:start w:val="1"/>
      <w:numFmt w:val="bullet"/>
      <w:lvlText w:val=""/>
      <w:lvlJc w:val="left"/>
      <w:pPr>
        <w:ind w:left="4360" w:hanging="400"/>
      </w:pPr>
      <w:rPr>
        <w:rFonts w:ascii="Wingdings" w:hAnsi="Wingdings" w:hint="default"/>
      </w:rPr>
    </w:lvl>
    <w:lvl w:ilvl="8" w:tplc="04090005" w:tentative="1">
      <w:start w:val="1"/>
      <w:numFmt w:val="bullet"/>
      <w:lvlText w:val=""/>
      <w:lvlJc w:val="left"/>
      <w:pPr>
        <w:ind w:left="4760" w:hanging="400"/>
      </w:pPr>
      <w:rPr>
        <w:rFonts w:ascii="Wingdings" w:hAnsi="Wingdings" w:hint="default"/>
      </w:rPr>
    </w:lvl>
  </w:abstractNum>
  <w:abstractNum w:abstractNumId="21" w15:restartNumberingAfterBreak="0">
    <w:nsid w:val="6D96597B"/>
    <w:multiLevelType w:val="hybridMultilevel"/>
    <w:tmpl w:val="06E6F392"/>
    <w:lvl w:ilvl="0" w:tplc="9BD6CC30">
      <w:start w:val="2016"/>
      <w:numFmt w:val="bullet"/>
      <w:lvlText w:val=""/>
      <w:lvlJc w:val="left"/>
      <w:pPr>
        <w:ind w:left="760" w:hanging="360"/>
      </w:pPr>
      <w:rPr>
        <w:rFonts w:ascii="Wingdings" w:eastAsia="Malgun Gothic" w:hAnsi="Wingdings" w:cs="Malgun Gothic"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789B282A"/>
    <w:multiLevelType w:val="multilevel"/>
    <w:tmpl w:val="F75AEAB2"/>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A27F5F"/>
    <w:multiLevelType w:val="multilevel"/>
    <w:tmpl w:val="7ADE21E6"/>
    <w:lvl w:ilvl="0">
      <w:start w:val="1"/>
      <w:numFmt w:val="decimal"/>
      <w:lvlText w:val="%1."/>
      <w:lvlJc w:val="left"/>
      <w:pPr>
        <w:ind w:left="760" w:hanging="360"/>
      </w:pPr>
      <w:rPr>
        <w:rFonts w:hint="default"/>
      </w:rPr>
    </w:lvl>
    <w:lvl w:ilvl="1">
      <w:start w:val="1"/>
      <w:numFmt w:val="decimal"/>
      <w:lvlText w:val="%1.%2"/>
      <w:lvlJc w:val="left"/>
      <w:pPr>
        <w:ind w:left="760" w:hanging="360"/>
      </w:pPr>
    </w:lvl>
    <w:lvl w:ilvl="2">
      <w:start w:val="1"/>
      <w:numFmt w:val="decimal"/>
      <w:lvlText w:val="%1.%2.%3"/>
      <w:lvlJc w:val="left"/>
      <w:pPr>
        <w:ind w:left="1120" w:hanging="720"/>
      </w:p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abstractNum w:abstractNumId="24" w15:restartNumberingAfterBreak="0">
    <w:nsid w:val="79C97523"/>
    <w:multiLevelType w:val="hybridMultilevel"/>
    <w:tmpl w:val="C482475C"/>
    <w:lvl w:ilvl="0" w:tplc="E924C7F0">
      <w:start w:val="105"/>
      <w:numFmt w:val="bullet"/>
      <w:lvlText w:val=""/>
      <w:lvlJc w:val="left"/>
      <w:pPr>
        <w:ind w:left="1120" w:hanging="360"/>
      </w:pPr>
      <w:rPr>
        <w:rFonts w:ascii="Wingdings" w:eastAsiaTheme="minorEastAsia" w:hAnsi="Wingdings" w:cs="Times New Roman" w:hint="default"/>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25" w15:restartNumberingAfterBreak="0">
    <w:nsid w:val="7F011D7A"/>
    <w:multiLevelType w:val="hybridMultilevel"/>
    <w:tmpl w:val="03CC2672"/>
    <w:lvl w:ilvl="0" w:tplc="99DAB352">
      <w:start w:val="105"/>
      <w:numFmt w:val="bullet"/>
      <w:lvlText w:val=""/>
      <w:lvlJc w:val="left"/>
      <w:pPr>
        <w:ind w:left="760" w:hanging="360"/>
      </w:pPr>
      <w:rPr>
        <w:rFonts w:ascii="Wingdings" w:eastAsiaTheme="minorEastAsia"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3"/>
  </w:num>
  <w:num w:numId="2">
    <w:abstractNumId w:val="9"/>
  </w:num>
  <w:num w:numId="3">
    <w:abstractNumId w:val="11"/>
  </w:num>
  <w:num w:numId="4">
    <w:abstractNumId w:val="13"/>
  </w:num>
  <w:num w:numId="5">
    <w:abstractNumId w:val="14"/>
  </w:num>
  <w:num w:numId="6">
    <w:abstractNumId w:val="8"/>
  </w:num>
  <w:num w:numId="7">
    <w:abstractNumId w:val="19"/>
  </w:num>
  <w:num w:numId="8">
    <w:abstractNumId w:val="16"/>
  </w:num>
  <w:num w:numId="9">
    <w:abstractNumId w:val="15"/>
  </w:num>
  <w:num w:numId="10">
    <w:abstractNumId w:val="0"/>
  </w:num>
  <w:num w:numId="11">
    <w:abstractNumId w:val="17"/>
  </w:num>
  <w:num w:numId="12">
    <w:abstractNumId w:val="22"/>
    <w:lvlOverride w:ilvl="1">
      <w:lvl w:ilvl="1">
        <w:numFmt w:val="decimal"/>
        <w:lvlText w:val="%2."/>
        <w:lvlJc w:val="left"/>
      </w:lvl>
    </w:lvlOverride>
  </w:num>
  <w:num w:numId="13">
    <w:abstractNumId w:val="6"/>
  </w:num>
  <w:num w:numId="14">
    <w:abstractNumId w:val="4"/>
  </w:num>
  <w:num w:numId="15">
    <w:abstractNumId w:val="25"/>
  </w:num>
  <w:num w:numId="16">
    <w:abstractNumId w:val="12"/>
  </w:num>
  <w:num w:numId="17">
    <w:abstractNumId w:val="24"/>
  </w:num>
  <w:num w:numId="18">
    <w:abstractNumId w:val="20"/>
  </w:num>
  <w:num w:numId="19">
    <w:abstractNumId w:val="18"/>
  </w:num>
  <w:num w:numId="20">
    <w:abstractNumId w:val="2"/>
  </w:num>
  <w:num w:numId="21">
    <w:abstractNumId w:val="10"/>
  </w:num>
  <w:num w:numId="22">
    <w:abstractNumId w:val="1"/>
  </w:num>
  <w:num w:numId="23">
    <w:abstractNumId w:val="21"/>
  </w:num>
  <w:num w:numId="24">
    <w:abstractNumId w:val="5"/>
  </w:num>
  <w:num w:numId="25">
    <w:abstractNumId w:val="3"/>
  </w:num>
  <w:num w:numId="26">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US" w:vendorID="64" w:dllVersion="6" w:nlCheck="1" w:checkStyle="0"/>
  <w:activeWritingStyle w:appName="MSWord" w:lang="en-CA" w:vendorID="64" w:dllVersion="6" w:nlCheck="1" w:checkStyle="0"/>
  <w:activeWritingStyle w:appName="MSWord" w:lang="ko-KR" w:vendorID="64" w:dllVersion="5" w:nlCheck="1" w:checkStyle="1"/>
  <w:activeWritingStyle w:appName="MSWord" w:lang="en-US" w:vendorID="64" w:dllVersion="0" w:nlCheck="1" w:checkStyle="0"/>
  <w:activeWritingStyle w:appName="MSWord" w:lang="en-CA" w:vendorID="64" w:dllVersion="0" w:nlCheck="1" w:checkStyle="0"/>
  <w:activeWritingStyle w:appName="MSWord" w:lang="ko-KR" w:vendorID="64" w:dllVersion="0" w:nlCheck="1" w:checkStyle="0"/>
  <w:activeWritingStyle w:appName="MSWord" w:lang="en-US" w:vendorID="64" w:dllVersion="131078" w:nlCheck="1" w:checkStyle="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MTCzsDA1tjQ0sbBU0lEKTi0uzszPAymwNKsFAMXoXwQtAAAA"/>
    <w:docVar w:name="EN.InstantFormat" w:val="&lt;ENInstantFormat&gt;&lt;Enabled&gt;0&lt;/Enabled&gt;&lt;ScanUnformatted&gt;1&lt;/ScanUnformatted&gt;&lt;ScanChanges&gt;1&lt;/ScanChanges&gt;&lt;Suspended&gt;0&lt;/Suspended&gt;&lt;/ENInstantFormat&gt;"/>
    <w:docVar w:name="EN.Layout" w:val="&lt;ENLayout&gt;&lt;Style&gt;TF-Standard Chicago 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sd9ts0o2ve93ev003xzwso92tv9rfaw0rx&quot;&gt;air_quality&lt;record-ids&gt;&lt;item&gt;38&lt;/item&gt;&lt;item&gt;45&lt;/item&gt;&lt;item&gt;50&lt;/item&gt;&lt;item&gt;55&lt;/item&gt;&lt;item&gt;56&lt;/item&gt;&lt;item&gt;61&lt;/item&gt;&lt;item&gt;62&lt;/item&gt;&lt;item&gt;70&lt;/item&gt;&lt;item&gt;76&lt;/item&gt;&lt;item&gt;77&lt;/item&gt;&lt;item&gt;82&lt;/item&gt;&lt;item&gt;90&lt;/item&gt;&lt;item&gt;91&lt;/item&gt;&lt;item&gt;96&lt;/item&gt;&lt;item&gt;99&lt;/item&gt;&lt;item&gt;100&lt;/item&gt;&lt;item&gt;102&lt;/item&gt;&lt;item&gt;111&lt;/item&gt;&lt;item&gt;113&lt;/item&gt;&lt;item&gt;114&lt;/item&gt;&lt;item&gt;120&lt;/item&gt;&lt;item&gt;127&lt;/item&gt;&lt;item&gt;128&lt;/item&gt;&lt;item&gt;129&lt;/item&gt;&lt;item&gt;139&lt;/item&gt;&lt;item&gt;142&lt;/item&gt;&lt;item&gt;149&lt;/item&gt;&lt;item&gt;150&lt;/item&gt;&lt;item&gt;151&lt;/item&gt;&lt;item&gt;167&lt;/item&gt;&lt;item&gt;168&lt;/item&gt;&lt;item&gt;170&lt;/item&gt;&lt;item&gt;173&lt;/item&gt;&lt;item&gt;174&lt;/item&gt;&lt;item&gt;175&lt;/item&gt;&lt;item&gt;177&lt;/item&gt;&lt;item&gt;180&lt;/item&gt;&lt;item&gt;181&lt;/item&gt;&lt;item&gt;186&lt;/item&gt;&lt;item&gt;198&lt;/item&gt;&lt;item&gt;200&lt;/item&gt;&lt;item&gt;203&lt;/item&gt;&lt;item&gt;204&lt;/item&gt;&lt;item&gt;211&lt;/item&gt;&lt;item&gt;217&lt;/item&gt;&lt;item&gt;219&lt;/item&gt;&lt;item&gt;224&lt;/item&gt;&lt;item&gt;226&lt;/item&gt;&lt;item&gt;243&lt;/item&gt;&lt;item&gt;247&lt;/item&gt;&lt;item&gt;253&lt;/item&gt;&lt;item&gt;255&lt;/item&gt;&lt;item&gt;256&lt;/item&gt;&lt;item&gt;263&lt;/item&gt;&lt;item&gt;267&lt;/item&gt;&lt;item&gt;269&lt;/item&gt;&lt;item&gt;281&lt;/item&gt;&lt;item&gt;283&lt;/item&gt;&lt;item&gt;285&lt;/item&gt;&lt;item&gt;298&lt;/item&gt;&lt;item&gt;299&lt;/item&gt;&lt;item&gt;301&lt;/item&gt;&lt;item&gt;303&lt;/item&gt;&lt;item&gt;304&lt;/item&gt;&lt;item&gt;306&lt;/item&gt;&lt;item&gt;308&lt;/item&gt;&lt;item&gt;312&lt;/item&gt;&lt;item&gt;313&lt;/item&gt;&lt;item&gt;314&lt;/item&gt;&lt;item&gt;318&lt;/item&gt;&lt;item&gt;321&lt;/item&gt;&lt;item&gt;322&lt;/item&gt;&lt;item&gt;323&lt;/item&gt;&lt;item&gt;324&lt;/item&gt;&lt;item&gt;327&lt;/item&gt;&lt;item&gt;328&lt;/item&gt;&lt;item&gt;332&lt;/item&gt;&lt;item&gt;336&lt;/item&gt;&lt;item&gt;337&lt;/item&gt;&lt;item&gt;339&lt;/item&gt;&lt;item&gt;340&lt;/item&gt;&lt;item&gt;346&lt;/item&gt;&lt;item&gt;351&lt;/item&gt;&lt;item&gt;352&lt;/item&gt;&lt;item&gt;417&lt;/item&gt;&lt;item&gt;419&lt;/item&gt;&lt;item&gt;420&lt;/item&gt;&lt;item&gt;421&lt;/item&gt;&lt;item&gt;422&lt;/item&gt;&lt;item&gt;423&lt;/item&gt;&lt;item&gt;424&lt;/item&gt;&lt;item&gt;426&lt;/item&gt;&lt;item&gt;427&lt;/item&gt;&lt;item&gt;428&lt;/item&gt;&lt;item&gt;429&lt;/item&gt;&lt;item&gt;430&lt;/item&gt;&lt;item&gt;431&lt;/item&gt;&lt;item&gt;433&lt;/item&gt;&lt;item&gt;435&lt;/item&gt;&lt;item&gt;454&lt;/item&gt;&lt;item&gt;458&lt;/item&gt;&lt;item&gt;483&lt;/item&gt;&lt;item&gt;486&lt;/item&gt;&lt;item&gt;487&lt;/item&gt;&lt;item&gt;488&lt;/item&gt;&lt;item&gt;489&lt;/item&gt;&lt;item&gt;490&lt;/item&gt;&lt;item&gt;491&lt;/item&gt;&lt;item&gt;492&lt;/item&gt;&lt;item&gt;494&lt;/item&gt;&lt;item&gt;495&lt;/item&gt;&lt;item&gt;496&lt;/item&gt;&lt;item&gt;499&lt;/item&gt;&lt;item&gt;500&lt;/item&gt;&lt;item&gt;501&lt;/item&gt;&lt;item&gt;504&lt;/item&gt;&lt;item&gt;507&lt;/item&gt;&lt;item&gt;511&lt;/item&gt;&lt;item&gt;513&lt;/item&gt;&lt;item&gt;514&lt;/item&gt;&lt;item&gt;516&lt;/item&gt;&lt;item&gt;1083&lt;/item&gt;&lt;item&gt;1099&lt;/item&gt;&lt;item&gt;1101&lt;/item&gt;&lt;item&gt;1104&lt;/item&gt;&lt;item&gt;1105&lt;/item&gt;&lt;item&gt;1106&lt;/item&gt;&lt;item&gt;1107&lt;/item&gt;&lt;item&gt;1108&lt;/item&gt;&lt;item&gt;1115&lt;/item&gt;&lt;/record-ids&gt;&lt;/item&gt;&lt;/Libraries&gt;"/>
  </w:docVars>
  <w:rsids>
    <w:rsidRoot w:val="00C16962"/>
    <w:rsid w:val="00000284"/>
    <w:rsid w:val="00000A75"/>
    <w:rsid w:val="00000DA0"/>
    <w:rsid w:val="00000F17"/>
    <w:rsid w:val="00000F7E"/>
    <w:rsid w:val="00001135"/>
    <w:rsid w:val="00001281"/>
    <w:rsid w:val="0000141E"/>
    <w:rsid w:val="000014B3"/>
    <w:rsid w:val="00001957"/>
    <w:rsid w:val="00001D5D"/>
    <w:rsid w:val="00002634"/>
    <w:rsid w:val="0000280F"/>
    <w:rsid w:val="000028B5"/>
    <w:rsid w:val="00002DA5"/>
    <w:rsid w:val="00002F14"/>
    <w:rsid w:val="0000313F"/>
    <w:rsid w:val="00003C33"/>
    <w:rsid w:val="00003E8D"/>
    <w:rsid w:val="000040B6"/>
    <w:rsid w:val="00004B1A"/>
    <w:rsid w:val="00004E50"/>
    <w:rsid w:val="00005439"/>
    <w:rsid w:val="00005676"/>
    <w:rsid w:val="00005D80"/>
    <w:rsid w:val="00005E8A"/>
    <w:rsid w:val="00006191"/>
    <w:rsid w:val="00006376"/>
    <w:rsid w:val="000079B5"/>
    <w:rsid w:val="00007C88"/>
    <w:rsid w:val="00007D63"/>
    <w:rsid w:val="000100DA"/>
    <w:rsid w:val="0001011F"/>
    <w:rsid w:val="00010172"/>
    <w:rsid w:val="000101FC"/>
    <w:rsid w:val="000102A8"/>
    <w:rsid w:val="00010454"/>
    <w:rsid w:val="00010C50"/>
    <w:rsid w:val="00010EB0"/>
    <w:rsid w:val="00010EEA"/>
    <w:rsid w:val="00010FB9"/>
    <w:rsid w:val="00011C03"/>
    <w:rsid w:val="00011EE5"/>
    <w:rsid w:val="00012113"/>
    <w:rsid w:val="000124E3"/>
    <w:rsid w:val="00012793"/>
    <w:rsid w:val="0001284A"/>
    <w:rsid w:val="000128E0"/>
    <w:rsid w:val="00012909"/>
    <w:rsid w:val="00012B7D"/>
    <w:rsid w:val="00012F2E"/>
    <w:rsid w:val="0001332B"/>
    <w:rsid w:val="000133CD"/>
    <w:rsid w:val="00013511"/>
    <w:rsid w:val="0001360F"/>
    <w:rsid w:val="00013AD0"/>
    <w:rsid w:val="00013DED"/>
    <w:rsid w:val="00013F7F"/>
    <w:rsid w:val="00013FB7"/>
    <w:rsid w:val="00014053"/>
    <w:rsid w:val="000140A8"/>
    <w:rsid w:val="000148D0"/>
    <w:rsid w:val="00014CDF"/>
    <w:rsid w:val="00014F58"/>
    <w:rsid w:val="0001537F"/>
    <w:rsid w:val="0001592C"/>
    <w:rsid w:val="00015D2F"/>
    <w:rsid w:val="00015D37"/>
    <w:rsid w:val="00016215"/>
    <w:rsid w:val="000165B6"/>
    <w:rsid w:val="0001660A"/>
    <w:rsid w:val="00016B9F"/>
    <w:rsid w:val="00016CCF"/>
    <w:rsid w:val="0001700B"/>
    <w:rsid w:val="0001728B"/>
    <w:rsid w:val="00017354"/>
    <w:rsid w:val="0001750C"/>
    <w:rsid w:val="000179A0"/>
    <w:rsid w:val="00017DBC"/>
    <w:rsid w:val="0002002C"/>
    <w:rsid w:val="00020443"/>
    <w:rsid w:val="00020955"/>
    <w:rsid w:val="00020DDD"/>
    <w:rsid w:val="00020FF8"/>
    <w:rsid w:val="0002120B"/>
    <w:rsid w:val="00021231"/>
    <w:rsid w:val="0002138E"/>
    <w:rsid w:val="00021555"/>
    <w:rsid w:val="000215ED"/>
    <w:rsid w:val="0002168A"/>
    <w:rsid w:val="00021798"/>
    <w:rsid w:val="000217E9"/>
    <w:rsid w:val="00021999"/>
    <w:rsid w:val="0002249B"/>
    <w:rsid w:val="0002262F"/>
    <w:rsid w:val="000226EF"/>
    <w:rsid w:val="00022FA4"/>
    <w:rsid w:val="0002353E"/>
    <w:rsid w:val="00023D8B"/>
    <w:rsid w:val="00023DB9"/>
    <w:rsid w:val="000241B9"/>
    <w:rsid w:val="00024AE3"/>
    <w:rsid w:val="0002540B"/>
    <w:rsid w:val="00025670"/>
    <w:rsid w:val="000259D5"/>
    <w:rsid w:val="0002686F"/>
    <w:rsid w:val="00027368"/>
    <w:rsid w:val="00027D34"/>
    <w:rsid w:val="00027D82"/>
    <w:rsid w:val="00027FE1"/>
    <w:rsid w:val="00030084"/>
    <w:rsid w:val="0003055C"/>
    <w:rsid w:val="00031036"/>
    <w:rsid w:val="0003150F"/>
    <w:rsid w:val="0003158B"/>
    <w:rsid w:val="00031C66"/>
    <w:rsid w:val="00031DA6"/>
    <w:rsid w:val="000322D9"/>
    <w:rsid w:val="00032468"/>
    <w:rsid w:val="00032830"/>
    <w:rsid w:val="00032AE0"/>
    <w:rsid w:val="00033577"/>
    <w:rsid w:val="00033AC7"/>
    <w:rsid w:val="00033B1A"/>
    <w:rsid w:val="0003450A"/>
    <w:rsid w:val="00034725"/>
    <w:rsid w:val="000348E5"/>
    <w:rsid w:val="00034CD4"/>
    <w:rsid w:val="00034D75"/>
    <w:rsid w:val="00034EE3"/>
    <w:rsid w:val="00034F69"/>
    <w:rsid w:val="000350FA"/>
    <w:rsid w:val="0003524C"/>
    <w:rsid w:val="0003539F"/>
    <w:rsid w:val="0003562B"/>
    <w:rsid w:val="00035D9C"/>
    <w:rsid w:val="00035F1D"/>
    <w:rsid w:val="000370BC"/>
    <w:rsid w:val="0003714E"/>
    <w:rsid w:val="00037647"/>
    <w:rsid w:val="000379FC"/>
    <w:rsid w:val="00040962"/>
    <w:rsid w:val="00040AC0"/>
    <w:rsid w:val="00040AF6"/>
    <w:rsid w:val="00040CD3"/>
    <w:rsid w:val="00040D1B"/>
    <w:rsid w:val="00041082"/>
    <w:rsid w:val="00041335"/>
    <w:rsid w:val="00041740"/>
    <w:rsid w:val="00041977"/>
    <w:rsid w:val="00041BF7"/>
    <w:rsid w:val="00041DFA"/>
    <w:rsid w:val="00041E6B"/>
    <w:rsid w:val="00041EBA"/>
    <w:rsid w:val="0004329E"/>
    <w:rsid w:val="0004342A"/>
    <w:rsid w:val="000435D9"/>
    <w:rsid w:val="00043D55"/>
    <w:rsid w:val="00044071"/>
    <w:rsid w:val="000447AD"/>
    <w:rsid w:val="000448DB"/>
    <w:rsid w:val="000450C8"/>
    <w:rsid w:val="00045115"/>
    <w:rsid w:val="0004527D"/>
    <w:rsid w:val="000454D8"/>
    <w:rsid w:val="000458BD"/>
    <w:rsid w:val="00045DB5"/>
    <w:rsid w:val="00045F01"/>
    <w:rsid w:val="00046645"/>
    <w:rsid w:val="000467E7"/>
    <w:rsid w:val="00046851"/>
    <w:rsid w:val="000468F6"/>
    <w:rsid w:val="00046B3E"/>
    <w:rsid w:val="00046B8D"/>
    <w:rsid w:val="000470E0"/>
    <w:rsid w:val="000470F6"/>
    <w:rsid w:val="00047467"/>
    <w:rsid w:val="00047ECD"/>
    <w:rsid w:val="00047F5B"/>
    <w:rsid w:val="00050610"/>
    <w:rsid w:val="00051275"/>
    <w:rsid w:val="00051940"/>
    <w:rsid w:val="00051DD9"/>
    <w:rsid w:val="00052274"/>
    <w:rsid w:val="0005259D"/>
    <w:rsid w:val="000526F6"/>
    <w:rsid w:val="000528E7"/>
    <w:rsid w:val="00052BFC"/>
    <w:rsid w:val="0005381E"/>
    <w:rsid w:val="00053CD1"/>
    <w:rsid w:val="00053D80"/>
    <w:rsid w:val="000543BB"/>
    <w:rsid w:val="00054530"/>
    <w:rsid w:val="00054D2A"/>
    <w:rsid w:val="00054E79"/>
    <w:rsid w:val="00055256"/>
    <w:rsid w:val="00055274"/>
    <w:rsid w:val="0005534A"/>
    <w:rsid w:val="00055657"/>
    <w:rsid w:val="00055F8C"/>
    <w:rsid w:val="00056062"/>
    <w:rsid w:val="000562AB"/>
    <w:rsid w:val="000563CA"/>
    <w:rsid w:val="00056585"/>
    <w:rsid w:val="000566E4"/>
    <w:rsid w:val="0005687D"/>
    <w:rsid w:val="00056964"/>
    <w:rsid w:val="00056C76"/>
    <w:rsid w:val="00056D2F"/>
    <w:rsid w:val="000576E8"/>
    <w:rsid w:val="00057782"/>
    <w:rsid w:val="00057CD7"/>
    <w:rsid w:val="0006004C"/>
    <w:rsid w:val="000600BC"/>
    <w:rsid w:val="00060242"/>
    <w:rsid w:val="00060577"/>
    <w:rsid w:val="00060A2C"/>
    <w:rsid w:val="00060C82"/>
    <w:rsid w:val="00061756"/>
    <w:rsid w:val="0006185D"/>
    <w:rsid w:val="000618EC"/>
    <w:rsid w:val="00061C07"/>
    <w:rsid w:val="000624F6"/>
    <w:rsid w:val="000625D9"/>
    <w:rsid w:val="000629BB"/>
    <w:rsid w:val="00062BF1"/>
    <w:rsid w:val="0006319E"/>
    <w:rsid w:val="00063290"/>
    <w:rsid w:val="00063303"/>
    <w:rsid w:val="000641FB"/>
    <w:rsid w:val="000646FF"/>
    <w:rsid w:val="0006477D"/>
    <w:rsid w:val="000651DD"/>
    <w:rsid w:val="000666FC"/>
    <w:rsid w:val="00066A3E"/>
    <w:rsid w:val="00066E8E"/>
    <w:rsid w:val="0006726A"/>
    <w:rsid w:val="000674F0"/>
    <w:rsid w:val="000676CD"/>
    <w:rsid w:val="000676D2"/>
    <w:rsid w:val="00067CF1"/>
    <w:rsid w:val="00067D13"/>
    <w:rsid w:val="00067D8E"/>
    <w:rsid w:val="000700FB"/>
    <w:rsid w:val="00070637"/>
    <w:rsid w:val="00070888"/>
    <w:rsid w:val="00070B6D"/>
    <w:rsid w:val="00070B8A"/>
    <w:rsid w:val="00070F46"/>
    <w:rsid w:val="00070F59"/>
    <w:rsid w:val="000713B2"/>
    <w:rsid w:val="00071440"/>
    <w:rsid w:val="00071618"/>
    <w:rsid w:val="0007163F"/>
    <w:rsid w:val="00071820"/>
    <w:rsid w:val="0007182B"/>
    <w:rsid w:val="000718F9"/>
    <w:rsid w:val="00071E0B"/>
    <w:rsid w:val="00072270"/>
    <w:rsid w:val="00072700"/>
    <w:rsid w:val="00072790"/>
    <w:rsid w:val="000727C3"/>
    <w:rsid w:val="000727C4"/>
    <w:rsid w:val="0007296F"/>
    <w:rsid w:val="000729FD"/>
    <w:rsid w:val="00072C62"/>
    <w:rsid w:val="00072D6C"/>
    <w:rsid w:val="00073231"/>
    <w:rsid w:val="00073390"/>
    <w:rsid w:val="0007384B"/>
    <w:rsid w:val="00073A7A"/>
    <w:rsid w:val="00073DF9"/>
    <w:rsid w:val="00074175"/>
    <w:rsid w:val="000742DB"/>
    <w:rsid w:val="0007444C"/>
    <w:rsid w:val="00074673"/>
    <w:rsid w:val="0007524D"/>
    <w:rsid w:val="0007524E"/>
    <w:rsid w:val="000752D7"/>
    <w:rsid w:val="000753F8"/>
    <w:rsid w:val="00075EC9"/>
    <w:rsid w:val="00076406"/>
    <w:rsid w:val="000764C1"/>
    <w:rsid w:val="0007662A"/>
    <w:rsid w:val="00076A58"/>
    <w:rsid w:val="00076C60"/>
    <w:rsid w:val="00076D57"/>
    <w:rsid w:val="00076FE1"/>
    <w:rsid w:val="00077006"/>
    <w:rsid w:val="000773BB"/>
    <w:rsid w:val="00077925"/>
    <w:rsid w:val="00077FFD"/>
    <w:rsid w:val="0008004D"/>
    <w:rsid w:val="000801B8"/>
    <w:rsid w:val="00080215"/>
    <w:rsid w:val="000802AA"/>
    <w:rsid w:val="00080382"/>
    <w:rsid w:val="00080758"/>
    <w:rsid w:val="00080ED4"/>
    <w:rsid w:val="000819FC"/>
    <w:rsid w:val="00082179"/>
    <w:rsid w:val="00082411"/>
    <w:rsid w:val="00082A9D"/>
    <w:rsid w:val="000833F9"/>
    <w:rsid w:val="000834DD"/>
    <w:rsid w:val="0008362C"/>
    <w:rsid w:val="00083868"/>
    <w:rsid w:val="00083A62"/>
    <w:rsid w:val="00083BE0"/>
    <w:rsid w:val="00083E45"/>
    <w:rsid w:val="00083EFC"/>
    <w:rsid w:val="00084D6D"/>
    <w:rsid w:val="00084FCD"/>
    <w:rsid w:val="000850CC"/>
    <w:rsid w:val="0008510D"/>
    <w:rsid w:val="00085143"/>
    <w:rsid w:val="00085203"/>
    <w:rsid w:val="0008521D"/>
    <w:rsid w:val="00085304"/>
    <w:rsid w:val="00085334"/>
    <w:rsid w:val="0008566D"/>
    <w:rsid w:val="000856A6"/>
    <w:rsid w:val="000858A7"/>
    <w:rsid w:val="00085912"/>
    <w:rsid w:val="00085B3C"/>
    <w:rsid w:val="00085B45"/>
    <w:rsid w:val="00085B60"/>
    <w:rsid w:val="00085D6F"/>
    <w:rsid w:val="00085EC8"/>
    <w:rsid w:val="00085EFD"/>
    <w:rsid w:val="00086065"/>
    <w:rsid w:val="00086A13"/>
    <w:rsid w:val="00086ACB"/>
    <w:rsid w:val="00086C0A"/>
    <w:rsid w:val="00086F68"/>
    <w:rsid w:val="0008756F"/>
    <w:rsid w:val="00087B75"/>
    <w:rsid w:val="00087BEB"/>
    <w:rsid w:val="00087D2B"/>
    <w:rsid w:val="00090108"/>
    <w:rsid w:val="0009019F"/>
    <w:rsid w:val="00090A4A"/>
    <w:rsid w:val="00090ACB"/>
    <w:rsid w:val="00090EA7"/>
    <w:rsid w:val="00091107"/>
    <w:rsid w:val="000919DF"/>
    <w:rsid w:val="00091A91"/>
    <w:rsid w:val="00091B26"/>
    <w:rsid w:val="00092308"/>
    <w:rsid w:val="0009248B"/>
    <w:rsid w:val="00092F24"/>
    <w:rsid w:val="00092FAF"/>
    <w:rsid w:val="000934BD"/>
    <w:rsid w:val="000938B3"/>
    <w:rsid w:val="00093958"/>
    <w:rsid w:val="00093C5A"/>
    <w:rsid w:val="00093CCD"/>
    <w:rsid w:val="00093D59"/>
    <w:rsid w:val="00094882"/>
    <w:rsid w:val="00094CA1"/>
    <w:rsid w:val="00094DFC"/>
    <w:rsid w:val="0009528D"/>
    <w:rsid w:val="000954D2"/>
    <w:rsid w:val="00095768"/>
    <w:rsid w:val="00095B6C"/>
    <w:rsid w:val="00095C22"/>
    <w:rsid w:val="00095EC1"/>
    <w:rsid w:val="000960EC"/>
    <w:rsid w:val="00096321"/>
    <w:rsid w:val="000966A5"/>
    <w:rsid w:val="0009680E"/>
    <w:rsid w:val="00096BCC"/>
    <w:rsid w:val="000973D4"/>
    <w:rsid w:val="0009743B"/>
    <w:rsid w:val="00097485"/>
    <w:rsid w:val="00097807"/>
    <w:rsid w:val="00097C46"/>
    <w:rsid w:val="000A0120"/>
    <w:rsid w:val="000A06A8"/>
    <w:rsid w:val="000A1636"/>
    <w:rsid w:val="000A1963"/>
    <w:rsid w:val="000A1CB6"/>
    <w:rsid w:val="000A1F04"/>
    <w:rsid w:val="000A2BFA"/>
    <w:rsid w:val="000A36DA"/>
    <w:rsid w:val="000A37C3"/>
    <w:rsid w:val="000A38B2"/>
    <w:rsid w:val="000A39E1"/>
    <w:rsid w:val="000A3E2C"/>
    <w:rsid w:val="000A3F44"/>
    <w:rsid w:val="000A41A5"/>
    <w:rsid w:val="000A47FF"/>
    <w:rsid w:val="000A4E2E"/>
    <w:rsid w:val="000A4F85"/>
    <w:rsid w:val="000A5142"/>
    <w:rsid w:val="000A5232"/>
    <w:rsid w:val="000A5B3D"/>
    <w:rsid w:val="000A6315"/>
    <w:rsid w:val="000A6324"/>
    <w:rsid w:val="000A642D"/>
    <w:rsid w:val="000A6860"/>
    <w:rsid w:val="000A747B"/>
    <w:rsid w:val="000A752A"/>
    <w:rsid w:val="000A7683"/>
    <w:rsid w:val="000A7815"/>
    <w:rsid w:val="000A78D6"/>
    <w:rsid w:val="000A7CAF"/>
    <w:rsid w:val="000B02C6"/>
    <w:rsid w:val="000B0B2E"/>
    <w:rsid w:val="000B1565"/>
    <w:rsid w:val="000B16BD"/>
    <w:rsid w:val="000B1AFC"/>
    <w:rsid w:val="000B1FE5"/>
    <w:rsid w:val="000B2D10"/>
    <w:rsid w:val="000B32B0"/>
    <w:rsid w:val="000B34A2"/>
    <w:rsid w:val="000B4104"/>
    <w:rsid w:val="000B4415"/>
    <w:rsid w:val="000B49B1"/>
    <w:rsid w:val="000B4A3D"/>
    <w:rsid w:val="000B4E96"/>
    <w:rsid w:val="000B502A"/>
    <w:rsid w:val="000B512E"/>
    <w:rsid w:val="000B52C1"/>
    <w:rsid w:val="000B557C"/>
    <w:rsid w:val="000B590F"/>
    <w:rsid w:val="000B5B59"/>
    <w:rsid w:val="000B60F2"/>
    <w:rsid w:val="000B6415"/>
    <w:rsid w:val="000B64B1"/>
    <w:rsid w:val="000B6625"/>
    <w:rsid w:val="000B66C7"/>
    <w:rsid w:val="000B68E8"/>
    <w:rsid w:val="000B6932"/>
    <w:rsid w:val="000B6D04"/>
    <w:rsid w:val="000B7145"/>
    <w:rsid w:val="000B7729"/>
    <w:rsid w:val="000B7B05"/>
    <w:rsid w:val="000B7E23"/>
    <w:rsid w:val="000C079A"/>
    <w:rsid w:val="000C08A0"/>
    <w:rsid w:val="000C10D0"/>
    <w:rsid w:val="000C1461"/>
    <w:rsid w:val="000C184C"/>
    <w:rsid w:val="000C18AC"/>
    <w:rsid w:val="000C2227"/>
    <w:rsid w:val="000C22AD"/>
    <w:rsid w:val="000C2456"/>
    <w:rsid w:val="000C2D38"/>
    <w:rsid w:val="000C2D48"/>
    <w:rsid w:val="000C30D7"/>
    <w:rsid w:val="000C3349"/>
    <w:rsid w:val="000C34A0"/>
    <w:rsid w:val="000C434E"/>
    <w:rsid w:val="000C4400"/>
    <w:rsid w:val="000C4951"/>
    <w:rsid w:val="000C4CC2"/>
    <w:rsid w:val="000C509F"/>
    <w:rsid w:val="000C56F3"/>
    <w:rsid w:val="000C58ED"/>
    <w:rsid w:val="000C5991"/>
    <w:rsid w:val="000C6435"/>
    <w:rsid w:val="000C7193"/>
    <w:rsid w:val="000C728C"/>
    <w:rsid w:val="000C758B"/>
    <w:rsid w:val="000C7829"/>
    <w:rsid w:val="000C7949"/>
    <w:rsid w:val="000C7D96"/>
    <w:rsid w:val="000C7F93"/>
    <w:rsid w:val="000D042A"/>
    <w:rsid w:val="000D04D2"/>
    <w:rsid w:val="000D07F0"/>
    <w:rsid w:val="000D0999"/>
    <w:rsid w:val="000D0A22"/>
    <w:rsid w:val="000D0F33"/>
    <w:rsid w:val="000D112B"/>
    <w:rsid w:val="000D1619"/>
    <w:rsid w:val="000D1659"/>
    <w:rsid w:val="000D1896"/>
    <w:rsid w:val="000D1932"/>
    <w:rsid w:val="000D1E8E"/>
    <w:rsid w:val="000D2381"/>
    <w:rsid w:val="000D26AA"/>
    <w:rsid w:val="000D2ED2"/>
    <w:rsid w:val="000D2F31"/>
    <w:rsid w:val="000D302A"/>
    <w:rsid w:val="000D324A"/>
    <w:rsid w:val="000D3544"/>
    <w:rsid w:val="000D3775"/>
    <w:rsid w:val="000D3AE5"/>
    <w:rsid w:val="000D3C54"/>
    <w:rsid w:val="000D3EFF"/>
    <w:rsid w:val="000D424A"/>
    <w:rsid w:val="000D431B"/>
    <w:rsid w:val="000D45B3"/>
    <w:rsid w:val="000D46F3"/>
    <w:rsid w:val="000D4B6C"/>
    <w:rsid w:val="000D4BA2"/>
    <w:rsid w:val="000D4FA6"/>
    <w:rsid w:val="000D4FF8"/>
    <w:rsid w:val="000D50E1"/>
    <w:rsid w:val="000D5321"/>
    <w:rsid w:val="000D5C7F"/>
    <w:rsid w:val="000D6585"/>
    <w:rsid w:val="000D6643"/>
    <w:rsid w:val="000D6852"/>
    <w:rsid w:val="000D6C4A"/>
    <w:rsid w:val="000D6DF5"/>
    <w:rsid w:val="000D79FD"/>
    <w:rsid w:val="000D7D47"/>
    <w:rsid w:val="000D7EB6"/>
    <w:rsid w:val="000D7ED8"/>
    <w:rsid w:val="000D7F0C"/>
    <w:rsid w:val="000E06E2"/>
    <w:rsid w:val="000E0AD9"/>
    <w:rsid w:val="000E0C3C"/>
    <w:rsid w:val="000E1172"/>
    <w:rsid w:val="000E1324"/>
    <w:rsid w:val="000E1770"/>
    <w:rsid w:val="000E1C83"/>
    <w:rsid w:val="000E1DFF"/>
    <w:rsid w:val="000E1EBC"/>
    <w:rsid w:val="000E1FDB"/>
    <w:rsid w:val="000E259E"/>
    <w:rsid w:val="000E2620"/>
    <w:rsid w:val="000E271A"/>
    <w:rsid w:val="000E2BAA"/>
    <w:rsid w:val="000E2C48"/>
    <w:rsid w:val="000E3397"/>
    <w:rsid w:val="000E3547"/>
    <w:rsid w:val="000E37BD"/>
    <w:rsid w:val="000E3929"/>
    <w:rsid w:val="000E3B6B"/>
    <w:rsid w:val="000E40BB"/>
    <w:rsid w:val="000E43DF"/>
    <w:rsid w:val="000E44C2"/>
    <w:rsid w:val="000E486B"/>
    <w:rsid w:val="000E5517"/>
    <w:rsid w:val="000E5724"/>
    <w:rsid w:val="000E5844"/>
    <w:rsid w:val="000E5932"/>
    <w:rsid w:val="000E5D48"/>
    <w:rsid w:val="000E6059"/>
    <w:rsid w:val="000E6312"/>
    <w:rsid w:val="000E6F0D"/>
    <w:rsid w:val="000E7243"/>
    <w:rsid w:val="000E74AC"/>
    <w:rsid w:val="000E7B83"/>
    <w:rsid w:val="000E7EBB"/>
    <w:rsid w:val="000F0130"/>
    <w:rsid w:val="000F022C"/>
    <w:rsid w:val="000F02EA"/>
    <w:rsid w:val="000F083C"/>
    <w:rsid w:val="000F0A69"/>
    <w:rsid w:val="000F0B9E"/>
    <w:rsid w:val="000F0EFF"/>
    <w:rsid w:val="000F1154"/>
    <w:rsid w:val="000F11B0"/>
    <w:rsid w:val="000F11FE"/>
    <w:rsid w:val="000F1265"/>
    <w:rsid w:val="000F14D2"/>
    <w:rsid w:val="000F1510"/>
    <w:rsid w:val="000F16A2"/>
    <w:rsid w:val="000F1BCE"/>
    <w:rsid w:val="000F1F50"/>
    <w:rsid w:val="000F2224"/>
    <w:rsid w:val="000F240D"/>
    <w:rsid w:val="000F299C"/>
    <w:rsid w:val="000F2A2E"/>
    <w:rsid w:val="000F3009"/>
    <w:rsid w:val="000F3139"/>
    <w:rsid w:val="000F32D2"/>
    <w:rsid w:val="000F3987"/>
    <w:rsid w:val="000F3BE2"/>
    <w:rsid w:val="000F3BF3"/>
    <w:rsid w:val="000F4164"/>
    <w:rsid w:val="000F4F01"/>
    <w:rsid w:val="000F4F4C"/>
    <w:rsid w:val="000F5046"/>
    <w:rsid w:val="000F59DC"/>
    <w:rsid w:val="000F5A58"/>
    <w:rsid w:val="000F5C15"/>
    <w:rsid w:val="000F5E9A"/>
    <w:rsid w:val="000F64AF"/>
    <w:rsid w:val="000F6789"/>
    <w:rsid w:val="000F6A8B"/>
    <w:rsid w:val="000F7000"/>
    <w:rsid w:val="000F7379"/>
    <w:rsid w:val="000F7641"/>
    <w:rsid w:val="000F7863"/>
    <w:rsid w:val="000F7CA4"/>
    <w:rsid w:val="000F7CC6"/>
    <w:rsid w:val="000F7D10"/>
    <w:rsid w:val="001001B6"/>
    <w:rsid w:val="001002D3"/>
    <w:rsid w:val="00100F10"/>
    <w:rsid w:val="001010B2"/>
    <w:rsid w:val="001010E0"/>
    <w:rsid w:val="001010E8"/>
    <w:rsid w:val="0010118C"/>
    <w:rsid w:val="001013CF"/>
    <w:rsid w:val="0010232E"/>
    <w:rsid w:val="00102815"/>
    <w:rsid w:val="00102B15"/>
    <w:rsid w:val="00102BE7"/>
    <w:rsid w:val="00103038"/>
    <w:rsid w:val="001030BA"/>
    <w:rsid w:val="001031A2"/>
    <w:rsid w:val="001034E5"/>
    <w:rsid w:val="001035BE"/>
    <w:rsid w:val="00103B85"/>
    <w:rsid w:val="00103DCD"/>
    <w:rsid w:val="00103EAB"/>
    <w:rsid w:val="0010433A"/>
    <w:rsid w:val="00104513"/>
    <w:rsid w:val="001045FB"/>
    <w:rsid w:val="0010502A"/>
    <w:rsid w:val="00105B2C"/>
    <w:rsid w:val="00105B71"/>
    <w:rsid w:val="001061AE"/>
    <w:rsid w:val="0010665D"/>
    <w:rsid w:val="00106786"/>
    <w:rsid w:val="00106AB1"/>
    <w:rsid w:val="00106DCA"/>
    <w:rsid w:val="0010789B"/>
    <w:rsid w:val="00107B3A"/>
    <w:rsid w:val="0011057E"/>
    <w:rsid w:val="00110795"/>
    <w:rsid w:val="00112058"/>
    <w:rsid w:val="00112A63"/>
    <w:rsid w:val="00112E91"/>
    <w:rsid w:val="0011352F"/>
    <w:rsid w:val="00113792"/>
    <w:rsid w:val="00113CB5"/>
    <w:rsid w:val="001142CA"/>
    <w:rsid w:val="001145B4"/>
    <w:rsid w:val="00114604"/>
    <w:rsid w:val="001147E1"/>
    <w:rsid w:val="00114884"/>
    <w:rsid w:val="00115476"/>
    <w:rsid w:val="0011581E"/>
    <w:rsid w:val="00115A19"/>
    <w:rsid w:val="00116149"/>
    <w:rsid w:val="001167CA"/>
    <w:rsid w:val="001167F5"/>
    <w:rsid w:val="00116E33"/>
    <w:rsid w:val="00116F5A"/>
    <w:rsid w:val="0011714C"/>
    <w:rsid w:val="001173FE"/>
    <w:rsid w:val="001174AC"/>
    <w:rsid w:val="001175E1"/>
    <w:rsid w:val="00117F2D"/>
    <w:rsid w:val="001201DB"/>
    <w:rsid w:val="001205C8"/>
    <w:rsid w:val="001211E6"/>
    <w:rsid w:val="00121502"/>
    <w:rsid w:val="00121BDE"/>
    <w:rsid w:val="00121C00"/>
    <w:rsid w:val="00121D4D"/>
    <w:rsid w:val="00121E2E"/>
    <w:rsid w:val="00122185"/>
    <w:rsid w:val="00122287"/>
    <w:rsid w:val="0012287F"/>
    <w:rsid w:val="00122BA2"/>
    <w:rsid w:val="00122E31"/>
    <w:rsid w:val="00123464"/>
    <w:rsid w:val="00123ACA"/>
    <w:rsid w:val="00123E51"/>
    <w:rsid w:val="00123E6B"/>
    <w:rsid w:val="00124286"/>
    <w:rsid w:val="001243F6"/>
    <w:rsid w:val="0012440F"/>
    <w:rsid w:val="001245A6"/>
    <w:rsid w:val="00124769"/>
    <w:rsid w:val="00124870"/>
    <w:rsid w:val="00124A7C"/>
    <w:rsid w:val="00124CBC"/>
    <w:rsid w:val="00124FBC"/>
    <w:rsid w:val="00124FEF"/>
    <w:rsid w:val="00125110"/>
    <w:rsid w:val="001256EE"/>
    <w:rsid w:val="00125966"/>
    <w:rsid w:val="00125B65"/>
    <w:rsid w:val="00125FC8"/>
    <w:rsid w:val="00126402"/>
    <w:rsid w:val="00126512"/>
    <w:rsid w:val="001267D5"/>
    <w:rsid w:val="00126B0F"/>
    <w:rsid w:val="00126DE1"/>
    <w:rsid w:val="00127018"/>
    <w:rsid w:val="00127106"/>
    <w:rsid w:val="001273AB"/>
    <w:rsid w:val="00127557"/>
    <w:rsid w:val="00127786"/>
    <w:rsid w:val="00127ACA"/>
    <w:rsid w:val="00127BA9"/>
    <w:rsid w:val="00127F4C"/>
    <w:rsid w:val="001304ED"/>
    <w:rsid w:val="00130719"/>
    <w:rsid w:val="00130EFC"/>
    <w:rsid w:val="00130F34"/>
    <w:rsid w:val="00131691"/>
    <w:rsid w:val="001319C1"/>
    <w:rsid w:val="00131A74"/>
    <w:rsid w:val="00131A9B"/>
    <w:rsid w:val="00131CE7"/>
    <w:rsid w:val="00131D20"/>
    <w:rsid w:val="00131FBA"/>
    <w:rsid w:val="00132625"/>
    <w:rsid w:val="00132882"/>
    <w:rsid w:val="00132B80"/>
    <w:rsid w:val="00132D7F"/>
    <w:rsid w:val="00133533"/>
    <w:rsid w:val="001335FF"/>
    <w:rsid w:val="00133992"/>
    <w:rsid w:val="00133B7C"/>
    <w:rsid w:val="00133BE4"/>
    <w:rsid w:val="00133DC8"/>
    <w:rsid w:val="00133F89"/>
    <w:rsid w:val="00134273"/>
    <w:rsid w:val="00134484"/>
    <w:rsid w:val="00134E14"/>
    <w:rsid w:val="001350D7"/>
    <w:rsid w:val="00135414"/>
    <w:rsid w:val="001355F0"/>
    <w:rsid w:val="001359FA"/>
    <w:rsid w:val="00135F9A"/>
    <w:rsid w:val="00136416"/>
    <w:rsid w:val="001364A8"/>
    <w:rsid w:val="001369F4"/>
    <w:rsid w:val="00136B30"/>
    <w:rsid w:val="00136CB5"/>
    <w:rsid w:val="00136E06"/>
    <w:rsid w:val="00137150"/>
    <w:rsid w:val="0013723B"/>
    <w:rsid w:val="00137679"/>
    <w:rsid w:val="00137A88"/>
    <w:rsid w:val="00137BA4"/>
    <w:rsid w:val="00137C72"/>
    <w:rsid w:val="001401BE"/>
    <w:rsid w:val="0014068E"/>
    <w:rsid w:val="0014094D"/>
    <w:rsid w:val="00140A1D"/>
    <w:rsid w:val="00140A94"/>
    <w:rsid w:val="00140B95"/>
    <w:rsid w:val="00140CE0"/>
    <w:rsid w:val="00141880"/>
    <w:rsid w:val="00141E3B"/>
    <w:rsid w:val="00141FEF"/>
    <w:rsid w:val="00142208"/>
    <w:rsid w:val="00142349"/>
    <w:rsid w:val="0014265E"/>
    <w:rsid w:val="001429C0"/>
    <w:rsid w:val="00142C66"/>
    <w:rsid w:val="0014312B"/>
    <w:rsid w:val="00143612"/>
    <w:rsid w:val="001439F5"/>
    <w:rsid w:val="00143B48"/>
    <w:rsid w:val="00144404"/>
    <w:rsid w:val="00144A63"/>
    <w:rsid w:val="00144DAA"/>
    <w:rsid w:val="00144EDA"/>
    <w:rsid w:val="00144FA6"/>
    <w:rsid w:val="00144FF1"/>
    <w:rsid w:val="0014515F"/>
    <w:rsid w:val="0014517C"/>
    <w:rsid w:val="001451BF"/>
    <w:rsid w:val="0014526B"/>
    <w:rsid w:val="00145D10"/>
    <w:rsid w:val="00145E08"/>
    <w:rsid w:val="00146245"/>
    <w:rsid w:val="001463BA"/>
    <w:rsid w:val="001463C2"/>
    <w:rsid w:val="00146445"/>
    <w:rsid w:val="001467E2"/>
    <w:rsid w:val="001468E5"/>
    <w:rsid w:val="00147B3D"/>
    <w:rsid w:val="00147C99"/>
    <w:rsid w:val="001500AC"/>
    <w:rsid w:val="00150B8F"/>
    <w:rsid w:val="001512F9"/>
    <w:rsid w:val="00151556"/>
    <w:rsid w:val="0015172E"/>
    <w:rsid w:val="00151749"/>
    <w:rsid w:val="00151D05"/>
    <w:rsid w:val="00151D0B"/>
    <w:rsid w:val="00152337"/>
    <w:rsid w:val="0015237E"/>
    <w:rsid w:val="0015259E"/>
    <w:rsid w:val="00152EC0"/>
    <w:rsid w:val="00152F29"/>
    <w:rsid w:val="00152FEE"/>
    <w:rsid w:val="001534B3"/>
    <w:rsid w:val="0015381F"/>
    <w:rsid w:val="00153B67"/>
    <w:rsid w:val="001540E2"/>
    <w:rsid w:val="001543DC"/>
    <w:rsid w:val="00154550"/>
    <w:rsid w:val="00154569"/>
    <w:rsid w:val="00154ABD"/>
    <w:rsid w:val="001551F9"/>
    <w:rsid w:val="00155561"/>
    <w:rsid w:val="001555E6"/>
    <w:rsid w:val="0015576B"/>
    <w:rsid w:val="00155CB3"/>
    <w:rsid w:val="00155ECE"/>
    <w:rsid w:val="00155FF1"/>
    <w:rsid w:val="0015662B"/>
    <w:rsid w:val="001568B2"/>
    <w:rsid w:val="00156AE0"/>
    <w:rsid w:val="00156AE7"/>
    <w:rsid w:val="00156BC7"/>
    <w:rsid w:val="00156BE3"/>
    <w:rsid w:val="00156D12"/>
    <w:rsid w:val="00156D6C"/>
    <w:rsid w:val="0015717A"/>
    <w:rsid w:val="001573C2"/>
    <w:rsid w:val="00157538"/>
    <w:rsid w:val="001579A7"/>
    <w:rsid w:val="00157A18"/>
    <w:rsid w:val="001600F2"/>
    <w:rsid w:val="0016153F"/>
    <w:rsid w:val="00161CBD"/>
    <w:rsid w:val="00161D2D"/>
    <w:rsid w:val="00161F95"/>
    <w:rsid w:val="00162074"/>
    <w:rsid w:val="001624AD"/>
    <w:rsid w:val="00162EB2"/>
    <w:rsid w:val="00163433"/>
    <w:rsid w:val="00163BF3"/>
    <w:rsid w:val="0016461A"/>
    <w:rsid w:val="00164690"/>
    <w:rsid w:val="001646DB"/>
    <w:rsid w:val="00164C0F"/>
    <w:rsid w:val="001653B9"/>
    <w:rsid w:val="00165871"/>
    <w:rsid w:val="00165F02"/>
    <w:rsid w:val="001661EC"/>
    <w:rsid w:val="001668D5"/>
    <w:rsid w:val="00166A22"/>
    <w:rsid w:val="00166C76"/>
    <w:rsid w:val="00166D12"/>
    <w:rsid w:val="00166DE3"/>
    <w:rsid w:val="00166E3D"/>
    <w:rsid w:val="0016752D"/>
    <w:rsid w:val="0016764D"/>
    <w:rsid w:val="001676D5"/>
    <w:rsid w:val="00167A98"/>
    <w:rsid w:val="001702AB"/>
    <w:rsid w:val="00170701"/>
    <w:rsid w:val="00170FB0"/>
    <w:rsid w:val="0017107A"/>
    <w:rsid w:val="00171850"/>
    <w:rsid w:val="00171CD4"/>
    <w:rsid w:val="00171E43"/>
    <w:rsid w:val="00172272"/>
    <w:rsid w:val="00172ABD"/>
    <w:rsid w:val="00172CA1"/>
    <w:rsid w:val="0017342E"/>
    <w:rsid w:val="00173901"/>
    <w:rsid w:val="00173959"/>
    <w:rsid w:val="00173FBB"/>
    <w:rsid w:val="0017417A"/>
    <w:rsid w:val="0017427F"/>
    <w:rsid w:val="0017485B"/>
    <w:rsid w:val="001748C9"/>
    <w:rsid w:val="001749DE"/>
    <w:rsid w:val="001749EB"/>
    <w:rsid w:val="00174C9F"/>
    <w:rsid w:val="00174D06"/>
    <w:rsid w:val="0017547F"/>
    <w:rsid w:val="001757B8"/>
    <w:rsid w:val="00175920"/>
    <w:rsid w:val="00175B0D"/>
    <w:rsid w:val="00176059"/>
    <w:rsid w:val="001761CB"/>
    <w:rsid w:val="0017623A"/>
    <w:rsid w:val="0017662E"/>
    <w:rsid w:val="00176C79"/>
    <w:rsid w:val="001771D4"/>
    <w:rsid w:val="001774EC"/>
    <w:rsid w:val="0017753C"/>
    <w:rsid w:val="0017759D"/>
    <w:rsid w:val="001775FF"/>
    <w:rsid w:val="00177837"/>
    <w:rsid w:val="00177928"/>
    <w:rsid w:val="00177EB8"/>
    <w:rsid w:val="001800D3"/>
    <w:rsid w:val="00180135"/>
    <w:rsid w:val="00180444"/>
    <w:rsid w:val="00180834"/>
    <w:rsid w:val="00180C1C"/>
    <w:rsid w:val="00181004"/>
    <w:rsid w:val="0018145E"/>
    <w:rsid w:val="00181A39"/>
    <w:rsid w:val="00181EB1"/>
    <w:rsid w:val="001822A6"/>
    <w:rsid w:val="00182312"/>
    <w:rsid w:val="00182730"/>
    <w:rsid w:val="00182C23"/>
    <w:rsid w:val="00182D0C"/>
    <w:rsid w:val="00182EFE"/>
    <w:rsid w:val="001837C8"/>
    <w:rsid w:val="001838B2"/>
    <w:rsid w:val="00183ABE"/>
    <w:rsid w:val="00183AD4"/>
    <w:rsid w:val="00183D14"/>
    <w:rsid w:val="001842E7"/>
    <w:rsid w:val="001842F4"/>
    <w:rsid w:val="001843FB"/>
    <w:rsid w:val="00184691"/>
    <w:rsid w:val="00184D34"/>
    <w:rsid w:val="00185181"/>
    <w:rsid w:val="00185271"/>
    <w:rsid w:val="001852AC"/>
    <w:rsid w:val="00185F76"/>
    <w:rsid w:val="0018600D"/>
    <w:rsid w:val="00186225"/>
    <w:rsid w:val="00186474"/>
    <w:rsid w:val="00186482"/>
    <w:rsid w:val="001865AF"/>
    <w:rsid w:val="001867BF"/>
    <w:rsid w:val="00186A95"/>
    <w:rsid w:val="00186AAF"/>
    <w:rsid w:val="00186C2D"/>
    <w:rsid w:val="00186D79"/>
    <w:rsid w:val="00186FA2"/>
    <w:rsid w:val="0018774E"/>
    <w:rsid w:val="0018798A"/>
    <w:rsid w:val="00187A78"/>
    <w:rsid w:val="00187C60"/>
    <w:rsid w:val="0019050A"/>
    <w:rsid w:val="00190561"/>
    <w:rsid w:val="00190B0E"/>
    <w:rsid w:val="00190B36"/>
    <w:rsid w:val="00190B63"/>
    <w:rsid w:val="00191254"/>
    <w:rsid w:val="001912CB"/>
    <w:rsid w:val="00191714"/>
    <w:rsid w:val="00191D12"/>
    <w:rsid w:val="001921A8"/>
    <w:rsid w:val="00192369"/>
    <w:rsid w:val="0019259F"/>
    <w:rsid w:val="001925C6"/>
    <w:rsid w:val="00192E42"/>
    <w:rsid w:val="0019318F"/>
    <w:rsid w:val="0019336C"/>
    <w:rsid w:val="001934FB"/>
    <w:rsid w:val="0019377F"/>
    <w:rsid w:val="001937A6"/>
    <w:rsid w:val="001937C2"/>
    <w:rsid w:val="00193823"/>
    <w:rsid w:val="00193984"/>
    <w:rsid w:val="00193CAA"/>
    <w:rsid w:val="00193E36"/>
    <w:rsid w:val="00193EFA"/>
    <w:rsid w:val="00193FC4"/>
    <w:rsid w:val="001945A0"/>
    <w:rsid w:val="001946D4"/>
    <w:rsid w:val="0019525C"/>
    <w:rsid w:val="001953F4"/>
    <w:rsid w:val="00195440"/>
    <w:rsid w:val="001955BF"/>
    <w:rsid w:val="001956B6"/>
    <w:rsid w:val="00195873"/>
    <w:rsid w:val="001959DC"/>
    <w:rsid w:val="00195C2E"/>
    <w:rsid w:val="001963E5"/>
    <w:rsid w:val="00196409"/>
    <w:rsid w:val="0019698A"/>
    <w:rsid w:val="00197307"/>
    <w:rsid w:val="001976FD"/>
    <w:rsid w:val="001978B5"/>
    <w:rsid w:val="00197BE4"/>
    <w:rsid w:val="00197CAA"/>
    <w:rsid w:val="00197CF7"/>
    <w:rsid w:val="00197D05"/>
    <w:rsid w:val="001A058D"/>
    <w:rsid w:val="001A0B61"/>
    <w:rsid w:val="001A1254"/>
    <w:rsid w:val="001A1365"/>
    <w:rsid w:val="001A155B"/>
    <w:rsid w:val="001A15A6"/>
    <w:rsid w:val="001A1C20"/>
    <w:rsid w:val="001A1DBD"/>
    <w:rsid w:val="001A233B"/>
    <w:rsid w:val="001A2A50"/>
    <w:rsid w:val="001A3236"/>
    <w:rsid w:val="001A3526"/>
    <w:rsid w:val="001A35CE"/>
    <w:rsid w:val="001A3914"/>
    <w:rsid w:val="001A398F"/>
    <w:rsid w:val="001A3CB6"/>
    <w:rsid w:val="001A3D7C"/>
    <w:rsid w:val="001A3FE3"/>
    <w:rsid w:val="001A439C"/>
    <w:rsid w:val="001A4BD8"/>
    <w:rsid w:val="001A4CBF"/>
    <w:rsid w:val="001A4CEE"/>
    <w:rsid w:val="001A4E3F"/>
    <w:rsid w:val="001A4F45"/>
    <w:rsid w:val="001A50BD"/>
    <w:rsid w:val="001A50EE"/>
    <w:rsid w:val="001A53F7"/>
    <w:rsid w:val="001A56A8"/>
    <w:rsid w:val="001A5AE9"/>
    <w:rsid w:val="001A5C01"/>
    <w:rsid w:val="001A5F28"/>
    <w:rsid w:val="001A653F"/>
    <w:rsid w:val="001A7457"/>
    <w:rsid w:val="001A7B48"/>
    <w:rsid w:val="001A7C7D"/>
    <w:rsid w:val="001A7D07"/>
    <w:rsid w:val="001A7D5F"/>
    <w:rsid w:val="001A7E2F"/>
    <w:rsid w:val="001B0160"/>
    <w:rsid w:val="001B01BC"/>
    <w:rsid w:val="001B05F9"/>
    <w:rsid w:val="001B06BB"/>
    <w:rsid w:val="001B072F"/>
    <w:rsid w:val="001B073D"/>
    <w:rsid w:val="001B0A99"/>
    <w:rsid w:val="001B0D8F"/>
    <w:rsid w:val="001B11C9"/>
    <w:rsid w:val="001B1753"/>
    <w:rsid w:val="001B19C7"/>
    <w:rsid w:val="001B1DAD"/>
    <w:rsid w:val="001B2434"/>
    <w:rsid w:val="001B269D"/>
    <w:rsid w:val="001B27B6"/>
    <w:rsid w:val="001B29E3"/>
    <w:rsid w:val="001B2D1A"/>
    <w:rsid w:val="001B2D7B"/>
    <w:rsid w:val="001B2F41"/>
    <w:rsid w:val="001B3229"/>
    <w:rsid w:val="001B3D1B"/>
    <w:rsid w:val="001B4669"/>
    <w:rsid w:val="001B48FD"/>
    <w:rsid w:val="001B4EE7"/>
    <w:rsid w:val="001B5643"/>
    <w:rsid w:val="001B568A"/>
    <w:rsid w:val="001B5B66"/>
    <w:rsid w:val="001B5C70"/>
    <w:rsid w:val="001B5E2F"/>
    <w:rsid w:val="001B60EC"/>
    <w:rsid w:val="001B6149"/>
    <w:rsid w:val="001B624C"/>
    <w:rsid w:val="001B641D"/>
    <w:rsid w:val="001B761D"/>
    <w:rsid w:val="001B76C5"/>
    <w:rsid w:val="001B7DA5"/>
    <w:rsid w:val="001B7FE6"/>
    <w:rsid w:val="001C0028"/>
    <w:rsid w:val="001C02FC"/>
    <w:rsid w:val="001C067A"/>
    <w:rsid w:val="001C075E"/>
    <w:rsid w:val="001C0E5C"/>
    <w:rsid w:val="001C144A"/>
    <w:rsid w:val="001C1706"/>
    <w:rsid w:val="001C1721"/>
    <w:rsid w:val="001C1ADE"/>
    <w:rsid w:val="001C1B30"/>
    <w:rsid w:val="001C1BA2"/>
    <w:rsid w:val="001C1F1F"/>
    <w:rsid w:val="001C2940"/>
    <w:rsid w:val="001C2E19"/>
    <w:rsid w:val="001C33D1"/>
    <w:rsid w:val="001C349F"/>
    <w:rsid w:val="001C39A4"/>
    <w:rsid w:val="001C3DB7"/>
    <w:rsid w:val="001C455D"/>
    <w:rsid w:val="001C4827"/>
    <w:rsid w:val="001C4B0E"/>
    <w:rsid w:val="001C4B68"/>
    <w:rsid w:val="001C5409"/>
    <w:rsid w:val="001C551D"/>
    <w:rsid w:val="001C5563"/>
    <w:rsid w:val="001C5AA9"/>
    <w:rsid w:val="001C5AD9"/>
    <w:rsid w:val="001C5CFA"/>
    <w:rsid w:val="001C5DB0"/>
    <w:rsid w:val="001C693A"/>
    <w:rsid w:val="001C697E"/>
    <w:rsid w:val="001C6A20"/>
    <w:rsid w:val="001C6C28"/>
    <w:rsid w:val="001C6ED9"/>
    <w:rsid w:val="001C7041"/>
    <w:rsid w:val="001C71C8"/>
    <w:rsid w:val="001C731B"/>
    <w:rsid w:val="001C791F"/>
    <w:rsid w:val="001C7CE9"/>
    <w:rsid w:val="001D01A9"/>
    <w:rsid w:val="001D0265"/>
    <w:rsid w:val="001D042E"/>
    <w:rsid w:val="001D0676"/>
    <w:rsid w:val="001D07BA"/>
    <w:rsid w:val="001D0897"/>
    <w:rsid w:val="001D0FCD"/>
    <w:rsid w:val="001D11D0"/>
    <w:rsid w:val="001D128A"/>
    <w:rsid w:val="001D17EE"/>
    <w:rsid w:val="001D19BB"/>
    <w:rsid w:val="001D1A2D"/>
    <w:rsid w:val="001D1E59"/>
    <w:rsid w:val="001D1E74"/>
    <w:rsid w:val="001D20BD"/>
    <w:rsid w:val="001D2332"/>
    <w:rsid w:val="001D249D"/>
    <w:rsid w:val="001D26E7"/>
    <w:rsid w:val="001D33E1"/>
    <w:rsid w:val="001D40A9"/>
    <w:rsid w:val="001D4279"/>
    <w:rsid w:val="001D42D7"/>
    <w:rsid w:val="001D45E6"/>
    <w:rsid w:val="001D46F8"/>
    <w:rsid w:val="001D4751"/>
    <w:rsid w:val="001D4952"/>
    <w:rsid w:val="001D4F4F"/>
    <w:rsid w:val="001D5120"/>
    <w:rsid w:val="001D53CC"/>
    <w:rsid w:val="001D58D8"/>
    <w:rsid w:val="001D5AD1"/>
    <w:rsid w:val="001D5DEB"/>
    <w:rsid w:val="001D617F"/>
    <w:rsid w:val="001D625A"/>
    <w:rsid w:val="001D62E4"/>
    <w:rsid w:val="001D63FC"/>
    <w:rsid w:val="001D6E71"/>
    <w:rsid w:val="001D735C"/>
    <w:rsid w:val="001D73A1"/>
    <w:rsid w:val="001D7403"/>
    <w:rsid w:val="001D7721"/>
    <w:rsid w:val="001D7BB3"/>
    <w:rsid w:val="001D7C35"/>
    <w:rsid w:val="001E014D"/>
    <w:rsid w:val="001E0457"/>
    <w:rsid w:val="001E04DF"/>
    <w:rsid w:val="001E0BDA"/>
    <w:rsid w:val="001E0FDC"/>
    <w:rsid w:val="001E1319"/>
    <w:rsid w:val="001E1472"/>
    <w:rsid w:val="001E1902"/>
    <w:rsid w:val="001E1C57"/>
    <w:rsid w:val="001E25C4"/>
    <w:rsid w:val="001E27D4"/>
    <w:rsid w:val="001E2BE7"/>
    <w:rsid w:val="001E3436"/>
    <w:rsid w:val="001E360E"/>
    <w:rsid w:val="001E37B9"/>
    <w:rsid w:val="001E380D"/>
    <w:rsid w:val="001E3D76"/>
    <w:rsid w:val="001E4FEC"/>
    <w:rsid w:val="001E5270"/>
    <w:rsid w:val="001E5328"/>
    <w:rsid w:val="001E53A4"/>
    <w:rsid w:val="001E54EF"/>
    <w:rsid w:val="001E558A"/>
    <w:rsid w:val="001E5948"/>
    <w:rsid w:val="001E5A12"/>
    <w:rsid w:val="001E5AED"/>
    <w:rsid w:val="001E5F98"/>
    <w:rsid w:val="001E6264"/>
    <w:rsid w:val="001E62CA"/>
    <w:rsid w:val="001E64A3"/>
    <w:rsid w:val="001E668E"/>
    <w:rsid w:val="001E6B43"/>
    <w:rsid w:val="001E6C24"/>
    <w:rsid w:val="001E6C7A"/>
    <w:rsid w:val="001E7024"/>
    <w:rsid w:val="001E71D6"/>
    <w:rsid w:val="001E71F8"/>
    <w:rsid w:val="001E73B3"/>
    <w:rsid w:val="001E73D1"/>
    <w:rsid w:val="001F0005"/>
    <w:rsid w:val="001F0023"/>
    <w:rsid w:val="001F0342"/>
    <w:rsid w:val="001F04FF"/>
    <w:rsid w:val="001F1550"/>
    <w:rsid w:val="001F1626"/>
    <w:rsid w:val="001F181F"/>
    <w:rsid w:val="001F1D06"/>
    <w:rsid w:val="001F204D"/>
    <w:rsid w:val="001F2500"/>
    <w:rsid w:val="001F2636"/>
    <w:rsid w:val="001F26B0"/>
    <w:rsid w:val="001F2A46"/>
    <w:rsid w:val="001F2A6F"/>
    <w:rsid w:val="001F2C3F"/>
    <w:rsid w:val="001F2D5F"/>
    <w:rsid w:val="001F362E"/>
    <w:rsid w:val="001F36FA"/>
    <w:rsid w:val="001F3905"/>
    <w:rsid w:val="001F3EB5"/>
    <w:rsid w:val="001F402F"/>
    <w:rsid w:val="001F41FE"/>
    <w:rsid w:val="001F43F2"/>
    <w:rsid w:val="001F4604"/>
    <w:rsid w:val="001F46DF"/>
    <w:rsid w:val="001F48A4"/>
    <w:rsid w:val="001F49B7"/>
    <w:rsid w:val="001F4CFC"/>
    <w:rsid w:val="001F508B"/>
    <w:rsid w:val="001F51D5"/>
    <w:rsid w:val="001F5A87"/>
    <w:rsid w:val="001F62D9"/>
    <w:rsid w:val="001F6535"/>
    <w:rsid w:val="001F66EB"/>
    <w:rsid w:val="001F6887"/>
    <w:rsid w:val="001F69A0"/>
    <w:rsid w:val="001F703F"/>
    <w:rsid w:val="001F7580"/>
    <w:rsid w:val="001F77D6"/>
    <w:rsid w:val="00200165"/>
    <w:rsid w:val="00200212"/>
    <w:rsid w:val="002005FA"/>
    <w:rsid w:val="00200D93"/>
    <w:rsid w:val="00200EA8"/>
    <w:rsid w:val="0020113B"/>
    <w:rsid w:val="002019B2"/>
    <w:rsid w:val="00202523"/>
    <w:rsid w:val="00202709"/>
    <w:rsid w:val="00202917"/>
    <w:rsid w:val="0020373E"/>
    <w:rsid w:val="002038F5"/>
    <w:rsid w:val="00203EE9"/>
    <w:rsid w:val="00204868"/>
    <w:rsid w:val="00204B9D"/>
    <w:rsid w:val="00205366"/>
    <w:rsid w:val="002055E1"/>
    <w:rsid w:val="00205ACA"/>
    <w:rsid w:val="00205E24"/>
    <w:rsid w:val="00206070"/>
    <w:rsid w:val="00206972"/>
    <w:rsid w:val="00206F45"/>
    <w:rsid w:val="002074BA"/>
    <w:rsid w:val="002078DC"/>
    <w:rsid w:val="00207D98"/>
    <w:rsid w:val="00207EB7"/>
    <w:rsid w:val="00207FA3"/>
    <w:rsid w:val="00207FDE"/>
    <w:rsid w:val="0021016A"/>
    <w:rsid w:val="002102D8"/>
    <w:rsid w:val="00210C18"/>
    <w:rsid w:val="00210C5A"/>
    <w:rsid w:val="00210D35"/>
    <w:rsid w:val="00210EA6"/>
    <w:rsid w:val="0021123A"/>
    <w:rsid w:val="0021168C"/>
    <w:rsid w:val="002116E0"/>
    <w:rsid w:val="00211ACC"/>
    <w:rsid w:val="00212013"/>
    <w:rsid w:val="00212205"/>
    <w:rsid w:val="002125BD"/>
    <w:rsid w:val="00212612"/>
    <w:rsid w:val="00212887"/>
    <w:rsid w:val="002129DC"/>
    <w:rsid w:val="00212A1D"/>
    <w:rsid w:val="002130BF"/>
    <w:rsid w:val="002130FC"/>
    <w:rsid w:val="002138E0"/>
    <w:rsid w:val="00213A9C"/>
    <w:rsid w:val="00213E6C"/>
    <w:rsid w:val="00213E83"/>
    <w:rsid w:val="0021469F"/>
    <w:rsid w:val="002148ED"/>
    <w:rsid w:val="0021491F"/>
    <w:rsid w:val="00215299"/>
    <w:rsid w:val="002155B6"/>
    <w:rsid w:val="00215FD8"/>
    <w:rsid w:val="0021601B"/>
    <w:rsid w:val="002160F6"/>
    <w:rsid w:val="0021658C"/>
    <w:rsid w:val="002166B9"/>
    <w:rsid w:val="002166F1"/>
    <w:rsid w:val="0021677F"/>
    <w:rsid w:val="00216B9B"/>
    <w:rsid w:val="00216FA8"/>
    <w:rsid w:val="0021750B"/>
    <w:rsid w:val="002177F4"/>
    <w:rsid w:val="0021799F"/>
    <w:rsid w:val="002179BF"/>
    <w:rsid w:val="00217D74"/>
    <w:rsid w:val="00217DBA"/>
    <w:rsid w:val="00217FF8"/>
    <w:rsid w:val="00220127"/>
    <w:rsid w:val="002203BE"/>
    <w:rsid w:val="00220444"/>
    <w:rsid w:val="002204C2"/>
    <w:rsid w:val="00220614"/>
    <w:rsid w:val="00220B48"/>
    <w:rsid w:val="00220C39"/>
    <w:rsid w:val="00221353"/>
    <w:rsid w:val="002214B4"/>
    <w:rsid w:val="0022175B"/>
    <w:rsid w:val="00221A01"/>
    <w:rsid w:val="002220E8"/>
    <w:rsid w:val="002227AB"/>
    <w:rsid w:val="00222A23"/>
    <w:rsid w:val="00222A59"/>
    <w:rsid w:val="00222C95"/>
    <w:rsid w:val="00223135"/>
    <w:rsid w:val="002232C6"/>
    <w:rsid w:val="0022376C"/>
    <w:rsid w:val="00223786"/>
    <w:rsid w:val="00224345"/>
    <w:rsid w:val="0022452A"/>
    <w:rsid w:val="002246BC"/>
    <w:rsid w:val="00224D58"/>
    <w:rsid w:val="00224D59"/>
    <w:rsid w:val="00224F36"/>
    <w:rsid w:val="002250A7"/>
    <w:rsid w:val="002253A5"/>
    <w:rsid w:val="002259BE"/>
    <w:rsid w:val="00225C5F"/>
    <w:rsid w:val="002268A1"/>
    <w:rsid w:val="00227D16"/>
    <w:rsid w:val="0023017C"/>
    <w:rsid w:val="00230634"/>
    <w:rsid w:val="00230BB5"/>
    <w:rsid w:val="002312E4"/>
    <w:rsid w:val="002314F2"/>
    <w:rsid w:val="00231792"/>
    <w:rsid w:val="00231813"/>
    <w:rsid w:val="00231947"/>
    <w:rsid w:val="00231AAA"/>
    <w:rsid w:val="00231D8D"/>
    <w:rsid w:val="00231FD8"/>
    <w:rsid w:val="00232269"/>
    <w:rsid w:val="002322FC"/>
    <w:rsid w:val="00232361"/>
    <w:rsid w:val="002323D7"/>
    <w:rsid w:val="002324AC"/>
    <w:rsid w:val="00232A74"/>
    <w:rsid w:val="00232AD4"/>
    <w:rsid w:val="00232D84"/>
    <w:rsid w:val="00233040"/>
    <w:rsid w:val="00233479"/>
    <w:rsid w:val="00233887"/>
    <w:rsid w:val="00233FF6"/>
    <w:rsid w:val="00234122"/>
    <w:rsid w:val="002344AE"/>
    <w:rsid w:val="002344F5"/>
    <w:rsid w:val="0023471D"/>
    <w:rsid w:val="00234ED6"/>
    <w:rsid w:val="00234F12"/>
    <w:rsid w:val="00234FA8"/>
    <w:rsid w:val="002358E0"/>
    <w:rsid w:val="00235ECF"/>
    <w:rsid w:val="00235F66"/>
    <w:rsid w:val="00235F6D"/>
    <w:rsid w:val="0023614E"/>
    <w:rsid w:val="00236167"/>
    <w:rsid w:val="002362CC"/>
    <w:rsid w:val="00236585"/>
    <w:rsid w:val="00236B93"/>
    <w:rsid w:val="00236E04"/>
    <w:rsid w:val="00237F0B"/>
    <w:rsid w:val="002401EE"/>
    <w:rsid w:val="002401FC"/>
    <w:rsid w:val="002407D1"/>
    <w:rsid w:val="00240BFE"/>
    <w:rsid w:val="00240F26"/>
    <w:rsid w:val="00241099"/>
    <w:rsid w:val="00241C14"/>
    <w:rsid w:val="00241E26"/>
    <w:rsid w:val="00241FA4"/>
    <w:rsid w:val="0024251A"/>
    <w:rsid w:val="00242872"/>
    <w:rsid w:val="00242AA2"/>
    <w:rsid w:val="00242B78"/>
    <w:rsid w:val="00242E2C"/>
    <w:rsid w:val="0024344A"/>
    <w:rsid w:val="002435D7"/>
    <w:rsid w:val="0024360A"/>
    <w:rsid w:val="002439B7"/>
    <w:rsid w:val="00243ADD"/>
    <w:rsid w:val="00243CAE"/>
    <w:rsid w:val="00244100"/>
    <w:rsid w:val="00244136"/>
    <w:rsid w:val="002441C7"/>
    <w:rsid w:val="0024427F"/>
    <w:rsid w:val="0024437C"/>
    <w:rsid w:val="00244635"/>
    <w:rsid w:val="00244AF1"/>
    <w:rsid w:val="00244F11"/>
    <w:rsid w:val="00244F50"/>
    <w:rsid w:val="002451CC"/>
    <w:rsid w:val="00245206"/>
    <w:rsid w:val="002453B2"/>
    <w:rsid w:val="0024556F"/>
    <w:rsid w:val="002459AD"/>
    <w:rsid w:val="00245E31"/>
    <w:rsid w:val="00245F52"/>
    <w:rsid w:val="002462F3"/>
    <w:rsid w:val="00246415"/>
    <w:rsid w:val="00246955"/>
    <w:rsid w:val="00246AFC"/>
    <w:rsid w:val="002470F8"/>
    <w:rsid w:val="00247537"/>
    <w:rsid w:val="00247BEF"/>
    <w:rsid w:val="00247D3C"/>
    <w:rsid w:val="00250187"/>
    <w:rsid w:val="0025034A"/>
    <w:rsid w:val="00250BBA"/>
    <w:rsid w:val="00250C87"/>
    <w:rsid w:val="00250EF4"/>
    <w:rsid w:val="0025140E"/>
    <w:rsid w:val="0025189E"/>
    <w:rsid w:val="00251EA1"/>
    <w:rsid w:val="00252012"/>
    <w:rsid w:val="002524E5"/>
    <w:rsid w:val="00252894"/>
    <w:rsid w:val="00252987"/>
    <w:rsid w:val="00252AD9"/>
    <w:rsid w:val="00253C9E"/>
    <w:rsid w:val="0025426F"/>
    <w:rsid w:val="0025429A"/>
    <w:rsid w:val="00254359"/>
    <w:rsid w:val="00254C1C"/>
    <w:rsid w:val="00254C7C"/>
    <w:rsid w:val="002551B5"/>
    <w:rsid w:val="00255555"/>
    <w:rsid w:val="00256128"/>
    <w:rsid w:val="00256198"/>
    <w:rsid w:val="00256373"/>
    <w:rsid w:val="00256F18"/>
    <w:rsid w:val="00257009"/>
    <w:rsid w:val="0025711D"/>
    <w:rsid w:val="00257324"/>
    <w:rsid w:val="00257B14"/>
    <w:rsid w:val="00257B87"/>
    <w:rsid w:val="00257CAF"/>
    <w:rsid w:val="00257CC7"/>
    <w:rsid w:val="00257F00"/>
    <w:rsid w:val="0026000F"/>
    <w:rsid w:val="002600EB"/>
    <w:rsid w:val="002601BC"/>
    <w:rsid w:val="00260234"/>
    <w:rsid w:val="002602E8"/>
    <w:rsid w:val="0026047D"/>
    <w:rsid w:val="002604D3"/>
    <w:rsid w:val="00260932"/>
    <w:rsid w:val="00260A17"/>
    <w:rsid w:val="00260A35"/>
    <w:rsid w:val="00261212"/>
    <w:rsid w:val="002614F7"/>
    <w:rsid w:val="0026152A"/>
    <w:rsid w:val="002615AE"/>
    <w:rsid w:val="002617DC"/>
    <w:rsid w:val="00261B55"/>
    <w:rsid w:val="00261D9B"/>
    <w:rsid w:val="00261DC3"/>
    <w:rsid w:val="00261E8D"/>
    <w:rsid w:val="00262023"/>
    <w:rsid w:val="002629A0"/>
    <w:rsid w:val="002629B2"/>
    <w:rsid w:val="00262BBA"/>
    <w:rsid w:val="00262D00"/>
    <w:rsid w:val="002634D1"/>
    <w:rsid w:val="00263700"/>
    <w:rsid w:val="002638C0"/>
    <w:rsid w:val="002639D9"/>
    <w:rsid w:val="00263C99"/>
    <w:rsid w:val="00263F47"/>
    <w:rsid w:val="002640B9"/>
    <w:rsid w:val="00264892"/>
    <w:rsid w:val="002649F2"/>
    <w:rsid w:val="00265268"/>
    <w:rsid w:val="00265BB6"/>
    <w:rsid w:val="00265D27"/>
    <w:rsid w:val="00265DCE"/>
    <w:rsid w:val="0026603D"/>
    <w:rsid w:val="002661D0"/>
    <w:rsid w:val="0026647F"/>
    <w:rsid w:val="002664FF"/>
    <w:rsid w:val="00266C08"/>
    <w:rsid w:val="002670FB"/>
    <w:rsid w:val="00267187"/>
    <w:rsid w:val="0026731D"/>
    <w:rsid w:val="00267FE8"/>
    <w:rsid w:val="00270313"/>
    <w:rsid w:val="00270525"/>
    <w:rsid w:val="00271348"/>
    <w:rsid w:val="00271945"/>
    <w:rsid w:val="00271CEF"/>
    <w:rsid w:val="00271EC9"/>
    <w:rsid w:val="002729BF"/>
    <w:rsid w:val="002736C5"/>
    <w:rsid w:val="002737BD"/>
    <w:rsid w:val="00273929"/>
    <w:rsid w:val="00273C7D"/>
    <w:rsid w:val="00273DEE"/>
    <w:rsid w:val="0027414A"/>
    <w:rsid w:val="00274585"/>
    <w:rsid w:val="00274614"/>
    <w:rsid w:val="002746CF"/>
    <w:rsid w:val="00274FCF"/>
    <w:rsid w:val="00275081"/>
    <w:rsid w:val="0027522D"/>
    <w:rsid w:val="002753CF"/>
    <w:rsid w:val="0027609A"/>
    <w:rsid w:val="002760CC"/>
    <w:rsid w:val="0027612D"/>
    <w:rsid w:val="00276386"/>
    <w:rsid w:val="00276901"/>
    <w:rsid w:val="00276912"/>
    <w:rsid w:val="00276BE4"/>
    <w:rsid w:val="00276CEB"/>
    <w:rsid w:val="00276E97"/>
    <w:rsid w:val="002772B2"/>
    <w:rsid w:val="0027765D"/>
    <w:rsid w:val="00277CBB"/>
    <w:rsid w:val="00280437"/>
    <w:rsid w:val="002807B9"/>
    <w:rsid w:val="002814C4"/>
    <w:rsid w:val="002816A1"/>
    <w:rsid w:val="002816D1"/>
    <w:rsid w:val="002822BE"/>
    <w:rsid w:val="00282506"/>
    <w:rsid w:val="00282642"/>
    <w:rsid w:val="00282E2C"/>
    <w:rsid w:val="00283638"/>
    <w:rsid w:val="0028382C"/>
    <w:rsid w:val="00283CE2"/>
    <w:rsid w:val="00283D08"/>
    <w:rsid w:val="00283D7B"/>
    <w:rsid w:val="00283FD0"/>
    <w:rsid w:val="002840EB"/>
    <w:rsid w:val="00284998"/>
    <w:rsid w:val="00284D6F"/>
    <w:rsid w:val="00284FB3"/>
    <w:rsid w:val="0028501A"/>
    <w:rsid w:val="00285098"/>
    <w:rsid w:val="00286368"/>
    <w:rsid w:val="002864BD"/>
    <w:rsid w:val="00286767"/>
    <w:rsid w:val="00287BAF"/>
    <w:rsid w:val="00287C88"/>
    <w:rsid w:val="002901EE"/>
    <w:rsid w:val="002901EF"/>
    <w:rsid w:val="00290801"/>
    <w:rsid w:val="00290844"/>
    <w:rsid w:val="002909F6"/>
    <w:rsid w:val="00290BEA"/>
    <w:rsid w:val="00290D1A"/>
    <w:rsid w:val="00290D86"/>
    <w:rsid w:val="00291263"/>
    <w:rsid w:val="00291282"/>
    <w:rsid w:val="002913CC"/>
    <w:rsid w:val="00291558"/>
    <w:rsid w:val="00291872"/>
    <w:rsid w:val="00291E6A"/>
    <w:rsid w:val="00291F58"/>
    <w:rsid w:val="00292064"/>
    <w:rsid w:val="00292097"/>
    <w:rsid w:val="002922D6"/>
    <w:rsid w:val="00292C4D"/>
    <w:rsid w:val="00293162"/>
    <w:rsid w:val="00293556"/>
    <w:rsid w:val="00293879"/>
    <w:rsid w:val="0029407C"/>
    <w:rsid w:val="002942BA"/>
    <w:rsid w:val="00294C09"/>
    <w:rsid w:val="00294EF3"/>
    <w:rsid w:val="002950A1"/>
    <w:rsid w:val="002950BF"/>
    <w:rsid w:val="0029579E"/>
    <w:rsid w:val="002957BF"/>
    <w:rsid w:val="002958DE"/>
    <w:rsid w:val="002958F3"/>
    <w:rsid w:val="00295ECB"/>
    <w:rsid w:val="0029603D"/>
    <w:rsid w:val="002960BC"/>
    <w:rsid w:val="002961B5"/>
    <w:rsid w:val="002963CF"/>
    <w:rsid w:val="00296AA0"/>
    <w:rsid w:val="00296B94"/>
    <w:rsid w:val="00296BB5"/>
    <w:rsid w:val="00296E07"/>
    <w:rsid w:val="00296F4C"/>
    <w:rsid w:val="00296F71"/>
    <w:rsid w:val="002972F7"/>
    <w:rsid w:val="00297CC5"/>
    <w:rsid w:val="00297E8D"/>
    <w:rsid w:val="00297EC6"/>
    <w:rsid w:val="002A078D"/>
    <w:rsid w:val="002A0D27"/>
    <w:rsid w:val="002A1B6D"/>
    <w:rsid w:val="002A1DCA"/>
    <w:rsid w:val="002A237A"/>
    <w:rsid w:val="002A24BF"/>
    <w:rsid w:val="002A2BA7"/>
    <w:rsid w:val="002A2D84"/>
    <w:rsid w:val="002A31BE"/>
    <w:rsid w:val="002A3291"/>
    <w:rsid w:val="002A38B5"/>
    <w:rsid w:val="002A40E3"/>
    <w:rsid w:val="002A40E6"/>
    <w:rsid w:val="002A40FA"/>
    <w:rsid w:val="002A4377"/>
    <w:rsid w:val="002A483E"/>
    <w:rsid w:val="002A4F2C"/>
    <w:rsid w:val="002A574A"/>
    <w:rsid w:val="002A5C70"/>
    <w:rsid w:val="002A6164"/>
    <w:rsid w:val="002A63E7"/>
    <w:rsid w:val="002A6469"/>
    <w:rsid w:val="002A6936"/>
    <w:rsid w:val="002A6C7D"/>
    <w:rsid w:val="002A7369"/>
    <w:rsid w:val="002A73BE"/>
    <w:rsid w:val="002A73D7"/>
    <w:rsid w:val="002A749C"/>
    <w:rsid w:val="002A7589"/>
    <w:rsid w:val="002A7729"/>
    <w:rsid w:val="002A77A3"/>
    <w:rsid w:val="002A787A"/>
    <w:rsid w:val="002B01DF"/>
    <w:rsid w:val="002B068C"/>
    <w:rsid w:val="002B0C04"/>
    <w:rsid w:val="002B0E2C"/>
    <w:rsid w:val="002B100C"/>
    <w:rsid w:val="002B10AA"/>
    <w:rsid w:val="002B1813"/>
    <w:rsid w:val="002B18C9"/>
    <w:rsid w:val="002B1B69"/>
    <w:rsid w:val="002B1EBE"/>
    <w:rsid w:val="002B20D4"/>
    <w:rsid w:val="002B24E2"/>
    <w:rsid w:val="002B2B88"/>
    <w:rsid w:val="002B34A4"/>
    <w:rsid w:val="002B355A"/>
    <w:rsid w:val="002B3791"/>
    <w:rsid w:val="002B412A"/>
    <w:rsid w:val="002B4530"/>
    <w:rsid w:val="002B4AE5"/>
    <w:rsid w:val="002B4B50"/>
    <w:rsid w:val="002B4B61"/>
    <w:rsid w:val="002B52E1"/>
    <w:rsid w:val="002B55CA"/>
    <w:rsid w:val="002B5ABE"/>
    <w:rsid w:val="002B5BF0"/>
    <w:rsid w:val="002B6146"/>
    <w:rsid w:val="002B6416"/>
    <w:rsid w:val="002B666C"/>
    <w:rsid w:val="002B6EB8"/>
    <w:rsid w:val="002B74D9"/>
    <w:rsid w:val="002B7A00"/>
    <w:rsid w:val="002B7A21"/>
    <w:rsid w:val="002B7B8F"/>
    <w:rsid w:val="002B7DB6"/>
    <w:rsid w:val="002B7F2C"/>
    <w:rsid w:val="002C0254"/>
    <w:rsid w:val="002C03D5"/>
    <w:rsid w:val="002C095E"/>
    <w:rsid w:val="002C0C19"/>
    <w:rsid w:val="002C0E18"/>
    <w:rsid w:val="002C0E51"/>
    <w:rsid w:val="002C1025"/>
    <w:rsid w:val="002C1350"/>
    <w:rsid w:val="002C18D7"/>
    <w:rsid w:val="002C1966"/>
    <w:rsid w:val="002C19C3"/>
    <w:rsid w:val="002C1BB4"/>
    <w:rsid w:val="002C1F62"/>
    <w:rsid w:val="002C2132"/>
    <w:rsid w:val="002C2885"/>
    <w:rsid w:val="002C28AC"/>
    <w:rsid w:val="002C2CF1"/>
    <w:rsid w:val="002C3180"/>
    <w:rsid w:val="002C407E"/>
    <w:rsid w:val="002C461E"/>
    <w:rsid w:val="002C4FC0"/>
    <w:rsid w:val="002C5162"/>
    <w:rsid w:val="002C5CFB"/>
    <w:rsid w:val="002C6023"/>
    <w:rsid w:val="002C64AD"/>
    <w:rsid w:val="002C65FB"/>
    <w:rsid w:val="002C6FBC"/>
    <w:rsid w:val="002C703C"/>
    <w:rsid w:val="002C7932"/>
    <w:rsid w:val="002C7FA5"/>
    <w:rsid w:val="002D0200"/>
    <w:rsid w:val="002D0A46"/>
    <w:rsid w:val="002D10F6"/>
    <w:rsid w:val="002D19F5"/>
    <w:rsid w:val="002D1BC8"/>
    <w:rsid w:val="002D1BEF"/>
    <w:rsid w:val="002D1D7F"/>
    <w:rsid w:val="002D2226"/>
    <w:rsid w:val="002D22A0"/>
    <w:rsid w:val="002D2327"/>
    <w:rsid w:val="002D2A97"/>
    <w:rsid w:val="002D2B18"/>
    <w:rsid w:val="002D2B9B"/>
    <w:rsid w:val="002D2F89"/>
    <w:rsid w:val="002D3832"/>
    <w:rsid w:val="002D38B4"/>
    <w:rsid w:val="002D3F39"/>
    <w:rsid w:val="002D4500"/>
    <w:rsid w:val="002D4A6B"/>
    <w:rsid w:val="002D4E9D"/>
    <w:rsid w:val="002D505D"/>
    <w:rsid w:val="002D5F3E"/>
    <w:rsid w:val="002D5F42"/>
    <w:rsid w:val="002D60FA"/>
    <w:rsid w:val="002D61F5"/>
    <w:rsid w:val="002D64A5"/>
    <w:rsid w:val="002D64E8"/>
    <w:rsid w:val="002D6A0D"/>
    <w:rsid w:val="002D6A20"/>
    <w:rsid w:val="002D6B24"/>
    <w:rsid w:val="002D6CB2"/>
    <w:rsid w:val="002D6D3C"/>
    <w:rsid w:val="002D6E65"/>
    <w:rsid w:val="002D6ED8"/>
    <w:rsid w:val="002D72DF"/>
    <w:rsid w:val="002D733A"/>
    <w:rsid w:val="002D7A61"/>
    <w:rsid w:val="002E001D"/>
    <w:rsid w:val="002E0671"/>
    <w:rsid w:val="002E09F3"/>
    <w:rsid w:val="002E10D3"/>
    <w:rsid w:val="002E133D"/>
    <w:rsid w:val="002E183F"/>
    <w:rsid w:val="002E190F"/>
    <w:rsid w:val="002E2541"/>
    <w:rsid w:val="002E2AA9"/>
    <w:rsid w:val="002E2ECC"/>
    <w:rsid w:val="002E30B6"/>
    <w:rsid w:val="002E38D8"/>
    <w:rsid w:val="002E38F1"/>
    <w:rsid w:val="002E3A73"/>
    <w:rsid w:val="002E3CBB"/>
    <w:rsid w:val="002E3D35"/>
    <w:rsid w:val="002E423E"/>
    <w:rsid w:val="002E4387"/>
    <w:rsid w:val="002E45E0"/>
    <w:rsid w:val="002E4E11"/>
    <w:rsid w:val="002E50D8"/>
    <w:rsid w:val="002E5123"/>
    <w:rsid w:val="002E5AE6"/>
    <w:rsid w:val="002E5DEF"/>
    <w:rsid w:val="002E5EE9"/>
    <w:rsid w:val="002E6167"/>
    <w:rsid w:val="002E638B"/>
    <w:rsid w:val="002E6719"/>
    <w:rsid w:val="002E6B89"/>
    <w:rsid w:val="002E6EBE"/>
    <w:rsid w:val="002E7070"/>
    <w:rsid w:val="002E72F0"/>
    <w:rsid w:val="002E7B0B"/>
    <w:rsid w:val="002E7B2A"/>
    <w:rsid w:val="002F0AB1"/>
    <w:rsid w:val="002F0BA9"/>
    <w:rsid w:val="002F0DA0"/>
    <w:rsid w:val="002F0E6E"/>
    <w:rsid w:val="002F0F1F"/>
    <w:rsid w:val="002F14C4"/>
    <w:rsid w:val="002F19D9"/>
    <w:rsid w:val="002F1C46"/>
    <w:rsid w:val="002F1FCD"/>
    <w:rsid w:val="002F2564"/>
    <w:rsid w:val="002F26AD"/>
    <w:rsid w:val="002F2ED8"/>
    <w:rsid w:val="002F305C"/>
    <w:rsid w:val="002F3123"/>
    <w:rsid w:val="002F360C"/>
    <w:rsid w:val="002F3819"/>
    <w:rsid w:val="002F3C9C"/>
    <w:rsid w:val="002F47B8"/>
    <w:rsid w:val="002F4B5A"/>
    <w:rsid w:val="002F4D31"/>
    <w:rsid w:val="002F4DDD"/>
    <w:rsid w:val="002F4E43"/>
    <w:rsid w:val="002F5223"/>
    <w:rsid w:val="002F53AE"/>
    <w:rsid w:val="002F5511"/>
    <w:rsid w:val="002F58CF"/>
    <w:rsid w:val="002F594D"/>
    <w:rsid w:val="002F59A8"/>
    <w:rsid w:val="002F60AC"/>
    <w:rsid w:val="002F61D1"/>
    <w:rsid w:val="002F7295"/>
    <w:rsid w:val="002F7545"/>
    <w:rsid w:val="002F79E9"/>
    <w:rsid w:val="002F7A10"/>
    <w:rsid w:val="002F7CA4"/>
    <w:rsid w:val="00300042"/>
    <w:rsid w:val="0030031B"/>
    <w:rsid w:val="003005EF"/>
    <w:rsid w:val="00300C86"/>
    <w:rsid w:val="00300EC6"/>
    <w:rsid w:val="0030118B"/>
    <w:rsid w:val="0030134F"/>
    <w:rsid w:val="00301752"/>
    <w:rsid w:val="00301B6F"/>
    <w:rsid w:val="00302067"/>
    <w:rsid w:val="0030232F"/>
    <w:rsid w:val="00302362"/>
    <w:rsid w:val="0030265B"/>
    <w:rsid w:val="00302B10"/>
    <w:rsid w:val="00302B40"/>
    <w:rsid w:val="00302DB8"/>
    <w:rsid w:val="00302E02"/>
    <w:rsid w:val="00302E0C"/>
    <w:rsid w:val="00302EB8"/>
    <w:rsid w:val="003030FE"/>
    <w:rsid w:val="00303536"/>
    <w:rsid w:val="0030361E"/>
    <w:rsid w:val="00303774"/>
    <w:rsid w:val="00303910"/>
    <w:rsid w:val="00303C92"/>
    <w:rsid w:val="00303D90"/>
    <w:rsid w:val="00303FC6"/>
    <w:rsid w:val="003040F7"/>
    <w:rsid w:val="00304190"/>
    <w:rsid w:val="00304EBF"/>
    <w:rsid w:val="00305136"/>
    <w:rsid w:val="00305CC3"/>
    <w:rsid w:val="00305EC5"/>
    <w:rsid w:val="00305F03"/>
    <w:rsid w:val="0030600B"/>
    <w:rsid w:val="003060B6"/>
    <w:rsid w:val="00306174"/>
    <w:rsid w:val="0030624A"/>
    <w:rsid w:val="0030670D"/>
    <w:rsid w:val="00306929"/>
    <w:rsid w:val="00306D98"/>
    <w:rsid w:val="003071BF"/>
    <w:rsid w:val="00307223"/>
    <w:rsid w:val="00307A22"/>
    <w:rsid w:val="00307E07"/>
    <w:rsid w:val="0031040C"/>
    <w:rsid w:val="00310569"/>
    <w:rsid w:val="00310891"/>
    <w:rsid w:val="003109CC"/>
    <w:rsid w:val="00310BFE"/>
    <w:rsid w:val="00310D0C"/>
    <w:rsid w:val="00311190"/>
    <w:rsid w:val="00311787"/>
    <w:rsid w:val="00311826"/>
    <w:rsid w:val="003119B5"/>
    <w:rsid w:val="00311A41"/>
    <w:rsid w:val="00311AB4"/>
    <w:rsid w:val="00311FAA"/>
    <w:rsid w:val="003122CC"/>
    <w:rsid w:val="00312359"/>
    <w:rsid w:val="00313D7A"/>
    <w:rsid w:val="00313DCC"/>
    <w:rsid w:val="0031473B"/>
    <w:rsid w:val="00314AB5"/>
    <w:rsid w:val="00314B35"/>
    <w:rsid w:val="00314E88"/>
    <w:rsid w:val="00314E8D"/>
    <w:rsid w:val="003155C6"/>
    <w:rsid w:val="00315D7C"/>
    <w:rsid w:val="003169E9"/>
    <w:rsid w:val="00316F7C"/>
    <w:rsid w:val="00317562"/>
    <w:rsid w:val="003178FF"/>
    <w:rsid w:val="00317C2C"/>
    <w:rsid w:val="00317D6A"/>
    <w:rsid w:val="003201EC"/>
    <w:rsid w:val="00320D22"/>
    <w:rsid w:val="0032129B"/>
    <w:rsid w:val="003212F3"/>
    <w:rsid w:val="003213D1"/>
    <w:rsid w:val="00321487"/>
    <w:rsid w:val="00321B09"/>
    <w:rsid w:val="00321ED3"/>
    <w:rsid w:val="003223A0"/>
    <w:rsid w:val="00322533"/>
    <w:rsid w:val="0032267A"/>
    <w:rsid w:val="00322A1B"/>
    <w:rsid w:val="00322EF2"/>
    <w:rsid w:val="00323494"/>
    <w:rsid w:val="00323B9B"/>
    <w:rsid w:val="00323DBC"/>
    <w:rsid w:val="00323EFF"/>
    <w:rsid w:val="0032408A"/>
    <w:rsid w:val="00324529"/>
    <w:rsid w:val="00324A5A"/>
    <w:rsid w:val="0032504E"/>
    <w:rsid w:val="003253F6"/>
    <w:rsid w:val="00325615"/>
    <w:rsid w:val="003259B0"/>
    <w:rsid w:val="00325AE8"/>
    <w:rsid w:val="00325B82"/>
    <w:rsid w:val="003260F3"/>
    <w:rsid w:val="00326635"/>
    <w:rsid w:val="00326700"/>
    <w:rsid w:val="0032679B"/>
    <w:rsid w:val="00326927"/>
    <w:rsid w:val="00326B57"/>
    <w:rsid w:val="00326E2C"/>
    <w:rsid w:val="003270D1"/>
    <w:rsid w:val="00327856"/>
    <w:rsid w:val="00327A1A"/>
    <w:rsid w:val="00327C42"/>
    <w:rsid w:val="00327D1B"/>
    <w:rsid w:val="003300A1"/>
    <w:rsid w:val="00330162"/>
    <w:rsid w:val="0033094E"/>
    <w:rsid w:val="00330989"/>
    <w:rsid w:val="00330FF2"/>
    <w:rsid w:val="003316A2"/>
    <w:rsid w:val="00331B74"/>
    <w:rsid w:val="00331DF1"/>
    <w:rsid w:val="00332690"/>
    <w:rsid w:val="003327DE"/>
    <w:rsid w:val="00333528"/>
    <w:rsid w:val="00334266"/>
    <w:rsid w:val="0033479B"/>
    <w:rsid w:val="0033500C"/>
    <w:rsid w:val="00335101"/>
    <w:rsid w:val="003351D8"/>
    <w:rsid w:val="00335A05"/>
    <w:rsid w:val="00335D1E"/>
    <w:rsid w:val="0033623A"/>
    <w:rsid w:val="00336FC2"/>
    <w:rsid w:val="003375E3"/>
    <w:rsid w:val="00340B11"/>
    <w:rsid w:val="00340CD6"/>
    <w:rsid w:val="003411FC"/>
    <w:rsid w:val="00341446"/>
    <w:rsid w:val="00341539"/>
    <w:rsid w:val="0034154C"/>
    <w:rsid w:val="00341BF6"/>
    <w:rsid w:val="00341ED0"/>
    <w:rsid w:val="003420E9"/>
    <w:rsid w:val="003423B5"/>
    <w:rsid w:val="003427BC"/>
    <w:rsid w:val="003427F9"/>
    <w:rsid w:val="00342A0A"/>
    <w:rsid w:val="00342AA7"/>
    <w:rsid w:val="00342D77"/>
    <w:rsid w:val="00342E49"/>
    <w:rsid w:val="00343DED"/>
    <w:rsid w:val="00344622"/>
    <w:rsid w:val="00344986"/>
    <w:rsid w:val="00344AD0"/>
    <w:rsid w:val="00344E53"/>
    <w:rsid w:val="00344FEA"/>
    <w:rsid w:val="0034526C"/>
    <w:rsid w:val="003457D6"/>
    <w:rsid w:val="00345F83"/>
    <w:rsid w:val="00346157"/>
    <w:rsid w:val="003461F4"/>
    <w:rsid w:val="0034626A"/>
    <w:rsid w:val="0034659F"/>
    <w:rsid w:val="003468BB"/>
    <w:rsid w:val="00346B67"/>
    <w:rsid w:val="00346C02"/>
    <w:rsid w:val="00346F82"/>
    <w:rsid w:val="003471A8"/>
    <w:rsid w:val="003471D9"/>
    <w:rsid w:val="00347341"/>
    <w:rsid w:val="0034773F"/>
    <w:rsid w:val="00347785"/>
    <w:rsid w:val="00347B65"/>
    <w:rsid w:val="003500AB"/>
    <w:rsid w:val="0035014C"/>
    <w:rsid w:val="003504D5"/>
    <w:rsid w:val="00350FED"/>
    <w:rsid w:val="00351106"/>
    <w:rsid w:val="00351729"/>
    <w:rsid w:val="00351805"/>
    <w:rsid w:val="00351C8D"/>
    <w:rsid w:val="00352105"/>
    <w:rsid w:val="003524FC"/>
    <w:rsid w:val="0035261B"/>
    <w:rsid w:val="0035268A"/>
    <w:rsid w:val="00352A57"/>
    <w:rsid w:val="003531DF"/>
    <w:rsid w:val="0035347F"/>
    <w:rsid w:val="00353710"/>
    <w:rsid w:val="00353A04"/>
    <w:rsid w:val="00353E6E"/>
    <w:rsid w:val="003540A4"/>
    <w:rsid w:val="003542B4"/>
    <w:rsid w:val="00354481"/>
    <w:rsid w:val="00354573"/>
    <w:rsid w:val="00354B6A"/>
    <w:rsid w:val="0035523A"/>
    <w:rsid w:val="00355689"/>
    <w:rsid w:val="00355946"/>
    <w:rsid w:val="00355A1D"/>
    <w:rsid w:val="003564F1"/>
    <w:rsid w:val="0035655B"/>
    <w:rsid w:val="00356665"/>
    <w:rsid w:val="00356923"/>
    <w:rsid w:val="00356993"/>
    <w:rsid w:val="003571FB"/>
    <w:rsid w:val="003574F1"/>
    <w:rsid w:val="00357562"/>
    <w:rsid w:val="0035780F"/>
    <w:rsid w:val="0035791A"/>
    <w:rsid w:val="00357965"/>
    <w:rsid w:val="00357BA2"/>
    <w:rsid w:val="00357C18"/>
    <w:rsid w:val="00357C4B"/>
    <w:rsid w:val="00357F5D"/>
    <w:rsid w:val="00357F63"/>
    <w:rsid w:val="00357F82"/>
    <w:rsid w:val="003600C8"/>
    <w:rsid w:val="00360413"/>
    <w:rsid w:val="003605FA"/>
    <w:rsid w:val="00360763"/>
    <w:rsid w:val="0036088F"/>
    <w:rsid w:val="00360C2F"/>
    <w:rsid w:val="00360D90"/>
    <w:rsid w:val="00361080"/>
    <w:rsid w:val="003610D2"/>
    <w:rsid w:val="003613DF"/>
    <w:rsid w:val="003616A0"/>
    <w:rsid w:val="00361A25"/>
    <w:rsid w:val="00361A9C"/>
    <w:rsid w:val="00361CA2"/>
    <w:rsid w:val="0036234D"/>
    <w:rsid w:val="0036245E"/>
    <w:rsid w:val="00362652"/>
    <w:rsid w:val="00362FA8"/>
    <w:rsid w:val="0036318E"/>
    <w:rsid w:val="003639EA"/>
    <w:rsid w:val="00363A15"/>
    <w:rsid w:val="00363C77"/>
    <w:rsid w:val="00363D3E"/>
    <w:rsid w:val="00363DD5"/>
    <w:rsid w:val="00364D03"/>
    <w:rsid w:val="00364D44"/>
    <w:rsid w:val="00364F50"/>
    <w:rsid w:val="00364FE5"/>
    <w:rsid w:val="00365DD6"/>
    <w:rsid w:val="0036635E"/>
    <w:rsid w:val="0036660D"/>
    <w:rsid w:val="003666E2"/>
    <w:rsid w:val="003669B2"/>
    <w:rsid w:val="00367541"/>
    <w:rsid w:val="00367D87"/>
    <w:rsid w:val="003705F9"/>
    <w:rsid w:val="003709B2"/>
    <w:rsid w:val="00371707"/>
    <w:rsid w:val="00371D68"/>
    <w:rsid w:val="00371E65"/>
    <w:rsid w:val="003721A9"/>
    <w:rsid w:val="00372698"/>
    <w:rsid w:val="00372B75"/>
    <w:rsid w:val="00372DDF"/>
    <w:rsid w:val="00372E08"/>
    <w:rsid w:val="00372E45"/>
    <w:rsid w:val="003730C1"/>
    <w:rsid w:val="00373178"/>
    <w:rsid w:val="00373330"/>
    <w:rsid w:val="0037355E"/>
    <w:rsid w:val="0037375E"/>
    <w:rsid w:val="003738BC"/>
    <w:rsid w:val="00374151"/>
    <w:rsid w:val="00374305"/>
    <w:rsid w:val="00374388"/>
    <w:rsid w:val="00374AAF"/>
    <w:rsid w:val="00374D40"/>
    <w:rsid w:val="00375073"/>
    <w:rsid w:val="00375E0E"/>
    <w:rsid w:val="00375F8E"/>
    <w:rsid w:val="003763F8"/>
    <w:rsid w:val="0037650F"/>
    <w:rsid w:val="00376820"/>
    <w:rsid w:val="00376999"/>
    <w:rsid w:val="00376A84"/>
    <w:rsid w:val="00377029"/>
    <w:rsid w:val="0037725C"/>
    <w:rsid w:val="003773A8"/>
    <w:rsid w:val="003778F6"/>
    <w:rsid w:val="00377A22"/>
    <w:rsid w:val="00377ADE"/>
    <w:rsid w:val="00377B74"/>
    <w:rsid w:val="00377CB7"/>
    <w:rsid w:val="0038006D"/>
    <w:rsid w:val="0038024D"/>
    <w:rsid w:val="0038065B"/>
    <w:rsid w:val="00380684"/>
    <w:rsid w:val="00380F8C"/>
    <w:rsid w:val="003812F7"/>
    <w:rsid w:val="00381352"/>
    <w:rsid w:val="00381396"/>
    <w:rsid w:val="003817EA"/>
    <w:rsid w:val="003818DE"/>
    <w:rsid w:val="00381BCB"/>
    <w:rsid w:val="00381CED"/>
    <w:rsid w:val="0038241E"/>
    <w:rsid w:val="0038285E"/>
    <w:rsid w:val="00382D64"/>
    <w:rsid w:val="003835D2"/>
    <w:rsid w:val="003835DF"/>
    <w:rsid w:val="00383CC1"/>
    <w:rsid w:val="003842B0"/>
    <w:rsid w:val="00384477"/>
    <w:rsid w:val="00384754"/>
    <w:rsid w:val="00385125"/>
    <w:rsid w:val="003854CF"/>
    <w:rsid w:val="00385CB9"/>
    <w:rsid w:val="00385FAF"/>
    <w:rsid w:val="00386121"/>
    <w:rsid w:val="003861BF"/>
    <w:rsid w:val="0038634E"/>
    <w:rsid w:val="003867E3"/>
    <w:rsid w:val="003868D9"/>
    <w:rsid w:val="00386A5D"/>
    <w:rsid w:val="00386CF9"/>
    <w:rsid w:val="00386D8C"/>
    <w:rsid w:val="00386E03"/>
    <w:rsid w:val="00386F30"/>
    <w:rsid w:val="0038714C"/>
    <w:rsid w:val="00387916"/>
    <w:rsid w:val="00387BCC"/>
    <w:rsid w:val="0039005D"/>
    <w:rsid w:val="00390219"/>
    <w:rsid w:val="0039040F"/>
    <w:rsid w:val="0039069F"/>
    <w:rsid w:val="003907E1"/>
    <w:rsid w:val="00390855"/>
    <w:rsid w:val="003908C0"/>
    <w:rsid w:val="00390EF3"/>
    <w:rsid w:val="003915B3"/>
    <w:rsid w:val="00391615"/>
    <w:rsid w:val="00391E7F"/>
    <w:rsid w:val="0039227C"/>
    <w:rsid w:val="00392463"/>
    <w:rsid w:val="00392573"/>
    <w:rsid w:val="003931A2"/>
    <w:rsid w:val="003931C5"/>
    <w:rsid w:val="00393237"/>
    <w:rsid w:val="003932D4"/>
    <w:rsid w:val="003933B3"/>
    <w:rsid w:val="003933F0"/>
    <w:rsid w:val="003935BE"/>
    <w:rsid w:val="003935C0"/>
    <w:rsid w:val="00393D4A"/>
    <w:rsid w:val="00393FD4"/>
    <w:rsid w:val="003945A7"/>
    <w:rsid w:val="00394709"/>
    <w:rsid w:val="00394860"/>
    <w:rsid w:val="00394A02"/>
    <w:rsid w:val="00394C22"/>
    <w:rsid w:val="00394DCC"/>
    <w:rsid w:val="00394E6D"/>
    <w:rsid w:val="00394F65"/>
    <w:rsid w:val="00394FC4"/>
    <w:rsid w:val="00395861"/>
    <w:rsid w:val="00395B61"/>
    <w:rsid w:val="00395EBF"/>
    <w:rsid w:val="00395EE4"/>
    <w:rsid w:val="003963D4"/>
    <w:rsid w:val="00396539"/>
    <w:rsid w:val="003965DE"/>
    <w:rsid w:val="00396DFA"/>
    <w:rsid w:val="003973D9"/>
    <w:rsid w:val="003979CE"/>
    <w:rsid w:val="00397C70"/>
    <w:rsid w:val="00397DE6"/>
    <w:rsid w:val="00397FF2"/>
    <w:rsid w:val="003A084E"/>
    <w:rsid w:val="003A146A"/>
    <w:rsid w:val="003A1787"/>
    <w:rsid w:val="003A288F"/>
    <w:rsid w:val="003A28A0"/>
    <w:rsid w:val="003A290E"/>
    <w:rsid w:val="003A2EAF"/>
    <w:rsid w:val="003A3144"/>
    <w:rsid w:val="003A3731"/>
    <w:rsid w:val="003A37C2"/>
    <w:rsid w:val="003A3A84"/>
    <w:rsid w:val="003A3B82"/>
    <w:rsid w:val="003A3D74"/>
    <w:rsid w:val="003A3E4B"/>
    <w:rsid w:val="003A4028"/>
    <w:rsid w:val="003A4082"/>
    <w:rsid w:val="003A415A"/>
    <w:rsid w:val="003A4A22"/>
    <w:rsid w:val="003A4AD5"/>
    <w:rsid w:val="003A54FA"/>
    <w:rsid w:val="003A58CE"/>
    <w:rsid w:val="003A5F00"/>
    <w:rsid w:val="003A6615"/>
    <w:rsid w:val="003A6D56"/>
    <w:rsid w:val="003A71F2"/>
    <w:rsid w:val="003A72C2"/>
    <w:rsid w:val="003A73F2"/>
    <w:rsid w:val="003A7431"/>
    <w:rsid w:val="003A76D3"/>
    <w:rsid w:val="003A7846"/>
    <w:rsid w:val="003A7AC8"/>
    <w:rsid w:val="003A7C6E"/>
    <w:rsid w:val="003B020C"/>
    <w:rsid w:val="003B05BD"/>
    <w:rsid w:val="003B063D"/>
    <w:rsid w:val="003B1281"/>
    <w:rsid w:val="003B12E8"/>
    <w:rsid w:val="003B136D"/>
    <w:rsid w:val="003B18D3"/>
    <w:rsid w:val="003B1A39"/>
    <w:rsid w:val="003B1A42"/>
    <w:rsid w:val="003B1C43"/>
    <w:rsid w:val="003B1E01"/>
    <w:rsid w:val="003B1F2E"/>
    <w:rsid w:val="003B2067"/>
    <w:rsid w:val="003B286C"/>
    <w:rsid w:val="003B2A85"/>
    <w:rsid w:val="003B3092"/>
    <w:rsid w:val="003B314A"/>
    <w:rsid w:val="003B32F8"/>
    <w:rsid w:val="003B3375"/>
    <w:rsid w:val="003B35EB"/>
    <w:rsid w:val="003B3A1E"/>
    <w:rsid w:val="003B3B11"/>
    <w:rsid w:val="003B3DD9"/>
    <w:rsid w:val="003B41CC"/>
    <w:rsid w:val="003B467D"/>
    <w:rsid w:val="003B47D6"/>
    <w:rsid w:val="003B4860"/>
    <w:rsid w:val="003B4DBA"/>
    <w:rsid w:val="003B4F4C"/>
    <w:rsid w:val="003B5308"/>
    <w:rsid w:val="003B5485"/>
    <w:rsid w:val="003B595B"/>
    <w:rsid w:val="003B5DFE"/>
    <w:rsid w:val="003B5E01"/>
    <w:rsid w:val="003B5E37"/>
    <w:rsid w:val="003B6361"/>
    <w:rsid w:val="003B64FD"/>
    <w:rsid w:val="003B6575"/>
    <w:rsid w:val="003B6695"/>
    <w:rsid w:val="003B6974"/>
    <w:rsid w:val="003B6AC5"/>
    <w:rsid w:val="003B700E"/>
    <w:rsid w:val="003B75FA"/>
    <w:rsid w:val="003B7705"/>
    <w:rsid w:val="003B7A37"/>
    <w:rsid w:val="003B7AA1"/>
    <w:rsid w:val="003B7B2A"/>
    <w:rsid w:val="003B7B5C"/>
    <w:rsid w:val="003B7D20"/>
    <w:rsid w:val="003B7E2D"/>
    <w:rsid w:val="003B7F20"/>
    <w:rsid w:val="003C006F"/>
    <w:rsid w:val="003C07EE"/>
    <w:rsid w:val="003C0804"/>
    <w:rsid w:val="003C0A27"/>
    <w:rsid w:val="003C0A2E"/>
    <w:rsid w:val="003C0A9C"/>
    <w:rsid w:val="003C0B52"/>
    <w:rsid w:val="003C0D1C"/>
    <w:rsid w:val="003C11DF"/>
    <w:rsid w:val="003C1347"/>
    <w:rsid w:val="003C149E"/>
    <w:rsid w:val="003C1716"/>
    <w:rsid w:val="003C1A38"/>
    <w:rsid w:val="003C1EDA"/>
    <w:rsid w:val="003C2095"/>
    <w:rsid w:val="003C24E3"/>
    <w:rsid w:val="003C2B09"/>
    <w:rsid w:val="003C2CA0"/>
    <w:rsid w:val="003C2F02"/>
    <w:rsid w:val="003C31AC"/>
    <w:rsid w:val="003C3262"/>
    <w:rsid w:val="003C32F8"/>
    <w:rsid w:val="003C349E"/>
    <w:rsid w:val="003C3908"/>
    <w:rsid w:val="003C398E"/>
    <w:rsid w:val="003C3BDA"/>
    <w:rsid w:val="003C3DD6"/>
    <w:rsid w:val="003C4B2E"/>
    <w:rsid w:val="003C5C2D"/>
    <w:rsid w:val="003C5EDE"/>
    <w:rsid w:val="003C66FC"/>
    <w:rsid w:val="003C682B"/>
    <w:rsid w:val="003C6853"/>
    <w:rsid w:val="003C6E6B"/>
    <w:rsid w:val="003C749F"/>
    <w:rsid w:val="003C76FA"/>
    <w:rsid w:val="003C7804"/>
    <w:rsid w:val="003C782D"/>
    <w:rsid w:val="003C7918"/>
    <w:rsid w:val="003C7982"/>
    <w:rsid w:val="003D081D"/>
    <w:rsid w:val="003D0EDA"/>
    <w:rsid w:val="003D1580"/>
    <w:rsid w:val="003D1A20"/>
    <w:rsid w:val="003D1B6E"/>
    <w:rsid w:val="003D1DE1"/>
    <w:rsid w:val="003D24CD"/>
    <w:rsid w:val="003D2941"/>
    <w:rsid w:val="003D2E7A"/>
    <w:rsid w:val="003D3357"/>
    <w:rsid w:val="003D4525"/>
    <w:rsid w:val="003D482A"/>
    <w:rsid w:val="003D4B92"/>
    <w:rsid w:val="003D4FE5"/>
    <w:rsid w:val="003D5478"/>
    <w:rsid w:val="003D58D1"/>
    <w:rsid w:val="003D5B12"/>
    <w:rsid w:val="003D5B8C"/>
    <w:rsid w:val="003D5C09"/>
    <w:rsid w:val="003D6207"/>
    <w:rsid w:val="003D646E"/>
    <w:rsid w:val="003D64DE"/>
    <w:rsid w:val="003D654F"/>
    <w:rsid w:val="003D6591"/>
    <w:rsid w:val="003D6B44"/>
    <w:rsid w:val="003D6BF9"/>
    <w:rsid w:val="003D6CE3"/>
    <w:rsid w:val="003D6EC0"/>
    <w:rsid w:val="003D746D"/>
    <w:rsid w:val="003E0289"/>
    <w:rsid w:val="003E0634"/>
    <w:rsid w:val="003E0B7F"/>
    <w:rsid w:val="003E0FE9"/>
    <w:rsid w:val="003E100F"/>
    <w:rsid w:val="003E1C72"/>
    <w:rsid w:val="003E1F9C"/>
    <w:rsid w:val="003E23A9"/>
    <w:rsid w:val="003E2BB3"/>
    <w:rsid w:val="003E2CEC"/>
    <w:rsid w:val="003E2F94"/>
    <w:rsid w:val="003E3499"/>
    <w:rsid w:val="003E36EE"/>
    <w:rsid w:val="003E3828"/>
    <w:rsid w:val="003E38FA"/>
    <w:rsid w:val="003E39CD"/>
    <w:rsid w:val="003E3A17"/>
    <w:rsid w:val="003E3B8E"/>
    <w:rsid w:val="003E3F33"/>
    <w:rsid w:val="003E41DC"/>
    <w:rsid w:val="003E42ED"/>
    <w:rsid w:val="003E50C1"/>
    <w:rsid w:val="003E50E6"/>
    <w:rsid w:val="003E545F"/>
    <w:rsid w:val="003E5B43"/>
    <w:rsid w:val="003E5C3D"/>
    <w:rsid w:val="003E5FB5"/>
    <w:rsid w:val="003E61AE"/>
    <w:rsid w:val="003E6540"/>
    <w:rsid w:val="003E6980"/>
    <w:rsid w:val="003E69A1"/>
    <w:rsid w:val="003E6C66"/>
    <w:rsid w:val="003E6D4F"/>
    <w:rsid w:val="003E7368"/>
    <w:rsid w:val="003E760C"/>
    <w:rsid w:val="003E78AC"/>
    <w:rsid w:val="003E7DC3"/>
    <w:rsid w:val="003E7DF2"/>
    <w:rsid w:val="003E7F29"/>
    <w:rsid w:val="003F07BA"/>
    <w:rsid w:val="003F0B9D"/>
    <w:rsid w:val="003F0FF7"/>
    <w:rsid w:val="003F1193"/>
    <w:rsid w:val="003F1671"/>
    <w:rsid w:val="003F1747"/>
    <w:rsid w:val="003F1E3A"/>
    <w:rsid w:val="003F1F98"/>
    <w:rsid w:val="003F21BB"/>
    <w:rsid w:val="003F26BC"/>
    <w:rsid w:val="003F2729"/>
    <w:rsid w:val="003F27EA"/>
    <w:rsid w:val="003F2B95"/>
    <w:rsid w:val="003F2D07"/>
    <w:rsid w:val="003F2D51"/>
    <w:rsid w:val="003F388C"/>
    <w:rsid w:val="003F3C65"/>
    <w:rsid w:val="003F4033"/>
    <w:rsid w:val="003F423C"/>
    <w:rsid w:val="003F43C4"/>
    <w:rsid w:val="003F45AE"/>
    <w:rsid w:val="003F4D22"/>
    <w:rsid w:val="003F5376"/>
    <w:rsid w:val="003F53C6"/>
    <w:rsid w:val="003F5AA6"/>
    <w:rsid w:val="003F5D30"/>
    <w:rsid w:val="003F5F26"/>
    <w:rsid w:val="003F6084"/>
    <w:rsid w:val="003F6B93"/>
    <w:rsid w:val="003F6F74"/>
    <w:rsid w:val="003F71BA"/>
    <w:rsid w:val="003F74C3"/>
    <w:rsid w:val="003F7862"/>
    <w:rsid w:val="003F7CD8"/>
    <w:rsid w:val="003F7E9B"/>
    <w:rsid w:val="003F7EF0"/>
    <w:rsid w:val="00400730"/>
    <w:rsid w:val="00400902"/>
    <w:rsid w:val="00401107"/>
    <w:rsid w:val="00401607"/>
    <w:rsid w:val="00401690"/>
    <w:rsid w:val="004016AB"/>
    <w:rsid w:val="0040180C"/>
    <w:rsid w:val="00401969"/>
    <w:rsid w:val="00401DD7"/>
    <w:rsid w:val="004021C3"/>
    <w:rsid w:val="0040273D"/>
    <w:rsid w:val="00403318"/>
    <w:rsid w:val="00403A17"/>
    <w:rsid w:val="004040C9"/>
    <w:rsid w:val="00404428"/>
    <w:rsid w:val="004046BA"/>
    <w:rsid w:val="00404969"/>
    <w:rsid w:val="00404B13"/>
    <w:rsid w:val="00404B36"/>
    <w:rsid w:val="00404E65"/>
    <w:rsid w:val="00404E9F"/>
    <w:rsid w:val="00404F5F"/>
    <w:rsid w:val="004051A7"/>
    <w:rsid w:val="0040543E"/>
    <w:rsid w:val="004054B5"/>
    <w:rsid w:val="004056C9"/>
    <w:rsid w:val="00405957"/>
    <w:rsid w:val="00405E21"/>
    <w:rsid w:val="004060FA"/>
    <w:rsid w:val="00406229"/>
    <w:rsid w:val="004065C0"/>
    <w:rsid w:val="00406784"/>
    <w:rsid w:val="00406864"/>
    <w:rsid w:val="004068A1"/>
    <w:rsid w:val="00406BB3"/>
    <w:rsid w:val="0040717C"/>
    <w:rsid w:val="004073FA"/>
    <w:rsid w:val="0040740C"/>
    <w:rsid w:val="00407C69"/>
    <w:rsid w:val="00407D8F"/>
    <w:rsid w:val="00407F6F"/>
    <w:rsid w:val="00410746"/>
    <w:rsid w:val="004112A6"/>
    <w:rsid w:val="00411510"/>
    <w:rsid w:val="00411742"/>
    <w:rsid w:val="00411CBC"/>
    <w:rsid w:val="00411E97"/>
    <w:rsid w:val="004122B6"/>
    <w:rsid w:val="004123A6"/>
    <w:rsid w:val="004127BD"/>
    <w:rsid w:val="00412EB4"/>
    <w:rsid w:val="004134CB"/>
    <w:rsid w:val="00413521"/>
    <w:rsid w:val="004137CE"/>
    <w:rsid w:val="00413822"/>
    <w:rsid w:val="00413D0D"/>
    <w:rsid w:val="0041407C"/>
    <w:rsid w:val="004144AD"/>
    <w:rsid w:val="00414731"/>
    <w:rsid w:val="00414959"/>
    <w:rsid w:val="0041500C"/>
    <w:rsid w:val="004151DD"/>
    <w:rsid w:val="00415328"/>
    <w:rsid w:val="00415D3D"/>
    <w:rsid w:val="0041610D"/>
    <w:rsid w:val="00416876"/>
    <w:rsid w:val="00416F56"/>
    <w:rsid w:val="004170A5"/>
    <w:rsid w:val="004172E5"/>
    <w:rsid w:val="0041783D"/>
    <w:rsid w:val="0041788A"/>
    <w:rsid w:val="00417DEC"/>
    <w:rsid w:val="00420366"/>
    <w:rsid w:val="004208C0"/>
    <w:rsid w:val="00420906"/>
    <w:rsid w:val="00420A8E"/>
    <w:rsid w:val="00420C98"/>
    <w:rsid w:val="00421130"/>
    <w:rsid w:val="0042132B"/>
    <w:rsid w:val="00421BFC"/>
    <w:rsid w:val="00421DF9"/>
    <w:rsid w:val="00422009"/>
    <w:rsid w:val="004220A6"/>
    <w:rsid w:val="004221BC"/>
    <w:rsid w:val="00422215"/>
    <w:rsid w:val="00422479"/>
    <w:rsid w:val="004224B3"/>
    <w:rsid w:val="00422D08"/>
    <w:rsid w:val="0042318B"/>
    <w:rsid w:val="004236CD"/>
    <w:rsid w:val="00423799"/>
    <w:rsid w:val="00423C3E"/>
    <w:rsid w:val="00423F8E"/>
    <w:rsid w:val="00424023"/>
    <w:rsid w:val="00424050"/>
    <w:rsid w:val="0042424C"/>
    <w:rsid w:val="00424641"/>
    <w:rsid w:val="004246B6"/>
    <w:rsid w:val="00425A1B"/>
    <w:rsid w:val="00425C98"/>
    <w:rsid w:val="00425FBE"/>
    <w:rsid w:val="004260B3"/>
    <w:rsid w:val="004263F6"/>
    <w:rsid w:val="00426683"/>
    <w:rsid w:val="00426921"/>
    <w:rsid w:val="00426DD0"/>
    <w:rsid w:val="004273D7"/>
    <w:rsid w:val="0042753C"/>
    <w:rsid w:val="0042761D"/>
    <w:rsid w:val="00427AF9"/>
    <w:rsid w:val="00427C23"/>
    <w:rsid w:val="00427D87"/>
    <w:rsid w:val="00427E03"/>
    <w:rsid w:val="00427FFA"/>
    <w:rsid w:val="0043003E"/>
    <w:rsid w:val="0043015F"/>
    <w:rsid w:val="00430835"/>
    <w:rsid w:val="00430D55"/>
    <w:rsid w:val="00430F4E"/>
    <w:rsid w:val="004313E8"/>
    <w:rsid w:val="00431414"/>
    <w:rsid w:val="004315B6"/>
    <w:rsid w:val="004315D2"/>
    <w:rsid w:val="004315EB"/>
    <w:rsid w:val="00431983"/>
    <w:rsid w:val="00431A34"/>
    <w:rsid w:val="00431F30"/>
    <w:rsid w:val="00433357"/>
    <w:rsid w:val="004341FB"/>
    <w:rsid w:val="0043460E"/>
    <w:rsid w:val="004348DD"/>
    <w:rsid w:val="00434BC3"/>
    <w:rsid w:val="00434BE0"/>
    <w:rsid w:val="00434C65"/>
    <w:rsid w:val="004354CE"/>
    <w:rsid w:val="004354FE"/>
    <w:rsid w:val="00435793"/>
    <w:rsid w:val="004357DD"/>
    <w:rsid w:val="004359C3"/>
    <w:rsid w:val="0043602B"/>
    <w:rsid w:val="0043665E"/>
    <w:rsid w:val="00436A97"/>
    <w:rsid w:val="00436BE1"/>
    <w:rsid w:val="00436F3A"/>
    <w:rsid w:val="00437F84"/>
    <w:rsid w:val="00440035"/>
    <w:rsid w:val="00440243"/>
    <w:rsid w:val="00440776"/>
    <w:rsid w:val="00440795"/>
    <w:rsid w:val="0044081F"/>
    <w:rsid w:val="00440A16"/>
    <w:rsid w:val="00440CCB"/>
    <w:rsid w:val="00440F4F"/>
    <w:rsid w:val="0044109E"/>
    <w:rsid w:val="00441622"/>
    <w:rsid w:val="004416C9"/>
    <w:rsid w:val="00441760"/>
    <w:rsid w:val="0044196D"/>
    <w:rsid w:val="00441A36"/>
    <w:rsid w:val="00441D1F"/>
    <w:rsid w:val="00441E77"/>
    <w:rsid w:val="00442192"/>
    <w:rsid w:val="00442531"/>
    <w:rsid w:val="0044272C"/>
    <w:rsid w:val="0044273B"/>
    <w:rsid w:val="00443175"/>
    <w:rsid w:val="00443CCE"/>
    <w:rsid w:val="00443E94"/>
    <w:rsid w:val="0044409A"/>
    <w:rsid w:val="00444150"/>
    <w:rsid w:val="00444369"/>
    <w:rsid w:val="00444A66"/>
    <w:rsid w:val="00444EA1"/>
    <w:rsid w:val="00444FBD"/>
    <w:rsid w:val="00445360"/>
    <w:rsid w:val="00445664"/>
    <w:rsid w:val="004459B6"/>
    <w:rsid w:val="00445C5F"/>
    <w:rsid w:val="00445C73"/>
    <w:rsid w:val="00446572"/>
    <w:rsid w:val="00446788"/>
    <w:rsid w:val="00446F19"/>
    <w:rsid w:val="00446F87"/>
    <w:rsid w:val="00446FB7"/>
    <w:rsid w:val="0044775A"/>
    <w:rsid w:val="00447994"/>
    <w:rsid w:val="00447B0C"/>
    <w:rsid w:val="0045023F"/>
    <w:rsid w:val="00450775"/>
    <w:rsid w:val="00450940"/>
    <w:rsid w:val="00450A75"/>
    <w:rsid w:val="00450AF8"/>
    <w:rsid w:val="00450B3C"/>
    <w:rsid w:val="00450BB5"/>
    <w:rsid w:val="00450DFE"/>
    <w:rsid w:val="00450EC6"/>
    <w:rsid w:val="00450FF4"/>
    <w:rsid w:val="00451CA4"/>
    <w:rsid w:val="00452225"/>
    <w:rsid w:val="0045272C"/>
    <w:rsid w:val="00452ECA"/>
    <w:rsid w:val="00452F44"/>
    <w:rsid w:val="0045319C"/>
    <w:rsid w:val="004535B3"/>
    <w:rsid w:val="004538AE"/>
    <w:rsid w:val="00453D20"/>
    <w:rsid w:val="0045404A"/>
    <w:rsid w:val="004540FB"/>
    <w:rsid w:val="00454338"/>
    <w:rsid w:val="004547FE"/>
    <w:rsid w:val="00454BEE"/>
    <w:rsid w:val="00454E30"/>
    <w:rsid w:val="00455273"/>
    <w:rsid w:val="00455696"/>
    <w:rsid w:val="0045578E"/>
    <w:rsid w:val="004559C6"/>
    <w:rsid w:val="00455AFD"/>
    <w:rsid w:val="00455D81"/>
    <w:rsid w:val="00455E98"/>
    <w:rsid w:val="004560EA"/>
    <w:rsid w:val="004560F8"/>
    <w:rsid w:val="004565EB"/>
    <w:rsid w:val="00456604"/>
    <w:rsid w:val="00456C04"/>
    <w:rsid w:val="00456D4B"/>
    <w:rsid w:val="00456E5D"/>
    <w:rsid w:val="0045712A"/>
    <w:rsid w:val="004572B2"/>
    <w:rsid w:val="00460179"/>
    <w:rsid w:val="00460376"/>
    <w:rsid w:val="0046059C"/>
    <w:rsid w:val="0046076F"/>
    <w:rsid w:val="004607B2"/>
    <w:rsid w:val="0046081C"/>
    <w:rsid w:val="00460F6B"/>
    <w:rsid w:val="00461118"/>
    <w:rsid w:val="004614B2"/>
    <w:rsid w:val="00461A05"/>
    <w:rsid w:val="00461C02"/>
    <w:rsid w:val="00461F0B"/>
    <w:rsid w:val="00461F3B"/>
    <w:rsid w:val="0046237E"/>
    <w:rsid w:val="004629BC"/>
    <w:rsid w:val="00462CCB"/>
    <w:rsid w:val="004630FE"/>
    <w:rsid w:val="0046318B"/>
    <w:rsid w:val="00463A44"/>
    <w:rsid w:val="00463BA9"/>
    <w:rsid w:val="00463F3D"/>
    <w:rsid w:val="004642B8"/>
    <w:rsid w:val="004647F0"/>
    <w:rsid w:val="00464BA0"/>
    <w:rsid w:val="004660E8"/>
    <w:rsid w:val="00466234"/>
    <w:rsid w:val="00466461"/>
    <w:rsid w:val="00466F28"/>
    <w:rsid w:val="00467436"/>
    <w:rsid w:val="004679B1"/>
    <w:rsid w:val="00467CFF"/>
    <w:rsid w:val="00467D74"/>
    <w:rsid w:val="00467D7B"/>
    <w:rsid w:val="004700C3"/>
    <w:rsid w:val="004701DB"/>
    <w:rsid w:val="00470440"/>
    <w:rsid w:val="004709DB"/>
    <w:rsid w:val="00470C25"/>
    <w:rsid w:val="00471298"/>
    <w:rsid w:val="004714D9"/>
    <w:rsid w:val="00471541"/>
    <w:rsid w:val="00471602"/>
    <w:rsid w:val="0047180E"/>
    <w:rsid w:val="00471B62"/>
    <w:rsid w:val="00471D7C"/>
    <w:rsid w:val="00471EDF"/>
    <w:rsid w:val="00471F2B"/>
    <w:rsid w:val="00472350"/>
    <w:rsid w:val="00473227"/>
    <w:rsid w:val="0047326B"/>
    <w:rsid w:val="00473877"/>
    <w:rsid w:val="00473AE5"/>
    <w:rsid w:val="00473F8D"/>
    <w:rsid w:val="00474318"/>
    <w:rsid w:val="004744B6"/>
    <w:rsid w:val="004748A4"/>
    <w:rsid w:val="00474CAC"/>
    <w:rsid w:val="004754FF"/>
    <w:rsid w:val="00475963"/>
    <w:rsid w:val="00475F3F"/>
    <w:rsid w:val="00475F9C"/>
    <w:rsid w:val="00476225"/>
    <w:rsid w:val="004767C5"/>
    <w:rsid w:val="0047681C"/>
    <w:rsid w:val="0047699C"/>
    <w:rsid w:val="00477187"/>
    <w:rsid w:val="004773C9"/>
    <w:rsid w:val="00477926"/>
    <w:rsid w:val="00477C70"/>
    <w:rsid w:val="00477F36"/>
    <w:rsid w:val="004803DE"/>
    <w:rsid w:val="00480594"/>
    <w:rsid w:val="004805D8"/>
    <w:rsid w:val="00480613"/>
    <w:rsid w:val="0048064D"/>
    <w:rsid w:val="004806D3"/>
    <w:rsid w:val="004807CC"/>
    <w:rsid w:val="00480B24"/>
    <w:rsid w:val="00481041"/>
    <w:rsid w:val="00481839"/>
    <w:rsid w:val="004819F0"/>
    <w:rsid w:val="00481BF8"/>
    <w:rsid w:val="00481E02"/>
    <w:rsid w:val="00481F18"/>
    <w:rsid w:val="00482450"/>
    <w:rsid w:val="004825A9"/>
    <w:rsid w:val="0048279E"/>
    <w:rsid w:val="00482C04"/>
    <w:rsid w:val="00482E64"/>
    <w:rsid w:val="004836AA"/>
    <w:rsid w:val="00483A06"/>
    <w:rsid w:val="00483B25"/>
    <w:rsid w:val="00483C0E"/>
    <w:rsid w:val="00483D1C"/>
    <w:rsid w:val="004841AB"/>
    <w:rsid w:val="0048431F"/>
    <w:rsid w:val="004844E1"/>
    <w:rsid w:val="004847C9"/>
    <w:rsid w:val="00484B3D"/>
    <w:rsid w:val="00484D27"/>
    <w:rsid w:val="00484DBE"/>
    <w:rsid w:val="00484DE6"/>
    <w:rsid w:val="0048528D"/>
    <w:rsid w:val="00485406"/>
    <w:rsid w:val="00485DBC"/>
    <w:rsid w:val="00485E21"/>
    <w:rsid w:val="004860F5"/>
    <w:rsid w:val="00486DC2"/>
    <w:rsid w:val="00486ED6"/>
    <w:rsid w:val="00487AB2"/>
    <w:rsid w:val="00487B4A"/>
    <w:rsid w:val="00487B65"/>
    <w:rsid w:val="00487DDA"/>
    <w:rsid w:val="004900B2"/>
    <w:rsid w:val="004913A2"/>
    <w:rsid w:val="004913D6"/>
    <w:rsid w:val="00491F2E"/>
    <w:rsid w:val="00492144"/>
    <w:rsid w:val="00492202"/>
    <w:rsid w:val="00492547"/>
    <w:rsid w:val="0049290F"/>
    <w:rsid w:val="00493069"/>
    <w:rsid w:val="0049336B"/>
    <w:rsid w:val="004935A6"/>
    <w:rsid w:val="00493D82"/>
    <w:rsid w:val="00493FC3"/>
    <w:rsid w:val="004943E6"/>
    <w:rsid w:val="004948E7"/>
    <w:rsid w:val="00494C43"/>
    <w:rsid w:val="00494FA1"/>
    <w:rsid w:val="004950B5"/>
    <w:rsid w:val="0049537E"/>
    <w:rsid w:val="00495A6F"/>
    <w:rsid w:val="00495F2E"/>
    <w:rsid w:val="004968C7"/>
    <w:rsid w:val="00496BC5"/>
    <w:rsid w:val="0049724C"/>
    <w:rsid w:val="004976A8"/>
    <w:rsid w:val="00497BCE"/>
    <w:rsid w:val="00497F88"/>
    <w:rsid w:val="004A047E"/>
    <w:rsid w:val="004A04C5"/>
    <w:rsid w:val="004A04D5"/>
    <w:rsid w:val="004A088D"/>
    <w:rsid w:val="004A163E"/>
    <w:rsid w:val="004A1BFF"/>
    <w:rsid w:val="004A1DB6"/>
    <w:rsid w:val="004A1E07"/>
    <w:rsid w:val="004A237D"/>
    <w:rsid w:val="004A26F7"/>
    <w:rsid w:val="004A2792"/>
    <w:rsid w:val="004A27E2"/>
    <w:rsid w:val="004A29C2"/>
    <w:rsid w:val="004A2DCC"/>
    <w:rsid w:val="004A3076"/>
    <w:rsid w:val="004A31A4"/>
    <w:rsid w:val="004A32DB"/>
    <w:rsid w:val="004A341C"/>
    <w:rsid w:val="004A4030"/>
    <w:rsid w:val="004A42B3"/>
    <w:rsid w:val="004A4663"/>
    <w:rsid w:val="004A46C0"/>
    <w:rsid w:val="004A4E7B"/>
    <w:rsid w:val="004A4E90"/>
    <w:rsid w:val="004A5388"/>
    <w:rsid w:val="004A5979"/>
    <w:rsid w:val="004A5D95"/>
    <w:rsid w:val="004A6138"/>
    <w:rsid w:val="004A6731"/>
    <w:rsid w:val="004A6CE5"/>
    <w:rsid w:val="004A70AE"/>
    <w:rsid w:val="004A716A"/>
    <w:rsid w:val="004A71D3"/>
    <w:rsid w:val="004A79EC"/>
    <w:rsid w:val="004B01AE"/>
    <w:rsid w:val="004B0B13"/>
    <w:rsid w:val="004B1331"/>
    <w:rsid w:val="004B17CD"/>
    <w:rsid w:val="004B1835"/>
    <w:rsid w:val="004B1A34"/>
    <w:rsid w:val="004B257C"/>
    <w:rsid w:val="004B27BA"/>
    <w:rsid w:val="004B2812"/>
    <w:rsid w:val="004B2B65"/>
    <w:rsid w:val="004B2ECC"/>
    <w:rsid w:val="004B31EC"/>
    <w:rsid w:val="004B37BE"/>
    <w:rsid w:val="004B3899"/>
    <w:rsid w:val="004B4077"/>
    <w:rsid w:val="004B40D4"/>
    <w:rsid w:val="004B4360"/>
    <w:rsid w:val="004B447E"/>
    <w:rsid w:val="004B4662"/>
    <w:rsid w:val="004B4EAA"/>
    <w:rsid w:val="004B5A15"/>
    <w:rsid w:val="004B5BE1"/>
    <w:rsid w:val="004B5DA7"/>
    <w:rsid w:val="004B5DC2"/>
    <w:rsid w:val="004B5E27"/>
    <w:rsid w:val="004B5E57"/>
    <w:rsid w:val="004B6002"/>
    <w:rsid w:val="004B664D"/>
    <w:rsid w:val="004B6751"/>
    <w:rsid w:val="004B67D1"/>
    <w:rsid w:val="004B733E"/>
    <w:rsid w:val="004B75E8"/>
    <w:rsid w:val="004B7BEF"/>
    <w:rsid w:val="004C071A"/>
    <w:rsid w:val="004C08EF"/>
    <w:rsid w:val="004C0CE5"/>
    <w:rsid w:val="004C0F4D"/>
    <w:rsid w:val="004C114E"/>
    <w:rsid w:val="004C1153"/>
    <w:rsid w:val="004C143C"/>
    <w:rsid w:val="004C1693"/>
    <w:rsid w:val="004C1BDA"/>
    <w:rsid w:val="004C1D08"/>
    <w:rsid w:val="004C27C7"/>
    <w:rsid w:val="004C2914"/>
    <w:rsid w:val="004C2B34"/>
    <w:rsid w:val="004C2FC3"/>
    <w:rsid w:val="004C351A"/>
    <w:rsid w:val="004C383E"/>
    <w:rsid w:val="004C398B"/>
    <w:rsid w:val="004C3BEB"/>
    <w:rsid w:val="004C3C58"/>
    <w:rsid w:val="004C3FA9"/>
    <w:rsid w:val="004C4298"/>
    <w:rsid w:val="004C47CC"/>
    <w:rsid w:val="004C5062"/>
    <w:rsid w:val="004C5A35"/>
    <w:rsid w:val="004C5B97"/>
    <w:rsid w:val="004C5BC0"/>
    <w:rsid w:val="004C5BEE"/>
    <w:rsid w:val="004C5C82"/>
    <w:rsid w:val="004C5FF1"/>
    <w:rsid w:val="004C6C64"/>
    <w:rsid w:val="004C6DD8"/>
    <w:rsid w:val="004C714E"/>
    <w:rsid w:val="004C7357"/>
    <w:rsid w:val="004C7433"/>
    <w:rsid w:val="004C78B5"/>
    <w:rsid w:val="004C7CE6"/>
    <w:rsid w:val="004D0391"/>
    <w:rsid w:val="004D03F6"/>
    <w:rsid w:val="004D053B"/>
    <w:rsid w:val="004D0639"/>
    <w:rsid w:val="004D0BBC"/>
    <w:rsid w:val="004D121D"/>
    <w:rsid w:val="004D1304"/>
    <w:rsid w:val="004D1789"/>
    <w:rsid w:val="004D17FF"/>
    <w:rsid w:val="004D1EDA"/>
    <w:rsid w:val="004D222A"/>
    <w:rsid w:val="004D2282"/>
    <w:rsid w:val="004D2608"/>
    <w:rsid w:val="004D26DE"/>
    <w:rsid w:val="004D27E1"/>
    <w:rsid w:val="004D2C64"/>
    <w:rsid w:val="004D2E03"/>
    <w:rsid w:val="004D2E4F"/>
    <w:rsid w:val="004D36F8"/>
    <w:rsid w:val="004D3A5D"/>
    <w:rsid w:val="004D3D0C"/>
    <w:rsid w:val="004D3E89"/>
    <w:rsid w:val="004D460B"/>
    <w:rsid w:val="004D4AC0"/>
    <w:rsid w:val="004D5922"/>
    <w:rsid w:val="004D5A41"/>
    <w:rsid w:val="004D5C8B"/>
    <w:rsid w:val="004D6731"/>
    <w:rsid w:val="004D68D0"/>
    <w:rsid w:val="004D697E"/>
    <w:rsid w:val="004D6B82"/>
    <w:rsid w:val="004D6C30"/>
    <w:rsid w:val="004D6DF4"/>
    <w:rsid w:val="004D7967"/>
    <w:rsid w:val="004D7C5E"/>
    <w:rsid w:val="004D7D23"/>
    <w:rsid w:val="004E029B"/>
    <w:rsid w:val="004E045D"/>
    <w:rsid w:val="004E078F"/>
    <w:rsid w:val="004E0914"/>
    <w:rsid w:val="004E0C71"/>
    <w:rsid w:val="004E13BF"/>
    <w:rsid w:val="004E1571"/>
    <w:rsid w:val="004E1587"/>
    <w:rsid w:val="004E1634"/>
    <w:rsid w:val="004E1C02"/>
    <w:rsid w:val="004E1FFC"/>
    <w:rsid w:val="004E2079"/>
    <w:rsid w:val="004E2260"/>
    <w:rsid w:val="004E271B"/>
    <w:rsid w:val="004E2898"/>
    <w:rsid w:val="004E297F"/>
    <w:rsid w:val="004E336B"/>
    <w:rsid w:val="004E33B2"/>
    <w:rsid w:val="004E3550"/>
    <w:rsid w:val="004E438D"/>
    <w:rsid w:val="004E48BF"/>
    <w:rsid w:val="004E5B96"/>
    <w:rsid w:val="004E6019"/>
    <w:rsid w:val="004E6230"/>
    <w:rsid w:val="004E63DC"/>
    <w:rsid w:val="004E65E3"/>
    <w:rsid w:val="004E6649"/>
    <w:rsid w:val="004E699E"/>
    <w:rsid w:val="004E710C"/>
    <w:rsid w:val="004E71E6"/>
    <w:rsid w:val="004E7824"/>
    <w:rsid w:val="004E7A76"/>
    <w:rsid w:val="004E7A8E"/>
    <w:rsid w:val="004E7A97"/>
    <w:rsid w:val="004E7C48"/>
    <w:rsid w:val="004E7CA4"/>
    <w:rsid w:val="004F002E"/>
    <w:rsid w:val="004F0224"/>
    <w:rsid w:val="004F03A4"/>
    <w:rsid w:val="004F07BB"/>
    <w:rsid w:val="004F15CF"/>
    <w:rsid w:val="004F15E9"/>
    <w:rsid w:val="004F166B"/>
    <w:rsid w:val="004F16D7"/>
    <w:rsid w:val="004F272D"/>
    <w:rsid w:val="004F28D1"/>
    <w:rsid w:val="004F2A14"/>
    <w:rsid w:val="004F2C3C"/>
    <w:rsid w:val="004F2F25"/>
    <w:rsid w:val="004F2FFA"/>
    <w:rsid w:val="004F331A"/>
    <w:rsid w:val="004F3B08"/>
    <w:rsid w:val="004F3C6F"/>
    <w:rsid w:val="004F3E12"/>
    <w:rsid w:val="004F421B"/>
    <w:rsid w:val="004F4242"/>
    <w:rsid w:val="004F43E8"/>
    <w:rsid w:val="004F44A7"/>
    <w:rsid w:val="004F4687"/>
    <w:rsid w:val="004F4910"/>
    <w:rsid w:val="004F5A56"/>
    <w:rsid w:val="004F5EA3"/>
    <w:rsid w:val="004F5F91"/>
    <w:rsid w:val="004F6887"/>
    <w:rsid w:val="004F6BFD"/>
    <w:rsid w:val="004F71A1"/>
    <w:rsid w:val="004F736E"/>
    <w:rsid w:val="00500069"/>
    <w:rsid w:val="005002CA"/>
    <w:rsid w:val="005009B0"/>
    <w:rsid w:val="00500A2D"/>
    <w:rsid w:val="00500B38"/>
    <w:rsid w:val="00500DD6"/>
    <w:rsid w:val="005010B6"/>
    <w:rsid w:val="0050136C"/>
    <w:rsid w:val="005013B7"/>
    <w:rsid w:val="005014C6"/>
    <w:rsid w:val="00501604"/>
    <w:rsid w:val="005019F0"/>
    <w:rsid w:val="00501B1C"/>
    <w:rsid w:val="005020B9"/>
    <w:rsid w:val="00502202"/>
    <w:rsid w:val="00502578"/>
    <w:rsid w:val="00502CB2"/>
    <w:rsid w:val="00502FD7"/>
    <w:rsid w:val="00503254"/>
    <w:rsid w:val="005034C7"/>
    <w:rsid w:val="0050351A"/>
    <w:rsid w:val="0050388A"/>
    <w:rsid w:val="00503EB6"/>
    <w:rsid w:val="00503EF9"/>
    <w:rsid w:val="00504C24"/>
    <w:rsid w:val="00504DF5"/>
    <w:rsid w:val="00504F6B"/>
    <w:rsid w:val="00505186"/>
    <w:rsid w:val="00505627"/>
    <w:rsid w:val="00505AE0"/>
    <w:rsid w:val="00505ECD"/>
    <w:rsid w:val="0050621E"/>
    <w:rsid w:val="005063B2"/>
    <w:rsid w:val="0050693F"/>
    <w:rsid w:val="00506A6D"/>
    <w:rsid w:val="00506E9F"/>
    <w:rsid w:val="00506F6B"/>
    <w:rsid w:val="0050725C"/>
    <w:rsid w:val="00507E11"/>
    <w:rsid w:val="005102C1"/>
    <w:rsid w:val="00510A5D"/>
    <w:rsid w:val="00510E79"/>
    <w:rsid w:val="00511047"/>
    <w:rsid w:val="005110FA"/>
    <w:rsid w:val="005112B1"/>
    <w:rsid w:val="005115FF"/>
    <w:rsid w:val="005116F2"/>
    <w:rsid w:val="0051170D"/>
    <w:rsid w:val="00511799"/>
    <w:rsid w:val="005121C5"/>
    <w:rsid w:val="0051252E"/>
    <w:rsid w:val="00512616"/>
    <w:rsid w:val="0051267D"/>
    <w:rsid w:val="00512B0D"/>
    <w:rsid w:val="00512C88"/>
    <w:rsid w:val="00512CD2"/>
    <w:rsid w:val="00512F8D"/>
    <w:rsid w:val="005134F8"/>
    <w:rsid w:val="005136BC"/>
    <w:rsid w:val="00513877"/>
    <w:rsid w:val="005138DE"/>
    <w:rsid w:val="00513ADA"/>
    <w:rsid w:val="00513AE5"/>
    <w:rsid w:val="00513AF8"/>
    <w:rsid w:val="005143E2"/>
    <w:rsid w:val="0051487C"/>
    <w:rsid w:val="005149D7"/>
    <w:rsid w:val="00514D6F"/>
    <w:rsid w:val="00514F26"/>
    <w:rsid w:val="0051542A"/>
    <w:rsid w:val="0051582A"/>
    <w:rsid w:val="00515BD5"/>
    <w:rsid w:val="00515F0B"/>
    <w:rsid w:val="00516891"/>
    <w:rsid w:val="00516BFA"/>
    <w:rsid w:val="00516EF6"/>
    <w:rsid w:val="00516F57"/>
    <w:rsid w:val="00517100"/>
    <w:rsid w:val="0051773C"/>
    <w:rsid w:val="00520322"/>
    <w:rsid w:val="00520531"/>
    <w:rsid w:val="00520A63"/>
    <w:rsid w:val="005210FC"/>
    <w:rsid w:val="00521514"/>
    <w:rsid w:val="005216D7"/>
    <w:rsid w:val="005219A0"/>
    <w:rsid w:val="00521A7D"/>
    <w:rsid w:val="00521A7F"/>
    <w:rsid w:val="00521B08"/>
    <w:rsid w:val="00521B4F"/>
    <w:rsid w:val="00522495"/>
    <w:rsid w:val="005225BB"/>
    <w:rsid w:val="00522D60"/>
    <w:rsid w:val="00522E04"/>
    <w:rsid w:val="005231F5"/>
    <w:rsid w:val="005232E5"/>
    <w:rsid w:val="005232E9"/>
    <w:rsid w:val="00523359"/>
    <w:rsid w:val="005236B1"/>
    <w:rsid w:val="00523837"/>
    <w:rsid w:val="00523A42"/>
    <w:rsid w:val="00523E4A"/>
    <w:rsid w:val="005248C3"/>
    <w:rsid w:val="005248D7"/>
    <w:rsid w:val="00525949"/>
    <w:rsid w:val="00525988"/>
    <w:rsid w:val="0052611B"/>
    <w:rsid w:val="0052615C"/>
    <w:rsid w:val="00526484"/>
    <w:rsid w:val="00526D97"/>
    <w:rsid w:val="00526FFC"/>
    <w:rsid w:val="00527473"/>
    <w:rsid w:val="00527B9F"/>
    <w:rsid w:val="005301FA"/>
    <w:rsid w:val="005308CF"/>
    <w:rsid w:val="00530B4A"/>
    <w:rsid w:val="00530DD3"/>
    <w:rsid w:val="00530E86"/>
    <w:rsid w:val="00530FD4"/>
    <w:rsid w:val="005311DE"/>
    <w:rsid w:val="00531779"/>
    <w:rsid w:val="0053199F"/>
    <w:rsid w:val="00531AD1"/>
    <w:rsid w:val="00531DAA"/>
    <w:rsid w:val="00532264"/>
    <w:rsid w:val="00532304"/>
    <w:rsid w:val="00532521"/>
    <w:rsid w:val="00532650"/>
    <w:rsid w:val="005326DE"/>
    <w:rsid w:val="00532D8B"/>
    <w:rsid w:val="00532DE9"/>
    <w:rsid w:val="005334ED"/>
    <w:rsid w:val="00533612"/>
    <w:rsid w:val="00533977"/>
    <w:rsid w:val="00533F58"/>
    <w:rsid w:val="00534099"/>
    <w:rsid w:val="00534172"/>
    <w:rsid w:val="0053441D"/>
    <w:rsid w:val="0053456D"/>
    <w:rsid w:val="0053465E"/>
    <w:rsid w:val="00534EB3"/>
    <w:rsid w:val="005350B2"/>
    <w:rsid w:val="00535218"/>
    <w:rsid w:val="0053523A"/>
    <w:rsid w:val="005355EF"/>
    <w:rsid w:val="00535612"/>
    <w:rsid w:val="005356D1"/>
    <w:rsid w:val="0053571D"/>
    <w:rsid w:val="005358E1"/>
    <w:rsid w:val="00535902"/>
    <w:rsid w:val="00535AC1"/>
    <w:rsid w:val="005361CD"/>
    <w:rsid w:val="0053626C"/>
    <w:rsid w:val="0053641C"/>
    <w:rsid w:val="0053657D"/>
    <w:rsid w:val="00536AB0"/>
    <w:rsid w:val="0053706B"/>
    <w:rsid w:val="00537316"/>
    <w:rsid w:val="00537B12"/>
    <w:rsid w:val="00537F01"/>
    <w:rsid w:val="005402AE"/>
    <w:rsid w:val="005405F5"/>
    <w:rsid w:val="00540644"/>
    <w:rsid w:val="00540730"/>
    <w:rsid w:val="00540B5E"/>
    <w:rsid w:val="00540BB1"/>
    <w:rsid w:val="00540D48"/>
    <w:rsid w:val="00540EAF"/>
    <w:rsid w:val="00541221"/>
    <w:rsid w:val="00541577"/>
    <w:rsid w:val="005418EA"/>
    <w:rsid w:val="00541CD8"/>
    <w:rsid w:val="0054207F"/>
    <w:rsid w:val="00542236"/>
    <w:rsid w:val="005425BF"/>
    <w:rsid w:val="005427B6"/>
    <w:rsid w:val="00542EA8"/>
    <w:rsid w:val="005433C7"/>
    <w:rsid w:val="005434C7"/>
    <w:rsid w:val="005434C8"/>
    <w:rsid w:val="00543AFC"/>
    <w:rsid w:val="00544032"/>
    <w:rsid w:val="005440D2"/>
    <w:rsid w:val="00544187"/>
    <w:rsid w:val="005443AD"/>
    <w:rsid w:val="00544808"/>
    <w:rsid w:val="005448C3"/>
    <w:rsid w:val="00544F34"/>
    <w:rsid w:val="005452CF"/>
    <w:rsid w:val="0054550F"/>
    <w:rsid w:val="00545F95"/>
    <w:rsid w:val="0054640E"/>
    <w:rsid w:val="00546E5C"/>
    <w:rsid w:val="00546F16"/>
    <w:rsid w:val="0054728A"/>
    <w:rsid w:val="00547D0F"/>
    <w:rsid w:val="00547F6D"/>
    <w:rsid w:val="00547F9A"/>
    <w:rsid w:val="00550057"/>
    <w:rsid w:val="0055031E"/>
    <w:rsid w:val="00550451"/>
    <w:rsid w:val="005504D2"/>
    <w:rsid w:val="005511F3"/>
    <w:rsid w:val="00551545"/>
    <w:rsid w:val="00552414"/>
    <w:rsid w:val="00552417"/>
    <w:rsid w:val="005524D8"/>
    <w:rsid w:val="00552945"/>
    <w:rsid w:val="00552E2B"/>
    <w:rsid w:val="00553056"/>
    <w:rsid w:val="00553181"/>
    <w:rsid w:val="00553622"/>
    <w:rsid w:val="00553D00"/>
    <w:rsid w:val="0055435C"/>
    <w:rsid w:val="0055440B"/>
    <w:rsid w:val="0055482A"/>
    <w:rsid w:val="00555564"/>
    <w:rsid w:val="00556527"/>
    <w:rsid w:val="00556AF4"/>
    <w:rsid w:val="00556D87"/>
    <w:rsid w:val="00556EC8"/>
    <w:rsid w:val="00557424"/>
    <w:rsid w:val="005577E2"/>
    <w:rsid w:val="005579E3"/>
    <w:rsid w:val="00557BC4"/>
    <w:rsid w:val="00557EB8"/>
    <w:rsid w:val="00557ED7"/>
    <w:rsid w:val="00557EE0"/>
    <w:rsid w:val="0056007F"/>
    <w:rsid w:val="0056037E"/>
    <w:rsid w:val="00560383"/>
    <w:rsid w:val="005606B0"/>
    <w:rsid w:val="00560704"/>
    <w:rsid w:val="00560960"/>
    <w:rsid w:val="00560A18"/>
    <w:rsid w:val="00560B8B"/>
    <w:rsid w:val="00561111"/>
    <w:rsid w:val="00561462"/>
    <w:rsid w:val="00561A7A"/>
    <w:rsid w:val="00562676"/>
    <w:rsid w:val="0056279F"/>
    <w:rsid w:val="00562810"/>
    <w:rsid w:val="00562A9B"/>
    <w:rsid w:val="00562C02"/>
    <w:rsid w:val="00562CE3"/>
    <w:rsid w:val="00562D5D"/>
    <w:rsid w:val="005631FD"/>
    <w:rsid w:val="005632C3"/>
    <w:rsid w:val="005633EF"/>
    <w:rsid w:val="00563514"/>
    <w:rsid w:val="00563778"/>
    <w:rsid w:val="00564521"/>
    <w:rsid w:val="00564586"/>
    <w:rsid w:val="005645AB"/>
    <w:rsid w:val="005649D0"/>
    <w:rsid w:val="00564B86"/>
    <w:rsid w:val="00564EC5"/>
    <w:rsid w:val="00564F15"/>
    <w:rsid w:val="005653FD"/>
    <w:rsid w:val="00565532"/>
    <w:rsid w:val="0056586F"/>
    <w:rsid w:val="005659A8"/>
    <w:rsid w:val="00565A7A"/>
    <w:rsid w:val="00565BF0"/>
    <w:rsid w:val="005662C6"/>
    <w:rsid w:val="00566B79"/>
    <w:rsid w:val="00566E51"/>
    <w:rsid w:val="005671C7"/>
    <w:rsid w:val="005671CA"/>
    <w:rsid w:val="0056748A"/>
    <w:rsid w:val="00567535"/>
    <w:rsid w:val="00567543"/>
    <w:rsid w:val="00567656"/>
    <w:rsid w:val="00567F5D"/>
    <w:rsid w:val="00570354"/>
    <w:rsid w:val="00570787"/>
    <w:rsid w:val="00570A92"/>
    <w:rsid w:val="00570BF0"/>
    <w:rsid w:val="00570E3D"/>
    <w:rsid w:val="00570E4F"/>
    <w:rsid w:val="00571565"/>
    <w:rsid w:val="005715F6"/>
    <w:rsid w:val="00571794"/>
    <w:rsid w:val="0057209B"/>
    <w:rsid w:val="00572347"/>
    <w:rsid w:val="005723C3"/>
    <w:rsid w:val="00572402"/>
    <w:rsid w:val="005724CE"/>
    <w:rsid w:val="005726D7"/>
    <w:rsid w:val="005728E1"/>
    <w:rsid w:val="00573BF0"/>
    <w:rsid w:val="00573CB1"/>
    <w:rsid w:val="00573CD2"/>
    <w:rsid w:val="00573F18"/>
    <w:rsid w:val="005743B2"/>
    <w:rsid w:val="00574507"/>
    <w:rsid w:val="00574953"/>
    <w:rsid w:val="00574989"/>
    <w:rsid w:val="00574C15"/>
    <w:rsid w:val="00574D78"/>
    <w:rsid w:val="00574DD0"/>
    <w:rsid w:val="00575269"/>
    <w:rsid w:val="005756B8"/>
    <w:rsid w:val="00575E97"/>
    <w:rsid w:val="00576CAA"/>
    <w:rsid w:val="00576D53"/>
    <w:rsid w:val="00576F38"/>
    <w:rsid w:val="0057708A"/>
    <w:rsid w:val="00577327"/>
    <w:rsid w:val="00580203"/>
    <w:rsid w:val="00580C46"/>
    <w:rsid w:val="00580D19"/>
    <w:rsid w:val="00580E2D"/>
    <w:rsid w:val="00580E6C"/>
    <w:rsid w:val="00580F01"/>
    <w:rsid w:val="005812B8"/>
    <w:rsid w:val="0058135E"/>
    <w:rsid w:val="00581437"/>
    <w:rsid w:val="00581481"/>
    <w:rsid w:val="00581AAA"/>
    <w:rsid w:val="00581B86"/>
    <w:rsid w:val="00581BC5"/>
    <w:rsid w:val="00581DD2"/>
    <w:rsid w:val="00582357"/>
    <w:rsid w:val="00582CCB"/>
    <w:rsid w:val="00584A66"/>
    <w:rsid w:val="005850B3"/>
    <w:rsid w:val="00585134"/>
    <w:rsid w:val="00585D58"/>
    <w:rsid w:val="00585E8A"/>
    <w:rsid w:val="00585E8B"/>
    <w:rsid w:val="00586A8E"/>
    <w:rsid w:val="00586AF9"/>
    <w:rsid w:val="00587198"/>
    <w:rsid w:val="00587522"/>
    <w:rsid w:val="00587AC5"/>
    <w:rsid w:val="00587B9D"/>
    <w:rsid w:val="00590345"/>
    <w:rsid w:val="0059061B"/>
    <w:rsid w:val="0059119F"/>
    <w:rsid w:val="00591344"/>
    <w:rsid w:val="005918E4"/>
    <w:rsid w:val="00592119"/>
    <w:rsid w:val="0059226B"/>
    <w:rsid w:val="0059250C"/>
    <w:rsid w:val="00592648"/>
    <w:rsid w:val="00592878"/>
    <w:rsid w:val="00592991"/>
    <w:rsid w:val="00592F19"/>
    <w:rsid w:val="00592F77"/>
    <w:rsid w:val="00592FD4"/>
    <w:rsid w:val="005933B2"/>
    <w:rsid w:val="005935C8"/>
    <w:rsid w:val="00593674"/>
    <w:rsid w:val="00593BFB"/>
    <w:rsid w:val="00593F82"/>
    <w:rsid w:val="00594439"/>
    <w:rsid w:val="00594D81"/>
    <w:rsid w:val="00595049"/>
    <w:rsid w:val="005950FF"/>
    <w:rsid w:val="005952A5"/>
    <w:rsid w:val="00595D9B"/>
    <w:rsid w:val="00595E6A"/>
    <w:rsid w:val="005962B0"/>
    <w:rsid w:val="00596306"/>
    <w:rsid w:val="005964B5"/>
    <w:rsid w:val="00596523"/>
    <w:rsid w:val="00596658"/>
    <w:rsid w:val="00596927"/>
    <w:rsid w:val="00596B5D"/>
    <w:rsid w:val="00596ECB"/>
    <w:rsid w:val="005976EB"/>
    <w:rsid w:val="00597893"/>
    <w:rsid w:val="00597BE8"/>
    <w:rsid w:val="005A0276"/>
    <w:rsid w:val="005A03C9"/>
    <w:rsid w:val="005A05BA"/>
    <w:rsid w:val="005A07A8"/>
    <w:rsid w:val="005A0B01"/>
    <w:rsid w:val="005A0BB7"/>
    <w:rsid w:val="005A1208"/>
    <w:rsid w:val="005A180D"/>
    <w:rsid w:val="005A2150"/>
    <w:rsid w:val="005A2360"/>
    <w:rsid w:val="005A2644"/>
    <w:rsid w:val="005A268E"/>
    <w:rsid w:val="005A26CE"/>
    <w:rsid w:val="005A2BEC"/>
    <w:rsid w:val="005A2D5C"/>
    <w:rsid w:val="005A31A4"/>
    <w:rsid w:val="005A3317"/>
    <w:rsid w:val="005A3C76"/>
    <w:rsid w:val="005A3D5B"/>
    <w:rsid w:val="005A3EE8"/>
    <w:rsid w:val="005A466E"/>
    <w:rsid w:val="005A4799"/>
    <w:rsid w:val="005A49E0"/>
    <w:rsid w:val="005A4A51"/>
    <w:rsid w:val="005A4DAE"/>
    <w:rsid w:val="005A5601"/>
    <w:rsid w:val="005A5B47"/>
    <w:rsid w:val="005A610E"/>
    <w:rsid w:val="005A67F5"/>
    <w:rsid w:val="005A6C4D"/>
    <w:rsid w:val="005A72D0"/>
    <w:rsid w:val="005A7648"/>
    <w:rsid w:val="005B0028"/>
    <w:rsid w:val="005B04B6"/>
    <w:rsid w:val="005B05B2"/>
    <w:rsid w:val="005B0B31"/>
    <w:rsid w:val="005B0DD3"/>
    <w:rsid w:val="005B106D"/>
    <w:rsid w:val="005B108D"/>
    <w:rsid w:val="005B1418"/>
    <w:rsid w:val="005B1A67"/>
    <w:rsid w:val="005B1C93"/>
    <w:rsid w:val="005B2200"/>
    <w:rsid w:val="005B2266"/>
    <w:rsid w:val="005B2515"/>
    <w:rsid w:val="005B263A"/>
    <w:rsid w:val="005B2B2D"/>
    <w:rsid w:val="005B2D9B"/>
    <w:rsid w:val="005B2E31"/>
    <w:rsid w:val="005B2F2D"/>
    <w:rsid w:val="005B3543"/>
    <w:rsid w:val="005B35F5"/>
    <w:rsid w:val="005B3CCC"/>
    <w:rsid w:val="005B3FDB"/>
    <w:rsid w:val="005B4002"/>
    <w:rsid w:val="005B4100"/>
    <w:rsid w:val="005B42D3"/>
    <w:rsid w:val="005B48D2"/>
    <w:rsid w:val="005B4939"/>
    <w:rsid w:val="005B5A89"/>
    <w:rsid w:val="005B5E4E"/>
    <w:rsid w:val="005B5E7D"/>
    <w:rsid w:val="005B5E9A"/>
    <w:rsid w:val="005B5EE5"/>
    <w:rsid w:val="005B64F2"/>
    <w:rsid w:val="005B6526"/>
    <w:rsid w:val="005B663C"/>
    <w:rsid w:val="005B6B75"/>
    <w:rsid w:val="005B7134"/>
    <w:rsid w:val="005B755F"/>
    <w:rsid w:val="005B7C12"/>
    <w:rsid w:val="005C0709"/>
    <w:rsid w:val="005C0AAA"/>
    <w:rsid w:val="005C0CD3"/>
    <w:rsid w:val="005C0E20"/>
    <w:rsid w:val="005C0E3B"/>
    <w:rsid w:val="005C10FA"/>
    <w:rsid w:val="005C12C1"/>
    <w:rsid w:val="005C1A1F"/>
    <w:rsid w:val="005C1FC1"/>
    <w:rsid w:val="005C205D"/>
    <w:rsid w:val="005C24E3"/>
    <w:rsid w:val="005C279A"/>
    <w:rsid w:val="005C288A"/>
    <w:rsid w:val="005C2EBE"/>
    <w:rsid w:val="005C3546"/>
    <w:rsid w:val="005C365C"/>
    <w:rsid w:val="005C3A3B"/>
    <w:rsid w:val="005C3C04"/>
    <w:rsid w:val="005C3C4F"/>
    <w:rsid w:val="005C3D48"/>
    <w:rsid w:val="005C3EDF"/>
    <w:rsid w:val="005C4099"/>
    <w:rsid w:val="005C4101"/>
    <w:rsid w:val="005C4319"/>
    <w:rsid w:val="005C44D9"/>
    <w:rsid w:val="005C461B"/>
    <w:rsid w:val="005C4B9C"/>
    <w:rsid w:val="005C4CBA"/>
    <w:rsid w:val="005C5241"/>
    <w:rsid w:val="005C529F"/>
    <w:rsid w:val="005C571C"/>
    <w:rsid w:val="005C5A7C"/>
    <w:rsid w:val="005C5B79"/>
    <w:rsid w:val="005C5C09"/>
    <w:rsid w:val="005C5F3C"/>
    <w:rsid w:val="005C62EA"/>
    <w:rsid w:val="005C63B0"/>
    <w:rsid w:val="005C6470"/>
    <w:rsid w:val="005C6A1C"/>
    <w:rsid w:val="005C6E71"/>
    <w:rsid w:val="005C6FC2"/>
    <w:rsid w:val="005C70C8"/>
    <w:rsid w:val="005C71A9"/>
    <w:rsid w:val="005C7450"/>
    <w:rsid w:val="005C796C"/>
    <w:rsid w:val="005C79FB"/>
    <w:rsid w:val="005C7BF5"/>
    <w:rsid w:val="005C7FBB"/>
    <w:rsid w:val="005C7FC8"/>
    <w:rsid w:val="005D03B1"/>
    <w:rsid w:val="005D06CD"/>
    <w:rsid w:val="005D0EF5"/>
    <w:rsid w:val="005D0F40"/>
    <w:rsid w:val="005D107C"/>
    <w:rsid w:val="005D15FF"/>
    <w:rsid w:val="005D19CC"/>
    <w:rsid w:val="005D1CFE"/>
    <w:rsid w:val="005D1F08"/>
    <w:rsid w:val="005D2029"/>
    <w:rsid w:val="005D2291"/>
    <w:rsid w:val="005D2295"/>
    <w:rsid w:val="005D2BF2"/>
    <w:rsid w:val="005D33F3"/>
    <w:rsid w:val="005D3B58"/>
    <w:rsid w:val="005D3EC5"/>
    <w:rsid w:val="005D4188"/>
    <w:rsid w:val="005D4541"/>
    <w:rsid w:val="005D48FC"/>
    <w:rsid w:val="005D53E8"/>
    <w:rsid w:val="005D5628"/>
    <w:rsid w:val="005D5781"/>
    <w:rsid w:val="005D57E0"/>
    <w:rsid w:val="005D5967"/>
    <w:rsid w:val="005D63D7"/>
    <w:rsid w:val="005D646D"/>
    <w:rsid w:val="005D66AD"/>
    <w:rsid w:val="005D71D1"/>
    <w:rsid w:val="005D7CBE"/>
    <w:rsid w:val="005D7F99"/>
    <w:rsid w:val="005E0A9D"/>
    <w:rsid w:val="005E0AF5"/>
    <w:rsid w:val="005E0BC3"/>
    <w:rsid w:val="005E0F83"/>
    <w:rsid w:val="005E1479"/>
    <w:rsid w:val="005E1499"/>
    <w:rsid w:val="005E15F9"/>
    <w:rsid w:val="005E19B6"/>
    <w:rsid w:val="005E1AF1"/>
    <w:rsid w:val="005E1BDF"/>
    <w:rsid w:val="005E2629"/>
    <w:rsid w:val="005E2EC5"/>
    <w:rsid w:val="005E3091"/>
    <w:rsid w:val="005E3428"/>
    <w:rsid w:val="005E3592"/>
    <w:rsid w:val="005E35B1"/>
    <w:rsid w:val="005E38FD"/>
    <w:rsid w:val="005E3D75"/>
    <w:rsid w:val="005E3E73"/>
    <w:rsid w:val="005E3F94"/>
    <w:rsid w:val="005E53EF"/>
    <w:rsid w:val="005E5699"/>
    <w:rsid w:val="005E5816"/>
    <w:rsid w:val="005E5EB0"/>
    <w:rsid w:val="005E69C5"/>
    <w:rsid w:val="005E69D2"/>
    <w:rsid w:val="005E6A05"/>
    <w:rsid w:val="005E6B7F"/>
    <w:rsid w:val="005E7929"/>
    <w:rsid w:val="005E7B75"/>
    <w:rsid w:val="005F0232"/>
    <w:rsid w:val="005F043E"/>
    <w:rsid w:val="005F04B6"/>
    <w:rsid w:val="005F0568"/>
    <w:rsid w:val="005F09C3"/>
    <w:rsid w:val="005F0A6D"/>
    <w:rsid w:val="005F0E4F"/>
    <w:rsid w:val="005F0EDF"/>
    <w:rsid w:val="005F1172"/>
    <w:rsid w:val="005F1319"/>
    <w:rsid w:val="005F173F"/>
    <w:rsid w:val="005F1CEE"/>
    <w:rsid w:val="005F1D75"/>
    <w:rsid w:val="005F206E"/>
    <w:rsid w:val="005F2379"/>
    <w:rsid w:val="005F269F"/>
    <w:rsid w:val="005F275B"/>
    <w:rsid w:val="005F28BC"/>
    <w:rsid w:val="005F2B55"/>
    <w:rsid w:val="005F3681"/>
    <w:rsid w:val="005F383D"/>
    <w:rsid w:val="005F39CE"/>
    <w:rsid w:val="005F3E0F"/>
    <w:rsid w:val="005F3FE0"/>
    <w:rsid w:val="005F411B"/>
    <w:rsid w:val="005F4247"/>
    <w:rsid w:val="005F4BC5"/>
    <w:rsid w:val="005F52FF"/>
    <w:rsid w:val="005F568A"/>
    <w:rsid w:val="005F59F1"/>
    <w:rsid w:val="005F5B8A"/>
    <w:rsid w:val="005F668F"/>
    <w:rsid w:val="005F6765"/>
    <w:rsid w:val="005F6A23"/>
    <w:rsid w:val="005F6B38"/>
    <w:rsid w:val="005F6E85"/>
    <w:rsid w:val="005F7479"/>
    <w:rsid w:val="005F7DCE"/>
    <w:rsid w:val="005F7E84"/>
    <w:rsid w:val="0060019E"/>
    <w:rsid w:val="006003E0"/>
    <w:rsid w:val="0060065B"/>
    <w:rsid w:val="006008AE"/>
    <w:rsid w:val="006008DD"/>
    <w:rsid w:val="00600990"/>
    <w:rsid w:val="00601A93"/>
    <w:rsid w:val="00602126"/>
    <w:rsid w:val="00602481"/>
    <w:rsid w:val="006028BF"/>
    <w:rsid w:val="0060299D"/>
    <w:rsid w:val="00602D96"/>
    <w:rsid w:val="006039AE"/>
    <w:rsid w:val="00603D70"/>
    <w:rsid w:val="006046D6"/>
    <w:rsid w:val="0060473F"/>
    <w:rsid w:val="006053B0"/>
    <w:rsid w:val="00605425"/>
    <w:rsid w:val="006056AA"/>
    <w:rsid w:val="0060570C"/>
    <w:rsid w:val="00605770"/>
    <w:rsid w:val="006057C6"/>
    <w:rsid w:val="0060584B"/>
    <w:rsid w:val="006058EB"/>
    <w:rsid w:val="00605919"/>
    <w:rsid w:val="00605CBF"/>
    <w:rsid w:val="00606091"/>
    <w:rsid w:val="0060672E"/>
    <w:rsid w:val="00606843"/>
    <w:rsid w:val="00606AA1"/>
    <w:rsid w:val="00606ACD"/>
    <w:rsid w:val="006070E9"/>
    <w:rsid w:val="00607467"/>
    <w:rsid w:val="006077C0"/>
    <w:rsid w:val="00607881"/>
    <w:rsid w:val="00607A65"/>
    <w:rsid w:val="00607CE4"/>
    <w:rsid w:val="00611330"/>
    <w:rsid w:val="006118B9"/>
    <w:rsid w:val="00611B96"/>
    <w:rsid w:val="006120BD"/>
    <w:rsid w:val="00612221"/>
    <w:rsid w:val="006127FF"/>
    <w:rsid w:val="00612F45"/>
    <w:rsid w:val="006132CD"/>
    <w:rsid w:val="0061330A"/>
    <w:rsid w:val="00613411"/>
    <w:rsid w:val="006134B5"/>
    <w:rsid w:val="00613672"/>
    <w:rsid w:val="006138EF"/>
    <w:rsid w:val="00613C5A"/>
    <w:rsid w:val="0061447C"/>
    <w:rsid w:val="00614543"/>
    <w:rsid w:val="006145A9"/>
    <w:rsid w:val="0061461A"/>
    <w:rsid w:val="0061467D"/>
    <w:rsid w:val="0061474B"/>
    <w:rsid w:val="00614C38"/>
    <w:rsid w:val="00615859"/>
    <w:rsid w:val="00615A97"/>
    <w:rsid w:val="00616268"/>
    <w:rsid w:val="00616D07"/>
    <w:rsid w:val="00616F04"/>
    <w:rsid w:val="00616FBD"/>
    <w:rsid w:val="00617BBC"/>
    <w:rsid w:val="00617DB1"/>
    <w:rsid w:val="00620DE2"/>
    <w:rsid w:val="00621062"/>
    <w:rsid w:val="00621196"/>
    <w:rsid w:val="006213A2"/>
    <w:rsid w:val="006216AC"/>
    <w:rsid w:val="00621B69"/>
    <w:rsid w:val="00621E4B"/>
    <w:rsid w:val="00622267"/>
    <w:rsid w:val="0062298A"/>
    <w:rsid w:val="006230F9"/>
    <w:rsid w:val="006238DA"/>
    <w:rsid w:val="006239D6"/>
    <w:rsid w:val="00623A58"/>
    <w:rsid w:val="00623BA9"/>
    <w:rsid w:val="00623C57"/>
    <w:rsid w:val="006245A7"/>
    <w:rsid w:val="0062473B"/>
    <w:rsid w:val="00624753"/>
    <w:rsid w:val="0062488C"/>
    <w:rsid w:val="00624FD7"/>
    <w:rsid w:val="00625657"/>
    <w:rsid w:val="00625F6C"/>
    <w:rsid w:val="00625FD1"/>
    <w:rsid w:val="0062613B"/>
    <w:rsid w:val="00626281"/>
    <w:rsid w:val="00626788"/>
    <w:rsid w:val="006269C6"/>
    <w:rsid w:val="00626D24"/>
    <w:rsid w:val="00626FD7"/>
    <w:rsid w:val="006271D1"/>
    <w:rsid w:val="00627223"/>
    <w:rsid w:val="006274FF"/>
    <w:rsid w:val="006276BE"/>
    <w:rsid w:val="00627DA5"/>
    <w:rsid w:val="00627EA9"/>
    <w:rsid w:val="0063015E"/>
    <w:rsid w:val="0063098E"/>
    <w:rsid w:val="00631226"/>
    <w:rsid w:val="0063155F"/>
    <w:rsid w:val="00631B94"/>
    <w:rsid w:val="00631C1C"/>
    <w:rsid w:val="006327B9"/>
    <w:rsid w:val="006327E3"/>
    <w:rsid w:val="0063286A"/>
    <w:rsid w:val="00632AD7"/>
    <w:rsid w:val="00632D95"/>
    <w:rsid w:val="00632FAF"/>
    <w:rsid w:val="00633497"/>
    <w:rsid w:val="006334C7"/>
    <w:rsid w:val="0063357A"/>
    <w:rsid w:val="00633A7D"/>
    <w:rsid w:val="00633ACF"/>
    <w:rsid w:val="00633DD7"/>
    <w:rsid w:val="00634054"/>
    <w:rsid w:val="006341FC"/>
    <w:rsid w:val="00634285"/>
    <w:rsid w:val="0063446A"/>
    <w:rsid w:val="006347A0"/>
    <w:rsid w:val="006349AE"/>
    <w:rsid w:val="00634C56"/>
    <w:rsid w:val="00634E4F"/>
    <w:rsid w:val="0063518B"/>
    <w:rsid w:val="006358A6"/>
    <w:rsid w:val="00635933"/>
    <w:rsid w:val="00635B74"/>
    <w:rsid w:val="00635FEB"/>
    <w:rsid w:val="0063635B"/>
    <w:rsid w:val="006364A4"/>
    <w:rsid w:val="0063651F"/>
    <w:rsid w:val="0063691B"/>
    <w:rsid w:val="00636D9F"/>
    <w:rsid w:val="00636E73"/>
    <w:rsid w:val="00636F42"/>
    <w:rsid w:val="00636F65"/>
    <w:rsid w:val="00637172"/>
    <w:rsid w:val="006371B5"/>
    <w:rsid w:val="006372C6"/>
    <w:rsid w:val="006372C7"/>
    <w:rsid w:val="006374C4"/>
    <w:rsid w:val="00637639"/>
    <w:rsid w:val="0063785C"/>
    <w:rsid w:val="00640778"/>
    <w:rsid w:val="00640831"/>
    <w:rsid w:val="00640948"/>
    <w:rsid w:val="00640A93"/>
    <w:rsid w:val="00640B22"/>
    <w:rsid w:val="00641330"/>
    <w:rsid w:val="00641CC1"/>
    <w:rsid w:val="00641DE1"/>
    <w:rsid w:val="0064267D"/>
    <w:rsid w:val="00642AC4"/>
    <w:rsid w:val="00642F13"/>
    <w:rsid w:val="00642F8B"/>
    <w:rsid w:val="006431BF"/>
    <w:rsid w:val="00643922"/>
    <w:rsid w:val="006439B5"/>
    <w:rsid w:val="00643A33"/>
    <w:rsid w:val="00643A50"/>
    <w:rsid w:val="00643EBF"/>
    <w:rsid w:val="00644718"/>
    <w:rsid w:val="00644AF5"/>
    <w:rsid w:val="0064503C"/>
    <w:rsid w:val="00645CCE"/>
    <w:rsid w:val="00645D00"/>
    <w:rsid w:val="00645D61"/>
    <w:rsid w:val="006464BC"/>
    <w:rsid w:val="0064710F"/>
    <w:rsid w:val="0064751C"/>
    <w:rsid w:val="006475D0"/>
    <w:rsid w:val="00647718"/>
    <w:rsid w:val="0064793F"/>
    <w:rsid w:val="00647E82"/>
    <w:rsid w:val="006504E8"/>
    <w:rsid w:val="006507F8"/>
    <w:rsid w:val="006508AB"/>
    <w:rsid w:val="0065091E"/>
    <w:rsid w:val="00650CE5"/>
    <w:rsid w:val="00650EF7"/>
    <w:rsid w:val="006512E4"/>
    <w:rsid w:val="006515B5"/>
    <w:rsid w:val="00651703"/>
    <w:rsid w:val="00651716"/>
    <w:rsid w:val="00651E69"/>
    <w:rsid w:val="00651E77"/>
    <w:rsid w:val="006520E4"/>
    <w:rsid w:val="00652417"/>
    <w:rsid w:val="0065297B"/>
    <w:rsid w:val="00652FE4"/>
    <w:rsid w:val="00653171"/>
    <w:rsid w:val="00653B20"/>
    <w:rsid w:val="006541D2"/>
    <w:rsid w:val="006541EA"/>
    <w:rsid w:val="00654324"/>
    <w:rsid w:val="006543ED"/>
    <w:rsid w:val="00654837"/>
    <w:rsid w:val="00654A58"/>
    <w:rsid w:val="00654AAC"/>
    <w:rsid w:val="00654FA3"/>
    <w:rsid w:val="0065518A"/>
    <w:rsid w:val="00655349"/>
    <w:rsid w:val="00655BB3"/>
    <w:rsid w:val="006561B4"/>
    <w:rsid w:val="006565C9"/>
    <w:rsid w:val="00656905"/>
    <w:rsid w:val="006569A9"/>
    <w:rsid w:val="00656C1E"/>
    <w:rsid w:val="0065770C"/>
    <w:rsid w:val="0065781F"/>
    <w:rsid w:val="00657A45"/>
    <w:rsid w:val="006600CF"/>
    <w:rsid w:val="00660D53"/>
    <w:rsid w:val="00660F19"/>
    <w:rsid w:val="006610E9"/>
    <w:rsid w:val="006616CB"/>
    <w:rsid w:val="00661868"/>
    <w:rsid w:val="0066197A"/>
    <w:rsid w:val="00661AF8"/>
    <w:rsid w:val="006625A1"/>
    <w:rsid w:val="00662621"/>
    <w:rsid w:val="006626EC"/>
    <w:rsid w:val="006627A8"/>
    <w:rsid w:val="00662AB4"/>
    <w:rsid w:val="00662B01"/>
    <w:rsid w:val="00662D27"/>
    <w:rsid w:val="00662D42"/>
    <w:rsid w:val="00663308"/>
    <w:rsid w:val="006633BB"/>
    <w:rsid w:val="00663864"/>
    <w:rsid w:val="00663B80"/>
    <w:rsid w:val="00663D85"/>
    <w:rsid w:val="006641EB"/>
    <w:rsid w:val="0066432D"/>
    <w:rsid w:val="00664611"/>
    <w:rsid w:val="00664858"/>
    <w:rsid w:val="00664D8E"/>
    <w:rsid w:val="00664DE8"/>
    <w:rsid w:val="00664F34"/>
    <w:rsid w:val="00665601"/>
    <w:rsid w:val="00665824"/>
    <w:rsid w:val="00665E54"/>
    <w:rsid w:val="00665EDB"/>
    <w:rsid w:val="00666A6F"/>
    <w:rsid w:val="006672CD"/>
    <w:rsid w:val="006672DF"/>
    <w:rsid w:val="00667582"/>
    <w:rsid w:val="00667675"/>
    <w:rsid w:val="00667939"/>
    <w:rsid w:val="00667BDB"/>
    <w:rsid w:val="00667DC9"/>
    <w:rsid w:val="00670043"/>
    <w:rsid w:val="0067013F"/>
    <w:rsid w:val="00670225"/>
    <w:rsid w:val="006703F7"/>
    <w:rsid w:val="00670902"/>
    <w:rsid w:val="00670911"/>
    <w:rsid w:val="00670BC2"/>
    <w:rsid w:val="00670DB4"/>
    <w:rsid w:val="00670FA0"/>
    <w:rsid w:val="0067131C"/>
    <w:rsid w:val="006713F2"/>
    <w:rsid w:val="006717E8"/>
    <w:rsid w:val="00671881"/>
    <w:rsid w:val="006718F3"/>
    <w:rsid w:val="00671AF6"/>
    <w:rsid w:val="00671BF6"/>
    <w:rsid w:val="00671C46"/>
    <w:rsid w:val="006720C7"/>
    <w:rsid w:val="00672439"/>
    <w:rsid w:val="00672C2B"/>
    <w:rsid w:val="00672D9F"/>
    <w:rsid w:val="006734FB"/>
    <w:rsid w:val="006737C5"/>
    <w:rsid w:val="00673D9E"/>
    <w:rsid w:val="0067414D"/>
    <w:rsid w:val="0067450F"/>
    <w:rsid w:val="00674927"/>
    <w:rsid w:val="00674AAD"/>
    <w:rsid w:val="00674F09"/>
    <w:rsid w:val="0067529B"/>
    <w:rsid w:val="0067543D"/>
    <w:rsid w:val="006755EE"/>
    <w:rsid w:val="0067560C"/>
    <w:rsid w:val="00675860"/>
    <w:rsid w:val="00675880"/>
    <w:rsid w:val="00675E20"/>
    <w:rsid w:val="00675F73"/>
    <w:rsid w:val="006760CE"/>
    <w:rsid w:val="006762D8"/>
    <w:rsid w:val="00676807"/>
    <w:rsid w:val="00676AD6"/>
    <w:rsid w:val="00676C3B"/>
    <w:rsid w:val="00676DD8"/>
    <w:rsid w:val="006772A6"/>
    <w:rsid w:val="00677540"/>
    <w:rsid w:val="006776C3"/>
    <w:rsid w:val="00677CEF"/>
    <w:rsid w:val="0068032C"/>
    <w:rsid w:val="00680A2F"/>
    <w:rsid w:val="006813EF"/>
    <w:rsid w:val="00681422"/>
    <w:rsid w:val="0068158A"/>
    <w:rsid w:val="00681854"/>
    <w:rsid w:val="00681892"/>
    <w:rsid w:val="00681F5C"/>
    <w:rsid w:val="00681FAE"/>
    <w:rsid w:val="00682017"/>
    <w:rsid w:val="0068225A"/>
    <w:rsid w:val="006824A2"/>
    <w:rsid w:val="006827C9"/>
    <w:rsid w:val="00682B4D"/>
    <w:rsid w:val="00682D28"/>
    <w:rsid w:val="00682D78"/>
    <w:rsid w:val="00682EEA"/>
    <w:rsid w:val="006833C8"/>
    <w:rsid w:val="00683414"/>
    <w:rsid w:val="00683795"/>
    <w:rsid w:val="00683EB1"/>
    <w:rsid w:val="00684074"/>
    <w:rsid w:val="00684B00"/>
    <w:rsid w:val="00685517"/>
    <w:rsid w:val="0068617D"/>
    <w:rsid w:val="00686290"/>
    <w:rsid w:val="006863C9"/>
    <w:rsid w:val="006866A4"/>
    <w:rsid w:val="006867E4"/>
    <w:rsid w:val="00686913"/>
    <w:rsid w:val="00686A22"/>
    <w:rsid w:val="00686B9F"/>
    <w:rsid w:val="006873F5"/>
    <w:rsid w:val="00687764"/>
    <w:rsid w:val="00687C53"/>
    <w:rsid w:val="006901A3"/>
    <w:rsid w:val="00690474"/>
    <w:rsid w:val="00690530"/>
    <w:rsid w:val="00690741"/>
    <w:rsid w:val="00690828"/>
    <w:rsid w:val="0069116B"/>
    <w:rsid w:val="0069140C"/>
    <w:rsid w:val="00691AB7"/>
    <w:rsid w:val="006920BD"/>
    <w:rsid w:val="006922FF"/>
    <w:rsid w:val="006923BC"/>
    <w:rsid w:val="006926CC"/>
    <w:rsid w:val="00692D67"/>
    <w:rsid w:val="00692E95"/>
    <w:rsid w:val="00692F3D"/>
    <w:rsid w:val="00693312"/>
    <w:rsid w:val="00693370"/>
    <w:rsid w:val="00693407"/>
    <w:rsid w:val="00693461"/>
    <w:rsid w:val="00693794"/>
    <w:rsid w:val="006938E3"/>
    <w:rsid w:val="00693B9F"/>
    <w:rsid w:val="00693E29"/>
    <w:rsid w:val="00693E80"/>
    <w:rsid w:val="0069409D"/>
    <w:rsid w:val="00694C37"/>
    <w:rsid w:val="00694E97"/>
    <w:rsid w:val="00694EC0"/>
    <w:rsid w:val="00694FD9"/>
    <w:rsid w:val="00696994"/>
    <w:rsid w:val="00697069"/>
    <w:rsid w:val="006973A1"/>
    <w:rsid w:val="00697496"/>
    <w:rsid w:val="0069751D"/>
    <w:rsid w:val="006975ED"/>
    <w:rsid w:val="00697A21"/>
    <w:rsid w:val="00697C98"/>
    <w:rsid w:val="00697D28"/>
    <w:rsid w:val="00697DD1"/>
    <w:rsid w:val="006A0199"/>
    <w:rsid w:val="006A05EA"/>
    <w:rsid w:val="006A05EC"/>
    <w:rsid w:val="006A0641"/>
    <w:rsid w:val="006A14F2"/>
    <w:rsid w:val="006A16E1"/>
    <w:rsid w:val="006A1AA2"/>
    <w:rsid w:val="006A1D91"/>
    <w:rsid w:val="006A1E23"/>
    <w:rsid w:val="006A23D6"/>
    <w:rsid w:val="006A24EC"/>
    <w:rsid w:val="006A2AE0"/>
    <w:rsid w:val="006A3008"/>
    <w:rsid w:val="006A3479"/>
    <w:rsid w:val="006A34A8"/>
    <w:rsid w:val="006A36A5"/>
    <w:rsid w:val="006A36EB"/>
    <w:rsid w:val="006A36FB"/>
    <w:rsid w:val="006A3705"/>
    <w:rsid w:val="006A371C"/>
    <w:rsid w:val="006A39D8"/>
    <w:rsid w:val="006A3B83"/>
    <w:rsid w:val="006A3CEC"/>
    <w:rsid w:val="006A3DE5"/>
    <w:rsid w:val="006A47DB"/>
    <w:rsid w:val="006A48C5"/>
    <w:rsid w:val="006A4BD9"/>
    <w:rsid w:val="006A4BE8"/>
    <w:rsid w:val="006A52D6"/>
    <w:rsid w:val="006A57E1"/>
    <w:rsid w:val="006A5843"/>
    <w:rsid w:val="006A599A"/>
    <w:rsid w:val="006A5A84"/>
    <w:rsid w:val="006A5BC5"/>
    <w:rsid w:val="006A6064"/>
    <w:rsid w:val="006A609A"/>
    <w:rsid w:val="006A6107"/>
    <w:rsid w:val="006A65DE"/>
    <w:rsid w:val="006A6720"/>
    <w:rsid w:val="006A68EF"/>
    <w:rsid w:val="006A6B4F"/>
    <w:rsid w:val="006A6C3A"/>
    <w:rsid w:val="006A6EB0"/>
    <w:rsid w:val="006A72F6"/>
    <w:rsid w:val="006B0226"/>
    <w:rsid w:val="006B0339"/>
    <w:rsid w:val="006B0FAA"/>
    <w:rsid w:val="006B10FF"/>
    <w:rsid w:val="006B133F"/>
    <w:rsid w:val="006B13F9"/>
    <w:rsid w:val="006B1A15"/>
    <w:rsid w:val="006B1F09"/>
    <w:rsid w:val="006B22A4"/>
    <w:rsid w:val="006B22F5"/>
    <w:rsid w:val="006B2BEC"/>
    <w:rsid w:val="006B2D45"/>
    <w:rsid w:val="006B2F98"/>
    <w:rsid w:val="006B32F9"/>
    <w:rsid w:val="006B385E"/>
    <w:rsid w:val="006B3FB6"/>
    <w:rsid w:val="006B447A"/>
    <w:rsid w:val="006B458E"/>
    <w:rsid w:val="006B49D2"/>
    <w:rsid w:val="006B4A29"/>
    <w:rsid w:val="006B4AFC"/>
    <w:rsid w:val="006B4CD8"/>
    <w:rsid w:val="006B5501"/>
    <w:rsid w:val="006B55CD"/>
    <w:rsid w:val="006B5804"/>
    <w:rsid w:val="006B5CA9"/>
    <w:rsid w:val="006B5EBE"/>
    <w:rsid w:val="006B623F"/>
    <w:rsid w:val="006B6880"/>
    <w:rsid w:val="006B6CD2"/>
    <w:rsid w:val="006B7207"/>
    <w:rsid w:val="006B74DB"/>
    <w:rsid w:val="006B769F"/>
    <w:rsid w:val="006B7B93"/>
    <w:rsid w:val="006C0491"/>
    <w:rsid w:val="006C0819"/>
    <w:rsid w:val="006C10AE"/>
    <w:rsid w:val="006C1322"/>
    <w:rsid w:val="006C155D"/>
    <w:rsid w:val="006C16A7"/>
    <w:rsid w:val="006C1CEB"/>
    <w:rsid w:val="006C1D49"/>
    <w:rsid w:val="006C1DA3"/>
    <w:rsid w:val="006C216F"/>
    <w:rsid w:val="006C2873"/>
    <w:rsid w:val="006C2A42"/>
    <w:rsid w:val="006C324F"/>
    <w:rsid w:val="006C3262"/>
    <w:rsid w:val="006C38A6"/>
    <w:rsid w:val="006C480B"/>
    <w:rsid w:val="006C4D87"/>
    <w:rsid w:val="006C4EAA"/>
    <w:rsid w:val="006C51D5"/>
    <w:rsid w:val="006C55DA"/>
    <w:rsid w:val="006C5881"/>
    <w:rsid w:val="006C5947"/>
    <w:rsid w:val="006C5984"/>
    <w:rsid w:val="006C5A31"/>
    <w:rsid w:val="006C62AB"/>
    <w:rsid w:val="006C648A"/>
    <w:rsid w:val="006C7066"/>
    <w:rsid w:val="006C70B4"/>
    <w:rsid w:val="006C7447"/>
    <w:rsid w:val="006D0624"/>
    <w:rsid w:val="006D06A1"/>
    <w:rsid w:val="006D0A0A"/>
    <w:rsid w:val="006D0A95"/>
    <w:rsid w:val="006D0AA6"/>
    <w:rsid w:val="006D0B97"/>
    <w:rsid w:val="006D0EE0"/>
    <w:rsid w:val="006D167E"/>
    <w:rsid w:val="006D22DC"/>
    <w:rsid w:val="006D2945"/>
    <w:rsid w:val="006D2B9B"/>
    <w:rsid w:val="006D2D78"/>
    <w:rsid w:val="006D3C95"/>
    <w:rsid w:val="006D3E36"/>
    <w:rsid w:val="006D45E7"/>
    <w:rsid w:val="006D48F8"/>
    <w:rsid w:val="006D490A"/>
    <w:rsid w:val="006D49F4"/>
    <w:rsid w:val="006D4C8E"/>
    <w:rsid w:val="006D4F19"/>
    <w:rsid w:val="006D5269"/>
    <w:rsid w:val="006D5529"/>
    <w:rsid w:val="006D56C1"/>
    <w:rsid w:val="006D57FA"/>
    <w:rsid w:val="006D5816"/>
    <w:rsid w:val="006D5AD6"/>
    <w:rsid w:val="006D66D5"/>
    <w:rsid w:val="006D67D6"/>
    <w:rsid w:val="006D690E"/>
    <w:rsid w:val="006D6910"/>
    <w:rsid w:val="006D6E67"/>
    <w:rsid w:val="006D7934"/>
    <w:rsid w:val="006D7D02"/>
    <w:rsid w:val="006E0885"/>
    <w:rsid w:val="006E0EDD"/>
    <w:rsid w:val="006E1425"/>
    <w:rsid w:val="006E14F8"/>
    <w:rsid w:val="006E1CAF"/>
    <w:rsid w:val="006E228C"/>
    <w:rsid w:val="006E24E0"/>
    <w:rsid w:val="006E2D18"/>
    <w:rsid w:val="006E3386"/>
    <w:rsid w:val="006E3E2B"/>
    <w:rsid w:val="006E4434"/>
    <w:rsid w:val="006E4B7F"/>
    <w:rsid w:val="006E4BB7"/>
    <w:rsid w:val="006E53C1"/>
    <w:rsid w:val="006E5585"/>
    <w:rsid w:val="006E5AC6"/>
    <w:rsid w:val="006E5D7C"/>
    <w:rsid w:val="006E611A"/>
    <w:rsid w:val="006E632D"/>
    <w:rsid w:val="006E6635"/>
    <w:rsid w:val="006E67A5"/>
    <w:rsid w:val="006E694B"/>
    <w:rsid w:val="006E717C"/>
    <w:rsid w:val="006E7404"/>
    <w:rsid w:val="006E76C5"/>
    <w:rsid w:val="006E77DD"/>
    <w:rsid w:val="006E7858"/>
    <w:rsid w:val="006E787F"/>
    <w:rsid w:val="006E7C02"/>
    <w:rsid w:val="006F00F5"/>
    <w:rsid w:val="006F058D"/>
    <w:rsid w:val="006F0B71"/>
    <w:rsid w:val="006F0E07"/>
    <w:rsid w:val="006F10F1"/>
    <w:rsid w:val="006F1175"/>
    <w:rsid w:val="006F1365"/>
    <w:rsid w:val="006F147C"/>
    <w:rsid w:val="006F14D8"/>
    <w:rsid w:val="006F1780"/>
    <w:rsid w:val="006F18A3"/>
    <w:rsid w:val="006F1B83"/>
    <w:rsid w:val="006F1D9F"/>
    <w:rsid w:val="006F1F13"/>
    <w:rsid w:val="006F1FD0"/>
    <w:rsid w:val="006F205E"/>
    <w:rsid w:val="006F20F0"/>
    <w:rsid w:val="006F2D49"/>
    <w:rsid w:val="006F342F"/>
    <w:rsid w:val="006F395E"/>
    <w:rsid w:val="006F42AC"/>
    <w:rsid w:val="006F43E1"/>
    <w:rsid w:val="006F46D2"/>
    <w:rsid w:val="006F4AF9"/>
    <w:rsid w:val="006F4D41"/>
    <w:rsid w:val="006F5271"/>
    <w:rsid w:val="006F552F"/>
    <w:rsid w:val="006F681A"/>
    <w:rsid w:val="006F6887"/>
    <w:rsid w:val="006F6892"/>
    <w:rsid w:val="006F6DC7"/>
    <w:rsid w:val="006F71BF"/>
    <w:rsid w:val="006F7292"/>
    <w:rsid w:val="006F7299"/>
    <w:rsid w:val="006F7440"/>
    <w:rsid w:val="006F76B0"/>
    <w:rsid w:val="006F797B"/>
    <w:rsid w:val="006F7A35"/>
    <w:rsid w:val="006F7B4C"/>
    <w:rsid w:val="00700022"/>
    <w:rsid w:val="00700445"/>
    <w:rsid w:val="00700BA8"/>
    <w:rsid w:val="00700D58"/>
    <w:rsid w:val="00701ACC"/>
    <w:rsid w:val="00701ACF"/>
    <w:rsid w:val="00701AEB"/>
    <w:rsid w:val="00701DA1"/>
    <w:rsid w:val="00701F02"/>
    <w:rsid w:val="00702C1F"/>
    <w:rsid w:val="00703097"/>
    <w:rsid w:val="007033A7"/>
    <w:rsid w:val="00703414"/>
    <w:rsid w:val="0070359A"/>
    <w:rsid w:val="00703BDC"/>
    <w:rsid w:val="0070434B"/>
    <w:rsid w:val="0070443E"/>
    <w:rsid w:val="007045A6"/>
    <w:rsid w:val="00704CF5"/>
    <w:rsid w:val="00705571"/>
    <w:rsid w:val="00705F4F"/>
    <w:rsid w:val="00706337"/>
    <w:rsid w:val="00706729"/>
    <w:rsid w:val="0070682F"/>
    <w:rsid w:val="00706A90"/>
    <w:rsid w:val="00706E06"/>
    <w:rsid w:val="00706E89"/>
    <w:rsid w:val="00707ADF"/>
    <w:rsid w:val="00707EA0"/>
    <w:rsid w:val="00707F22"/>
    <w:rsid w:val="00710406"/>
    <w:rsid w:val="00710759"/>
    <w:rsid w:val="00710C5E"/>
    <w:rsid w:val="00710D55"/>
    <w:rsid w:val="0071118A"/>
    <w:rsid w:val="00712094"/>
    <w:rsid w:val="00712852"/>
    <w:rsid w:val="00712F03"/>
    <w:rsid w:val="00713414"/>
    <w:rsid w:val="007134AF"/>
    <w:rsid w:val="007137F2"/>
    <w:rsid w:val="007137F8"/>
    <w:rsid w:val="00713A29"/>
    <w:rsid w:val="00713B40"/>
    <w:rsid w:val="00713DD2"/>
    <w:rsid w:val="00713FE0"/>
    <w:rsid w:val="00714734"/>
    <w:rsid w:val="00714A21"/>
    <w:rsid w:val="00714ACD"/>
    <w:rsid w:val="00715118"/>
    <w:rsid w:val="00715248"/>
    <w:rsid w:val="007153C2"/>
    <w:rsid w:val="007157A3"/>
    <w:rsid w:val="00715832"/>
    <w:rsid w:val="00715C2D"/>
    <w:rsid w:val="0071623A"/>
    <w:rsid w:val="007175EF"/>
    <w:rsid w:val="00717C44"/>
    <w:rsid w:val="00720031"/>
    <w:rsid w:val="0072051D"/>
    <w:rsid w:val="00720A9F"/>
    <w:rsid w:val="00720AB1"/>
    <w:rsid w:val="00720B93"/>
    <w:rsid w:val="00720DE3"/>
    <w:rsid w:val="00720FE0"/>
    <w:rsid w:val="00721568"/>
    <w:rsid w:val="007216C4"/>
    <w:rsid w:val="007218BC"/>
    <w:rsid w:val="00721C54"/>
    <w:rsid w:val="00721E4D"/>
    <w:rsid w:val="00721F03"/>
    <w:rsid w:val="00722061"/>
    <w:rsid w:val="00722680"/>
    <w:rsid w:val="0072277D"/>
    <w:rsid w:val="007228D6"/>
    <w:rsid w:val="007232CC"/>
    <w:rsid w:val="00723346"/>
    <w:rsid w:val="0072340A"/>
    <w:rsid w:val="0072346C"/>
    <w:rsid w:val="007237F1"/>
    <w:rsid w:val="00723840"/>
    <w:rsid w:val="00723973"/>
    <w:rsid w:val="00723BA5"/>
    <w:rsid w:val="00723BFA"/>
    <w:rsid w:val="00724354"/>
    <w:rsid w:val="007247EE"/>
    <w:rsid w:val="00724BEB"/>
    <w:rsid w:val="007252DD"/>
    <w:rsid w:val="00725478"/>
    <w:rsid w:val="00725499"/>
    <w:rsid w:val="00725CEA"/>
    <w:rsid w:val="0072600A"/>
    <w:rsid w:val="007261CB"/>
    <w:rsid w:val="00726534"/>
    <w:rsid w:val="00726F4A"/>
    <w:rsid w:val="00727013"/>
    <w:rsid w:val="007276F7"/>
    <w:rsid w:val="00727B3C"/>
    <w:rsid w:val="00727CFF"/>
    <w:rsid w:val="00727D9C"/>
    <w:rsid w:val="0073018C"/>
    <w:rsid w:val="00730605"/>
    <w:rsid w:val="007309CB"/>
    <w:rsid w:val="00730B60"/>
    <w:rsid w:val="00730C7B"/>
    <w:rsid w:val="00730FD0"/>
    <w:rsid w:val="007318E4"/>
    <w:rsid w:val="007318FF"/>
    <w:rsid w:val="00731947"/>
    <w:rsid w:val="007319F3"/>
    <w:rsid w:val="00731AEF"/>
    <w:rsid w:val="00732174"/>
    <w:rsid w:val="007322ED"/>
    <w:rsid w:val="00732476"/>
    <w:rsid w:val="007327AB"/>
    <w:rsid w:val="00732A2F"/>
    <w:rsid w:val="00732C06"/>
    <w:rsid w:val="00732E47"/>
    <w:rsid w:val="00732EED"/>
    <w:rsid w:val="007331B9"/>
    <w:rsid w:val="0073320D"/>
    <w:rsid w:val="007332D3"/>
    <w:rsid w:val="00733C0B"/>
    <w:rsid w:val="00733C4A"/>
    <w:rsid w:val="007343AD"/>
    <w:rsid w:val="007344E9"/>
    <w:rsid w:val="00734550"/>
    <w:rsid w:val="0073460C"/>
    <w:rsid w:val="00734886"/>
    <w:rsid w:val="007348C2"/>
    <w:rsid w:val="00734918"/>
    <w:rsid w:val="00734B37"/>
    <w:rsid w:val="00734D94"/>
    <w:rsid w:val="00735211"/>
    <w:rsid w:val="0073524B"/>
    <w:rsid w:val="00735C3C"/>
    <w:rsid w:val="007368B4"/>
    <w:rsid w:val="00736ACF"/>
    <w:rsid w:val="0074006D"/>
    <w:rsid w:val="007401AF"/>
    <w:rsid w:val="00740A1E"/>
    <w:rsid w:val="00740B24"/>
    <w:rsid w:val="00741076"/>
    <w:rsid w:val="00741183"/>
    <w:rsid w:val="007415E4"/>
    <w:rsid w:val="00741A27"/>
    <w:rsid w:val="0074205E"/>
    <w:rsid w:val="00742254"/>
    <w:rsid w:val="00742468"/>
    <w:rsid w:val="0074295A"/>
    <w:rsid w:val="00742B11"/>
    <w:rsid w:val="00742EA6"/>
    <w:rsid w:val="0074347F"/>
    <w:rsid w:val="007434E0"/>
    <w:rsid w:val="007435AC"/>
    <w:rsid w:val="0074377A"/>
    <w:rsid w:val="00743972"/>
    <w:rsid w:val="00743DC5"/>
    <w:rsid w:val="0074413E"/>
    <w:rsid w:val="0074432C"/>
    <w:rsid w:val="00744366"/>
    <w:rsid w:val="00744580"/>
    <w:rsid w:val="00744A9E"/>
    <w:rsid w:val="00744EA7"/>
    <w:rsid w:val="0074550E"/>
    <w:rsid w:val="00745567"/>
    <w:rsid w:val="00745714"/>
    <w:rsid w:val="0074571E"/>
    <w:rsid w:val="00745993"/>
    <w:rsid w:val="00745E3D"/>
    <w:rsid w:val="0074601C"/>
    <w:rsid w:val="00746274"/>
    <w:rsid w:val="007465BE"/>
    <w:rsid w:val="0074697E"/>
    <w:rsid w:val="00746C0A"/>
    <w:rsid w:val="00746E97"/>
    <w:rsid w:val="00746EBA"/>
    <w:rsid w:val="00747418"/>
    <w:rsid w:val="00747436"/>
    <w:rsid w:val="00747EE5"/>
    <w:rsid w:val="0075026E"/>
    <w:rsid w:val="007503D3"/>
    <w:rsid w:val="00750612"/>
    <w:rsid w:val="00750BB1"/>
    <w:rsid w:val="00750D3E"/>
    <w:rsid w:val="00750F08"/>
    <w:rsid w:val="007512FA"/>
    <w:rsid w:val="00751312"/>
    <w:rsid w:val="0075135A"/>
    <w:rsid w:val="0075188D"/>
    <w:rsid w:val="007518E8"/>
    <w:rsid w:val="00751A2A"/>
    <w:rsid w:val="00751A4A"/>
    <w:rsid w:val="00752091"/>
    <w:rsid w:val="007521B0"/>
    <w:rsid w:val="007521B4"/>
    <w:rsid w:val="00752412"/>
    <w:rsid w:val="00752AD8"/>
    <w:rsid w:val="00752B89"/>
    <w:rsid w:val="00752BBD"/>
    <w:rsid w:val="007535F6"/>
    <w:rsid w:val="00753764"/>
    <w:rsid w:val="007539DA"/>
    <w:rsid w:val="00753D78"/>
    <w:rsid w:val="007541C8"/>
    <w:rsid w:val="007541E5"/>
    <w:rsid w:val="007545B8"/>
    <w:rsid w:val="00754A26"/>
    <w:rsid w:val="00754A96"/>
    <w:rsid w:val="00754EE8"/>
    <w:rsid w:val="007561C3"/>
    <w:rsid w:val="007563A6"/>
    <w:rsid w:val="007566C2"/>
    <w:rsid w:val="007566E2"/>
    <w:rsid w:val="00756FC3"/>
    <w:rsid w:val="00757139"/>
    <w:rsid w:val="007572A8"/>
    <w:rsid w:val="00757CE8"/>
    <w:rsid w:val="007603CB"/>
    <w:rsid w:val="00760B49"/>
    <w:rsid w:val="00760F64"/>
    <w:rsid w:val="00761135"/>
    <w:rsid w:val="007612FB"/>
    <w:rsid w:val="00761923"/>
    <w:rsid w:val="00761BB1"/>
    <w:rsid w:val="00761F1F"/>
    <w:rsid w:val="00762347"/>
    <w:rsid w:val="00762A97"/>
    <w:rsid w:val="00762C4F"/>
    <w:rsid w:val="00763817"/>
    <w:rsid w:val="007640B1"/>
    <w:rsid w:val="007641B1"/>
    <w:rsid w:val="00764342"/>
    <w:rsid w:val="00764541"/>
    <w:rsid w:val="0076475A"/>
    <w:rsid w:val="00764B00"/>
    <w:rsid w:val="00764F20"/>
    <w:rsid w:val="00765044"/>
    <w:rsid w:val="00765157"/>
    <w:rsid w:val="00765436"/>
    <w:rsid w:val="00765565"/>
    <w:rsid w:val="00765811"/>
    <w:rsid w:val="00765B1F"/>
    <w:rsid w:val="00765F7C"/>
    <w:rsid w:val="00765FA8"/>
    <w:rsid w:val="0076607C"/>
    <w:rsid w:val="00766CF6"/>
    <w:rsid w:val="00766E20"/>
    <w:rsid w:val="00767099"/>
    <w:rsid w:val="00767419"/>
    <w:rsid w:val="00767EE3"/>
    <w:rsid w:val="00767F47"/>
    <w:rsid w:val="0077036C"/>
    <w:rsid w:val="00770688"/>
    <w:rsid w:val="00770C29"/>
    <w:rsid w:val="007712A6"/>
    <w:rsid w:val="00771670"/>
    <w:rsid w:val="00771F72"/>
    <w:rsid w:val="0077245D"/>
    <w:rsid w:val="00772944"/>
    <w:rsid w:val="00772AB2"/>
    <w:rsid w:val="00772C04"/>
    <w:rsid w:val="00772DC6"/>
    <w:rsid w:val="00772F16"/>
    <w:rsid w:val="007734A5"/>
    <w:rsid w:val="007736DD"/>
    <w:rsid w:val="0077392A"/>
    <w:rsid w:val="00774234"/>
    <w:rsid w:val="007744B4"/>
    <w:rsid w:val="00774932"/>
    <w:rsid w:val="00774A77"/>
    <w:rsid w:val="00774D71"/>
    <w:rsid w:val="0077522F"/>
    <w:rsid w:val="007752AC"/>
    <w:rsid w:val="007752BC"/>
    <w:rsid w:val="007757D2"/>
    <w:rsid w:val="0077597F"/>
    <w:rsid w:val="00775A70"/>
    <w:rsid w:val="00775F39"/>
    <w:rsid w:val="00775F83"/>
    <w:rsid w:val="00776110"/>
    <w:rsid w:val="007762FB"/>
    <w:rsid w:val="0077664D"/>
    <w:rsid w:val="007767C7"/>
    <w:rsid w:val="00776864"/>
    <w:rsid w:val="00776F19"/>
    <w:rsid w:val="00777344"/>
    <w:rsid w:val="007773D3"/>
    <w:rsid w:val="007774F7"/>
    <w:rsid w:val="007778F4"/>
    <w:rsid w:val="0077794F"/>
    <w:rsid w:val="007779E7"/>
    <w:rsid w:val="00777EF7"/>
    <w:rsid w:val="00777FBD"/>
    <w:rsid w:val="0078024F"/>
    <w:rsid w:val="00780585"/>
    <w:rsid w:val="00780955"/>
    <w:rsid w:val="00780A46"/>
    <w:rsid w:val="00780AF8"/>
    <w:rsid w:val="00781043"/>
    <w:rsid w:val="00781085"/>
    <w:rsid w:val="00781593"/>
    <w:rsid w:val="00781826"/>
    <w:rsid w:val="00781AF6"/>
    <w:rsid w:val="00782240"/>
    <w:rsid w:val="00782636"/>
    <w:rsid w:val="00782EFA"/>
    <w:rsid w:val="0078334B"/>
    <w:rsid w:val="00783BB1"/>
    <w:rsid w:val="00783F82"/>
    <w:rsid w:val="00784313"/>
    <w:rsid w:val="00784474"/>
    <w:rsid w:val="00784D04"/>
    <w:rsid w:val="007850ED"/>
    <w:rsid w:val="0078535C"/>
    <w:rsid w:val="007854A1"/>
    <w:rsid w:val="00785720"/>
    <w:rsid w:val="00785D36"/>
    <w:rsid w:val="0078614C"/>
    <w:rsid w:val="00786538"/>
    <w:rsid w:val="00786CC8"/>
    <w:rsid w:val="00786DF0"/>
    <w:rsid w:val="007872DF"/>
    <w:rsid w:val="00787353"/>
    <w:rsid w:val="007873B7"/>
    <w:rsid w:val="00787BB8"/>
    <w:rsid w:val="00787DA1"/>
    <w:rsid w:val="007905A2"/>
    <w:rsid w:val="007908D9"/>
    <w:rsid w:val="00791112"/>
    <w:rsid w:val="0079126D"/>
    <w:rsid w:val="00791669"/>
    <w:rsid w:val="00791898"/>
    <w:rsid w:val="00791C94"/>
    <w:rsid w:val="00791CD9"/>
    <w:rsid w:val="00792275"/>
    <w:rsid w:val="007924DA"/>
    <w:rsid w:val="00792ECC"/>
    <w:rsid w:val="00793731"/>
    <w:rsid w:val="00793CB6"/>
    <w:rsid w:val="00793DCD"/>
    <w:rsid w:val="007945F7"/>
    <w:rsid w:val="00794FA1"/>
    <w:rsid w:val="00795168"/>
    <w:rsid w:val="00796883"/>
    <w:rsid w:val="007974CE"/>
    <w:rsid w:val="0079764D"/>
    <w:rsid w:val="007A03F1"/>
    <w:rsid w:val="007A0556"/>
    <w:rsid w:val="007A0849"/>
    <w:rsid w:val="007A093E"/>
    <w:rsid w:val="007A09F3"/>
    <w:rsid w:val="007A0B91"/>
    <w:rsid w:val="007A142D"/>
    <w:rsid w:val="007A1609"/>
    <w:rsid w:val="007A16BC"/>
    <w:rsid w:val="007A1741"/>
    <w:rsid w:val="007A230E"/>
    <w:rsid w:val="007A2840"/>
    <w:rsid w:val="007A337D"/>
    <w:rsid w:val="007A386D"/>
    <w:rsid w:val="007A433D"/>
    <w:rsid w:val="007A4686"/>
    <w:rsid w:val="007A4F82"/>
    <w:rsid w:val="007A5627"/>
    <w:rsid w:val="007A565D"/>
    <w:rsid w:val="007A5998"/>
    <w:rsid w:val="007A5B31"/>
    <w:rsid w:val="007A5D29"/>
    <w:rsid w:val="007A5E0A"/>
    <w:rsid w:val="007A5EA2"/>
    <w:rsid w:val="007A5FAC"/>
    <w:rsid w:val="007A6488"/>
    <w:rsid w:val="007A659B"/>
    <w:rsid w:val="007A6920"/>
    <w:rsid w:val="007A6A41"/>
    <w:rsid w:val="007A7062"/>
    <w:rsid w:val="007A72B0"/>
    <w:rsid w:val="007A7593"/>
    <w:rsid w:val="007B015F"/>
    <w:rsid w:val="007B080A"/>
    <w:rsid w:val="007B083E"/>
    <w:rsid w:val="007B0D43"/>
    <w:rsid w:val="007B16CC"/>
    <w:rsid w:val="007B2479"/>
    <w:rsid w:val="007B254B"/>
    <w:rsid w:val="007B25F3"/>
    <w:rsid w:val="007B2815"/>
    <w:rsid w:val="007B290B"/>
    <w:rsid w:val="007B2963"/>
    <w:rsid w:val="007B2B18"/>
    <w:rsid w:val="007B378E"/>
    <w:rsid w:val="007B3A1E"/>
    <w:rsid w:val="007B3FAB"/>
    <w:rsid w:val="007B4395"/>
    <w:rsid w:val="007B4514"/>
    <w:rsid w:val="007B4B33"/>
    <w:rsid w:val="007B50A0"/>
    <w:rsid w:val="007B528E"/>
    <w:rsid w:val="007B5A5E"/>
    <w:rsid w:val="007B5D5A"/>
    <w:rsid w:val="007B5E21"/>
    <w:rsid w:val="007B6C1F"/>
    <w:rsid w:val="007B6D4C"/>
    <w:rsid w:val="007B77C8"/>
    <w:rsid w:val="007B7901"/>
    <w:rsid w:val="007B7A0E"/>
    <w:rsid w:val="007B7D2D"/>
    <w:rsid w:val="007B7DC6"/>
    <w:rsid w:val="007B7E88"/>
    <w:rsid w:val="007C01D3"/>
    <w:rsid w:val="007C06AA"/>
    <w:rsid w:val="007C0E14"/>
    <w:rsid w:val="007C104E"/>
    <w:rsid w:val="007C15E8"/>
    <w:rsid w:val="007C1886"/>
    <w:rsid w:val="007C18A4"/>
    <w:rsid w:val="007C1B9A"/>
    <w:rsid w:val="007C268E"/>
    <w:rsid w:val="007C274D"/>
    <w:rsid w:val="007C278D"/>
    <w:rsid w:val="007C2C66"/>
    <w:rsid w:val="007C3659"/>
    <w:rsid w:val="007C43A3"/>
    <w:rsid w:val="007C4469"/>
    <w:rsid w:val="007C4473"/>
    <w:rsid w:val="007C4546"/>
    <w:rsid w:val="007C460C"/>
    <w:rsid w:val="007C4818"/>
    <w:rsid w:val="007C4AAB"/>
    <w:rsid w:val="007C4AF7"/>
    <w:rsid w:val="007C4B24"/>
    <w:rsid w:val="007C50A8"/>
    <w:rsid w:val="007C52AC"/>
    <w:rsid w:val="007C5315"/>
    <w:rsid w:val="007C5B2F"/>
    <w:rsid w:val="007C5CFA"/>
    <w:rsid w:val="007C656A"/>
    <w:rsid w:val="007C660C"/>
    <w:rsid w:val="007C674A"/>
    <w:rsid w:val="007C6B06"/>
    <w:rsid w:val="007C6DF5"/>
    <w:rsid w:val="007C6F67"/>
    <w:rsid w:val="007C7241"/>
    <w:rsid w:val="007C76F4"/>
    <w:rsid w:val="007C7C28"/>
    <w:rsid w:val="007D0518"/>
    <w:rsid w:val="007D05FF"/>
    <w:rsid w:val="007D09BE"/>
    <w:rsid w:val="007D0B53"/>
    <w:rsid w:val="007D0B6D"/>
    <w:rsid w:val="007D0DEF"/>
    <w:rsid w:val="007D0FC9"/>
    <w:rsid w:val="007D1164"/>
    <w:rsid w:val="007D11D1"/>
    <w:rsid w:val="007D1374"/>
    <w:rsid w:val="007D1C2D"/>
    <w:rsid w:val="007D23CF"/>
    <w:rsid w:val="007D2DFB"/>
    <w:rsid w:val="007D30CD"/>
    <w:rsid w:val="007D3155"/>
    <w:rsid w:val="007D3345"/>
    <w:rsid w:val="007D38E9"/>
    <w:rsid w:val="007D3BC7"/>
    <w:rsid w:val="007D410C"/>
    <w:rsid w:val="007D4495"/>
    <w:rsid w:val="007D46B1"/>
    <w:rsid w:val="007D5021"/>
    <w:rsid w:val="007D5589"/>
    <w:rsid w:val="007D5AC2"/>
    <w:rsid w:val="007D61D3"/>
    <w:rsid w:val="007D6612"/>
    <w:rsid w:val="007D70FA"/>
    <w:rsid w:val="007D7961"/>
    <w:rsid w:val="007D7C41"/>
    <w:rsid w:val="007D7DD3"/>
    <w:rsid w:val="007E0579"/>
    <w:rsid w:val="007E0C2B"/>
    <w:rsid w:val="007E0F02"/>
    <w:rsid w:val="007E1444"/>
    <w:rsid w:val="007E1602"/>
    <w:rsid w:val="007E17FE"/>
    <w:rsid w:val="007E1896"/>
    <w:rsid w:val="007E190E"/>
    <w:rsid w:val="007E200E"/>
    <w:rsid w:val="007E2CCE"/>
    <w:rsid w:val="007E2D4A"/>
    <w:rsid w:val="007E2D76"/>
    <w:rsid w:val="007E3230"/>
    <w:rsid w:val="007E325D"/>
    <w:rsid w:val="007E3B39"/>
    <w:rsid w:val="007E3B40"/>
    <w:rsid w:val="007E44F4"/>
    <w:rsid w:val="007E4918"/>
    <w:rsid w:val="007E5455"/>
    <w:rsid w:val="007E56F1"/>
    <w:rsid w:val="007E59CE"/>
    <w:rsid w:val="007E59F3"/>
    <w:rsid w:val="007E5F4C"/>
    <w:rsid w:val="007E5FA5"/>
    <w:rsid w:val="007E6347"/>
    <w:rsid w:val="007E64A3"/>
    <w:rsid w:val="007E6528"/>
    <w:rsid w:val="007E657B"/>
    <w:rsid w:val="007E6A85"/>
    <w:rsid w:val="007E6AE4"/>
    <w:rsid w:val="007E6AF5"/>
    <w:rsid w:val="007E6BA0"/>
    <w:rsid w:val="007E7131"/>
    <w:rsid w:val="007E743E"/>
    <w:rsid w:val="007E7AFE"/>
    <w:rsid w:val="007E7BBD"/>
    <w:rsid w:val="007E7E90"/>
    <w:rsid w:val="007F096C"/>
    <w:rsid w:val="007F09A9"/>
    <w:rsid w:val="007F0B5A"/>
    <w:rsid w:val="007F0BE9"/>
    <w:rsid w:val="007F10BF"/>
    <w:rsid w:val="007F10D2"/>
    <w:rsid w:val="007F1454"/>
    <w:rsid w:val="007F21E3"/>
    <w:rsid w:val="007F222C"/>
    <w:rsid w:val="007F232C"/>
    <w:rsid w:val="007F26DC"/>
    <w:rsid w:val="007F2CB9"/>
    <w:rsid w:val="007F2D53"/>
    <w:rsid w:val="007F2FB3"/>
    <w:rsid w:val="007F315E"/>
    <w:rsid w:val="007F3C8C"/>
    <w:rsid w:val="007F3F1D"/>
    <w:rsid w:val="007F4152"/>
    <w:rsid w:val="007F41B3"/>
    <w:rsid w:val="007F4ADA"/>
    <w:rsid w:val="007F51A9"/>
    <w:rsid w:val="007F597E"/>
    <w:rsid w:val="007F59B5"/>
    <w:rsid w:val="007F5C63"/>
    <w:rsid w:val="007F5C98"/>
    <w:rsid w:val="007F5CFA"/>
    <w:rsid w:val="007F5E81"/>
    <w:rsid w:val="007F5FC5"/>
    <w:rsid w:val="007F6381"/>
    <w:rsid w:val="007F63B6"/>
    <w:rsid w:val="007F651E"/>
    <w:rsid w:val="007F66C3"/>
    <w:rsid w:val="007F70F9"/>
    <w:rsid w:val="007F719B"/>
    <w:rsid w:val="007F7404"/>
    <w:rsid w:val="007F745D"/>
    <w:rsid w:val="007F7560"/>
    <w:rsid w:val="007F79E9"/>
    <w:rsid w:val="0080052D"/>
    <w:rsid w:val="00800B65"/>
    <w:rsid w:val="00801283"/>
    <w:rsid w:val="008012F4"/>
    <w:rsid w:val="00801577"/>
    <w:rsid w:val="008019FC"/>
    <w:rsid w:val="00801B10"/>
    <w:rsid w:val="00801BB3"/>
    <w:rsid w:val="00801DBD"/>
    <w:rsid w:val="008021F9"/>
    <w:rsid w:val="00802278"/>
    <w:rsid w:val="0080248D"/>
    <w:rsid w:val="00802817"/>
    <w:rsid w:val="00802939"/>
    <w:rsid w:val="0080300D"/>
    <w:rsid w:val="00803416"/>
    <w:rsid w:val="00803454"/>
    <w:rsid w:val="0080354C"/>
    <w:rsid w:val="00803807"/>
    <w:rsid w:val="00803953"/>
    <w:rsid w:val="00804F24"/>
    <w:rsid w:val="0080502D"/>
    <w:rsid w:val="00805543"/>
    <w:rsid w:val="008067C8"/>
    <w:rsid w:val="00806AB9"/>
    <w:rsid w:val="00806B52"/>
    <w:rsid w:val="00806F70"/>
    <w:rsid w:val="00806FEA"/>
    <w:rsid w:val="008075CD"/>
    <w:rsid w:val="0080777B"/>
    <w:rsid w:val="00807B85"/>
    <w:rsid w:val="00807F5F"/>
    <w:rsid w:val="00810455"/>
    <w:rsid w:val="00810AC2"/>
    <w:rsid w:val="00810F43"/>
    <w:rsid w:val="00811817"/>
    <w:rsid w:val="00811D02"/>
    <w:rsid w:val="00812293"/>
    <w:rsid w:val="00812393"/>
    <w:rsid w:val="008124D6"/>
    <w:rsid w:val="008124E5"/>
    <w:rsid w:val="00812887"/>
    <w:rsid w:val="0081291C"/>
    <w:rsid w:val="00812E5F"/>
    <w:rsid w:val="00813268"/>
    <w:rsid w:val="00813878"/>
    <w:rsid w:val="00813CDD"/>
    <w:rsid w:val="00813F0C"/>
    <w:rsid w:val="0081404B"/>
    <w:rsid w:val="0081421A"/>
    <w:rsid w:val="0081448E"/>
    <w:rsid w:val="00814507"/>
    <w:rsid w:val="0081460A"/>
    <w:rsid w:val="0081477E"/>
    <w:rsid w:val="0081498F"/>
    <w:rsid w:val="00814AFA"/>
    <w:rsid w:val="00814CFE"/>
    <w:rsid w:val="0081514F"/>
    <w:rsid w:val="008152C0"/>
    <w:rsid w:val="00815323"/>
    <w:rsid w:val="00815334"/>
    <w:rsid w:val="00815588"/>
    <w:rsid w:val="00815ADE"/>
    <w:rsid w:val="00816479"/>
    <w:rsid w:val="0081664C"/>
    <w:rsid w:val="00816B44"/>
    <w:rsid w:val="008170B2"/>
    <w:rsid w:val="0081770D"/>
    <w:rsid w:val="00817EB9"/>
    <w:rsid w:val="0082031E"/>
    <w:rsid w:val="0082036E"/>
    <w:rsid w:val="00820A19"/>
    <w:rsid w:val="00820F31"/>
    <w:rsid w:val="00820F3B"/>
    <w:rsid w:val="008213B0"/>
    <w:rsid w:val="00821636"/>
    <w:rsid w:val="0082168E"/>
    <w:rsid w:val="00821A76"/>
    <w:rsid w:val="00821B6D"/>
    <w:rsid w:val="00821CF9"/>
    <w:rsid w:val="00821E06"/>
    <w:rsid w:val="00821F2A"/>
    <w:rsid w:val="008220C8"/>
    <w:rsid w:val="0082218B"/>
    <w:rsid w:val="008225A6"/>
    <w:rsid w:val="00822A61"/>
    <w:rsid w:val="00822EFC"/>
    <w:rsid w:val="00823047"/>
    <w:rsid w:val="00823563"/>
    <w:rsid w:val="00823586"/>
    <w:rsid w:val="00823ECB"/>
    <w:rsid w:val="008245DB"/>
    <w:rsid w:val="00824710"/>
    <w:rsid w:val="008248D3"/>
    <w:rsid w:val="00824B46"/>
    <w:rsid w:val="00824CAD"/>
    <w:rsid w:val="00824F4A"/>
    <w:rsid w:val="00825067"/>
    <w:rsid w:val="00825CEB"/>
    <w:rsid w:val="00825EB5"/>
    <w:rsid w:val="00826564"/>
    <w:rsid w:val="00826687"/>
    <w:rsid w:val="0082680E"/>
    <w:rsid w:val="0082710D"/>
    <w:rsid w:val="008271DE"/>
    <w:rsid w:val="00827282"/>
    <w:rsid w:val="008274CD"/>
    <w:rsid w:val="00827605"/>
    <w:rsid w:val="0082776D"/>
    <w:rsid w:val="00827CA9"/>
    <w:rsid w:val="00830409"/>
    <w:rsid w:val="0083065A"/>
    <w:rsid w:val="0083070C"/>
    <w:rsid w:val="00830A83"/>
    <w:rsid w:val="00830E5E"/>
    <w:rsid w:val="00830F9E"/>
    <w:rsid w:val="00830FFD"/>
    <w:rsid w:val="0083129D"/>
    <w:rsid w:val="0083175D"/>
    <w:rsid w:val="00831BD6"/>
    <w:rsid w:val="00831C3D"/>
    <w:rsid w:val="00831CA4"/>
    <w:rsid w:val="00832585"/>
    <w:rsid w:val="00832755"/>
    <w:rsid w:val="00832AD1"/>
    <w:rsid w:val="00832D60"/>
    <w:rsid w:val="0083317E"/>
    <w:rsid w:val="0083364E"/>
    <w:rsid w:val="00833866"/>
    <w:rsid w:val="00833A4E"/>
    <w:rsid w:val="008341BA"/>
    <w:rsid w:val="00834C22"/>
    <w:rsid w:val="008357D5"/>
    <w:rsid w:val="00835F7D"/>
    <w:rsid w:val="008362DB"/>
    <w:rsid w:val="00836C7C"/>
    <w:rsid w:val="008400B5"/>
    <w:rsid w:val="008407E7"/>
    <w:rsid w:val="00840E99"/>
    <w:rsid w:val="008415A3"/>
    <w:rsid w:val="00841846"/>
    <w:rsid w:val="00841A6A"/>
    <w:rsid w:val="00841AA1"/>
    <w:rsid w:val="00841ADE"/>
    <w:rsid w:val="008424F9"/>
    <w:rsid w:val="00842594"/>
    <w:rsid w:val="008425F4"/>
    <w:rsid w:val="00842868"/>
    <w:rsid w:val="00842A49"/>
    <w:rsid w:val="00843373"/>
    <w:rsid w:val="00843705"/>
    <w:rsid w:val="0084373F"/>
    <w:rsid w:val="008438AF"/>
    <w:rsid w:val="00843BBA"/>
    <w:rsid w:val="00843F54"/>
    <w:rsid w:val="008441EF"/>
    <w:rsid w:val="008443F0"/>
    <w:rsid w:val="00844760"/>
    <w:rsid w:val="00844EB5"/>
    <w:rsid w:val="00844F23"/>
    <w:rsid w:val="0084509B"/>
    <w:rsid w:val="0084518C"/>
    <w:rsid w:val="00845CDB"/>
    <w:rsid w:val="00845D64"/>
    <w:rsid w:val="00845EBE"/>
    <w:rsid w:val="00845ECC"/>
    <w:rsid w:val="008469F0"/>
    <w:rsid w:val="00846A44"/>
    <w:rsid w:val="00846EE0"/>
    <w:rsid w:val="00847084"/>
    <w:rsid w:val="0084722D"/>
    <w:rsid w:val="00847370"/>
    <w:rsid w:val="008475AF"/>
    <w:rsid w:val="00847880"/>
    <w:rsid w:val="008479E3"/>
    <w:rsid w:val="008506D9"/>
    <w:rsid w:val="00850804"/>
    <w:rsid w:val="0085080B"/>
    <w:rsid w:val="00850A44"/>
    <w:rsid w:val="00850CAD"/>
    <w:rsid w:val="00850F20"/>
    <w:rsid w:val="00851028"/>
    <w:rsid w:val="00851AB8"/>
    <w:rsid w:val="008520CF"/>
    <w:rsid w:val="00852205"/>
    <w:rsid w:val="00852F60"/>
    <w:rsid w:val="00852FA5"/>
    <w:rsid w:val="0085326B"/>
    <w:rsid w:val="00853696"/>
    <w:rsid w:val="0085376F"/>
    <w:rsid w:val="00853CB4"/>
    <w:rsid w:val="00853DAD"/>
    <w:rsid w:val="00853DF4"/>
    <w:rsid w:val="00853EEA"/>
    <w:rsid w:val="008540B1"/>
    <w:rsid w:val="00854986"/>
    <w:rsid w:val="00854AC0"/>
    <w:rsid w:val="00854AD7"/>
    <w:rsid w:val="008557EF"/>
    <w:rsid w:val="00855840"/>
    <w:rsid w:val="00855D08"/>
    <w:rsid w:val="00855DD3"/>
    <w:rsid w:val="008561FB"/>
    <w:rsid w:val="00856502"/>
    <w:rsid w:val="008567C4"/>
    <w:rsid w:val="00856CA6"/>
    <w:rsid w:val="008572BF"/>
    <w:rsid w:val="008574EA"/>
    <w:rsid w:val="0085787F"/>
    <w:rsid w:val="00857942"/>
    <w:rsid w:val="00857949"/>
    <w:rsid w:val="00857AE1"/>
    <w:rsid w:val="008601E9"/>
    <w:rsid w:val="0086068E"/>
    <w:rsid w:val="0086075F"/>
    <w:rsid w:val="00860FBF"/>
    <w:rsid w:val="008610EB"/>
    <w:rsid w:val="00861637"/>
    <w:rsid w:val="00861B5B"/>
    <w:rsid w:val="00861CA7"/>
    <w:rsid w:val="00861E12"/>
    <w:rsid w:val="00861EFC"/>
    <w:rsid w:val="00862115"/>
    <w:rsid w:val="008626C5"/>
    <w:rsid w:val="00862C3C"/>
    <w:rsid w:val="008631D1"/>
    <w:rsid w:val="00863412"/>
    <w:rsid w:val="00863678"/>
    <w:rsid w:val="0086368B"/>
    <w:rsid w:val="008638AA"/>
    <w:rsid w:val="00863CF6"/>
    <w:rsid w:val="00864C25"/>
    <w:rsid w:val="0086513F"/>
    <w:rsid w:val="0086557C"/>
    <w:rsid w:val="00865A67"/>
    <w:rsid w:val="00865C63"/>
    <w:rsid w:val="00866053"/>
    <w:rsid w:val="0086621D"/>
    <w:rsid w:val="00866472"/>
    <w:rsid w:val="008666A4"/>
    <w:rsid w:val="00866997"/>
    <w:rsid w:val="00866B08"/>
    <w:rsid w:val="00866BCE"/>
    <w:rsid w:val="00867173"/>
    <w:rsid w:val="008671BB"/>
    <w:rsid w:val="008675E5"/>
    <w:rsid w:val="00867605"/>
    <w:rsid w:val="008676C4"/>
    <w:rsid w:val="008703BC"/>
    <w:rsid w:val="008707D3"/>
    <w:rsid w:val="00870943"/>
    <w:rsid w:val="00870B17"/>
    <w:rsid w:val="00871962"/>
    <w:rsid w:val="00872230"/>
    <w:rsid w:val="008722B0"/>
    <w:rsid w:val="00872947"/>
    <w:rsid w:val="00872A0E"/>
    <w:rsid w:val="00872FF3"/>
    <w:rsid w:val="00873768"/>
    <w:rsid w:val="008738E1"/>
    <w:rsid w:val="00873FED"/>
    <w:rsid w:val="0087412A"/>
    <w:rsid w:val="00874140"/>
    <w:rsid w:val="008742F1"/>
    <w:rsid w:val="00874669"/>
    <w:rsid w:val="00874987"/>
    <w:rsid w:val="00874A81"/>
    <w:rsid w:val="00874AB3"/>
    <w:rsid w:val="008750C2"/>
    <w:rsid w:val="008750CB"/>
    <w:rsid w:val="0087531D"/>
    <w:rsid w:val="0087538E"/>
    <w:rsid w:val="00875822"/>
    <w:rsid w:val="0087608B"/>
    <w:rsid w:val="00876142"/>
    <w:rsid w:val="008762C9"/>
    <w:rsid w:val="0087662A"/>
    <w:rsid w:val="0087671D"/>
    <w:rsid w:val="008768D9"/>
    <w:rsid w:val="00876EFC"/>
    <w:rsid w:val="00876F28"/>
    <w:rsid w:val="0087718B"/>
    <w:rsid w:val="008775DA"/>
    <w:rsid w:val="00877BE0"/>
    <w:rsid w:val="0088013B"/>
    <w:rsid w:val="00880D0E"/>
    <w:rsid w:val="00880FCA"/>
    <w:rsid w:val="0088117C"/>
    <w:rsid w:val="008814E1"/>
    <w:rsid w:val="00881561"/>
    <w:rsid w:val="008816F3"/>
    <w:rsid w:val="00881E89"/>
    <w:rsid w:val="0088270C"/>
    <w:rsid w:val="00882D27"/>
    <w:rsid w:val="00882DCD"/>
    <w:rsid w:val="00883453"/>
    <w:rsid w:val="008834F4"/>
    <w:rsid w:val="00883E80"/>
    <w:rsid w:val="00884159"/>
    <w:rsid w:val="008841E8"/>
    <w:rsid w:val="008842A4"/>
    <w:rsid w:val="008842F9"/>
    <w:rsid w:val="008843A7"/>
    <w:rsid w:val="00884510"/>
    <w:rsid w:val="00884DE3"/>
    <w:rsid w:val="008850D5"/>
    <w:rsid w:val="008853C5"/>
    <w:rsid w:val="00885AD6"/>
    <w:rsid w:val="00885DD2"/>
    <w:rsid w:val="008863F1"/>
    <w:rsid w:val="0088682E"/>
    <w:rsid w:val="0088685D"/>
    <w:rsid w:val="008868A9"/>
    <w:rsid w:val="00886B53"/>
    <w:rsid w:val="00886B8D"/>
    <w:rsid w:val="00887593"/>
    <w:rsid w:val="00887718"/>
    <w:rsid w:val="0088794D"/>
    <w:rsid w:val="00887D40"/>
    <w:rsid w:val="0089042D"/>
    <w:rsid w:val="0089054C"/>
    <w:rsid w:val="00890864"/>
    <w:rsid w:val="00890A0B"/>
    <w:rsid w:val="0089102D"/>
    <w:rsid w:val="00891344"/>
    <w:rsid w:val="00891531"/>
    <w:rsid w:val="00891693"/>
    <w:rsid w:val="00891F2E"/>
    <w:rsid w:val="00891F99"/>
    <w:rsid w:val="00892270"/>
    <w:rsid w:val="0089271E"/>
    <w:rsid w:val="0089287A"/>
    <w:rsid w:val="00892A36"/>
    <w:rsid w:val="00892AAC"/>
    <w:rsid w:val="00892C45"/>
    <w:rsid w:val="00893C50"/>
    <w:rsid w:val="00893DC5"/>
    <w:rsid w:val="008940F8"/>
    <w:rsid w:val="00894373"/>
    <w:rsid w:val="008948AC"/>
    <w:rsid w:val="00894B49"/>
    <w:rsid w:val="00894C9F"/>
    <w:rsid w:val="00894E72"/>
    <w:rsid w:val="00895641"/>
    <w:rsid w:val="00895716"/>
    <w:rsid w:val="00895718"/>
    <w:rsid w:val="00895759"/>
    <w:rsid w:val="00895864"/>
    <w:rsid w:val="0089599E"/>
    <w:rsid w:val="00895A95"/>
    <w:rsid w:val="00895C99"/>
    <w:rsid w:val="00895CE7"/>
    <w:rsid w:val="00895FB0"/>
    <w:rsid w:val="00896016"/>
    <w:rsid w:val="00896290"/>
    <w:rsid w:val="0089643C"/>
    <w:rsid w:val="00896CEC"/>
    <w:rsid w:val="00896DA8"/>
    <w:rsid w:val="00897197"/>
    <w:rsid w:val="008974C6"/>
    <w:rsid w:val="008978B2"/>
    <w:rsid w:val="00897E25"/>
    <w:rsid w:val="00897E7C"/>
    <w:rsid w:val="00897F2B"/>
    <w:rsid w:val="008A00BA"/>
    <w:rsid w:val="008A0C66"/>
    <w:rsid w:val="008A19B7"/>
    <w:rsid w:val="008A1E37"/>
    <w:rsid w:val="008A2244"/>
    <w:rsid w:val="008A255E"/>
    <w:rsid w:val="008A2C21"/>
    <w:rsid w:val="008A2D48"/>
    <w:rsid w:val="008A2E89"/>
    <w:rsid w:val="008A2F27"/>
    <w:rsid w:val="008A2FB7"/>
    <w:rsid w:val="008A326F"/>
    <w:rsid w:val="008A3391"/>
    <w:rsid w:val="008A35FF"/>
    <w:rsid w:val="008A3E67"/>
    <w:rsid w:val="008A4106"/>
    <w:rsid w:val="008A430D"/>
    <w:rsid w:val="008A43F0"/>
    <w:rsid w:val="008A44B3"/>
    <w:rsid w:val="008A49F0"/>
    <w:rsid w:val="008A50A2"/>
    <w:rsid w:val="008A52C8"/>
    <w:rsid w:val="008A5363"/>
    <w:rsid w:val="008A5427"/>
    <w:rsid w:val="008A5905"/>
    <w:rsid w:val="008A5EBE"/>
    <w:rsid w:val="008A5FA6"/>
    <w:rsid w:val="008A62B0"/>
    <w:rsid w:val="008A647F"/>
    <w:rsid w:val="008A64C0"/>
    <w:rsid w:val="008A66A1"/>
    <w:rsid w:val="008A67F6"/>
    <w:rsid w:val="008A6807"/>
    <w:rsid w:val="008A6C30"/>
    <w:rsid w:val="008A6C47"/>
    <w:rsid w:val="008A6EBC"/>
    <w:rsid w:val="008A6F6F"/>
    <w:rsid w:val="008A7938"/>
    <w:rsid w:val="008A7CBE"/>
    <w:rsid w:val="008A7D09"/>
    <w:rsid w:val="008B027B"/>
    <w:rsid w:val="008B028E"/>
    <w:rsid w:val="008B03B9"/>
    <w:rsid w:val="008B053D"/>
    <w:rsid w:val="008B066E"/>
    <w:rsid w:val="008B09BA"/>
    <w:rsid w:val="008B0C77"/>
    <w:rsid w:val="008B0F09"/>
    <w:rsid w:val="008B108F"/>
    <w:rsid w:val="008B1204"/>
    <w:rsid w:val="008B1412"/>
    <w:rsid w:val="008B1C87"/>
    <w:rsid w:val="008B22F7"/>
    <w:rsid w:val="008B2395"/>
    <w:rsid w:val="008B283D"/>
    <w:rsid w:val="008B283F"/>
    <w:rsid w:val="008B2974"/>
    <w:rsid w:val="008B2D66"/>
    <w:rsid w:val="008B30DD"/>
    <w:rsid w:val="008B3303"/>
    <w:rsid w:val="008B34B6"/>
    <w:rsid w:val="008B3719"/>
    <w:rsid w:val="008B39CC"/>
    <w:rsid w:val="008B3D23"/>
    <w:rsid w:val="008B4970"/>
    <w:rsid w:val="008B4BC5"/>
    <w:rsid w:val="008B4C6E"/>
    <w:rsid w:val="008B4D1D"/>
    <w:rsid w:val="008B4D6F"/>
    <w:rsid w:val="008B5485"/>
    <w:rsid w:val="008B5905"/>
    <w:rsid w:val="008B5A7E"/>
    <w:rsid w:val="008B602B"/>
    <w:rsid w:val="008B657D"/>
    <w:rsid w:val="008B6640"/>
    <w:rsid w:val="008B66EE"/>
    <w:rsid w:val="008B67B8"/>
    <w:rsid w:val="008B6A0B"/>
    <w:rsid w:val="008B6EE3"/>
    <w:rsid w:val="008B71EF"/>
    <w:rsid w:val="008B752E"/>
    <w:rsid w:val="008B75F3"/>
    <w:rsid w:val="008B7773"/>
    <w:rsid w:val="008B7A2B"/>
    <w:rsid w:val="008B7F3D"/>
    <w:rsid w:val="008C010A"/>
    <w:rsid w:val="008C02CD"/>
    <w:rsid w:val="008C0565"/>
    <w:rsid w:val="008C066D"/>
    <w:rsid w:val="008C092F"/>
    <w:rsid w:val="008C0AA9"/>
    <w:rsid w:val="008C0CBF"/>
    <w:rsid w:val="008C0FD3"/>
    <w:rsid w:val="008C149D"/>
    <w:rsid w:val="008C19A1"/>
    <w:rsid w:val="008C1CF8"/>
    <w:rsid w:val="008C2278"/>
    <w:rsid w:val="008C24C8"/>
    <w:rsid w:val="008C25C3"/>
    <w:rsid w:val="008C2A3A"/>
    <w:rsid w:val="008C2B7E"/>
    <w:rsid w:val="008C303D"/>
    <w:rsid w:val="008C3061"/>
    <w:rsid w:val="008C3062"/>
    <w:rsid w:val="008C30B5"/>
    <w:rsid w:val="008C371E"/>
    <w:rsid w:val="008C392E"/>
    <w:rsid w:val="008C3962"/>
    <w:rsid w:val="008C3A42"/>
    <w:rsid w:val="008C3CCA"/>
    <w:rsid w:val="008C3CD1"/>
    <w:rsid w:val="008C43B1"/>
    <w:rsid w:val="008C4595"/>
    <w:rsid w:val="008C4613"/>
    <w:rsid w:val="008C4D44"/>
    <w:rsid w:val="008C5127"/>
    <w:rsid w:val="008C544B"/>
    <w:rsid w:val="008C5A38"/>
    <w:rsid w:val="008C5EF8"/>
    <w:rsid w:val="008C6180"/>
    <w:rsid w:val="008C65EB"/>
    <w:rsid w:val="008C68D2"/>
    <w:rsid w:val="008C7905"/>
    <w:rsid w:val="008D0908"/>
    <w:rsid w:val="008D0D34"/>
    <w:rsid w:val="008D15D7"/>
    <w:rsid w:val="008D28D2"/>
    <w:rsid w:val="008D2D8F"/>
    <w:rsid w:val="008D2E1F"/>
    <w:rsid w:val="008D30F2"/>
    <w:rsid w:val="008D3437"/>
    <w:rsid w:val="008D3769"/>
    <w:rsid w:val="008D3C2B"/>
    <w:rsid w:val="008D45BF"/>
    <w:rsid w:val="008D461D"/>
    <w:rsid w:val="008D4FBB"/>
    <w:rsid w:val="008D55C2"/>
    <w:rsid w:val="008D5D54"/>
    <w:rsid w:val="008D5D84"/>
    <w:rsid w:val="008D6A11"/>
    <w:rsid w:val="008D7216"/>
    <w:rsid w:val="008D7B44"/>
    <w:rsid w:val="008E0214"/>
    <w:rsid w:val="008E0233"/>
    <w:rsid w:val="008E0995"/>
    <w:rsid w:val="008E14C3"/>
    <w:rsid w:val="008E170E"/>
    <w:rsid w:val="008E1B3C"/>
    <w:rsid w:val="008E2133"/>
    <w:rsid w:val="008E2461"/>
    <w:rsid w:val="008E2713"/>
    <w:rsid w:val="008E27DF"/>
    <w:rsid w:val="008E28CD"/>
    <w:rsid w:val="008E2B06"/>
    <w:rsid w:val="008E2CCC"/>
    <w:rsid w:val="008E3318"/>
    <w:rsid w:val="008E3524"/>
    <w:rsid w:val="008E352B"/>
    <w:rsid w:val="008E3D3A"/>
    <w:rsid w:val="008E402D"/>
    <w:rsid w:val="008E4104"/>
    <w:rsid w:val="008E4238"/>
    <w:rsid w:val="008E4655"/>
    <w:rsid w:val="008E4765"/>
    <w:rsid w:val="008E493A"/>
    <w:rsid w:val="008E4B60"/>
    <w:rsid w:val="008E4B87"/>
    <w:rsid w:val="008E4C3A"/>
    <w:rsid w:val="008E56CA"/>
    <w:rsid w:val="008E5820"/>
    <w:rsid w:val="008E5B0D"/>
    <w:rsid w:val="008E5E7E"/>
    <w:rsid w:val="008E6600"/>
    <w:rsid w:val="008E6673"/>
    <w:rsid w:val="008E6897"/>
    <w:rsid w:val="008E69EA"/>
    <w:rsid w:val="008E6D89"/>
    <w:rsid w:val="008E6D95"/>
    <w:rsid w:val="008E6FB7"/>
    <w:rsid w:val="008E7001"/>
    <w:rsid w:val="008E70BC"/>
    <w:rsid w:val="008E71B1"/>
    <w:rsid w:val="008E7EBA"/>
    <w:rsid w:val="008F0C08"/>
    <w:rsid w:val="008F10A1"/>
    <w:rsid w:val="008F10CA"/>
    <w:rsid w:val="008F112A"/>
    <w:rsid w:val="008F11B4"/>
    <w:rsid w:val="008F1392"/>
    <w:rsid w:val="008F1550"/>
    <w:rsid w:val="008F196D"/>
    <w:rsid w:val="008F1B14"/>
    <w:rsid w:val="008F1D5A"/>
    <w:rsid w:val="008F1EA5"/>
    <w:rsid w:val="008F1EF2"/>
    <w:rsid w:val="008F236A"/>
    <w:rsid w:val="008F2597"/>
    <w:rsid w:val="008F28D1"/>
    <w:rsid w:val="008F2927"/>
    <w:rsid w:val="008F2A0A"/>
    <w:rsid w:val="008F2A76"/>
    <w:rsid w:val="008F2D8D"/>
    <w:rsid w:val="008F2D99"/>
    <w:rsid w:val="008F35AC"/>
    <w:rsid w:val="008F362D"/>
    <w:rsid w:val="008F36B6"/>
    <w:rsid w:val="008F3749"/>
    <w:rsid w:val="008F3C26"/>
    <w:rsid w:val="008F4100"/>
    <w:rsid w:val="008F4182"/>
    <w:rsid w:val="008F41E9"/>
    <w:rsid w:val="008F4442"/>
    <w:rsid w:val="008F46BA"/>
    <w:rsid w:val="008F4903"/>
    <w:rsid w:val="008F547F"/>
    <w:rsid w:val="008F6144"/>
    <w:rsid w:val="008F6352"/>
    <w:rsid w:val="008F67B5"/>
    <w:rsid w:val="008F6977"/>
    <w:rsid w:val="008F6C77"/>
    <w:rsid w:val="008F73E4"/>
    <w:rsid w:val="008F74B6"/>
    <w:rsid w:val="008F7B0F"/>
    <w:rsid w:val="008F7C40"/>
    <w:rsid w:val="008F7D5C"/>
    <w:rsid w:val="009001C4"/>
    <w:rsid w:val="00900714"/>
    <w:rsid w:val="00900994"/>
    <w:rsid w:val="00900AFB"/>
    <w:rsid w:val="00900C69"/>
    <w:rsid w:val="00901400"/>
    <w:rsid w:val="00901A85"/>
    <w:rsid w:val="00901D9C"/>
    <w:rsid w:val="0090214B"/>
    <w:rsid w:val="009025F1"/>
    <w:rsid w:val="009026B3"/>
    <w:rsid w:val="009026BB"/>
    <w:rsid w:val="00902726"/>
    <w:rsid w:val="0090282F"/>
    <w:rsid w:val="00902867"/>
    <w:rsid w:val="00902C8D"/>
    <w:rsid w:val="00902C9A"/>
    <w:rsid w:val="00903136"/>
    <w:rsid w:val="0090358A"/>
    <w:rsid w:val="0090372E"/>
    <w:rsid w:val="00903C8E"/>
    <w:rsid w:val="00903F45"/>
    <w:rsid w:val="00903FB8"/>
    <w:rsid w:val="00904383"/>
    <w:rsid w:val="0090471F"/>
    <w:rsid w:val="009049A9"/>
    <w:rsid w:val="00904AEA"/>
    <w:rsid w:val="00904B3A"/>
    <w:rsid w:val="00904F1A"/>
    <w:rsid w:val="009052B7"/>
    <w:rsid w:val="009053A5"/>
    <w:rsid w:val="009055A9"/>
    <w:rsid w:val="00905A1A"/>
    <w:rsid w:val="00905AF3"/>
    <w:rsid w:val="00905CB9"/>
    <w:rsid w:val="0090610F"/>
    <w:rsid w:val="009062FC"/>
    <w:rsid w:val="00906620"/>
    <w:rsid w:val="00906C42"/>
    <w:rsid w:val="00906EFB"/>
    <w:rsid w:val="009074D4"/>
    <w:rsid w:val="009077E8"/>
    <w:rsid w:val="00907A3B"/>
    <w:rsid w:val="00907C20"/>
    <w:rsid w:val="00907C46"/>
    <w:rsid w:val="00907D59"/>
    <w:rsid w:val="00907E9F"/>
    <w:rsid w:val="00910492"/>
    <w:rsid w:val="0091096E"/>
    <w:rsid w:val="00910B8B"/>
    <w:rsid w:val="00910C40"/>
    <w:rsid w:val="00910FCE"/>
    <w:rsid w:val="00911073"/>
    <w:rsid w:val="00911147"/>
    <w:rsid w:val="00911623"/>
    <w:rsid w:val="009118B3"/>
    <w:rsid w:val="009118C1"/>
    <w:rsid w:val="00911A80"/>
    <w:rsid w:val="00911DF9"/>
    <w:rsid w:val="00912435"/>
    <w:rsid w:val="00912CAC"/>
    <w:rsid w:val="00912D62"/>
    <w:rsid w:val="00912FC6"/>
    <w:rsid w:val="00913155"/>
    <w:rsid w:val="00913683"/>
    <w:rsid w:val="009139EA"/>
    <w:rsid w:val="00913D28"/>
    <w:rsid w:val="00913E47"/>
    <w:rsid w:val="009140F9"/>
    <w:rsid w:val="00914214"/>
    <w:rsid w:val="009145DF"/>
    <w:rsid w:val="009148DE"/>
    <w:rsid w:val="0091506B"/>
    <w:rsid w:val="0091584D"/>
    <w:rsid w:val="00915C63"/>
    <w:rsid w:val="00915EF1"/>
    <w:rsid w:val="0091610C"/>
    <w:rsid w:val="009164D9"/>
    <w:rsid w:val="00916A28"/>
    <w:rsid w:val="00917ADF"/>
    <w:rsid w:val="00917E92"/>
    <w:rsid w:val="0092026F"/>
    <w:rsid w:val="0092069D"/>
    <w:rsid w:val="00920A81"/>
    <w:rsid w:val="00920C7C"/>
    <w:rsid w:val="00920FBF"/>
    <w:rsid w:val="0092194C"/>
    <w:rsid w:val="00921B68"/>
    <w:rsid w:val="0092234B"/>
    <w:rsid w:val="009227B8"/>
    <w:rsid w:val="00922A5E"/>
    <w:rsid w:val="00922B2D"/>
    <w:rsid w:val="00922B52"/>
    <w:rsid w:val="00922FC9"/>
    <w:rsid w:val="00923123"/>
    <w:rsid w:val="00923295"/>
    <w:rsid w:val="0092391B"/>
    <w:rsid w:val="00923CAF"/>
    <w:rsid w:val="009242EB"/>
    <w:rsid w:val="0092431D"/>
    <w:rsid w:val="00924703"/>
    <w:rsid w:val="00924F1B"/>
    <w:rsid w:val="00925605"/>
    <w:rsid w:val="00925661"/>
    <w:rsid w:val="009258A1"/>
    <w:rsid w:val="00925F53"/>
    <w:rsid w:val="00926606"/>
    <w:rsid w:val="00926B33"/>
    <w:rsid w:val="009273FB"/>
    <w:rsid w:val="0092757E"/>
    <w:rsid w:val="00927966"/>
    <w:rsid w:val="00927C73"/>
    <w:rsid w:val="00927C80"/>
    <w:rsid w:val="009301A3"/>
    <w:rsid w:val="0093036B"/>
    <w:rsid w:val="00930675"/>
    <w:rsid w:val="00930A69"/>
    <w:rsid w:val="00930B0F"/>
    <w:rsid w:val="00930CE5"/>
    <w:rsid w:val="0093150C"/>
    <w:rsid w:val="009315A8"/>
    <w:rsid w:val="00931685"/>
    <w:rsid w:val="009316BC"/>
    <w:rsid w:val="00931E1E"/>
    <w:rsid w:val="00932186"/>
    <w:rsid w:val="009321B7"/>
    <w:rsid w:val="00932255"/>
    <w:rsid w:val="00932580"/>
    <w:rsid w:val="00932594"/>
    <w:rsid w:val="00932867"/>
    <w:rsid w:val="00932932"/>
    <w:rsid w:val="00932A53"/>
    <w:rsid w:val="00932B1A"/>
    <w:rsid w:val="00932B70"/>
    <w:rsid w:val="00932DDF"/>
    <w:rsid w:val="0093326F"/>
    <w:rsid w:val="00933767"/>
    <w:rsid w:val="00933A86"/>
    <w:rsid w:val="00934291"/>
    <w:rsid w:val="00934378"/>
    <w:rsid w:val="0093444F"/>
    <w:rsid w:val="009344BB"/>
    <w:rsid w:val="009345B3"/>
    <w:rsid w:val="00934764"/>
    <w:rsid w:val="00934C4C"/>
    <w:rsid w:val="00934E3C"/>
    <w:rsid w:val="009352F7"/>
    <w:rsid w:val="009357B9"/>
    <w:rsid w:val="00935ABC"/>
    <w:rsid w:val="0093612E"/>
    <w:rsid w:val="0093630A"/>
    <w:rsid w:val="009369FE"/>
    <w:rsid w:val="00937125"/>
    <w:rsid w:val="00937314"/>
    <w:rsid w:val="0093734E"/>
    <w:rsid w:val="00937572"/>
    <w:rsid w:val="00937B19"/>
    <w:rsid w:val="00940470"/>
    <w:rsid w:val="00940BD6"/>
    <w:rsid w:val="00940C93"/>
    <w:rsid w:val="00940D18"/>
    <w:rsid w:val="009410E8"/>
    <w:rsid w:val="00941164"/>
    <w:rsid w:val="00941278"/>
    <w:rsid w:val="009416B8"/>
    <w:rsid w:val="0094196A"/>
    <w:rsid w:val="00941DE3"/>
    <w:rsid w:val="009429C6"/>
    <w:rsid w:val="009429CA"/>
    <w:rsid w:val="00942DE8"/>
    <w:rsid w:val="0094315A"/>
    <w:rsid w:val="009433F1"/>
    <w:rsid w:val="0094367A"/>
    <w:rsid w:val="009436F7"/>
    <w:rsid w:val="00944057"/>
    <w:rsid w:val="00944290"/>
    <w:rsid w:val="00944593"/>
    <w:rsid w:val="00945185"/>
    <w:rsid w:val="009455ED"/>
    <w:rsid w:val="00945853"/>
    <w:rsid w:val="009458C3"/>
    <w:rsid w:val="00945BE2"/>
    <w:rsid w:val="00945CE6"/>
    <w:rsid w:val="00945EE2"/>
    <w:rsid w:val="00946BEF"/>
    <w:rsid w:val="00946CDC"/>
    <w:rsid w:val="00946ECA"/>
    <w:rsid w:val="00947066"/>
    <w:rsid w:val="0094706A"/>
    <w:rsid w:val="0094732F"/>
    <w:rsid w:val="0094748D"/>
    <w:rsid w:val="00947746"/>
    <w:rsid w:val="00950AAD"/>
    <w:rsid w:val="00950CD4"/>
    <w:rsid w:val="00950E84"/>
    <w:rsid w:val="00950EF6"/>
    <w:rsid w:val="009510D8"/>
    <w:rsid w:val="0095165C"/>
    <w:rsid w:val="00951C64"/>
    <w:rsid w:val="00951E77"/>
    <w:rsid w:val="00952316"/>
    <w:rsid w:val="009528B5"/>
    <w:rsid w:val="0095293F"/>
    <w:rsid w:val="009529B9"/>
    <w:rsid w:val="00952AC0"/>
    <w:rsid w:val="00952BA7"/>
    <w:rsid w:val="00952C26"/>
    <w:rsid w:val="00952C2E"/>
    <w:rsid w:val="00952C6A"/>
    <w:rsid w:val="00952D98"/>
    <w:rsid w:val="0095326E"/>
    <w:rsid w:val="00953331"/>
    <w:rsid w:val="00953355"/>
    <w:rsid w:val="00953399"/>
    <w:rsid w:val="00953487"/>
    <w:rsid w:val="009536AB"/>
    <w:rsid w:val="00953A06"/>
    <w:rsid w:val="00953CB4"/>
    <w:rsid w:val="00954120"/>
    <w:rsid w:val="009541F6"/>
    <w:rsid w:val="009547B1"/>
    <w:rsid w:val="00955A57"/>
    <w:rsid w:val="00955B63"/>
    <w:rsid w:val="00955D13"/>
    <w:rsid w:val="00955D4C"/>
    <w:rsid w:val="00955DF2"/>
    <w:rsid w:val="009562DD"/>
    <w:rsid w:val="0095672A"/>
    <w:rsid w:val="009568DF"/>
    <w:rsid w:val="00956E92"/>
    <w:rsid w:val="00957063"/>
    <w:rsid w:val="00957279"/>
    <w:rsid w:val="00957443"/>
    <w:rsid w:val="009574B1"/>
    <w:rsid w:val="00957547"/>
    <w:rsid w:val="009576A5"/>
    <w:rsid w:val="00957BAC"/>
    <w:rsid w:val="00957F00"/>
    <w:rsid w:val="009601AD"/>
    <w:rsid w:val="00960DA9"/>
    <w:rsid w:val="00960DDD"/>
    <w:rsid w:val="009613C0"/>
    <w:rsid w:val="009617C1"/>
    <w:rsid w:val="00961B16"/>
    <w:rsid w:val="00961CB5"/>
    <w:rsid w:val="00961CC2"/>
    <w:rsid w:val="00961DA8"/>
    <w:rsid w:val="00961DF5"/>
    <w:rsid w:val="00961ED0"/>
    <w:rsid w:val="00962134"/>
    <w:rsid w:val="009623C8"/>
    <w:rsid w:val="009624F2"/>
    <w:rsid w:val="0096291D"/>
    <w:rsid w:val="00962FAA"/>
    <w:rsid w:val="009630CA"/>
    <w:rsid w:val="00963203"/>
    <w:rsid w:val="0096366A"/>
    <w:rsid w:val="009642AC"/>
    <w:rsid w:val="00964317"/>
    <w:rsid w:val="00964561"/>
    <w:rsid w:val="0096458C"/>
    <w:rsid w:val="00964895"/>
    <w:rsid w:val="00964AED"/>
    <w:rsid w:val="00964C0C"/>
    <w:rsid w:val="00964F95"/>
    <w:rsid w:val="009651D1"/>
    <w:rsid w:val="009652E9"/>
    <w:rsid w:val="00965552"/>
    <w:rsid w:val="00965B50"/>
    <w:rsid w:val="00966048"/>
    <w:rsid w:val="009661D8"/>
    <w:rsid w:val="00967039"/>
    <w:rsid w:val="009670C4"/>
    <w:rsid w:val="009672BB"/>
    <w:rsid w:val="009677B0"/>
    <w:rsid w:val="009677E0"/>
    <w:rsid w:val="00967935"/>
    <w:rsid w:val="00967CD9"/>
    <w:rsid w:val="00967D40"/>
    <w:rsid w:val="00967FC7"/>
    <w:rsid w:val="009701D7"/>
    <w:rsid w:val="00970320"/>
    <w:rsid w:val="00970323"/>
    <w:rsid w:val="00970430"/>
    <w:rsid w:val="009704C2"/>
    <w:rsid w:val="009705F4"/>
    <w:rsid w:val="00970663"/>
    <w:rsid w:val="00970665"/>
    <w:rsid w:val="009707DE"/>
    <w:rsid w:val="0097088E"/>
    <w:rsid w:val="00970A3A"/>
    <w:rsid w:val="00970A71"/>
    <w:rsid w:val="009710C3"/>
    <w:rsid w:val="00971693"/>
    <w:rsid w:val="00971E1F"/>
    <w:rsid w:val="00971EAF"/>
    <w:rsid w:val="00972110"/>
    <w:rsid w:val="00972263"/>
    <w:rsid w:val="00972721"/>
    <w:rsid w:val="00972893"/>
    <w:rsid w:val="00972A8F"/>
    <w:rsid w:val="00972B96"/>
    <w:rsid w:val="00972BF2"/>
    <w:rsid w:val="00972CC4"/>
    <w:rsid w:val="009735C4"/>
    <w:rsid w:val="00973D71"/>
    <w:rsid w:val="00973D96"/>
    <w:rsid w:val="00973E1F"/>
    <w:rsid w:val="00974003"/>
    <w:rsid w:val="009741C8"/>
    <w:rsid w:val="0097437B"/>
    <w:rsid w:val="00974449"/>
    <w:rsid w:val="0097448F"/>
    <w:rsid w:val="009747C7"/>
    <w:rsid w:val="00974C5B"/>
    <w:rsid w:val="00974D8E"/>
    <w:rsid w:val="0097543B"/>
    <w:rsid w:val="00975A4D"/>
    <w:rsid w:val="00975F5B"/>
    <w:rsid w:val="0097621D"/>
    <w:rsid w:val="0097640B"/>
    <w:rsid w:val="00976536"/>
    <w:rsid w:val="00976ACA"/>
    <w:rsid w:val="00976B48"/>
    <w:rsid w:val="00976D27"/>
    <w:rsid w:val="0097710F"/>
    <w:rsid w:val="009775CC"/>
    <w:rsid w:val="009778A1"/>
    <w:rsid w:val="0098003B"/>
    <w:rsid w:val="00980207"/>
    <w:rsid w:val="00980397"/>
    <w:rsid w:val="00980734"/>
    <w:rsid w:val="00980740"/>
    <w:rsid w:val="00980A9C"/>
    <w:rsid w:val="00980AA6"/>
    <w:rsid w:val="00980D9F"/>
    <w:rsid w:val="0098149B"/>
    <w:rsid w:val="00981AF0"/>
    <w:rsid w:val="00981BD3"/>
    <w:rsid w:val="00981C6A"/>
    <w:rsid w:val="009821BF"/>
    <w:rsid w:val="00982760"/>
    <w:rsid w:val="00982B85"/>
    <w:rsid w:val="009832FC"/>
    <w:rsid w:val="00983589"/>
    <w:rsid w:val="0098395F"/>
    <w:rsid w:val="009839F6"/>
    <w:rsid w:val="00983A1F"/>
    <w:rsid w:val="00983A4D"/>
    <w:rsid w:val="00983B37"/>
    <w:rsid w:val="00983B70"/>
    <w:rsid w:val="00983F9D"/>
    <w:rsid w:val="009842D0"/>
    <w:rsid w:val="00984441"/>
    <w:rsid w:val="009846D8"/>
    <w:rsid w:val="009848E7"/>
    <w:rsid w:val="00985076"/>
    <w:rsid w:val="0098550F"/>
    <w:rsid w:val="00985DA4"/>
    <w:rsid w:val="00986335"/>
    <w:rsid w:val="00986AC1"/>
    <w:rsid w:val="00987F04"/>
    <w:rsid w:val="00990135"/>
    <w:rsid w:val="00990492"/>
    <w:rsid w:val="00990B76"/>
    <w:rsid w:val="00990FAC"/>
    <w:rsid w:val="009913DD"/>
    <w:rsid w:val="00991434"/>
    <w:rsid w:val="009917E9"/>
    <w:rsid w:val="00991B91"/>
    <w:rsid w:val="00991F1E"/>
    <w:rsid w:val="00992868"/>
    <w:rsid w:val="00992CF6"/>
    <w:rsid w:val="009931D5"/>
    <w:rsid w:val="00993705"/>
    <w:rsid w:val="009938C1"/>
    <w:rsid w:val="00994041"/>
    <w:rsid w:val="00994605"/>
    <w:rsid w:val="00994630"/>
    <w:rsid w:val="009946A4"/>
    <w:rsid w:val="009947AA"/>
    <w:rsid w:val="009947DF"/>
    <w:rsid w:val="00994933"/>
    <w:rsid w:val="00994AE9"/>
    <w:rsid w:val="00994B36"/>
    <w:rsid w:val="00994C09"/>
    <w:rsid w:val="00994D7B"/>
    <w:rsid w:val="00994EF4"/>
    <w:rsid w:val="009954AD"/>
    <w:rsid w:val="00995B85"/>
    <w:rsid w:val="00995BE7"/>
    <w:rsid w:val="00995EA8"/>
    <w:rsid w:val="009961C9"/>
    <w:rsid w:val="0099638C"/>
    <w:rsid w:val="0099653A"/>
    <w:rsid w:val="00996588"/>
    <w:rsid w:val="009965F8"/>
    <w:rsid w:val="009966C0"/>
    <w:rsid w:val="00996767"/>
    <w:rsid w:val="00997242"/>
    <w:rsid w:val="00997CA2"/>
    <w:rsid w:val="00997D7A"/>
    <w:rsid w:val="00997DB6"/>
    <w:rsid w:val="009A1424"/>
    <w:rsid w:val="009A1475"/>
    <w:rsid w:val="009A1481"/>
    <w:rsid w:val="009A18D0"/>
    <w:rsid w:val="009A283A"/>
    <w:rsid w:val="009A2AF1"/>
    <w:rsid w:val="009A35F2"/>
    <w:rsid w:val="009A419C"/>
    <w:rsid w:val="009A4212"/>
    <w:rsid w:val="009A4DFB"/>
    <w:rsid w:val="009A4E78"/>
    <w:rsid w:val="009A5196"/>
    <w:rsid w:val="009A5514"/>
    <w:rsid w:val="009A555B"/>
    <w:rsid w:val="009A568C"/>
    <w:rsid w:val="009A56A5"/>
    <w:rsid w:val="009A617F"/>
    <w:rsid w:val="009A6826"/>
    <w:rsid w:val="009A6B5F"/>
    <w:rsid w:val="009A6BD3"/>
    <w:rsid w:val="009A7859"/>
    <w:rsid w:val="009A7A19"/>
    <w:rsid w:val="009B003B"/>
    <w:rsid w:val="009B052F"/>
    <w:rsid w:val="009B063B"/>
    <w:rsid w:val="009B0673"/>
    <w:rsid w:val="009B0A01"/>
    <w:rsid w:val="009B0E8B"/>
    <w:rsid w:val="009B1633"/>
    <w:rsid w:val="009B1BB3"/>
    <w:rsid w:val="009B2148"/>
    <w:rsid w:val="009B2372"/>
    <w:rsid w:val="009B24F1"/>
    <w:rsid w:val="009B2738"/>
    <w:rsid w:val="009B27D0"/>
    <w:rsid w:val="009B284D"/>
    <w:rsid w:val="009B30BC"/>
    <w:rsid w:val="009B30D6"/>
    <w:rsid w:val="009B3353"/>
    <w:rsid w:val="009B34A5"/>
    <w:rsid w:val="009B3512"/>
    <w:rsid w:val="009B3529"/>
    <w:rsid w:val="009B3580"/>
    <w:rsid w:val="009B3664"/>
    <w:rsid w:val="009B37E4"/>
    <w:rsid w:val="009B427F"/>
    <w:rsid w:val="009B494E"/>
    <w:rsid w:val="009B4DDD"/>
    <w:rsid w:val="009B54B3"/>
    <w:rsid w:val="009B556C"/>
    <w:rsid w:val="009B578A"/>
    <w:rsid w:val="009B5B23"/>
    <w:rsid w:val="009B6115"/>
    <w:rsid w:val="009B67CE"/>
    <w:rsid w:val="009B67F4"/>
    <w:rsid w:val="009B6FBB"/>
    <w:rsid w:val="009B7413"/>
    <w:rsid w:val="009B7620"/>
    <w:rsid w:val="009B784A"/>
    <w:rsid w:val="009B7FBF"/>
    <w:rsid w:val="009C0490"/>
    <w:rsid w:val="009C05D2"/>
    <w:rsid w:val="009C0752"/>
    <w:rsid w:val="009C0933"/>
    <w:rsid w:val="009C0F7D"/>
    <w:rsid w:val="009C12CA"/>
    <w:rsid w:val="009C13F9"/>
    <w:rsid w:val="009C15AF"/>
    <w:rsid w:val="009C226B"/>
    <w:rsid w:val="009C2C89"/>
    <w:rsid w:val="009C2CAB"/>
    <w:rsid w:val="009C2CF7"/>
    <w:rsid w:val="009C314E"/>
    <w:rsid w:val="009C31B8"/>
    <w:rsid w:val="009C35BB"/>
    <w:rsid w:val="009C37E6"/>
    <w:rsid w:val="009C39B3"/>
    <w:rsid w:val="009C3F08"/>
    <w:rsid w:val="009C41A8"/>
    <w:rsid w:val="009C4BA6"/>
    <w:rsid w:val="009C4C54"/>
    <w:rsid w:val="009C4CB1"/>
    <w:rsid w:val="009C4F46"/>
    <w:rsid w:val="009C507D"/>
    <w:rsid w:val="009C5097"/>
    <w:rsid w:val="009C5253"/>
    <w:rsid w:val="009C5EB0"/>
    <w:rsid w:val="009C607B"/>
    <w:rsid w:val="009C608A"/>
    <w:rsid w:val="009C622D"/>
    <w:rsid w:val="009C6324"/>
    <w:rsid w:val="009C7314"/>
    <w:rsid w:val="009C75E2"/>
    <w:rsid w:val="009C7879"/>
    <w:rsid w:val="009C7B77"/>
    <w:rsid w:val="009D0299"/>
    <w:rsid w:val="009D036C"/>
    <w:rsid w:val="009D0C97"/>
    <w:rsid w:val="009D0CF1"/>
    <w:rsid w:val="009D1082"/>
    <w:rsid w:val="009D190F"/>
    <w:rsid w:val="009D1B80"/>
    <w:rsid w:val="009D1FFA"/>
    <w:rsid w:val="009D22A4"/>
    <w:rsid w:val="009D23F1"/>
    <w:rsid w:val="009D2522"/>
    <w:rsid w:val="009D28BA"/>
    <w:rsid w:val="009D2E34"/>
    <w:rsid w:val="009D2E91"/>
    <w:rsid w:val="009D3647"/>
    <w:rsid w:val="009D3725"/>
    <w:rsid w:val="009D3823"/>
    <w:rsid w:val="009D39B3"/>
    <w:rsid w:val="009D3E85"/>
    <w:rsid w:val="009D43F4"/>
    <w:rsid w:val="009D47BC"/>
    <w:rsid w:val="009D4831"/>
    <w:rsid w:val="009D4A68"/>
    <w:rsid w:val="009D4BFB"/>
    <w:rsid w:val="009D5304"/>
    <w:rsid w:val="009D53F2"/>
    <w:rsid w:val="009D5490"/>
    <w:rsid w:val="009D5EB3"/>
    <w:rsid w:val="009D5F92"/>
    <w:rsid w:val="009D5FBB"/>
    <w:rsid w:val="009D6199"/>
    <w:rsid w:val="009D6D7E"/>
    <w:rsid w:val="009D7106"/>
    <w:rsid w:val="009D7130"/>
    <w:rsid w:val="009D7264"/>
    <w:rsid w:val="009D7527"/>
    <w:rsid w:val="009D799B"/>
    <w:rsid w:val="009D79C8"/>
    <w:rsid w:val="009D7A04"/>
    <w:rsid w:val="009E00C2"/>
    <w:rsid w:val="009E0C3D"/>
    <w:rsid w:val="009E0C48"/>
    <w:rsid w:val="009E0D09"/>
    <w:rsid w:val="009E105D"/>
    <w:rsid w:val="009E11C5"/>
    <w:rsid w:val="009E1328"/>
    <w:rsid w:val="009E152F"/>
    <w:rsid w:val="009E1A10"/>
    <w:rsid w:val="009E1B05"/>
    <w:rsid w:val="009E1F1D"/>
    <w:rsid w:val="009E1FFF"/>
    <w:rsid w:val="009E23B4"/>
    <w:rsid w:val="009E2448"/>
    <w:rsid w:val="009E24AF"/>
    <w:rsid w:val="009E27E4"/>
    <w:rsid w:val="009E2D07"/>
    <w:rsid w:val="009E39E5"/>
    <w:rsid w:val="009E3A51"/>
    <w:rsid w:val="009E3AB1"/>
    <w:rsid w:val="009E3D91"/>
    <w:rsid w:val="009E3FD2"/>
    <w:rsid w:val="009E4151"/>
    <w:rsid w:val="009E423F"/>
    <w:rsid w:val="009E4280"/>
    <w:rsid w:val="009E471F"/>
    <w:rsid w:val="009E473E"/>
    <w:rsid w:val="009E4810"/>
    <w:rsid w:val="009E4B02"/>
    <w:rsid w:val="009E4D18"/>
    <w:rsid w:val="009E4DE9"/>
    <w:rsid w:val="009E5287"/>
    <w:rsid w:val="009E578B"/>
    <w:rsid w:val="009E59ED"/>
    <w:rsid w:val="009E5D46"/>
    <w:rsid w:val="009E5DCB"/>
    <w:rsid w:val="009E5F9E"/>
    <w:rsid w:val="009E6978"/>
    <w:rsid w:val="009E6E80"/>
    <w:rsid w:val="009E6F53"/>
    <w:rsid w:val="009E703A"/>
    <w:rsid w:val="009E71AA"/>
    <w:rsid w:val="009E79A5"/>
    <w:rsid w:val="009E7B79"/>
    <w:rsid w:val="009E7BB1"/>
    <w:rsid w:val="009F0106"/>
    <w:rsid w:val="009F0810"/>
    <w:rsid w:val="009F0AE8"/>
    <w:rsid w:val="009F0B1C"/>
    <w:rsid w:val="009F0C61"/>
    <w:rsid w:val="009F0FCC"/>
    <w:rsid w:val="009F1424"/>
    <w:rsid w:val="009F1498"/>
    <w:rsid w:val="009F1611"/>
    <w:rsid w:val="009F1924"/>
    <w:rsid w:val="009F1D4F"/>
    <w:rsid w:val="009F2267"/>
    <w:rsid w:val="009F290E"/>
    <w:rsid w:val="009F2919"/>
    <w:rsid w:val="009F2B1A"/>
    <w:rsid w:val="009F343F"/>
    <w:rsid w:val="009F3D53"/>
    <w:rsid w:val="009F3DCE"/>
    <w:rsid w:val="009F3F6D"/>
    <w:rsid w:val="009F4065"/>
    <w:rsid w:val="009F49CF"/>
    <w:rsid w:val="009F4DA7"/>
    <w:rsid w:val="009F50A5"/>
    <w:rsid w:val="009F5319"/>
    <w:rsid w:val="009F58BA"/>
    <w:rsid w:val="009F6750"/>
    <w:rsid w:val="009F68A7"/>
    <w:rsid w:val="009F6C1E"/>
    <w:rsid w:val="009F6FB5"/>
    <w:rsid w:val="009F70A6"/>
    <w:rsid w:val="009F7371"/>
    <w:rsid w:val="009F75DA"/>
    <w:rsid w:val="009F7A85"/>
    <w:rsid w:val="009F7BC6"/>
    <w:rsid w:val="00A0085F"/>
    <w:rsid w:val="00A00B18"/>
    <w:rsid w:val="00A00BCD"/>
    <w:rsid w:val="00A00C3E"/>
    <w:rsid w:val="00A00C7A"/>
    <w:rsid w:val="00A00CC1"/>
    <w:rsid w:val="00A00CE8"/>
    <w:rsid w:val="00A0134A"/>
    <w:rsid w:val="00A0146C"/>
    <w:rsid w:val="00A01B90"/>
    <w:rsid w:val="00A01D62"/>
    <w:rsid w:val="00A02058"/>
    <w:rsid w:val="00A0205B"/>
    <w:rsid w:val="00A0210F"/>
    <w:rsid w:val="00A0226A"/>
    <w:rsid w:val="00A02438"/>
    <w:rsid w:val="00A02C76"/>
    <w:rsid w:val="00A02F5D"/>
    <w:rsid w:val="00A03093"/>
    <w:rsid w:val="00A03285"/>
    <w:rsid w:val="00A03BBF"/>
    <w:rsid w:val="00A03E09"/>
    <w:rsid w:val="00A03EDA"/>
    <w:rsid w:val="00A040E2"/>
    <w:rsid w:val="00A048F5"/>
    <w:rsid w:val="00A0491C"/>
    <w:rsid w:val="00A04B8B"/>
    <w:rsid w:val="00A04D1C"/>
    <w:rsid w:val="00A04D70"/>
    <w:rsid w:val="00A05205"/>
    <w:rsid w:val="00A0582B"/>
    <w:rsid w:val="00A0590E"/>
    <w:rsid w:val="00A05A55"/>
    <w:rsid w:val="00A05C0C"/>
    <w:rsid w:val="00A06074"/>
    <w:rsid w:val="00A06503"/>
    <w:rsid w:val="00A06797"/>
    <w:rsid w:val="00A068D6"/>
    <w:rsid w:val="00A06ABD"/>
    <w:rsid w:val="00A06E26"/>
    <w:rsid w:val="00A06E8F"/>
    <w:rsid w:val="00A0715C"/>
    <w:rsid w:val="00A07299"/>
    <w:rsid w:val="00A1066C"/>
    <w:rsid w:val="00A10EC0"/>
    <w:rsid w:val="00A10EE2"/>
    <w:rsid w:val="00A110C0"/>
    <w:rsid w:val="00A112D5"/>
    <w:rsid w:val="00A114C3"/>
    <w:rsid w:val="00A1174B"/>
    <w:rsid w:val="00A11929"/>
    <w:rsid w:val="00A12261"/>
    <w:rsid w:val="00A12393"/>
    <w:rsid w:val="00A12595"/>
    <w:rsid w:val="00A127F2"/>
    <w:rsid w:val="00A12A0B"/>
    <w:rsid w:val="00A12BBE"/>
    <w:rsid w:val="00A12D61"/>
    <w:rsid w:val="00A12F6D"/>
    <w:rsid w:val="00A13729"/>
    <w:rsid w:val="00A13F1C"/>
    <w:rsid w:val="00A13FDE"/>
    <w:rsid w:val="00A14A83"/>
    <w:rsid w:val="00A14B16"/>
    <w:rsid w:val="00A14B89"/>
    <w:rsid w:val="00A14B98"/>
    <w:rsid w:val="00A151D0"/>
    <w:rsid w:val="00A1530A"/>
    <w:rsid w:val="00A1554D"/>
    <w:rsid w:val="00A1562C"/>
    <w:rsid w:val="00A15873"/>
    <w:rsid w:val="00A15943"/>
    <w:rsid w:val="00A15D83"/>
    <w:rsid w:val="00A15E09"/>
    <w:rsid w:val="00A160F0"/>
    <w:rsid w:val="00A16968"/>
    <w:rsid w:val="00A17E66"/>
    <w:rsid w:val="00A17EDD"/>
    <w:rsid w:val="00A200D6"/>
    <w:rsid w:val="00A2070E"/>
    <w:rsid w:val="00A20B4F"/>
    <w:rsid w:val="00A20D13"/>
    <w:rsid w:val="00A20FDF"/>
    <w:rsid w:val="00A21A0C"/>
    <w:rsid w:val="00A21A54"/>
    <w:rsid w:val="00A22820"/>
    <w:rsid w:val="00A22908"/>
    <w:rsid w:val="00A229AF"/>
    <w:rsid w:val="00A22C17"/>
    <w:rsid w:val="00A22D64"/>
    <w:rsid w:val="00A2305A"/>
    <w:rsid w:val="00A23285"/>
    <w:rsid w:val="00A232D4"/>
    <w:rsid w:val="00A236DE"/>
    <w:rsid w:val="00A237AA"/>
    <w:rsid w:val="00A23AAF"/>
    <w:rsid w:val="00A23CB5"/>
    <w:rsid w:val="00A23E33"/>
    <w:rsid w:val="00A244FC"/>
    <w:rsid w:val="00A24644"/>
    <w:rsid w:val="00A24682"/>
    <w:rsid w:val="00A24970"/>
    <w:rsid w:val="00A24AEA"/>
    <w:rsid w:val="00A24F7A"/>
    <w:rsid w:val="00A25205"/>
    <w:rsid w:val="00A253D3"/>
    <w:rsid w:val="00A253FC"/>
    <w:rsid w:val="00A25AC5"/>
    <w:rsid w:val="00A25C95"/>
    <w:rsid w:val="00A261ED"/>
    <w:rsid w:val="00A265B3"/>
    <w:rsid w:val="00A2676C"/>
    <w:rsid w:val="00A2693F"/>
    <w:rsid w:val="00A26ED1"/>
    <w:rsid w:val="00A26F89"/>
    <w:rsid w:val="00A2742B"/>
    <w:rsid w:val="00A27864"/>
    <w:rsid w:val="00A27FD9"/>
    <w:rsid w:val="00A3008C"/>
    <w:rsid w:val="00A302B8"/>
    <w:rsid w:val="00A30BC5"/>
    <w:rsid w:val="00A30D21"/>
    <w:rsid w:val="00A30D40"/>
    <w:rsid w:val="00A31548"/>
    <w:rsid w:val="00A31850"/>
    <w:rsid w:val="00A31A0F"/>
    <w:rsid w:val="00A31DC1"/>
    <w:rsid w:val="00A31EE0"/>
    <w:rsid w:val="00A323D9"/>
    <w:rsid w:val="00A3263F"/>
    <w:rsid w:val="00A327DB"/>
    <w:rsid w:val="00A329A5"/>
    <w:rsid w:val="00A32E19"/>
    <w:rsid w:val="00A32E30"/>
    <w:rsid w:val="00A32E59"/>
    <w:rsid w:val="00A33191"/>
    <w:rsid w:val="00A3324F"/>
    <w:rsid w:val="00A333EE"/>
    <w:rsid w:val="00A33A47"/>
    <w:rsid w:val="00A33B91"/>
    <w:rsid w:val="00A33EB2"/>
    <w:rsid w:val="00A3514E"/>
    <w:rsid w:val="00A3528E"/>
    <w:rsid w:val="00A35455"/>
    <w:rsid w:val="00A3549E"/>
    <w:rsid w:val="00A361F6"/>
    <w:rsid w:val="00A365FA"/>
    <w:rsid w:val="00A36A9D"/>
    <w:rsid w:val="00A371B4"/>
    <w:rsid w:val="00A375F6"/>
    <w:rsid w:val="00A3785C"/>
    <w:rsid w:val="00A40170"/>
    <w:rsid w:val="00A41223"/>
    <w:rsid w:val="00A41769"/>
    <w:rsid w:val="00A418CE"/>
    <w:rsid w:val="00A41FA1"/>
    <w:rsid w:val="00A424C0"/>
    <w:rsid w:val="00A42B98"/>
    <w:rsid w:val="00A42F28"/>
    <w:rsid w:val="00A42F92"/>
    <w:rsid w:val="00A4336F"/>
    <w:rsid w:val="00A433F3"/>
    <w:rsid w:val="00A43589"/>
    <w:rsid w:val="00A43592"/>
    <w:rsid w:val="00A436B4"/>
    <w:rsid w:val="00A439A8"/>
    <w:rsid w:val="00A43B03"/>
    <w:rsid w:val="00A43B94"/>
    <w:rsid w:val="00A43CEB"/>
    <w:rsid w:val="00A43F84"/>
    <w:rsid w:val="00A44646"/>
    <w:rsid w:val="00A44655"/>
    <w:rsid w:val="00A447EA"/>
    <w:rsid w:val="00A44B47"/>
    <w:rsid w:val="00A44FEF"/>
    <w:rsid w:val="00A453C4"/>
    <w:rsid w:val="00A45685"/>
    <w:rsid w:val="00A4577A"/>
    <w:rsid w:val="00A45B78"/>
    <w:rsid w:val="00A45B81"/>
    <w:rsid w:val="00A45CEE"/>
    <w:rsid w:val="00A46685"/>
    <w:rsid w:val="00A46809"/>
    <w:rsid w:val="00A46EB8"/>
    <w:rsid w:val="00A47128"/>
    <w:rsid w:val="00A4718E"/>
    <w:rsid w:val="00A473E8"/>
    <w:rsid w:val="00A475B0"/>
    <w:rsid w:val="00A47694"/>
    <w:rsid w:val="00A47E4C"/>
    <w:rsid w:val="00A501A6"/>
    <w:rsid w:val="00A50299"/>
    <w:rsid w:val="00A5048E"/>
    <w:rsid w:val="00A50A47"/>
    <w:rsid w:val="00A50A49"/>
    <w:rsid w:val="00A514F6"/>
    <w:rsid w:val="00A51809"/>
    <w:rsid w:val="00A5225E"/>
    <w:rsid w:val="00A522EA"/>
    <w:rsid w:val="00A524C9"/>
    <w:rsid w:val="00A52A37"/>
    <w:rsid w:val="00A52B6C"/>
    <w:rsid w:val="00A52DB0"/>
    <w:rsid w:val="00A5337C"/>
    <w:rsid w:val="00A533DA"/>
    <w:rsid w:val="00A53511"/>
    <w:rsid w:val="00A537AE"/>
    <w:rsid w:val="00A53B6F"/>
    <w:rsid w:val="00A540F6"/>
    <w:rsid w:val="00A54331"/>
    <w:rsid w:val="00A5440D"/>
    <w:rsid w:val="00A54516"/>
    <w:rsid w:val="00A546A5"/>
    <w:rsid w:val="00A5480D"/>
    <w:rsid w:val="00A54D08"/>
    <w:rsid w:val="00A54D35"/>
    <w:rsid w:val="00A55325"/>
    <w:rsid w:val="00A55869"/>
    <w:rsid w:val="00A558BD"/>
    <w:rsid w:val="00A558D4"/>
    <w:rsid w:val="00A55B13"/>
    <w:rsid w:val="00A55E05"/>
    <w:rsid w:val="00A55EB8"/>
    <w:rsid w:val="00A55F3B"/>
    <w:rsid w:val="00A55F99"/>
    <w:rsid w:val="00A56450"/>
    <w:rsid w:val="00A564F0"/>
    <w:rsid w:val="00A5692A"/>
    <w:rsid w:val="00A56C15"/>
    <w:rsid w:val="00A56C85"/>
    <w:rsid w:val="00A57303"/>
    <w:rsid w:val="00A574EB"/>
    <w:rsid w:val="00A579EE"/>
    <w:rsid w:val="00A6015E"/>
    <w:rsid w:val="00A603DE"/>
    <w:rsid w:val="00A60663"/>
    <w:rsid w:val="00A60B4B"/>
    <w:rsid w:val="00A61015"/>
    <w:rsid w:val="00A612B6"/>
    <w:rsid w:val="00A61BB5"/>
    <w:rsid w:val="00A61C3D"/>
    <w:rsid w:val="00A6213C"/>
    <w:rsid w:val="00A62C72"/>
    <w:rsid w:val="00A62E1A"/>
    <w:rsid w:val="00A6309C"/>
    <w:rsid w:val="00A63701"/>
    <w:rsid w:val="00A638A5"/>
    <w:rsid w:val="00A639C4"/>
    <w:rsid w:val="00A63E8F"/>
    <w:rsid w:val="00A6442B"/>
    <w:rsid w:val="00A64E71"/>
    <w:rsid w:val="00A64ED8"/>
    <w:rsid w:val="00A657E8"/>
    <w:rsid w:val="00A65902"/>
    <w:rsid w:val="00A65981"/>
    <w:rsid w:val="00A659BB"/>
    <w:rsid w:val="00A66B82"/>
    <w:rsid w:val="00A67047"/>
    <w:rsid w:val="00A6775C"/>
    <w:rsid w:val="00A67EE5"/>
    <w:rsid w:val="00A702FE"/>
    <w:rsid w:val="00A70482"/>
    <w:rsid w:val="00A70617"/>
    <w:rsid w:val="00A70679"/>
    <w:rsid w:val="00A707D7"/>
    <w:rsid w:val="00A709BF"/>
    <w:rsid w:val="00A72536"/>
    <w:rsid w:val="00A72C91"/>
    <w:rsid w:val="00A72D84"/>
    <w:rsid w:val="00A73053"/>
    <w:rsid w:val="00A7386A"/>
    <w:rsid w:val="00A73AD0"/>
    <w:rsid w:val="00A73BDC"/>
    <w:rsid w:val="00A73D23"/>
    <w:rsid w:val="00A73F0F"/>
    <w:rsid w:val="00A74320"/>
    <w:rsid w:val="00A74AB2"/>
    <w:rsid w:val="00A751AE"/>
    <w:rsid w:val="00A75393"/>
    <w:rsid w:val="00A7559A"/>
    <w:rsid w:val="00A76526"/>
    <w:rsid w:val="00A7658E"/>
    <w:rsid w:val="00A77157"/>
    <w:rsid w:val="00A77287"/>
    <w:rsid w:val="00A772C3"/>
    <w:rsid w:val="00A77461"/>
    <w:rsid w:val="00A7781C"/>
    <w:rsid w:val="00A77E61"/>
    <w:rsid w:val="00A8010A"/>
    <w:rsid w:val="00A80B78"/>
    <w:rsid w:val="00A81262"/>
    <w:rsid w:val="00A81733"/>
    <w:rsid w:val="00A818F5"/>
    <w:rsid w:val="00A8199F"/>
    <w:rsid w:val="00A81A95"/>
    <w:rsid w:val="00A81C6A"/>
    <w:rsid w:val="00A81CEA"/>
    <w:rsid w:val="00A822C3"/>
    <w:rsid w:val="00A826E8"/>
    <w:rsid w:val="00A826F8"/>
    <w:rsid w:val="00A82815"/>
    <w:rsid w:val="00A82DEA"/>
    <w:rsid w:val="00A82EE3"/>
    <w:rsid w:val="00A82F01"/>
    <w:rsid w:val="00A82FBD"/>
    <w:rsid w:val="00A833CA"/>
    <w:rsid w:val="00A83AD8"/>
    <w:rsid w:val="00A8418B"/>
    <w:rsid w:val="00A8468D"/>
    <w:rsid w:val="00A854F4"/>
    <w:rsid w:val="00A858B8"/>
    <w:rsid w:val="00A859EA"/>
    <w:rsid w:val="00A85A59"/>
    <w:rsid w:val="00A86165"/>
    <w:rsid w:val="00A865AC"/>
    <w:rsid w:val="00A86A89"/>
    <w:rsid w:val="00A8731B"/>
    <w:rsid w:val="00A87361"/>
    <w:rsid w:val="00A874BF"/>
    <w:rsid w:val="00A87C09"/>
    <w:rsid w:val="00A87FE6"/>
    <w:rsid w:val="00A90648"/>
    <w:rsid w:val="00A9092A"/>
    <w:rsid w:val="00A90DD1"/>
    <w:rsid w:val="00A91091"/>
    <w:rsid w:val="00A913F3"/>
    <w:rsid w:val="00A91469"/>
    <w:rsid w:val="00A914D0"/>
    <w:rsid w:val="00A9166C"/>
    <w:rsid w:val="00A919AE"/>
    <w:rsid w:val="00A91A66"/>
    <w:rsid w:val="00A9218B"/>
    <w:rsid w:val="00A9219B"/>
    <w:rsid w:val="00A92213"/>
    <w:rsid w:val="00A92470"/>
    <w:rsid w:val="00A924E6"/>
    <w:rsid w:val="00A924F9"/>
    <w:rsid w:val="00A925C3"/>
    <w:rsid w:val="00A92DC8"/>
    <w:rsid w:val="00A933CB"/>
    <w:rsid w:val="00A93995"/>
    <w:rsid w:val="00A93BF4"/>
    <w:rsid w:val="00A93D70"/>
    <w:rsid w:val="00A93D98"/>
    <w:rsid w:val="00A9431F"/>
    <w:rsid w:val="00A9433C"/>
    <w:rsid w:val="00A94407"/>
    <w:rsid w:val="00A944DC"/>
    <w:rsid w:val="00A94717"/>
    <w:rsid w:val="00A94949"/>
    <w:rsid w:val="00A94968"/>
    <w:rsid w:val="00A9496E"/>
    <w:rsid w:val="00A94BB0"/>
    <w:rsid w:val="00A953AC"/>
    <w:rsid w:val="00A95900"/>
    <w:rsid w:val="00A95984"/>
    <w:rsid w:val="00A96EE6"/>
    <w:rsid w:val="00A973A4"/>
    <w:rsid w:val="00A97787"/>
    <w:rsid w:val="00A9780C"/>
    <w:rsid w:val="00A97A2F"/>
    <w:rsid w:val="00A97BCA"/>
    <w:rsid w:val="00A97DFE"/>
    <w:rsid w:val="00A97E61"/>
    <w:rsid w:val="00AA0172"/>
    <w:rsid w:val="00AA02D9"/>
    <w:rsid w:val="00AA0BD1"/>
    <w:rsid w:val="00AA1068"/>
    <w:rsid w:val="00AA135C"/>
    <w:rsid w:val="00AA150F"/>
    <w:rsid w:val="00AA18D6"/>
    <w:rsid w:val="00AA19B6"/>
    <w:rsid w:val="00AA1EF4"/>
    <w:rsid w:val="00AA215B"/>
    <w:rsid w:val="00AA2325"/>
    <w:rsid w:val="00AA2457"/>
    <w:rsid w:val="00AA2887"/>
    <w:rsid w:val="00AA2D4A"/>
    <w:rsid w:val="00AA32CA"/>
    <w:rsid w:val="00AA3319"/>
    <w:rsid w:val="00AA3979"/>
    <w:rsid w:val="00AA3B76"/>
    <w:rsid w:val="00AA3DA0"/>
    <w:rsid w:val="00AA4027"/>
    <w:rsid w:val="00AA4222"/>
    <w:rsid w:val="00AA42EA"/>
    <w:rsid w:val="00AA4432"/>
    <w:rsid w:val="00AA44DF"/>
    <w:rsid w:val="00AA48A5"/>
    <w:rsid w:val="00AA4951"/>
    <w:rsid w:val="00AA49D4"/>
    <w:rsid w:val="00AA555E"/>
    <w:rsid w:val="00AA59C0"/>
    <w:rsid w:val="00AA5C06"/>
    <w:rsid w:val="00AA66BD"/>
    <w:rsid w:val="00AA67F0"/>
    <w:rsid w:val="00AA6890"/>
    <w:rsid w:val="00AA691B"/>
    <w:rsid w:val="00AA69B6"/>
    <w:rsid w:val="00AA7125"/>
    <w:rsid w:val="00AA756D"/>
    <w:rsid w:val="00AA75A0"/>
    <w:rsid w:val="00AA79FF"/>
    <w:rsid w:val="00AA7B24"/>
    <w:rsid w:val="00AA7C28"/>
    <w:rsid w:val="00AA7FD1"/>
    <w:rsid w:val="00AB062A"/>
    <w:rsid w:val="00AB0EF7"/>
    <w:rsid w:val="00AB0F1B"/>
    <w:rsid w:val="00AB0FD5"/>
    <w:rsid w:val="00AB10ED"/>
    <w:rsid w:val="00AB120C"/>
    <w:rsid w:val="00AB122C"/>
    <w:rsid w:val="00AB13C2"/>
    <w:rsid w:val="00AB146E"/>
    <w:rsid w:val="00AB14F9"/>
    <w:rsid w:val="00AB15EB"/>
    <w:rsid w:val="00AB21DC"/>
    <w:rsid w:val="00AB22F0"/>
    <w:rsid w:val="00AB232F"/>
    <w:rsid w:val="00AB2471"/>
    <w:rsid w:val="00AB26E0"/>
    <w:rsid w:val="00AB29F1"/>
    <w:rsid w:val="00AB2C45"/>
    <w:rsid w:val="00AB2CF2"/>
    <w:rsid w:val="00AB345B"/>
    <w:rsid w:val="00AB3B88"/>
    <w:rsid w:val="00AB3CC2"/>
    <w:rsid w:val="00AB3E32"/>
    <w:rsid w:val="00AB4481"/>
    <w:rsid w:val="00AB4819"/>
    <w:rsid w:val="00AB4B91"/>
    <w:rsid w:val="00AB4BD3"/>
    <w:rsid w:val="00AB4D5B"/>
    <w:rsid w:val="00AB4D9C"/>
    <w:rsid w:val="00AB4DE9"/>
    <w:rsid w:val="00AB4EAB"/>
    <w:rsid w:val="00AB54FE"/>
    <w:rsid w:val="00AB5571"/>
    <w:rsid w:val="00AB6574"/>
    <w:rsid w:val="00AB65A1"/>
    <w:rsid w:val="00AB664E"/>
    <w:rsid w:val="00AB699E"/>
    <w:rsid w:val="00AB69CB"/>
    <w:rsid w:val="00AB6D76"/>
    <w:rsid w:val="00AB6E9E"/>
    <w:rsid w:val="00AB6F2C"/>
    <w:rsid w:val="00AB7176"/>
    <w:rsid w:val="00AB7441"/>
    <w:rsid w:val="00AB74CB"/>
    <w:rsid w:val="00AB7848"/>
    <w:rsid w:val="00AB7D90"/>
    <w:rsid w:val="00AB7F01"/>
    <w:rsid w:val="00AB7F0B"/>
    <w:rsid w:val="00AC009A"/>
    <w:rsid w:val="00AC07B5"/>
    <w:rsid w:val="00AC1027"/>
    <w:rsid w:val="00AC1034"/>
    <w:rsid w:val="00AC12BE"/>
    <w:rsid w:val="00AC1958"/>
    <w:rsid w:val="00AC1A5E"/>
    <w:rsid w:val="00AC1E52"/>
    <w:rsid w:val="00AC2AEE"/>
    <w:rsid w:val="00AC2EDF"/>
    <w:rsid w:val="00AC30FF"/>
    <w:rsid w:val="00AC339A"/>
    <w:rsid w:val="00AC3456"/>
    <w:rsid w:val="00AC35FC"/>
    <w:rsid w:val="00AC3678"/>
    <w:rsid w:val="00AC386E"/>
    <w:rsid w:val="00AC38D6"/>
    <w:rsid w:val="00AC3F99"/>
    <w:rsid w:val="00AC449C"/>
    <w:rsid w:val="00AC51BA"/>
    <w:rsid w:val="00AC520D"/>
    <w:rsid w:val="00AC5C55"/>
    <w:rsid w:val="00AC5DCE"/>
    <w:rsid w:val="00AC616C"/>
    <w:rsid w:val="00AC6AF1"/>
    <w:rsid w:val="00AC714D"/>
    <w:rsid w:val="00AC7514"/>
    <w:rsid w:val="00AC7978"/>
    <w:rsid w:val="00AC7C35"/>
    <w:rsid w:val="00AC7EC1"/>
    <w:rsid w:val="00AD0080"/>
    <w:rsid w:val="00AD03F8"/>
    <w:rsid w:val="00AD04E2"/>
    <w:rsid w:val="00AD0646"/>
    <w:rsid w:val="00AD11A6"/>
    <w:rsid w:val="00AD1410"/>
    <w:rsid w:val="00AD17F5"/>
    <w:rsid w:val="00AD195D"/>
    <w:rsid w:val="00AD1E49"/>
    <w:rsid w:val="00AD2038"/>
    <w:rsid w:val="00AD22A4"/>
    <w:rsid w:val="00AD22D5"/>
    <w:rsid w:val="00AD2B97"/>
    <w:rsid w:val="00AD2EE3"/>
    <w:rsid w:val="00AD32BE"/>
    <w:rsid w:val="00AD3324"/>
    <w:rsid w:val="00AD3867"/>
    <w:rsid w:val="00AD388B"/>
    <w:rsid w:val="00AD3900"/>
    <w:rsid w:val="00AD3995"/>
    <w:rsid w:val="00AD3C6A"/>
    <w:rsid w:val="00AD3CE3"/>
    <w:rsid w:val="00AD3DFF"/>
    <w:rsid w:val="00AD41A5"/>
    <w:rsid w:val="00AD41F5"/>
    <w:rsid w:val="00AD45C9"/>
    <w:rsid w:val="00AD481F"/>
    <w:rsid w:val="00AD4A76"/>
    <w:rsid w:val="00AD4ADA"/>
    <w:rsid w:val="00AD4CE8"/>
    <w:rsid w:val="00AD4F54"/>
    <w:rsid w:val="00AD54B0"/>
    <w:rsid w:val="00AD553A"/>
    <w:rsid w:val="00AD567A"/>
    <w:rsid w:val="00AD56F4"/>
    <w:rsid w:val="00AD57F8"/>
    <w:rsid w:val="00AD586E"/>
    <w:rsid w:val="00AD5F86"/>
    <w:rsid w:val="00AD61DD"/>
    <w:rsid w:val="00AD649D"/>
    <w:rsid w:val="00AD64A0"/>
    <w:rsid w:val="00AD6876"/>
    <w:rsid w:val="00AD6922"/>
    <w:rsid w:val="00AD6ADF"/>
    <w:rsid w:val="00AD6DDA"/>
    <w:rsid w:val="00AD7450"/>
    <w:rsid w:val="00AD74A4"/>
    <w:rsid w:val="00AD7603"/>
    <w:rsid w:val="00AD7B3C"/>
    <w:rsid w:val="00AD7E70"/>
    <w:rsid w:val="00AD7F37"/>
    <w:rsid w:val="00AD7F7E"/>
    <w:rsid w:val="00AD7FC5"/>
    <w:rsid w:val="00AE0B0C"/>
    <w:rsid w:val="00AE1268"/>
    <w:rsid w:val="00AE1395"/>
    <w:rsid w:val="00AE1630"/>
    <w:rsid w:val="00AE189C"/>
    <w:rsid w:val="00AE1A66"/>
    <w:rsid w:val="00AE1E1B"/>
    <w:rsid w:val="00AE20D0"/>
    <w:rsid w:val="00AE24BA"/>
    <w:rsid w:val="00AE2558"/>
    <w:rsid w:val="00AE2DA0"/>
    <w:rsid w:val="00AE2FE7"/>
    <w:rsid w:val="00AE4152"/>
    <w:rsid w:val="00AE4934"/>
    <w:rsid w:val="00AE4963"/>
    <w:rsid w:val="00AE4AFF"/>
    <w:rsid w:val="00AE4D1B"/>
    <w:rsid w:val="00AE4E4B"/>
    <w:rsid w:val="00AE4EBC"/>
    <w:rsid w:val="00AE4ED6"/>
    <w:rsid w:val="00AE534F"/>
    <w:rsid w:val="00AE54D3"/>
    <w:rsid w:val="00AE56D3"/>
    <w:rsid w:val="00AE5780"/>
    <w:rsid w:val="00AE5935"/>
    <w:rsid w:val="00AE5B5A"/>
    <w:rsid w:val="00AE5EBF"/>
    <w:rsid w:val="00AE645D"/>
    <w:rsid w:val="00AE64E8"/>
    <w:rsid w:val="00AE6567"/>
    <w:rsid w:val="00AE683D"/>
    <w:rsid w:val="00AE69B4"/>
    <w:rsid w:val="00AE7307"/>
    <w:rsid w:val="00AE74C1"/>
    <w:rsid w:val="00AE75BC"/>
    <w:rsid w:val="00AE7B9C"/>
    <w:rsid w:val="00AE7F11"/>
    <w:rsid w:val="00AF00EC"/>
    <w:rsid w:val="00AF010C"/>
    <w:rsid w:val="00AF0AEF"/>
    <w:rsid w:val="00AF0B7C"/>
    <w:rsid w:val="00AF0E7A"/>
    <w:rsid w:val="00AF1BC3"/>
    <w:rsid w:val="00AF1F3E"/>
    <w:rsid w:val="00AF1FE4"/>
    <w:rsid w:val="00AF29AA"/>
    <w:rsid w:val="00AF2A8D"/>
    <w:rsid w:val="00AF2B9A"/>
    <w:rsid w:val="00AF3439"/>
    <w:rsid w:val="00AF38F0"/>
    <w:rsid w:val="00AF3EEC"/>
    <w:rsid w:val="00AF3F53"/>
    <w:rsid w:val="00AF47E1"/>
    <w:rsid w:val="00AF4FD0"/>
    <w:rsid w:val="00AF50DD"/>
    <w:rsid w:val="00AF5798"/>
    <w:rsid w:val="00AF58B9"/>
    <w:rsid w:val="00AF5E21"/>
    <w:rsid w:val="00AF5EBB"/>
    <w:rsid w:val="00AF5FCA"/>
    <w:rsid w:val="00AF652C"/>
    <w:rsid w:val="00AF6983"/>
    <w:rsid w:val="00AF6B17"/>
    <w:rsid w:val="00AF6EDD"/>
    <w:rsid w:val="00AF7457"/>
    <w:rsid w:val="00AF7655"/>
    <w:rsid w:val="00AF7AFE"/>
    <w:rsid w:val="00B00D6B"/>
    <w:rsid w:val="00B017A4"/>
    <w:rsid w:val="00B023A4"/>
    <w:rsid w:val="00B027DC"/>
    <w:rsid w:val="00B03CD2"/>
    <w:rsid w:val="00B04095"/>
    <w:rsid w:val="00B047E4"/>
    <w:rsid w:val="00B04AB2"/>
    <w:rsid w:val="00B04DD4"/>
    <w:rsid w:val="00B050DC"/>
    <w:rsid w:val="00B05441"/>
    <w:rsid w:val="00B05530"/>
    <w:rsid w:val="00B058D5"/>
    <w:rsid w:val="00B058EA"/>
    <w:rsid w:val="00B05CE5"/>
    <w:rsid w:val="00B0688E"/>
    <w:rsid w:val="00B06953"/>
    <w:rsid w:val="00B076FB"/>
    <w:rsid w:val="00B079FC"/>
    <w:rsid w:val="00B07B17"/>
    <w:rsid w:val="00B103C8"/>
    <w:rsid w:val="00B107C7"/>
    <w:rsid w:val="00B109E7"/>
    <w:rsid w:val="00B10EAE"/>
    <w:rsid w:val="00B10FA5"/>
    <w:rsid w:val="00B115D4"/>
    <w:rsid w:val="00B11652"/>
    <w:rsid w:val="00B11769"/>
    <w:rsid w:val="00B122C4"/>
    <w:rsid w:val="00B123B4"/>
    <w:rsid w:val="00B1292E"/>
    <w:rsid w:val="00B12AD6"/>
    <w:rsid w:val="00B13793"/>
    <w:rsid w:val="00B137BF"/>
    <w:rsid w:val="00B1408C"/>
    <w:rsid w:val="00B140E9"/>
    <w:rsid w:val="00B140F0"/>
    <w:rsid w:val="00B1426F"/>
    <w:rsid w:val="00B14645"/>
    <w:rsid w:val="00B14668"/>
    <w:rsid w:val="00B14A30"/>
    <w:rsid w:val="00B14CBA"/>
    <w:rsid w:val="00B14DA1"/>
    <w:rsid w:val="00B15030"/>
    <w:rsid w:val="00B1515F"/>
    <w:rsid w:val="00B155A0"/>
    <w:rsid w:val="00B16016"/>
    <w:rsid w:val="00B1628F"/>
    <w:rsid w:val="00B162DA"/>
    <w:rsid w:val="00B16363"/>
    <w:rsid w:val="00B163ED"/>
    <w:rsid w:val="00B16415"/>
    <w:rsid w:val="00B168FB"/>
    <w:rsid w:val="00B16A9C"/>
    <w:rsid w:val="00B17614"/>
    <w:rsid w:val="00B1793C"/>
    <w:rsid w:val="00B179F6"/>
    <w:rsid w:val="00B2095A"/>
    <w:rsid w:val="00B20E2A"/>
    <w:rsid w:val="00B21A35"/>
    <w:rsid w:val="00B21BD0"/>
    <w:rsid w:val="00B21EF5"/>
    <w:rsid w:val="00B220B3"/>
    <w:rsid w:val="00B22411"/>
    <w:rsid w:val="00B22E59"/>
    <w:rsid w:val="00B23191"/>
    <w:rsid w:val="00B23499"/>
    <w:rsid w:val="00B234C8"/>
    <w:rsid w:val="00B237D4"/>
    <w:rsid w:val="00B2382E"/>
    <w:rsid w:val="00B23903"/>
    <w:rsid w:val="00B23B9D"/>
    <w:rsid w:val="00B23EDB"/>
    <w:rsid w:val="00B249E5"/>
    <w:rsid w:val="00B250C9"/>
    <w:rsid w:val="00B25109"/>
    <w:rsid w:val="00B25595"/>
    <w:rsid w:val="00B25CBB"/>
    <w:rsid w:val="00B25E94"/>
    <w:rsid w:val="00B25ECA"/>
    <w:rsid w:val="00B26232"/>
    <w:rsid w:val="00B26A04"/>
    <w:rsid w:val="00B26E30"/>
    <w:rsid w:val="00B26E75"/>
    <w:rsid w:val="00B27619"/>
    <w:rsid w:val="00B27738"/>
    <w:rsid w:val="00B27FEB"/>
    <w:rsid w:val="00B304DB"/>
    <w:rsid w:val="00B308B7"/>
    <w:rsid w:val="00B30A9B"/>
    <w:rsid w:val="00B312E8"/>
    <w:rsid w:val="00B313C7"/>
    <w:rsid w:val="00B317F6"/>
    <w:rsid w:val="00B31B1D"/>
    <w:rsid w:val="00B31FBC"/>
    <w:rsid w:val="00B324B6"/>
    <w:rsid w:val="00B328D5"/>
    <w:rsid w:val="00B32EC4"/>
    <w:rsid w:val="00B33046"/>
    <w:rsid w:val="00B330F3"/>
    <w:rsid w:val="00B3311A"/>
    <w:rsid w:val="00B33308"/>
    <w:rsid w:val="00B3358F"/>
    <w:rsid w:val="00B336B8"/>
    <w:rsid w:val="00B336D2"/>
    <w:rsid w:val="00B33E73"/>
    <w:rsid w:val="00B34299"/>
    <w:rsid w:val="00B34386"/>
    <w:rsid w:val="00B345EA"/>
    <w:rsid w:val="00B3468D"/>
    <w:rsid w:val="00B347E8"/>
    <w:rsid w:val="00B34901"/>
    <w:rsid w:val="00B349AD"/>
    <w:rsid w:val="00B349CD"/>
    <w:rsid w:val="00B34D3C"/>
    <w:rsid w:val="00B34E92"/>
    <w:rsid w:val="00B35543"/>
    <w:rsid w:val="00B359B6"/>
    <w:rsid w:val="00B35C0C"/>
    <w:rsid w:val="00B35FA8"/>
    <w:rsid w:val="00B36071"/>
    <w:rsid w:val="00B364F9"/>
    <w:rsid w:val="00B36545"/>
    <w:rsid w:val="00B36676"/>
    <w:rsid w:val="00B36A4C"/>
    <w:rsid w:val="00B36D35"/>
    <w:rsid w:val="00B37178"/>
    <w:rsid w:val="00B37241"/>
    <w:rsid w:val="00B377D0"/>
    <w:rsid w:val="00B37B0E"/>
    <w:rsid w:val="00B37C27"/>
    <w:rsid w:val="00B37D51"/>
    <w:rsid w:val="00B40235"/>
    <w:rsid w:val="00B40445"/>
    <w:rsid w:val="00B4095D"/>
    <w:rsid w:val="00B40D80"/>
    <w:rsid w:val="00B4159B"/>
    <w:rsid w:val="00B415FF"/>
    <w:rsid w:val="00B4160B"/>
    <w:rsid w:val="00B41A0D"/>
    <w:rsid w:val="00B41AE3"/>
    <w:rsid w:val="00B421B5"/>
    <w:rsid w:val="00B42521"/>
    <w:rsid w:val="00B42B6B"/>
    <w:rsid w:val="00B42D07"/>
    <w:rsid w:val="00B42E8C"/>
    <w:rsid w:val="00B4337F"/>
    <w:rsid w:val="00B435EF"/>
    <w:rsid w:val="00B4370A"/>
    <w:rsid w:val="00B43F15"/>
    <w:rsid w:val="00B44273"/>
    <w:rsid w:val="00B4489A"/>
    <w:rsid w:val="00B448FB"/>
    <w:rsid w:val="00B44E06"/>
    <w:rsid w:val="00B44EEA"/>
    <w:rsid w:val="00B454A4"/>
    <w:rsid w:val="00B45697"/>
    <w:rsid w:val="00B457FC"/>
    <w:rsid w:val="00B45E81"/>
    <w:rsid w:val="00B46360"/>
    <w:rsid w:val="00B46372"/>
    <w:rsid w:val="00B4646A"/>
    <w:rsid w:val="00B469FB"/>
    <w:rsid w:val="00B46F02"/>
    <w:rsid w:val="00B475F1"/>
    <w:rsid w:val="00B4765C"/>
    <w:rsid w:val="00B47976"/>
    <w:rsid w:val="00B47B7E"/>
    <w:rsid w:val="00B47D03"/>
    <w:rsid w:val="00B47F60"/>
    <w:rsid w:val="00B50119"/>
    <w:rsid w:val="00B503D4"/>
    <w:rsid w:val="00B50460"/>
    <w:rsid w:val="00B508BA"/>
    <w:rsid w:val="00B50D53"/>
    <w:rsid w:val="00B50F12"/>
    <w:rsid w:val="00B51A9B"/>
    <w:rsid w:val="00B5203F"/>
    <w:rsid w:val="00B5217D"/>
    <w:rsid w:val="00B5236E"/>
    <w:rsid w:val="00B5250A"/>
    <w:rsid w:val="00B5294D"/>
    <w:rsid w:val="00B531D4"/>
    <w:rsid w:val="00B53BE2"/>
    <w:rsid w:val="00B53CDF"/>
    <w:rsid w:val="00B53DE0"/>
    <w:rsid w:val="00B53F94"/>
    <w:rsid w:val="00B55041"/>
    <w:rsid w:val="00B550E7"/>
    <w:rsid w:val="00B5517D"/>
    <w:rsid w:val="00B55249"/>
    <w:rsid w:val="00B55351"/>
    <w:rsid w:val="00B55596"/>
    <w:rsid w:val="00B55AE3"/>
    <w:rsid w:val="00B55D3C"/>
    <w:rsid w:val="00B55DCA"/>
    <w:rsid w:val="00B55E00"/>
    <w:rsid w:val="00B56876"/>
    <w:rsid w:val="00B568F4"/>
    <w:rsid w:val="00B5690E"/>
    <w:rsid w:val="00B56989"/>
    <w:rsid w:val="00B56CCF"/>
    <w:rsid w:val="00B56DC4"/>
    <w:rsid w:val="00B57357"/>
    <w:rsid w:val="00B574ED"/>
    <w:rsid w:val="00B57534"/>
    <w:rsid w:val="00B577F4"/>
    <w:rsid w:val="00B57916"/>
    <w:rsid w:val="00B57A3C"/>
    <w:rsid w:val="00B57EB3"/>
    <w:rsid w:val="00B601B2"/>
    <w:rsid w:val="00B606A0"/>
    <w:rsid w:val="00B60FBE"/>
    <w:rsid w:val="00B61573"/>
    <w:rsid w:val="00B61700"/>
    <w:rsid w:val="00B61807"/>
    <w:rsid w:val="00B61895"/>
    <w:rsid w:val="00B624E1"/>
    <w:rsid w:val="00B62558"/>
    <w:rsid w:val="00B62852"/>
    <w:rsid w:val="00B62876"/>
    <w:rsid w:val="00B629C5"/>
    <w:rsid w:val="00B63156"/>
    <w:rsid w:val="00B63605"/>
    <w:rsid w:val="00B637EB"/>
    <w:rsid w:val="00B63A20"/>
    <w:rsid w:val="00B6407E"/>
    <w:rsid w:val="00B6454F"/>
    <w:rsid w:val="00B646A0"/>
    <w:rsid w:val="00B646C9"/>
    <w:rsid w:val="00B649FB"/>
    <w:rsid w:val="00B64C74"/>
    <w:rsid w:val="00B64E80"/>
    <w:rsid w:val="00B64F94"/>
    <w:rsid w:val="00B65862"/>
    <w:rsid w:val="00B65985"/>
    <w:rsid w:val="00B65993"/>
    <w:rsid w:val="00B65AA7"/>
    <w:rsid w:val="00B65F68"/>
    <w:rsid w:val="00B66382"/>
    <w:rsid w:val="00B6650A"/>
    <w:rsid w:val="00B666E1"/>
    <w:rsid w:val="00B66D8E"/>
    <w:rsid w:val="00B67093"/>
    <w:rsid w:val="00B670AB"/>
    <w:rsid w:val="00B670E0"/>
    <w:rsid w:val="00B671F6"/>
    <w:rsid w:val="00B67422"/>
    <w:rsid w:val="00B67973"/>
    <w:rsid w:val="00B70281"/>
    <w:rsid w:val="00B70507"/>
    <w:rsid w:val="00B70BD5"/>
    <w:rsid w:val="00B70C85"/>
    <w:rsid w:val="00B71147"/>
    <w:rsid w:val="00B713C0"/>
    <w:rsid w:val="00B7163E"/>
    <w:rsid w:val="00B71A8A"/>
    <w:rsid w:val="00B71BA0"/>
    <w:rsid w:val="00B72278"/>
    <w:rsid w:val="00B726C7"/>
    <w:rsid w:val="00B72CA2"/>
    <w:rsid w:val="00B72D05"/>
    <w:rsid w:val="00B7331F"/>
    <w:rsid w:val="00B735B5"/>
    <w:rsid w:val="00B738E0"/>
    <w:rsid w:val="00B73DA9"/>
    <w:rsid w:val="00B741DC"/>
    <w:rsid w:val="00B74373"/>
    <w:rsid w:val="00B745EE"/>
    <w:rsid w:val="00B74B25"/>
    <w:rsid w:val="00B74E83"/>
    <w:rsid w:val="00B74F04"/>
    <w:rsid w:val="00B755D4"/>
    <w:rsid w:val="00B75A53"/>
    <w:rsid w:val="00B76128"/>
    <w:rsid w:val="00B77122"/>
    <w:rsid w:val="00B77502"/>
    <w:rsid w:val="00B7797A"/>
    <w:rsid w:val="00B779CD"/>
    <w:rsid w:val="00B77D2E"/>
    <w:rsid w:val="00B80747"/>
    <w:rsid w:val="00B807D7"/>
    <w:rsid w:val="00B80E8D"/>
    <w:rsid w:val="00B80FE9"/>
    <w:rsid w:val="00B81114"/>
    <w:rsid w:val="00B816E7"/>
    <w:rsid w:val="00B81701"/>
    <w:rsid w:val="00B81831"/>
    <w:rsid w:val="00B81862"/>
    <w:rsid w:val="00B81983"/>
    <w:rsid w:val="00B81A44"/>
    <w:rsid w:val="00B82071"/>
    <w:rsid w:val="00B82188"/>
    <w:rsid w:val="00B8230A"/>
    <w:rsid w:val="00B82549"/>
    <w:rsid w:val="00B8262F"/>
    <w:rsid w:val="00B82782"/>
    <w:rsid w:val="00B82B90"/>
    <w:rsid w:val="00B82D22"/>
    <w:rsid w:val="00B833A4"/>
    <w:rsid w:val="00B8357B"/>
    <w:rsid w:val="00B83746"/>
    <w:rsid w:val="00B83C81"/>
    <w:rsid w:val="00B84355"/>
    <w:rsid w:val="00B84792"/>
    <w:rsid w:val="00B84BE7"/>
    <w:rsid w:val="00B84D68"/>
    <w:rsid w:val="00B84D69"/>
    <w:rsid w:val="00B84D90"/>
    <w:rsid w:val="00B84E4D"/>
    <w:rsid w:val="00B85549"/>
    <w:rsid w:val="00B857D3"/>
    <w:rsid w:val="00B85897"/>
    <w:rsid w:val="00B85C89"/>
    <w:rsid w:val="00B85DB9"/>
    <w:rsid w:val="00B85E48"/>
    <w:rsid w:val="00B86482"/>
    <w:rsid w:val="00B86858"/>
    <w:rsid w:val="00B868D1"/>
    <w:rsid w:val="00B86FB0"/>
    <w:rsid w:val="00B87009"/>
    <w:rsid w:val="00B870CC"/>
    <w:rsid w:val="00B87120"/>
    <w:rsid w:val="00B8734B"/>
    <w:rsid w:val="00B87652"/>
    <w:rsid w:val="00B9003B"/>
    <w:rsid w:val="00B900FC"/>
    <w:rsid w:val="00B90104"/>
    <w:rsid w:val="00B90460"/>
    <w:rsid w:val="00B90681"/>
    <w:rsid w:val="00B90A44"/>
    <w:rsid w:val="00B90FDE"/>
    <w:rsid w:val="00B9130B"/>
    <w:rsid w:val="00B91B28"/>
    <w:rsid w:val="00B91B33"/>
    <w:rsid w:val="00B9225B"/>
    <w:rsid w:val="00B92D96"/>
    <w:rsid w:val="00B92ECE"/>
    <w:rsid w:val="00B9308F"/>
    <w:rsid w:val="00B931BD"/>
    <w:rsid w:val="00B9355A"/>
    <w:rsid w:val="00B93607"/>
    <w:rsid w:val="00B93B64"/>
    <w:rsid w:val="00B93D2A"/>
    <w:rsid w:val="00B94735"/>
    <w:rsid w:val="00B947B2"/>
    <w:rsid w:val="00B948FE"/>
    <w:rsid w:val="00B94ACD"/>
    <w:rsid w:val="00B94B64"/>
    <w:rsid w:val="00B94BC4"/>
    <w:rsid w:val="00B94C00"/>
    <w:rsid w:val="00B94C90"/>
    <w:rsid w:val="00B94D3B"/>
    <w:rsid w:val="00B9523F"/>
    <w:rsid w:val="00B95364"/>
    <w:rsid w:val="00B954B2"/>
    <w:rsid w:val="00B9584B"/>
    <w:rsid w:val="00B958D0"/>
    <w:rsid w:val="00B95A4A"/>
    <w:rsid w:val="00B95D58"/>
    <w:rsid w:val="00B95D74"/>
    <w:rsid w:val="00B9632C"/>
    <w:rsid w:val="00B96422"/>
    <w:rsid w:val="00B96B3D"/>
    <w:rsid w:val="00B97677"/>
    <w:rsid w:val="00B97C52"/>
    <w:rsid w:val="00BA008A"/>
    <w:rsid w:val="00BA0143"/>
    <w:rsid w:val="00BA028E"/>
    <w:rsid w:val="00BA0466"/>
    <w:rsid w:val="00BA0532"/>
    <w:rsid w:val="00BA0566"/>
    <w:rsid w:val="00BA0EEC"/>
    <w:rsid w:val="00BA1778"/>
    <w:rsid w:val="00BA1B8A"/>
    <w:rsid w:val="00BA1E44"/>
    <w:rsid w:val="00BA28A8"/>
    <w:rsid w:val="00BA2DB6"/>
    <w:rsid w:val="00BA2F4F"/>
    <w:rsid w:val="00BA3415"/>
    <w:rsid w:val="00BA3A6B"/>
    <w:rsid w:val="00BA3B9A"/>
    <w:rsid w:val="00BA4248"/>
    <w:rsid w:val="00BA462F"/>
    <w:rsid w:val="00BA4E0A"/>
    <w:rsid w:val="00BA540A"/>
    <w:rsid w:val="00BA5883"/>
    <w:rsid w:val="00BA5B7A"/>
    <w:rsid w:val="00BA5C02"/>
    <w:rsid w:val="00BA5C5A"/>
    <w:rsid w:val="00BA643C"/>
    <w:rsid w:val="00BA6571"/>
    <w:rsid w:val="00BA6B09"/>
    <w:rsid w:val="00BA6EBB"/>
    <w:rsid w:val="00BA724B"/>
    <w:rsid w:val="00BA72E3"/>
    <w:rsid w:val="00BA73AE"/>
    <w:rsid w:val="00BA7A57"/>
    <w:rsid w:val="00BA7AA2"/>
    <w:rsid w:val="00BA7AB4"/>
    <w:rsid w:val="00BB0031"/>
    <w:rsid w:val="00BB0145"/>
    <w:rsid w:val="00BB0261"/>
    <w:rsid w:val="00BB047D"/>
    <w:rsid w:val="00BB0709"/>
    <w:rsid w:val="00BB1140"/>
    <w:rsid w:val="00BB1333"/>
    <w:rsid w:val="00BB1548"/>
    <w:rsid w:val="00BB17BB"/>
    <w:rsid w:val="00BB1A99"/>
    <w:rsid w:val="00BB1C1A"/>
    <w:rsid w:val="00BB1C49"/>
    <w:rsid w:val="00BB1D7A"/>
    <w:rsid w:val="00BB1E6F"/>
    <w:rsid w:val="00BB2180"/>
    <w:rsid w:val="00BB21D0"/>
    <w:rsid w:val="00BB23AE"/>
    <w:rsid w:val="00BB249C"/>
    <w:rsid w:val="00BB2902"/>
    <w:rsid w:val="00BB2D74"/>
    <w:rsid w:val="00BB3665"/>
    <w:rsid w:val="00BB3995"/>
    <w:rsid w:val="00BB3B34"/>
    <w:rsid w:val="00BB3C19"/>
    <w:rsid w:val="00BB3CDE"/>
    <w:rsid w:val="00BB3D59"/>
    <w:rsid w:val="00BB3E83"/>
    <w:rsid w:val="00BB4079"/>
    <w:rsid w:val="00BB4B26"/>
    <w:rsid w:val="00BB4BC3"/>
    <w:rsid w:val="00BB4CB1"/>
    <w:rsid w:val="00BB4E2A"/>
    <w:rsid w:val="00BB5940"/>
    <w:rsid w:val="00BB5E73"/>
    <w:rsid w:val="00BB625E"/>
    <w:rsid w:val="00BB673A"/>
    <w:rsid w:val="00BB6BDE"/>
    <w:rsid w:val="00BB775B"/>
    <w:rsid w:val="00BB78C4"/>
    <w:rsid w:val="00BB7926"/>
    <w:rsid w:val="00BB79CD"/>
    <w:rsid w:val="00BB7D65"/>
    <w:rsid w:val="00BC023B"/>
    <w:rsid w:val="00BC02C1"/>
    <w:rsid w:val="00BC03C6"/>
    <w:rsid w:val="00BC09C5"/>
    <w:rsid w:val="00BC0D08"/>
    <w:rsid w:val="00BC0DD3"/>
    <w:rsid w:val="00BC10A2"/>
    <w:rsid w:val="00BC1205"/>
    <w:rsid w:val="00BC1276"/>
    <w:rsid w:val="00BC1E6C"/>
    <w:rsid w:val="00BC2686"/>
    <w:rsid w:val="00BC296A"/>
    <w:rsid w:val="00BC2998"/>
    <w:rsid w:val="00BC2EE8"/>
    <w:rsid w:val="00BC321E"/>
    <w:rsid w:val="00BC39EC"/>
    <w:rsid w:val="00BC4475"/>
    <w:rsid w:val="00BC5820"/>
    <w:rsid w:val="00BC58DF"/>
    <w:rsid w:val="00BC5DD4"/>
    <w:rsid w:val="00BC6159"/>
    <w:rsid w:val="00BC6198"/>
    <w:rsid w:val="00BC6977"/>
    <w:rsid w:val="00BC6A89"/>
    <w:rsid w:val="00BC6AFB"/>
    <w:rsid w:val="00BC6FC5"/>
    <w:rsid w:val="00BC7112"/>
    <w:rsid w:val="00BC78A3"/>
    <w:rsid w:val="00BC7A9B"/>
    <w:rsid w:val="00BC7D54"/>
    <w:rsid w:val="00BD0015"/>
    <w:rsid w:val="00BD07E6"/>
    <w:rsid w:val="00BD0D3C"/>
    <w:rsid w:val="00BD0D56"/>
    <w:rsid w:val="00BD0D72"/>
    <w:rsid w:val="00BD0DD0"/>
    <w:rsid w:val="00BD1049"/>
    <w:rsid w:val="00BD10AB"/>
    <w:rsid w:val="00BD118A"/>
    <w:rsid w:val="00BD1269"/>
    <w:rsid w:val="00BD12F6"/>
    <w:rsid w:val="00BD140E"/>
    <w:rsid w:val="00BD1571"/>
    <w:rsid w:val="00BD1ABA"/>
    <w:rsid w:val="00BD1CF6"/>
    <w:rsid w:val="00BD1D2A"/>
    <w:rsid w:val="00BD1E7D"/>
    <w:rsid w:val="00BD24AD"/>
    <w:rsid w:val="00BD2703"/>
    <w:rsid w:val="00BD2713"/>
    <w:rsid w:val="00BD290D"/>
    <w:rsid w:val="00BD2D1C"/>
    <w:rsid w:val="00BD2DBD"/>
    <w:rsid w:val="00BD363A"/>
    <w:rsid w:val="00BD384C"/>
    <w:rsid w:val="00BD38B4"/>
    <w:rsid w:val="00BD3B50"/>
    <w:rsid w:val="00BD3C3F"/>
    <w:rsid w:val="00BD3CA4"/>
    <w:rsid w:val="00BD3E34"/>
    <w:rsid w:val="00BD4A0F"/>
    <w:rsid w:val="00BD4B38"/>
    <w:rsid w:val="00BD4C03"/>
    <w:rsid w:val="00BD4E06"/>
    <w:rsid w:val="00BD4EDD"/>
    <w:rsid w:val="00BD55C2"/>
    <w:rsid w:val="00BD6048"/>
    <w:rsid w:val="00BD61BF"/>
    <w:rsid w:val="00BD6D13"/>
    <w:rsid w:val="00BD6D5D"/>
    <w:rsid w:val="00BD700D"/>
    <w:rsid w:val="00BD70F0"/>
    <w:rsid w:val="00BD7406"/>
    <w:rsid w:val="00BD7CC3"/>
    <w:rsid w:val="00BD7CE3"/>
    <w:rsid w:val="00BD7F4C"/>
    <w:rsid w:val="00BE0941"/>
    <w:rsid w:val="00BE0BA7"/>
    <w:rsid w:val="00BE0D92"/>
    <w:rsid w:val="00BE11CE"/>
    <w:rsid w:val="00BE1284"/>
    <w:rsid w:val="00BE14CA"/>
    <w:rsid w:val="00BE15E6"/>
    <w:rsid w:val="00BE19EC"/>
    <w:rsid w:val="00BE1C49"/>
    <w:rsid w:val="00BE1CB2"/>
    <w:rsid w:val="00BE1E1F"/>
    <w:rsid w:val="00BE201A"/>
    <w:rsid w:val="00BE25A0"/>
    <w:rsid w:val="00BE2C3C"/>
    <w:rsid w:val="00BE3215"/>
    <w:rsid w:val="00BE32DD"/>
    <w:rsid w:val="00BE3450"/>
    <w:rsid w:val="00BE3961"/>
    <w:rsid w:val="00BE3E97"/>
    <w:rsid w:val="00BE4094"/>
    <w:rsid w:val="00BE4227"/>
    <w:rsid w:val="00BE4829"/>
    <w:rsid w:val="00BE48C7"/>
    <w:rsid w:val="00BE491C"/>
    <w:rsid w:val="00BE4976"/>
    <w:rsid w:val="00BE4F40"/>
    <w:rsid w:val="00BE533A"/>
    <w:rsid w:val="00BE6A07"/>
    <w:rsid w:val="00BE6BAF"/>
    <w:rsid w:val="00BE6FE0"/>
    <w:rsid w:val="00BE78CD"/>
    <w:rsid w:val="00BE7AC8"/>
    <w:rsid w:val="00BF0254"/>
    <w:rsid w:val="00BF02CB"/>
    <w:rsid w:val="00BF089C"/>
    <w:rsid w:val="00BF09BD"/>
    <w:rsid w:val="00BF11D6"/>
    <w:rsid w:val="00BF159C"/>
    <w:rsid w:val="00BF1BB5"/>
    <w:rsid w:val="00BF1C0D"/>
    <w:rsid w:val="00BF1C28"/>
    <w:rsid w:val="00BF1EA9"/>
    <w:rsid w:val="00BF25B0"/>
    <w:rsid w:val="00BF282E"/>
    <w:rsid w:val="00BF2CA1"/>
    <w:rsid w:val="00BF2DD1"/>
    <w:rsid w:val="00BF30DC"/>
    <w:rsid w:val="00BF348F"/>
    <w:rsid w:val="00BF3698"/>
    <w:rsid w:val="00BF399D"/>
    <w:rsid w:val="00BF3A9A"/>
    <w:rsid w:val="00BF3BC4"/>
    <w:rsid w:val="00BF3E71"/>
    <w:rsid w:val="00BF48C7"/>
    <w:rsid w:val="00BF48CC"/>
    <w:rsid w:val="00BF5586"/>
    <w:rsid w:val="00BF55FB"/>
    <w:rsid w:val="00BF68E0"/>
    <w:rsid w:val="00BF69B6"/>
    <w:rsid w:val="00BF6ABA"/>
    <w:rsid w:val="00BF6EC0"/>
    <w:rsid w:val="00BF6F1D"/>
    <w:rsid w:val="00BF7053"/>
    <w:rsid w:val="00BF72F3"/>
    <w:rsid w:val="00BF758B"/>
    <w:rsid w:val="00BF7CAB"/>
    <w:rsid w:val="00C005BB"/>
    <w:rsid w:val="00C009E1"/>
    <w:rsid w:val="00C00B31"/>
    <w:rsid w:val="00C00E42"/>
    <w:rsid w:val="00C00E9F"/>
    <w:rsid w:val="00C01838"/>
    <w:rsid w:val="00C01C54"/>
    <w:rsid w:val="00C02772"/>
    <w:rsid w:val="00C02778"/>
    <w:rsid w:val="00C02A8B"/>
    <w:rsid w:val="00C02EFD"/>
    <w:rsid w:val="00C0369A"/>
    <w:rsid w:val="00C03777"/>
    <w:rsid w:val="00C039E2"/>
    <w:rsid w:val="00C03F06"/>
    <w:rsid w:val="00C042B1"/>
    <w:rsid w:val="00C04456"/>
    <w:rsid w:val="00C04609"/>
    <w:rsid w:val="00C0468E"/>
    <w:rsid w:val="00C049FB"/>
    <w:rsid w:val="00C04C7F"/>
    <w:rsid w:val="00C04C8F"/>
    <w:rsid w:val="00C04F42"/>
    <w:rsid w:val="00C057F7"/>
    <w:rsid w:val="00C05C6D"/>
    <w:rsid w:val="00C05D80"/>
    <w:rsid w:val="00C06157"/>
    <w:rsid w:val="00C061DF"/>
    <w:rsid w:val="00C06230"/>
    <w:rsid w:val="00C06531"/>
    <w:rsid w:val="00C06558"/>
    <w:rsid w:val="00C069F8"/>
    <w:rsid w:val="00C06E47"/>
    <w:rsid w:val="00C074B9"/>
    <w:rsid w:val="00C07899"/>
    <w:rsid w:val="00C07B8F"/>
    <w:rsid w:val="00C07CA3"/>
    <w:rsid w:val="00C10024"/>
    <w:rsid w:val="00C10C22"/>
    <w:rsid w:val="00C10DB1"/>
    <w:rsid w:val="00C11451"/>
    <w:rsid w:val="00C1237C"/>
    <w:rsid w:val="00C124BD"/>
    <w:rsid w:val="00C128C4"/>
    <w:rsid w:val="00C128E1"/>
    <w:rsid w:val="00C128E8"/>
    <w:rsid w:val="00C129CA"/>
    <w:rsid w:val="00C12B23"/>
    <w:rsid w:val="00C12E0A"/>
    <w:rsid w:val="00C12FC9"/>
    <w:rsid w:val="00C13154"/>
    <w:rsid w:val="00C13232"/>
    <w:rsid w:val="00C13891"/>
    <w:rsid w:val="00C1450D"/>
    <w:rsid w:val="00C148A6"/>
    <w:rsid w:val="00C14ABA"/>
    <w:rsid w:val="00C14CFD"/>
    <w:rsid w:val="00C14DAD"/>
    <w:rsid w:val="00C14DEF"/>
    <w:rsid w:val="00C154A5"/>
    <w:rsid w:val="00C15711"/>
    <w:rsid w:val="00C15A28"/>
    <w:rsid w:val="00C163E2"/>
    <w:rsid w:val="00C16962"/>
    <w:rsid w:val="00C16F9E"/>
    <w:rsid w:val="00C2007B"/>
    <w:rsid w:val="00C20555"/>
    <w:rsid w:val="00C207B1"/>
    <w:rsid w:val="00C20E56"/>
    <w:rsid w:val="00C212DF"/>
    <w:rsid w:val="00C2145F"/>
    <w:rsid w:val="00C2151C"/>
    <w:rsid w:val="00C21941"/>
    <w:rsid w:val="00C219F0"/>
    <w:rsid w:val="00C21FCC"/>
    <w:rsid w:val="00C22185"/>
    <w:rsid w:val="00C22820"/>
    <w:rsid w:val="00C22BAE"/>
    <w:rsid w:val="00C22BCC"/>
    <w:rsid w:val="00C22F73"/>
    <w:rsid w:val="00C22FEE"/>
    <w:rsid w:val="00C2324B"/>
    <w:rsid w:val="00C23376"/>
    <w:rsid w:val="00C236FD"/>
    <w:rsid w:val="00C247F5"/>
    <w:rsid w:val="00C24965"/>
    <w:rsid w:val="00C24A73"/>
    <w:rsid w:val="00C24DB9"/>
    <w:rsid w:val="00C24F33"/>
    <w:rsid w:val="00C25368"/>
    <w:rsid w:val="00C25796"/>
    <w:rsid w:val="00C257C9"/>
    <w:rsid w:val="00C257F0"/>
    <w:rsid w:val="00C25DB6"/>
    <w:rsid w:val="00C261A1"/>
    <w:rsid w:val="00C2657C"/>
    <w:rsid w:val="00C26D40"/>
    <w:rsid w:val="00C2703D"/>
    <w:rsid w:val="00C27440"/>
    <w:rsid w:val="00C2752F"/>
    <w:rsid w:val="00C278E2"/>
    <w:rsid w:val="00C301EE"/>
    <w:rsid w:val="00C30341"/>
    <w:rsid w:val="00C303C5"/>
    <w:rsid w:val="00C308F2"/>
    <w:rsid w:val="00C31097"/>
    <w:rsid w:val="00C3111D"/>
    <w:rsid w:val="00C311E3"/>
    <w:rsid w:val="00C31517"/>
    <w:rsid w:val="00C31676"/>
    <w:rsid w:val="00C31A7E"/>
    <w:rsid w:val="00C31D85"/>
    <w:rsid w:val="00C31DFB"/>
    <w:rsid w:val="00C31E6E"/>
    <w:rsid w:val="00C31F1B"/>
    <w:rsid w:val="00C3208C"/>
    <w:rsid w:val="00C320A3"/>
    <w:rsid w:val="00C32725"/>
    <w:rsid w:val="00C32A2E"/>
    <w:rsid w:val="00C32E64"/>
    <w:rsid w:val="00C339EC"/>
    <w:rsid w:val="00C33B42"/>
    <w:rsid w:val="00C34C5E"/>
    <w:rsid w:val="00C34D31"/>
    <w:rsid w:val="00C34F26"/>
    <w:rsid w:val="00C35600"/>
    <w:rsid w:val="00C35FC4"/>
    <w:rsid w:val="00C361B5"/>
    <w:rsid w:val="00C3674D"/>
    <w:rsid w:val="00C36767"/>
    <w:rsid w:val="00C36DE4"/>
    <w:rsid w:val="00C3734A"/>
    <w:rsid w:val="00C379AF"/>
    <w:rsid w:val="00C37F48"/>
    <w:rsid w:val="00C37FD3"/>
    <w:rsid w:val="00C40013"/>
    <w:rsid w:val="00C402CA"/>
    <w:rsid w:val="00C4079C"/>
    <w:rsid w:val="00C40BDC"/>
    <w:rsid w:val="00C41307"/>
    <w:rsid w:val="00C420EF"/>
    <w:rsid w:val="00C4255B"/>
    <w:rsid w:val="00C42AAF"/>
    <w:rsid w:val="00C42C01"/>
    <w:rsid w:val="00C42FD3"/>
    <w:rsid w:val="00C4339A"/>
    <w:rsid w:val="00C4365D"/>
    <w:rsid w:val="00C43735"/>
    <w:rsid w:val="00C43911"/>
    <w:rsid w:val="00C43E92"/>
    <w:rsid w:val="00C4435A"/>
    <w:rsid w:val="00C44393"/>
    <w:rsid w:val="00C443ED"/>
    <w:rsid w:val="00C444C6"/>
    <w:rsid w:val="00C444DD"/>
    <w:rsid w:val="00C44540"/>
    <w:rsid w:val="00C446D9"/>
    <w:rsid w:val="00C44E47"/>
    <w:rsid w:val="00C4530F"/>
    <w:rsid w:val="00C453C9"/>
    <w:rsid w:val="00C453EC"/>
    <w:rsid w:val="00C45618"/>
    <w:rsid w:val="00C45D1A"/>
    <w:rsid w:val="00C45D8A"/>
    <w:rsid w:val="00C46330"/>
    <w:rsid w:val="00C463EA"/>
    <w:rsid w:val="00C4653D"/>
    <w:rsid w:val="00C46815"/>
    <w:rsid w:val="00C46A6C"/>
    <w:rsid w:val="00C46B11"/>
    <w:rsid w:val="00C475A2"/>
    <w:rsid w:val="00C477D8"/>
    <w:rsid w:val="00C47BD4"/>
    <w:rsid w:val="00C47C7A"/>
    <w:rsid w:val="00C47E21"/>
    <w:rsid w:val="00C47E46"/>
    <w:rsid w:val="00C500ED"/>
    <w:rsid w:val="00C501BF"/>
    <w:rsid w:val="00C50348"/>
    <w:rsid w:val="00C50463"/>
    <w:rsid w:val="00C5052B"/>
    <w:rsid w:val="00C506F1"/>
    <w:rsid w:val="00C509CB"/>
    <w:rsid w:val="00C509D8"/>
    <w:rsid w:val="00C51022"/>
    <w:rsid w:val="00C5222B"/>
    <w:rsid w:val="00C523B2"/>
    <w:rsid w:val="00C52729"/>
    <w:rsid w:val="00C52833"/>
    <w:rsid w:val="00C5298F"/>
    <w:rsid w:val="00C53106"/>
    <w:rsid w:val="00C531B9"/>
    <w:rsid w:val="00C538E9"/>
    <w:rsid w:val="00C53ACA"/>
    <w:rsid w:val="00C54094"/>
    <w:rsid w:val="00C5410B"/>
    <w:rsid w:val="00C54637"/>
    <w:rsid w:val="00C54824"/>
    <w:rsid w:val="00C548CA"/>
    <w:rsid w:val="00C54AB7"/>
    <w:rsid w:val="00C54C23"/>
    <w:rsid w:val="00C55690"/>
    <w:rsid w:val="00C55744"/>
    <w:rsid w:val="00C55C76"/>
    <w:rsid w:val="00C55F24"/>
    <w:rsid w:val="00C5612A"/>
    <w:rsid w:val="00C56AFB"/>
    <w:rsid w:val="00C56B21"/>
    <w:rsid w:val="00C56DB6"/>
    <w:rsid w:val="00C56F6F"/>
    <w:rsid w:val="00C5770D"/>
    <w:rsid w:val="00C57910"/>
    <w:rsid w:val="00C57D73"/>
    <w:rsid w:val="00C57F46"/>
    <w:rsid w:val="00C60B78"/>
    <w:rsid w:val="00C61393"/>
    <w:rsid w:val="00C61554"/>
    <w:rsid w:val="00C620A1"/>
    <w:rsid w:val="00C62D7F"/>
    <w:rsid w:val="00C62D84"/>
    <w:rsid w:val="00C6318B"/>
    <w:rsid w:val="00C6347B"/>
    <w:rsid w:val="00C6348E"/>
    <w:rsid w:val="00C63670"/>
    <w:rsid w:val="00C637EC"/>
    <w:rsid w:val="00C63D5D"/>
    <w:rsid w:val="00C63E21"/>
    <w:rsid w:val="00C64458"/>
    <w:rsid w:val="00C646D7"/>
    <w:rsid w:val="00C64D1C"/>
    <w:rsid w:val="00C64D75"/>
    <w:rsid w:val="00C65168"/>
    <w:rsid w:val="00C65A7B"/>
    <w:rsid w:val="00C660C4"/>
    <w:rsid w:val="00C6640A"/>
    <w:rsid w:val="00C66553"/>
    <w:rsid w:val="00C667B8"/>
    <w:rsid w:val="00C66CAE"/>
    <w:rsid w:val="00C66D9E"/>
    <w:rsid w:val="00C672FD"/>
    <w:rsid w:val="00C67A02"/>
    <w:rsid w:val="00C67CD4"/>
    <w:rsid w:val="00C67E08"/>
    <w:rsid w:val="00C70273"/>
    <w:rsid w:val="00C70430"/>
    <w:rsid w:val="00C70D49"/>
    <w:rsid w:val="00C70F90"/>
    <w:rsid w:val="00C71865"/>
    <w:rsid w:val="00C71912"/>
    <w:rsid w:val="00C71D3B"/>
    <w:rsid w:val="00C725B9"/>
    <w:rsid w:val="00C72AE0"/>
    <w:rsid w:val="00C72FB5"/>
    <w:rsid w:val="00C731B1"/>
    <w:rsid w:val="00C73B3E"/>
    <w:rsid w:val="00C73B83"/>
    <w:rsid w:val="00C73C22"/>
    <w:rsid w:val="00C73C99"/>
    <w:rsid w:val="00C73F8E"/>
    <w:rsid w:val="00C74347"/>
    <w:rsid w:val="00C7599C"/>
    <w:rsid w:val="00C75DDE"/>
    <w:rsid w:val="00C7630D"/>
    <w:rsid w:val="00C766E2"/>
    <w:rsid w:val="00C7684B"/>
    <w:rsid w:val="00C7694F"/>
    <w:rsid w:val="00C76E20"/>
    <w:rsid w:val="00C7706C"/>
    <w:rsid w:val="00C7717F"/>
    <w:rsid w:val="00C775BA"/>
    <w:rsid w:val="00C7795B"/>
    <w:rsid w:val="00C77E28"/>
    <w:rsid w:val="00C80276"/>
    <w:rsid w:val="00C803D8"/>
    <w:rsid w:val="00C80BDD"/>
    <w:rsid w:val="00C80CA4"/>
    <w:rsid w:val="00C8173F"/>
    <w:rsid w:val="00C81F20"/>
    <w:rsid w:val="00C8203B"/>
    <w:rsid w:val="00C82437"/>
    <w:rsid w:val="00C824A7"/>
    <w:rsid w:val="00C82575"/>
    <w:rsid w:val="00C8293D"/>
    <w:rsid w:val="00C82942"/>
    <w:rsid w:val="00C83033"/>
    <w:rsid w:val="00C836BC"/>
    <w:rsid w:val="00C83719"/>
    <w:rsid w:val="00C838D8"/>
    <w:rsid w:val="00C8394D"/>
    <w:rsid w:val="00C8407E"/>
    <w:rsid w:val="00C840BB"/>
    <w:rsid w:val="00C84544"/>
    <w:rsid w:val="00C84CD9"/>
    <w:rsid w:val="00C84E07"/>
    <w:rsid w:val="00C84EC8"/>
    <w:rsid w:val="00C85436"/>
    <w:rsid w:val="00C8583F"/>
    <w:rsid w:val="00C85BAA"/>
    <w:rsid w:val="00C85D09"/>
    <w:rsid w:val="00C85ED0"/>
    <w:rsid w:val="00C85EFF"/>
    <w:rsid w:val="00C868BC"/>
    <w:rsid w:val="00C86A76"/>
    <w:rsid w:val="00C86F34"/>
    <w:rsid w:val="00C8754E"/>
    <w:rsid w:val="00C87754"/>
    <w:rsid w:val="00C87768"/>
    <w:rsid w:val="00C87786"/>
    <w:rsid w:val="00C87830"/>
    <w:rsid w:val="00C878B0"/>
    <w:rsid w:val="00C87C39"/>
    <w:rsid w:val="00C9018E"/>
    <w:rsid w:val="00C902A7"/>
    <w:rsid w:val="00C90584"/>
    <w:rsid w:val="00C906C2"/>
    <w:rsid w:val="00C9084A"/>
    <w:rsid w:val="00C90ACC"/>
    <w:rsid w:val="00C90FDF"/>
    <w:rsid w:val="00C910BA"/>
    <w:rsid w:val="00C92033"/>
    <w:rsid w:val="00C9220D"/>
    <w:rsid w:val="00C922FE"/>
    <w:rsid w:val="00C92458"/>
    <w:rsid w:val="00C924EC"/>
    <w:rsid w:val="00C92CC7"/>
    <w:rsid w:val="00C92EB1"/>
    <w:rsid w:val="00C92F90"/>
    <w:rsid w:val="00C9302F"/>
    <w:rsid w:val="00C9345C"/>
    <w:rsid w:val="00C936D2"/>
    <w:rsid w:val="00C938AB"/>
    <w:rsid w:val="00C93CA7"/>
    <w:rsid w:val="00C93E4C"/>
    <w:rsid w:val="00C93F8A"/>
    <w:rsid w:val="00C94626"/>
    <w:rsid w:val="00C94629"/>
    <w:rsid w:val="00C9556B"/>
    <w:rsid w:val="00C9560D"/>
    <w:rsid w:val="00C95978"/>
    <w:rsid w:val="00C95C16"/>
    <w:rsid w:val="00C95CC9"/>
    <w:rsid w:val="00C961BE"/>
    <w:rsid w:val="00C96414"/>
    <w:rsid w:val="00C96461"/>
    <w:rsid w:val="00C966FE"/>
    <w:rsid w:val="00C96D01"/>
    <w:rsid w:val="00C96DD3"/>
    <w:rsid w:val="00C96DEC"/>
    <w:rsid w:val="00C96F25"/>
    <w:rsid w:val="00C970F1"/>
    <w:rsid w:val="00C9751F"/>
    <w:rsid w:val="00C97646"/>
    <w:rsid w:val="00C97791"/>
    <w:rsid w:val="00C978D6"/>
    <w:rsid w:val="00C97A09"/>
    <w:rsid w:val="00C97A6D"/>
    <w:rsid w:val="00C97D47"/>
    <w:rsid w:val="00CA0067"/>
    <w:rsid w:val="00CA0806"/>
    <w:rsid w:val="00CA1186"/>
    <w:rsid w:val="00CA13A3"/>
    <w:rsid w:val="00CA1589"/>
    <w:rsid w:val="00CA176F"/>
    <w:rsid w:val="00CA1A96"/>
    <w:rsid w:val="00CA1C56"/>
    <w:rsid w:val="00CA2636"/>
    <w:rsid w:val="00CA2C62"/>
    <w:rsid w:val="00CA30D3"/>
    <w:rsid w:val="00CA319B"/>
    <w:rsid w:val="00CA3271"/>
    <w:rsid w:val="00CA3484"/>
    <w:rsid w:val="00CA3505"/>
    <w:rsid w:val="00CA37E0"/>
    <w:rsid w:val="00CA37F1"/>
    <w:rsid w:val="00CA40CE"/>
    <w:rsid w:val="00CA4119"/>
    <w:rsid w:val="00CA4286"/>
    <w:rsid w:val="00CA42F2"/>
    <w:rsid w:val="00CA47CF"/>
    <w:rsid w:val="00CA48B0"/>
    <w:rsid w:val="00CA4E50"/>
    <w:rsid w:val="00CA4E6C"/>
    <w:rsid w:val="00CA5101"/>
    <w:rsid w:val="00CA521C"/>
    <w:rsid w:val="00CA5249"/>
    <w:rsid w:val="00CA52D8"/>
    <w:rsid w:val="00CA53D8"/>
    <w:rsid w:val="00CA55D2"/>
    <w:rsid w:val="00CA5612"/>
    <w:rsid w:val="00CA57C1"/>
    <w:rsid w:val="00CA5BAF"/>
    <w:rsid w:val="00CA66A9"/>
    <w:rsid w:val="00CA66F4"/>
    <w:rsid w:val="00CA670E"/>
    <w:rsid w:val="00CA6858"/>
    <w:rsid w:val="00CA6B0E"/>
    <w:rsid w:val="00CA6CDD"/>
    <w:rsid w:val="00CA6E74"/>
    <w:rsid w:val="00CA7557"/>
    <w:rsid w:val="00CB02D2"/>
    <w:rsid w:val="00CB06CB"/>
    <w:rsid w:val="00CB0C17"/>
    <w:rsid w:val="00CB0C64"/>
    <w:rsid w:val="00CB0F48"/>
    <w:rsid w:val="00CB1363"/>
    <w:rsid w:val="00CB172C"/>
    <w:rsid w:val="00CB193A"/>
    <w:rsid w:val="00CB1D1C"/>
    <w:rsid w:val="00CB1ED4"/>
    <w:rsid w:val="00CB1FCB"/>
    <w:rsid w:val="00CB2B7F"/>
    <w:rsid w:val="00CB2EDE"/>
    <w:rsid w:val="00CB30A0"/>
    <w:rsid w:val="00CB31B7"/>
    <w:rsid w:val="00CB3725"/>
    <w:rsid w:val="00CB3EA4"/>
    <w:rsid w:val="00CB42B6"/>
    <w:rsid w:val="00CB4333"/>
    <w:rsid w:val="00CB44B3"/>
    <w:rsid w:val="00CB5308"/>
    <w:rsid w:val="00CB5C83"/>
    <w:rsid w:val="00CB5DF5"/>
    <w:rsid w:val="00CB60FE"/>
    <w:rsid w:val="00CB659C"/>
    <w:rsid w:val="00CB663A"/>
    <w:rsid w:val="00CB69F6"/>
    <w:rsid w:val="00CB6B51"/>
    <w:rsid w:val="00CB6EEA"/>
    <w:rsid w:val="00CB6FB5"/>
    <w:rsid w:val="00CB712D"/>
    <w:rsid w:val="00CB733E"/>
    <w:rsid w:val="00CB73DE"/>
    <w:rsid w:val="00CB78CB"/>
    <w:rsid w:val="00CB7F59"/>
    <w:rsid w:val="00CC079F"/>
    <w:rsid w:val="00CC17E5"/>
    <w:rsid w:val="00CC181D"/>
    <w:rsid w:val="00CC1884"/>
    <w:rsid w:val="00CC1EBF"/>
    <w:rsid w:val="00CC21A3"/>
    <w:rsid w:val="00CC2268"/>
    <w:rsid w:val="00CC251D"/>
    <w:rsid w:val="00CC26C0"/>
    <w:rsid w:val="00CC2B34"/>
    <w:rsid w:val="00CC2DAD"/>
    <w:rsid w:val="00CC2E54"/>
    <w:rsid w:val="00CC2FF9"/>
    <w:rsid w:val="00CC3119"/>
    <w:rsid w:val="00CC31CB"/>
    <w:rsid w:val="00CC34D1"/>
    <w:rsid w:val="00CC3F0A"/>
    <w:rsid w:val="00CC41E6"/>
    <w:rsid w:val="00CC42D3"/>
    <w:rsid w:val="00CC4401"/>
    <w:rsid w:val="00CC48FD"/>
    <w:rsid w:val="00CC4B8B"/>
    <w:rsid w:val="00CC5AEF"/>
    <w:rsid w:val="00CC5C07"/>
    <w:rsid w:val="00CC6082"/>
    <w:rsid w:val="00CC6156"/>
    <w:rsid w:val="00CC6407"/>
    <w:rsid w:val="00CC65FB"/>
    <w:rsid w:val="00CC681B"/>
    <w:rsid w:val="00CC6A30"/>
    <w:rsid w:val="00CC6D76"/>
    <w:rsid w:val="00CC6EFC"/>
    <w:rsid w:val="00CC6F77"/>
    <w:rsid w:val="00CC7116"/>
    <w:rsid w:val="00CC7136"/>
    <w:rsid w:val="00CC739C"/>
    <w:rsid w:val="00CC7891"/>
    <w:rsid w:val="00CC7E0D"/>
    <w:rsid w:val="00CD0152"/>
    <w:rsid w:val="00CD050A"/>
    <w:rsid w:val="00CD0AAF"/>
    <w:rsid w:val="00CD1061"/>
    <w:rsid w:val="00CD117F"/>
    <w:rsid w:val="00CD118E"/>
    <w:rsid w:val="00CD1218"/>
    <w:rsid w:val="00CD185E"/>
    <w:rsid w:val="00CD1DED"/>
    <w:rsid w:val="00CD1FEE"/>
    <w:rsid w:val="00CD21EC"/>
    <w:rsid w:val="00CD24F2"/>
    <w:rsid w:val="00CD258C"/>
    <w:rsid w:val="00CD2704"/>
    <w:rsid w:val="00CD339A"/>
    <w:rsid w:val="00CD3B6D"/>
    <w:rsid w:val="00CD3C20"/>
    <w:rsid w:val="00CD3FD0"/>
    <w:rsid w:val="00CD43FE"/>
    <w:rsid w:val="00CD4577"/>
    <w:rsid w:val="00CD49B1"/>
    <w:rsid w:val="00CD4DE1"/>
    <w:rsid w:val="00CD4FA4"/>
    <w:rsid w:val="00CD4FC9"/>
    <w:rsid w:val="00CD58A6"/>
    <w:rsid w:val="00CD5AEB"/>
    <w:rsid w:val="00CD6231"/>
    <w:rsid w:val="00CD6684"/>
    <w:rsid w:val="00CD6A5D"/>
    <w:rsid w:val="00CD6F41"/>
    <w:rsid w:val="00CE09CA"/>
    <w:rsid w:val="00CE127D"/>
    <w:rsid w:val="00CE1748"/>
    <w:rsid w:val="00CE1A19"/>
    <w:rsid w:val="00CE1F13"/>
    <w:rsid w:val="00CE1FE3"/>
    <w:rsid w:val="00CE2268"/>
    <w:rsid w:val="00CE2ACE"/>
    <w:rsid w:val="00CE2B47"/>
    <w:rsid w:val="00CE2D91"/>
    <w:rsid w:val="00CE2E9E"/>
    <w:rsid w:val="00CE31D8"/>
    <w:rsid w:val="00CE3337"/>
    <w:rsid w:val="00CE3EF1"/>
    <w:rsid w:val="00CE48FD"/>
    <w:rsid w:val="00CE4C76"/>
    <w:rsid w:val="00CE5119"/>
    <w:rsid w:val="00CE54C7"/>
    <w:rsid w:val="00CE5920"/>
    <w:rsid w:val="00CE5B9F"/>
    <w:rsid w:val="00CE626F"/>
    <w:rsid w:val="00CE62BC"/>
    <w:rsid w:val="00CE63DF"/>
    <w:rsid w:val="00CE652B"/>
    <w:rsid w:val="00CE6AB7"/>
    <w:rsid w:val="00CE6B36"/>
    <w:rsid w:val="00CE6B3E"/>
    <w:rsid w:val="00CE6B71"/>
    <w:rsid w:val="00CE6B9D"/>
    <w:rsid w:val="00CE6EAB"/>
    <w:rsid w:val="00CE7654"/>
    <w:rsid w:val="00CE78B4"/>
    <w:rsid w:val="00CE7A94"/>
    <w:rsid w:val="00CF0457"/>
    <w:rsid w:val="00CF0685"/>
    <w:rsid w:val="00CF0737"/>
    <w:rsid w:val="00CF0ACD"/>
    <w:rsid w:val="00CF0AF2"/>
    <w:rsid w:val="00CF22F8"/>
    <w:rsid w:val="00CF25F6"/>
    <w:rsid w:val="00CF26EE"/>
    <w:rsid w:val="00CF26FB"/>
    <w:rsid w:val="00CF2A72"/>
    <w:rsid w:val="00CF2AD4"/>
    <w:rsid w:val="00CF3255"/>
    <w:rsid w:val="00CF3595"/>
    <w:rsid w:val="00CF3EF6"/>
    <w:rsid w:val="00CF3FA8"/>
    <w:rsid w:val="00CF451F"/>
    <w:rsid w:val="00CF4A32"/>
    <w:rsid w:val="00CF4EEC"/>
    <w:rsid w:val="00CF4FD4"/>
    <w:rsid w:val="00CF52EC"/>
    <w:rsid w:val="00CF5438"/>
    <w:rsid w:val="00CF5DB5"/>
    <w:rsid w:val="00CF6166"/>
    <w:rsid w:val="00CF6529"/>
    <w:rsid w:val="00CF6748"/>
    <w:rsid w:val="00CF685C"/>
    <w:rsid w:val="00CF70DA"/>
    <w:rsid w:val="00CF71A1"/>
    <w:rsid w:val="00CF7792"/>
    <w:rsid w:val="00CF7E59"/>
    <w:rsid w:val="00D0002D"/>
    <w:rsid w:val="00D005DA"/>
    <w:rsid w:val="00D0073E"/>
    <w:rsid w:val="00D00793"/>
    <w:rsid w:val="00D007C0"/>
    <w:rsid w:val="00D010EC"/>
    <w:rsid w:val="00D011C7"/>
    <w:rsid w:val="00D0150B"/>
    <w:rsid w:val="00D0182F"/>
    <w:rsid w:val="00D01B42"/>
    <w:rsid w:val="00D01CA1"/>
    <w:rsid w:val="00D02322"/>
    <w:rsid w:val="00D02721"/>
    <w:rsid w:val="00D02919"/>
    <w:rsid w:val="00D033EC"/>
    <w:rsid w:val="00D03934"/>
    <w:rsid w:val="00D03AA9"/>
    <w:rsid w:val="00D03CA3"/>
    <w:rsid w:val="00D03F99"/>
    <w:rsid w:val="00D0403B"/>
    <w:rsid w:val="00D064A3"/>
    <w:rsid w:val="00D06681"/>
    <w:rsid w:val="00D06A59"/>
    <w:rsid w:val="00D06C34"/>
    <w:rsid w:val="00D077AE"/>
    <w:rsid w:val="00D077D4"/>
    <w:rsid w:val="00D079E0"/>
    <w:rsid w:val="00D07AD0"/>
    <w:rsid w:val="00D07DA4"/>
    <w:rsid w:val="00D07DBC"/>
    <w:rsid w:val="00D10079"/>
    <w:rsid w:val="00D10088"/>
    <w:rsid w:val="00D10297"/>
    <w:rsid w:val="00D10393"/>
    <w:rsid w:val="00D116FD"/>
    <w:rsid w:val="00D118E9"/>
    <w:rsid w:val="00D1194E"/>
    <w:rsid w:val="00D12194"/>
    <w:rsid w:val="00D121EF"/>
    <w:rsid w:val="00D12205"/>
    <w:rsid w:val="00D12780"/>
    <w:rsid w:val="00D12E34"/>
    <w:rsid w:val="00D12F91"/>
    <w:rsid w:val="00D13006"/>
    <w:rsid w:val="00D13123"/>
    <w:rsid w:val="00D13547"/>
    <w:rsid w:val="00D13776"/>
    <w:rsid w:val="00D13DB9"/>
    <w:rsid w:val="00D13FC4"/>
    <w:rsid w:val="00D14009"/>
    <w:rsid w:val="00D142B8"/>
    <w:rsid w:val="00D14B05"/>
    <w:rsid w:val="00D14CE9"/>
    <w:rsid w:val="00D14D24"/>
    <w:rsid w:val="00D15243"/>
    <w:rsid w:val="00D152CD"/>
    <w:rsid w:val="00D1535C"/>
    <w:rsid w:val="00D1573A"/>
    <w:rsid w:val="00D1591E"/>
    <w:rsid w:val="00D15ADB"/>
    <w:rsid w:val="00D15BD4"/>
    <w:rsid w:val="00D15C3F"/>
    <w:rsid w:val="00D15C54"/>
    <w:rsid w:val="00D15D58"/>
    <w:rsid w:val="00D162C9"/>
    <w:rsid w:val="00D16536"/>
    <w:rsid w:val="00D16834"/>
    <w:rsid w:val="00D168E1"/>
    <w:rsid w:val="00D16D62"/>
    <w:rsid w:val="00D16F73"/>
    <w:rsid w:val="00D17002"/>
    <w:rsid w:val="00D1701A"/>
    <w:rsid w:val="00D1772D"/>
    <w:rsid w:val="00D17A77"/>
    <w:rsid w:val="00D17A7C"/>
    <w:rsid w:val="00D17E14"/>
    <w:rsid w:val="00D20A2F"/>
    <w:rsid w:val="00D20E10"/>
    <w:rsid w:val="00D210C8"/>
    <w:rsid w:val="00D21274"/>
    <w:rsid w:val="00D21317"/>
    <w:rsid w:val="00D21681"/>
    <w:rsid w:val="00D21F31"/>
    <w:rsid w:val="00D21FDD"/>
    <w:rsid w:val="00D220CC"/>
    <w:rsid w:val="00D2266B"/>
    <w:rsid w:val="00D22A9A"/>
    <w:rsid w:val="00D22B00"/>
    <w:rsid w:val="00D22F1B"/>
    <w:rsid w:val="00D234E7"/>
    <w:rsid w:val="00D245CD"/>
    <w:rsid w:val="00D24A1C"/>
    <w:rsid w:val="00D24B92"/>
    <w:rsid w:val="00D2584D"/>
    <w:rsid w:val="00D25D83"/>
    <w:rsid w:val="00D25D9F"/>
    <w:rsid w:val="00D2600E"/>
    <w:rsid w:val="00D26177"/>
    <w:rsid w:val="00D266A3"/>
    <w:rsid w:val="00D26853"/>
    <w:rsid w:val="00D26B65"/>
    <w:rsid w:val="00D26E6D"/>
    <w:rsid w:val="00D2710A"/>
    <w:rsid w:val="00D2717A"/>
    <w:rsid w:val="00D27264"/>
    <w:rsid w:val="00D273F1"/>
    <w:rsid w:val="00D278A7"/>
    <w:rsid w:val="00D27A9A"/>
    <w:rsid w:val="00D30020"/>
    <w:rsid w:val="00D3055F"/>
    <w:rsid w:val="00D3059C"/>
    <w:rsid w:val="00D3063C"/>
    <w:rsid w:val="00D30ABC"/>
    <w:rsid w:val="00D30B7E"/>
    <w:rsid w:val="00D30C6F"/>
    <w:rsid w:val="00D31291"/>
    <w:rsid w:val="00D312C2"/>
    <w:rsid w:val="00D31688"/>
    <w:rsid w:val="00D31700"/>
    <w:rsid w:val="00D3219B"/>
    <w:rsid w:val="00D322C5"/>
    <w:rsid w:val="00D322ED"/>
    <w:rsid w:val="00D32637"/>
    <w:rsid w:val="00D3290F"/>
    <w:rsid w:val="00D329C1"/>
    <w:rsid w:val="00D32FE4"/>
    <w:rsid w:val="00D3390F"/>
    <w:rsid w:val="00D34045"/>
    <w:rsid w:val="00D341CF"/>
    <w:rsid w:val="00D34235"/>
    <w:rsid w:val="00D349ED"/>
    <w:rsid w:val="00D34A46"/>
    <w:rsid w:val="00D34CA0"/>
    <w:rsid w:val="00D3514B"/>
    <w:rsid w:val="00D351FC"/>
    <w:rsid w:val="00D352C6"/>
    <w:rsid w:val="00D35364"/>
    <w:rsid w:val="00D35772"/>
    <w:rsid w:val="00D35B86"/>
    <w:rsid w:val="00D35F3E"/>
    <w:rsid w:val="00D362E1"/>
    <w:rsid w:val="00D36469"/>
    <w:rsid w:val="00D36581"/>
    <w:rsid w:val="00D3683F"/>
    <w:rsid w:val="00D37002"/>
    <w:rsid w:val="00D37113"/>
    <w:rsid w:val="00D37135"/>
    <w:rsid w:val="00D3751F"/>
    <w:rsid w:val="00D37570"/>
    <w:rsid w:val="00D376E8"/>
    <w:rsid w:val="00D37F71"/>
    <w:rsid w:val="00D4091F"/>
    <w:rsid w:val="00D414A9"/>
    <w:rsid w:val="00D415A3"/>
    <w:rsid w:val="00D41740"/>
    <w:rsid w:val="00D418DA"/>
    <w:rsid w:val="00D41987"/>
    <w:rsid w:val="00D41A98"/>
    <w:rsid w:val="00D41BF4"/>
    <w:rsid w:val="00D42125"/>
    <w:rsid w:val="00D42445"/>
    <w:rsid w:val="00D4270F"/>
    <w:rsid w:val="00D43381"/>
    <w:rsid w:val="00D43615"/>
    <w:rsid w:val="00D43B50"/>
    <w:rsid w:val="00D43D36"/>
    <w:rsid w:val="00D44100"/>
    <w:rsid w:val="00D4498E"/>
    <w:rsid w:val="00D44E04"/>
    <w:rsid w:val="00D44E20"/>
    <w:rsid w:val="00D450ED"/>
    <w:rsid w:val="00D4558F"/>
    <w:rsid w:val="00D45785"/>
    <w:rsid w:val="00D45991"/>
    <w:rsid w:val="00D45AFD"/>
    <w:rsid w:val="00D45D04"/>
    <w:rsid w:val="00D46070"/>
    <w:rsid w:val="00D46487"/>
    <w:rsid w:val="00D464D8"/>
    <w:rsid w:val="00D46883"/>
    <w:rsid w:val="00D468CA"/>
    <w:rsid w:val="00D46A2E"/>
    <w:rsid w:val="00D47563"/>
    <w:rsid w:val="00D475AB"/>
    <w:rsid w:val="00D4797D"/>
    <w:rsid w:val="00D50091"/>
    <w:rsid w:val="00D503CB"/>
    <w:rsid w:val="00D505A8"/>
    <w:rsid w:val="00D50862"/>
    <w:rsid w:val="00D50C0B"/>
    <w:rsid w:val="00D5116E"/>
    <w:rsid w:val="00D512CA"/>
    <w:rsid w:val="00D513F1"/>
    <w:rsid w:val="00D51507"/>
    <w:rsid w:val="00D5257C"/>
    <w:rsid w:val="00D52653"/>
    <w:rsid w:val="00D527F2"/>
    <w:rsid w:val="00D5280E"/>
    <w:rsid w:val="00D52DF9"/>
    <w:rsid w:val="00D52F12"/>
    <w:rsid w:val="00D53998"/>
    <w:rsid w:val="00D53B51"/>
    <w:rsid w:val="00D53E8D"/>
    <w:rsid w:val="00D53E9C"/>
    <w:rsid w:val="00D53ED2"/>
    <w:rsid w:val="00D54430"/>
    <w:rsid w:val="00D54857"/>
    <w:rsid w:val="00D54AED"/>
    <w:rsid w:val="00D54C51"/>
    <w:rsid w:val="00D54E5C"/>
    <w:rsid w:val="00D55827"/>
    <w:rsid w:val="00D5583D"/>
    <w:rsid w:val="00D55959"/>
    <w:rsid w:val="00D55DD9"/>
    <w:rsid w:val="00D55E3E"/>
    <w:rsid w:val="00D563F3"/>
    <w:rsid w:val="00D56DC7"/>
    <w:rsid w:val="00D57B7B"/>
    <w:rsid w:val="00D57D10"/>
    <w:rsid w:val="00D57D80"/>
    <w:rsid w:val="00D57F90"/>
    <w:rsid w:val="00D57FCA"/>
    <w:rsid w:val="00D60106"/>
    <w:rsid w:val="00D6035A"/>
    <w:rsid w:val="00D6116C"/>
    <w:rsid w:val="00D61310"/>
    <w:rsid w:val="00D61351"/>
    <w:rsid w:val="00D6139C"/>
    <w:rsid w:val="00D6189D"/>
    <w:rsid w:val="00D61C76"/>
    <w:rsid w:val="00D621FD"/>
    <w:rsid w:val="00D627CF"/>
    <w:rsid w:val="00D629B3"/>
    <w:rsid w:val="00D62AE4"/>
    <w:rsid w:val="00D63149"/>
    <w:rsid w:val="00D63A9D"/>
    <w:rsid w:val="00D647E3"/>
    <w:rsid w:val="00D649A4"/>
    <w:rsid w:val="00D64B34"/>
    <w:rsid w:val="00D64C71"/>
    <w:rsid w:val="00D64F59"/>
    <w:rsid w:val="00D65254"/>
    <w:rsid w:val="00D6564C"/>
    <w:rsid w:val="00D65852"/>
    <w:rsid w:val="00D659C5"/>
    <w:rsid w:val="00D65B0E"/>
    <w:rsid w:val="00D65B3D"/>
    <w:rsid w:val="00D65B95"/>
    <w:rsid w:val="00D66025"/>
    <w:rsid w:val="00D66080"/>
    <w:rsid w:val="00D660C9"/>
    <w:rsid w:val="00D66355"/>
    <w:rsid w:val="00D6636A"/>
    <w:rsid w:val="00D664C2"/>
    <w:rsid w:val="00D669E8"/>
    <w:rsid w:val="00D66CA2"/>
    <w:rsid w:val="00D66FCF"/>
    <w:rsid w:val="00D67811"/>
    <w:rsid w:val="00D67BC1"/>
    <w:rsid w:val="00D70015"/>
    <w:rsid w:val="00D704A8"/>
    <w:rsid w:val="00D70C1C"/>
    <w:rsid w:val="00D70DD2"/>
    <w:rsid w:val="00D70F6C"/>
    <w:rsid w:val="00D71312"/>
    <w:rsid w:val="00D714BB"/>
    <w:rsid w:val="00D7165E"/>
    <w:rsid w:val="00D7167B"/>
    <w:rsid w:val="00D718D2"/>
    <w:rsid w:val="00D71B16"/>
    <w:rsid w:val="00D71C2D"/>
    <w:rsid w:val="00D7209C"/>
    <w:rsid w:val="00D721FC"/>
    <w:rsid w:val="00D72B69"/>
    <w:rsid w:val="00D72C09"/>
    <w:rsid w:val="00D72E47"/>
    <w:rsid w:val="00D72E8A"/>
    <w:rsid w:val="00D7303D"/>
    <w:rsid w:val="00D73282"/>
    <w:rsid w:val="00D735DB"/>
    <w:rsid w:val="00D73DAA"/>
    <w:rsid w:val="00D73F9D"/>
    <w:rsid w:val="00D742E5"/>
    <w:rsid w:val="00D742E7"/>
    <w:rsid w:val="00D74D7A"/>
    <w:rsid w:val="00D750A2"/>
    <w:rsid w:val="00D754F6"/>
    <w:rsid w:val="00D75597"/>
    <w:rsid w:val="00D756AB"/>
    <w:rsid w:val="00D76222"/>
    <w:rsid w:val="00D7661B"/>
    <w:rsid w:val="00D772A6"/>
    <w:rsid w:val="00D77666"/>
    <w:rsid w:val="00D779F6"/>
    <w:rsid w:val="00D77C18"/>
    <w:rsid w:val="00D8005A"/>
    <w:rsid w:val="00D80BCE"/>
    <w:rsid w:val="00D80D67"/>
    <w:rsid w:val="00D81056"/>
    <w:rsid w:val="00D8117F"/>
    <w:rsid w:val="00D818F7"/>
    <w:rsid w:val="00D819A1"/>
    <w:rsid w:val="00D81A03"/>
    <w:rsid w:val="00D81B26"/>
    <w:rsid w:val="00D81B6B"/>
    <w:rsid w:val="00D82287"/>
    <w:rsid w:val="00D82341"/>
    <w:rsid w:val="00D82AF1"/>
    <w:rsid w:val="00D82B52"/>
    <w:rsid w:val="00D831CE"/>
    <w:rsid w:val="00D83A91"/>
    <w:rsid w:val="00D83E59"/>
    <w:rsid w:val="00D842A5"/>
    <w:rsid w:val="00D84301"/>
    <w:rsid w:val="00D84753"/>
    <w:rsid w:val="00D84F6B"/>
    <w:rsid w:val="00D851E7"/>
    <w:rsid w:val="00D852FB"/>
    <w:rsid w:val="00D856D6"/>
    <w:rsid w:val="00D857ED"/>
    <w:rsid w:val="00D85D4D"/>
    <w:rsid w:val="00D85D9B"/>
    <w:rsid w:val="00D8643B"/>
    <w:rsid w:val="00D864AA"/>
    <w:rsid w:val="00D864CF"/>
    <w:rsid w:val="00D86599"/>
    <w:rsid w:val="00D865A7"/>
    <w:rsid w:val="00D868A0"/>
    <w:rsid w:val="00D86A07"/>
    <w:rsid w:val="00D86AC6"/>
    <w:rsid w:val="00D86ADD"/>
    <w:rsid w:val="00D8729B"/>
    <w:rsid w:val="00D87B03"/>
    <w:rsid w:val="00D87D15"/>
    <w:rsid w:val="00D9001B"/>
    <w:rsid w:val="00D902A0"/>
    <w:rsid w:val="00D9051F"/>
    <w:rsid w:val="00D9053C"/>
    <w:rsid w:val="00D90634"/>
    <w:rsid w:val="00D906B7"/>
    <w:rsid w:val="00D908CA"/>
    <w:rsid w:val="00D908D8"/>
    <w:rsid w:val="00D90D9F"/>
    <w:rsid w:val="00D9103F"/>
    <w:rsid w:val="00D91578"/>
    <w:rsid w:val="00D91DE3"/>
    <w:rsid w:val="00D91FD6"/>
    <w:rsid w:val="00D92020"/>
    <w:rsid w:val="00D921E9"/>
    <w:rsid w:val="00D92358"/>
    <w:rsid w:val="00D924C7"/>
    <w:rsid w:val="00D92523"/>
    <w:rsid w:val="00D926D1"/>
    <w:rsid w:val="00D9272C"/>
    <w:rsid w:val="00D92F45"/>
    <w:rsid w:val="00D93799"/>
    <w:rsid w:val="00D937A3"/>
    <w:rsid w:val="00D93B55"/>
    <w:rsid w:val="00D93EBA"/>
    <w:rsid w:val="00D93EFE"/>
    <w:rsid w:val="00D943B9"/>
    <w:rsid w:val="00D943DE"/>
    <w:rsid w:val="00D9458E"/>
    <w:rsid w:val="00D945E3"/>
    <w:rsid w:val="00D94D1A"/>
    <w:rsid w:val="00D94F63"/>
    <w:rsid w:val="00D9532C"/>
    <w:rsid w:val="00D953EE"/>
    <w:rsid w:val="00D954F6"/>
    <w:rsid w:val="00D958F5"/>
    <w:rsid w:val="00D95A1A"/>
    <w:rsid w:val="00D95AE6"/>
    <w:rsid w:val="00D9617F"/>
    <w:rsid w:val="00D968DC"/>
    <w:rsid w:val="00D96A4E"/>
    <w:rsid w:val="00D96DF7"/>
    <w:rsid w:val="00D96E87"/>
    <w:rsid w:val="00D97582"/>
    <w:rsid w:val="00D9768E"/>
    <w:rsid w:val="00D9782F"/>
    <w:rsid w:val="00D978ED"/>
    <w:rsid w:val="00D97950"/>
    <w:rsid w:val="00D97986"/>
    <w:rsid w:val="00D97B17"/>
    <w:rsid w:val="00D97DAC"/>
    <w:rsid w:val="00D97E57"/>
    <w:rsid w:val="00DA011C"/>
    <w:rsid w:val="00DA01DC"/>
    <w:rsid w:val="00DA02A6"/>
    <w:rsid w:val="00DA0493"/>
    <w:rsid w:val="00DA0AE4"/>
    <w:rsid w:val="00DA19AE"/>
    <w:rsid w:val="00DA19D6"/>
    <w:rsid w:val="00DA1B53"/>
    <w:rsid w:val="00DA23B3"/>
    <w:rsid w:val="00DA27BF"/>
    <w:rsid w:val="00DA29C6"/>
    <w:rsid w:val="00DA2E51"/>
    <w:rsid w:val="00DA3259"/>
    <w:rsid w:val="00DA343A"/>
    <w:rsid w:val="00DA3644"/>
    <w:rsid w:val="00DA3AC9"/>
    <w:rsid w:val="00DA3E44"/>
    <w:rsid w:val="00DA3EC0"/>
    <w:rsid w:val="00DA45AD"/>
    <w:rsid w:val="00DA48CE"/>
    <w:rsid w:val="00DA49B7"/>
    <w:rsid w:val="00DA49C3"/>
    <w:rsid w:val="00DA5354"/>
    <w:rsid w:val="00DA54CD"/>
    <w:rsid w:val="00DA556B"/>
    <w:rsid w:val="00DA5AC1"/>
    <w:rsid w:val="00DA60D6"/>
    <w:rsid w:val="00DA6445"/>
    <w:rsid w:val="00DA6637"/>
    <w:rsid w:val="00DA6781"/>
    <w:rsid w:val="00DA6A0C"/>
    <w:rsid w:val="00DA6A46"/>
    <w:rsid w:val="00DA6C44"/>
    <w:rsid w:val="00DA6DE5"/>
    <w:rsid w:val="00DA7229"/>
    <w:rsid w:val="00DA72D2"/>
    <w:rsid w:val="00DA740B"/>
    <w:rsid w:val="00DA7822"/>
    <w:rsid w:val="00DA78B4"/>
    <w:rsid w:val="00DA7E6D"/>
    <w:rsid w:val="00DB0075"/>
    <w:rsid w:val="00DB04C2"/>
    <w:rsid w:val="00DB052D"/>
    <w:rsid w:val="00DB0555"/>
    <w:rsid w:val="00DB05B7"/>
    <w:rsid w:val="00DB067B"/>
    <w:rsid w:val="00DB0EA4"/>
    <w:rsid w:val="00DB0F3B"/>
    <w:rsid w:val="00DB14C8"/>
    <w:rsid w:val="00DB160A"/>
    <w:rsid w:val="00DB1B9C"/>
    <w:rsid w:val="00DB1DA3"/>
    <w:rsid w:val="00DB1FC8"/>
    <w:rsid w:val="00DB2272"/>
    <w:rsid w:val="00DB2629"/>
    <w:rsid w:val="00DB28AD"/>
    <w:rsid w:val="00DB2A5C"/>
    <w:rsid w:val="00DB2CAA"/>
    <w:rsid w:val="00DB2EE4"/>
    <w:rsid w:val="00DB3188"/>
    <w:rsid w:val="00DB3C36"/>
    <w:rsid w:val="00DB412F"/>
    <w:rsid w:val="00DB46B4"/>
    <w:rsid w:val="00DB46E0"/>
    <w:rsid w:val="00DB4D43"/>
    <w:rsid w:val="00DB53D1"/>
    <w:rsid w:val="00DB54A6"/>
    <w:rsid w:val="00DB5DF4"/>
    <w:rsid w:val="00DB623F"/>
    <w:rsid w:val="00DB6AE1"/>
    <w:rsid w:val="00DB75B8"/>
    <w:rsid w:val="00DB7C84"/>
    <w:rsid w:val="00DC00B3"/>
    <w:rsid w:val="00DC02FB"/>
    <w:rsid w:val="00DC038D"/>
    <w:rsid w:val="00DC0846"/>
    <w:rsid w:val="00DC0F8A"/>
    <w:rsid w:val="00DC1370"/>
    <w:rsid w:val="00DC192E"/>
    <w:rsid w:val="00DC197C"/>
    <w:rsid w:val="00DC1BAD"/>
    <w:rsid w:val="00DC1EE1"/>
    <w:rsid w:val="00DC2269"/>
    <w:rsid w:val="00DC2279"/>
    <w:rsid w:val="00DC2334"/>
    <w:rsid w:val="00DC2363"/>
    <w:rsid w:val="00DC2412"/>
    <w:rsid w:val="00DC256B"/>
    <w:rsid w:val="00DC27C5"/>
    <w:rsid w:val="00DC2C09"/>
    <w:rsid w:val="00DC2F82"/>
    <w:rsid w:val="00DC30FB"/>
    <w:rsid w:val="00DC3194"/>
    <w:rsid w:val="00DC3998"/>
    <w:rsid w:val="00DC4533"/>
    <w:rsid w:val="00DC4600"/>
    <w:rsid w:val="00DC482E"/>
    <w:rsid w:val="00DC4C91"/>
    <w:rsid w:val="00DC5478"/>
    <w:rsid w:val="00DC56B4"/>
    <w:rsid w:val="00DC57F1"/>
    <w:rsid w:val="00DC5A79"/>
    <w:rsid w:val="00DC6167"/>
    <w:rsid w:val="00DC6456"/>
    <w:rsid w:val="00DC6B55"/>
    <w:rsid w:val="00DC6DE7"/>
    <w:rsid w:val="00DC6E14"/>
    <w:rsid w:val="00DC7A13"/>
    <w:rsid w:val="00DC7C3B"/>
    <w:rsid w:val="00DC7EC8"/>
    <w:rsid w:val="00DD0D47"/>
    <w:rsid w:val="00DD1134"/>
    <w:rsid w:val="00DD17D0"/>
    <w:rsid w:val="00DD17D3"/>
    <w:rsid w:val="00DD1867"/>
    <w:rsid w:val="00DD189B"/>
    <w:rsid w:val="00DD1936"/>
    <w:rsid w:val="00DD1A1C"/>
    <w:rsid w:val="00DD1AB3"/>
    <w:rsid w:val="00DD1B99"/>
    <w:rsid w:val="00DD1BE3"/>
    <w:rsid w:val="00DD1F97"/>
    <w:rsid w:val="00DD2225"/>
    <w:rsid w:val="00DD25CE"/>
    <w:rsid w:val="00DD3525"/>
    <w:rsid w:val="00DD369F"/>
    <w:rsid w:val="00DD390B"/>
    <w:rsid w:val="00DD4213"/>
    <w:rsid w:val="00DD43D1"/>
    <w:rsid w:val="00DD46FE"/>
    <w:rsid w:val="00DD4928"/>
    <w:rsid w:val="00DD4C98"/>
    <w:rsid w:val="00DD533B"/>
    <w:rsid w:val="00DD5DAE"/>
    <w:rsid w:val="00DD5E82"/>
    <w:rsid w:val="00DD6606"/>
    <w:rsid w:val="00DD66BF"/>
    <w:rsid w:val="00DD6E1C"/>
    <w:rsid w:val="00DD7666"/>
    <w:rsid w:val="00DD7B48"/>
    <w:rsid w:val="00DD7BF5"/>
    <w:rsid w:val="00DD7E3A"/>
    <w:rsid w:val="00DE0029"/>
    <w:rsid w:val="00DE0246"/>
    <w:rsid w:val="00DE0C26"/>
    <w:rsid w:val="00DE1054"/>
    <w:rsid w:val="00DE109A"/>
    <w:rsid w:val="00DE1524"/>
    <w:rsid w:val="00DE1DC5"/>
    <w:rsid w:val="00DE1E42"/>
    <w:rsid w:val="00DE1EA7"/>
    <w:rsid w:val="00DE1F6E"/>
    <w:rsid w:val="00DE2585"/>
    <w:rsid w:val="00DE2B50"/>
    <w:rsid w:val="00DE2CBA"/>
    <w:rsid w:val="00DE3004"/>
    <w:rsid w:val="00DE3267"/>
    <w:rsid w:val="00DE349E"/>
    <w:rsid w:val="00DE3A70"/>
    <w:rsid w:val="00DE422C"/>
    <w:rsid w:val="00DE4714"/>
    <w:rsid w:val="00DE4858"/>
    <w:rsid w:val="00DE4A1D"/>
    <w:rsid w:val="00DE52E6"/>
    <w:rsid w:val="00DE533D"/>
    <w:rsid w:val="00DE54CC"/>
    <w:rsid w:val="00DE55C3"/>
    <w:rsid w:val="00DE56C0"/>
    <w:rsid w:val="00DE5760"/>
    <w:rsid w:val="00DE6227"/>
    <w:rsid w:val="00DE6743"/>
    <w:rsid w:val="00DE6932"/>
    <w:rsid w:val="00DE6E59"/>
    <w:rsid w:val="00DE6F9F"/>
    <w:rsid w:val="00DE75CA"/>
    <w:rsid w:val="00DE79D1"/>
    <w:rsid w:val="00DE7AA5"/>
    <w:rsid w:val="00DF0141"/>
    <w:rsid w:val="00DF01D5"/>
    <w:rsid w:val="00DF0241"/>
    <w:rsid w:val="00DF0450"/>
    <w:rsid w:val="00DF09AE"/>
    <w:rsid w:val="00DF10B8"/>
    <w:rsid w:val="00DF122C"/>
    <w:rsid w:val="00DF1E40"/>
    <w:rsid w:val="00DF1E88"/>
    <w:rsid w:val="00DF21CB"/>
    <w:rsid w:val="00DF2223"/>
    <w:rsid w:val="00DF226F"/>
    <w:rsid w:val="00DF22A3"/>
    <w:rsid w:val="00DF22C5"/>
    <w:rsid w:val="00DF28C6"/>
    <w:rsid w:val="00DF294A"/>
    <w:rsid w:val="00DF2B92"/>
    <w:rsid w:val="00DF2CDA"/>
    <w:rsid w:val="00DF3A63"/>
    <w:rsid w:val="00DF4110"/>
    <w:rsid w:val="00DF5940"/>
    <w:rsid w:val="00DF5B4B"/>
    <w:rsid w:val="00DF6025"/>
    <w:rsid w:val="00DF61AE"/>
    <w:rsid w:val="00DF648E"/>
    <w:rsid w:val="00DF64AA"/>
    <w:rsid w:val="00DF7185"/>
    <w:rsid w:val="00DF7260"/>
    <w:rsid w:val="00DF75F8"/>
    <w:rsid w:val="00DF78CF"/>
    <w:rsid w:val="00DF7907"/>
    <w:rsid w:val="00DF7A6D"/>
    <w:rsid w:val="00DF7A8E"/>
    <w:rsid w:val="00DF7BC3"/>
    <w:rsid w:val="00E000BA"/>
    <w:rsid w:val="00E000EF"/>
    <w:rsid w:val="00E001F8"/>
    <w:rsid w:val="00E0041C"/>
    <w:rsid w:val="00E00C77"/>
    <w:rsid w:val="00E00CEC"/>
    <w:rsid w:val="00E01128"/>
    <w:rsid w:val="00E01429"/>
    <w:rsid w:val="00E0183C"/>
    <w:rsid w:val="00E01A4C"/>
    <w:rsid w:val="00E01FEC"/>
    <w:rsid w:val="00E021AF"/>
    <w:rsid w:val="00E0220F"/>
    <w:rsid w:val="00E02447"/>
    <w:rsid w:val="00E02CC7"/>
    <w:rsid w:val="00E02D9A"/>
    <w:rsid w:val="00E02F1C"/>
    <w:rsid w:val="00E02FFB"/>
    <w:rsid w:val="00E0344B"/>
    <w:rsid w:val="00E0380A"/>
    <w:rsid w:val="00E03A4D"/>
    <w:rsid w:val="00E03ACE"/>
    <w:rsid w:val="00E03B5F"/>
    <w:rsid w:val="00E0467C"/>
    <w:rsid w:val="00E046C7"/>
    <w:rsid w:val="00E0483C"/>
    <w:rsid w:val="00E04FE7"/>
    <w:rsid w:val="00E0520F"/>
    <w:rsid w:val="00E054F1"/>
    <w:rsid w:val="00E05730"/>
    <w:rsid w:val="00E057EC"/>
    <w:rsid w:val="00E058A6"/>
    <w:rsid w:val="00E05FCB"/>
    <w:rsid w:val="00E06141"/>
    <w:rsid w:val="00E0619E"/>
    <w:rsid w:val="00E06D13"/>
    <w:rsid w:val="00E06DBE"/>
    <w:rsid w:val="00E07372"/>
    <w:rsid w:val="00E0741F"/>
    <w:rsid w:val="00E07510"/>
    <w:rsid w:val="00E1015D"/>
    <w:rsid w:val="00E10219"/>
    <w:rsid w:val="00E10DCB"/>
    <w:rsid w:val="00E115E7"/>
    <w:rsid w:val="00E1186F"/>
    <w:rsid w:val="00E1191B"/>
    <w:rsid w:val="00E11D8B"/>
    <w:rsid w:val="00E1205A"/>
    <w:rsid w:val="00E12B72"/>
    <w:rsid w:val="00E13597"/>
    <w:rsid w:val="00E137D9"/>
    <w:rsid w:val="00E13975"/>
    <w:rsid w:val="00E13A69"/>
    <w:rsid w:val="00E13AB6"/>
    <w:rsid w:val="00E13F33"/>
    <w:rsid w:val="00E140B4"/>
    <w:rsid w:val="00E14890"/>
    <w:rsid w:val="00E15105"/>
    <w:rsid w:val="00E157BA"/>
    <w:rsid w:val="00E1587D"/>
    <w:rsid w:val="00E15C6B"/>
    <w:rsid w:val="00E15CB5"/>
    <w:rsid w:val="00E17316"/>
    <w:rsid w:val="00E17EBA"/>
    <w:rsid w:val="00E17EE1"/>
    <w:rsid w:val="00E17F9C"/>
    <w:rsid w:val="00E204E9"/>
    <w:rsid w:val="00E207FD"/>
    <w:rsid w:val="00E20B1E"/>
    <w:rsid w:val="00E210BD"/>
    <w:rsid w:val="00E212BD"/>
    <w:rsid w:val="00E21EE4"/>
    <w:rsid w:val="00E22139"/>
    <w:rsid w:val="00E223C4"/>
    <w:rsid w:val="00E2243A"/>
    <w:rsid w:val="00E22608"/>
    <w:rsid w:val="00E228CA"/>
    <w:rsid w:val="00E2307F"/>
    <w:rsid w:val="00E23590"/>
    <w:rsid w:val="00E236D1"/>
    <w:rsid w:val="00E23822"/>
    <w:rsid w:val="00E23B26"/>
    <w:rsid w:val="00E23EFA"/>
    <w:rsid w:val="00E24530"/>
    <w:rsid w:val="00E24B09"/>
    <w:rsid w:val="00E25DD2"/>
    <w:rsid w:val="00E26817"/>
    <w:rsid w:val="00E26BBD"/>
    <w:rsid w:val="00E26C91"/>
    <w:rsid w:val="00E26DCC"/>
    <w:rsid w:val="00E270B3"/>
    <w:rsid w:val="00E2714E"/>
    <w:rsid w:val="00E2754A"/>
    <w:rsid w:val="00E2772F"/>
    <w:rsid w:val="00E278DE"/>
    <w:rsid w:val="00E27B74"/>
    <w:rsid w:val="00E27F62"/>
    <w:rsid w:val="00E31A06"/>
    <w:rsid w:val="00E31AC0"/>
    <w:rsid w:val="00E322E0"/>
    <w:rsid w:val="00E325D9"/>
    <w:rsid w:val="00E328CC"/>
    <w:rsid w:val="00E32961"/>
    <w:rsid w:val="00E32D7A"/>
    <w:rsid w:val="00E33183"/>
    <w:rsid w:val="00E334E6"/>
    <w:rsid w:val="00E33C78"/>
    <w:rsid w:val="00E33CDC"/>
    <w:rsid w:val="00E33D05"/>
    <w:rsid w:val="00E33ECC"/>
    <w:rsid w:val="00E340F8"/>
    <w:rsid w:val="00E3464B"/>
    <w:rsid w:val="00E34D76"/>
    <w:rsid w:val="00E35054"/>
    <w:rsid w:val="00E3536C"/>
    <w:rsid w:val="00E3547E"/>
    <w:rsid w:val="00E356F0"/>
    <w:rsid w:val="00E357FB"/>
    <w:rsid w:val="00E35C4A"/>
    <w:rsid w:val="00E361BC"/>
    <w:rsid w:val="00E36854"/>
    <w:rsid w:val="00E36A85"/>
    <w:rsid w:val="00E36BBA"/>
    <w:rsid w:val="00E37146"/>
    <w:rsid w:val="00E3719C"/>
    <w:rsid w:val="00E37337"/>
    <w:rsid w:val="00E375AC"/>
    <w:rsid w:val="00E37634"/>
    <w:rsid w:val="00E37765"/>
    <w:rsid w:val="00E37801"/>
    <w:rsid w:val="00E37A72"/>
    <w:rsid w:val="00E37EE3"/>
    <w:rsid w:val="00E400EB"/>
    <w:rsid w:val="00E403B1"/>
    <w:rsid w:val="00E40431"/>
    <w:rsid w:val="00E41229"/>
    <w:rsid w:val="00E417D1"/>
    <w:rsid w:val="00E417F2"/>
    <w:rsid w:val="00E41A03"/>
    <w:rsid w:val="00E41F4B"/>
    <w:rsid w:val="00E41FB5"/>
    <w:rsid w:val="00E42317"/>
    <w:rsid w:val="00E4231C"/>
    <w:rsid w:val="00E4280B"/>
    <w:rsid w:val="00E42833"/>
    <w:rsid w:val="00E42990"/>
    <w:rsid w:val="00E42ED2"/>
    <w:rsid w:val="00E43640"/>
    <w:rsid w:val="00E4371C"/>
    <w:rsid w:val="00E4387D"/>
    <w:rsid w:val="00E43F7B"/>
    <w:rsid w:val="00E44046"/>
    <w:rsid w:val="00E44BB2"/>
    <w:rsid w:val="00E44F69"/>
    <w:rsid w:val="00E4504B"/>
    <w:rsid w:val="00E4539A"/>
    <w:rsid w:val="00E45D4C"/>
    <w:rsid w:val="00E4613E"/>
    <w:rsid w:val="00E46163"/>
    <w:rsid w:val="00E4671C"/>
    <w:rsid w:val="00E46723"/>
    <w:rsid w:val="00E46988"/>
    <w:rsid w:val="00E46EC0"/>
    <w:rsid w:val="00E47DC2"/>
    <w:rsid w:val="00E509D7"/>
    <w:rsid w:val="00E518B0"/>
    <w:rsid w:val="00E51BA0"/>
    <w:rsid w:val="00E525E4"/>
    <w:rsid w:val="00E52674"/>
    <w:rsid w:val="00E52745"/>
    <w:rsid w:val="00E52C25"/>
    <w:rsid w:val="00E52DFE"/>
    <w:rsid w:val="00E52E2F"/>
    <w:rsid w:val="00E53014"/>
    <w:rsid w:val="00E53DE2"/>
    <w:rsid w:val="00E53E9B"/>
    <w:rsid w:val="00E53EA1"/>
    <w:rsid w:val="00E544BC"/>
    <w:rsid w:val="00E548A6"/>
    <w:rsid w:val="00E548E3"/>
    <w:rsid w:val="00E55503"/>
    <w:rsid w:val="00E55639"/>
    <w:rsid w:val="00E55E51"/>
    <w:rsid w:val="00E55EBF"/>
    <w:rsid w:val="00E55FAD"/>
    <w:rsid w:val="00E56235"/>
    <w:rsid w:val="00E5667E"/>
    <w:rsid w:val="00E56E14"/>
    <w:rsid w:val="00E56F2D"/>
    <w:rsid w:val="00E57772"/>
    <w:rsid w:val="00E57AC3"/>
    <w:rsid w:val="00E60056"/>
    <w:rsid w:val="00E6029E"/>
    <w:rsid w:val="00E6035F"/>
    <w:rsid w:val="00E60761"/>
    <w:rsid w:val="00E60887"/>
    <w:rsid w:val="00E60ADB"/>
    <w:rsid w:val="00E60CCA"/>
    <w:rsid w:val="00E60F64"/>
    <w:rsid w:val="00E6106F"/>
    <w:rsid w:val="00E61942"/>
    <w:rsid w:val="00E61965"/>
    <w:rsid w:val="00E61A1E"/>
    <w:rsid w:val="00E61DF5"/>
    <w:rsid w:val="00E61E6F"/>
    <w:rsid w:val="00E62CAF"/>
    <w:rsid w:val="00E632C1"/>
    <w:rsid w:val="00E64667"/>
    <w:rsid w:val="00E64794"/>
    <w:rsid w:val="00E64A14"/>
    <w:rsid w:val="00E64AC9"/>
    <w:rsid w:val="00E65281"/>
    <w:rsid w:val="00E65C9B"/>
    <w:rsid w:val="00E660BE"/>
    <w:rsid w:val="00E66590"/>
    <w:rsid w:val="00E66760"/>
    <w:rsid w:val="00E66CC4"/>
    <w:rsid w:val="00E673C3"/>
    <w:rsid w:val="00E675A6"/>
    <w:rsid w:val="00E67660"/>
    <w:rsid w:val="00E67898"/>
    <w:rsid w:val="00E679D9"/>
    <w:rsid w:val="00E67A78"/>
    <w:rsid w:val="00E7000A"/>
    <w:rsid w:val="00E7053A"/>
    <w:rsid w:val="00E706E7"/>
    <w:rsid w:val="00E70807"/>
    <w:rsid w:val="00E708AC"/>
    <w:rsid w:val="00E708C1"/>
    <w:rsid w:val="00E708FE"/>
    <w:rsid w:val="00E709EE"/>
    <w:rsid w:val="00E70A7A"/>
    <w:rsid w:val="00E7124C"/>
    <w:rsid w:val="00E7154C"/>
    <w:rsid w:val="00E717E0"/>
    <w:rsid w:val="00E720E3"/>
    <w:rsid w:val="00E720FE"/>
    <w:rsid w:val="00E72229"/>
    <w:rsid w:val="00E724D2"/>
    <w:rsid w:val="00E72507"/>
    <w:rsid w:val="00E72A93"/>
    <w:rsid w:val="00E72ADB"/>
    <w:rsid w:val="00E72B6E"/>
    <w:rsid w:val="00E72B9D"/>
    <w:rsid w:val="00E72D57"/>
    <w:rsid w:val="00E72FDD"/>
    <w:rsid w:val="00E73266"/>
    <w:rsid w:val="00E73349"/>
    <w:rsid w:val="00E7344B"/>
    <w:rsid w:val="00E738C4"/>
    <w:rsid w:val="00E738D2"/>
    <w:rsid w:val="00E73B45"/>
    <w:rsid w:val="00E73C5B"/>
    <w:rsid w:val="00E73D56"/>
    <w:rsid w:val="00E73EBD"/>
    <w:rsid w:val="00E74289"/>
    <w:rsid w:val="00E74519"/>
    <w:rsid w:val="00E745A5"/>
    <w:rsid w:val="00E7467E"/>
    <w:rsid w:val="00E74E3E"/>
    <w:rsid w:val="00E74FC8"/>
    <w:rsid w:val="00E756DA"/>
    <w:rsid w:val="00E75A32"/>
    <w:rsid w:val="00E75BF7"/>
    <w:rsid w:val="00E75D29"/>
    <w:rsid w:val="00E75D38"/>
    <w:rsid w:val="00E75E32"/>
    <w:rsid w:val="00E76140"/>
    <w:rsid w:val="00E76332"/>
    <w:rsid w:val="00E76D6F"/>
    <w:rsid w:val="00E76DBB"/>
    <w:rsid w:val="00E7726B"/>
    <w:rsid w:val="00E7777C"/>
    <w:rsid w:val="00E7799A"/>
    <w:rsid w:val="00E77BE3"/>
    <w:rsid w:val="00E80E81"/>
    <w:rsid w:val="00E80FF6"/>
    <w:rsid w:val="00E810A2"/>
    <w:rsid w:val="00E8121C"/>
    <w:rsid w:val="00E81314"/>
    <w:rsid w:val="00E813D9"/>
    <w:rsid w:val="00E820FC"/>
    <w:rsid w:val="00E8297A"/>
    <w:rsid w:val="00E8312C"/>
    <w:rsid w:val="00E8376E"/>
    <w:rsid w:val="00E83933"/>
    <w:rsid w:val="00E83CBF"/>
    <w:rsid w:val="00E83F14"/>
    <w:rsid w:val="00E8436B"/>
    <w:rsid w:val="00E84863"/>
    <w:rsid w:val="00E84CC0"/>
    <w:rsid w:val="00E84D8E"/>
    <w:rsid w:val="00E84F57"/>
    <w:rsid w:val="00E850DB"/>
    <w:rsid w:val="00E85403"/>
    <w:rsid w:val="00E85453"/>
    <w:rsid w:val="00E85877"/>
    <w:rsid w:val="00E859C5"/>
    <w:rsid w:val="00E859DA"/>
    <w:rsid w:val="00E85D8F"/>
    <w:rsid w:val="00E860CB"/>
    <w:rsid w:val="00E8647B"/>
    <w:rsid w:val="00E86B86"/>
    <w:rsid w:val="00E86B98"/>
    <w:rsid w:val="00E86F1E"/>
    <w:rsid w:val="00E8749D"/>
    <w:rsid w:val="00E87583"/>
    <w:rsid w:val="00E87653"/>
    <w:rsid w:val="00E87A4D"/>
    <w:rsid w:val="00E90168"/>
    <w:rsid w:val="00E902B0"/>
    <w:rsid w:val="00E90896"/>
    <w:rsid w:val="00E91239"/>
    <w:rsid w:val="00E91F0D"/>
    <w:rsid w:val="00E920F1"/>
    <w:rsid w:val="00E92DC7"/>
    <w:rsid w:val="00E92DF1"/>
    <w:rsid w:val="00E92E87"/>
    <w:rsid w:val="00E93772"/>
    <w:rsid w:val="00E93AE5"/>
    <w:rsid w:val="00E93DDA"/>
    <w:rsid w:val="00E94C22"/>
    <w:rsid w:val="00E94E7C"/>
    <w:rsid w:val="00E94FA4"/>
    <w:rsid w:val="00E95007"/>
    <w:rsid w:val="00E953B8"/>
    <w:rsid w:val="00E953D0"/>
    <w:rsid w:val="00E95635"/>
    <w:rsid w:val="00E956B8"/>
    <w:rsid w:val="00E96139"/>
    <w:rsid w:val="00E96C69"/>
    <w:rsid w:val="00E96E08"/>
    <w:rsid w:val="00E9708C"/>
    <w:rsid w:val="00E97288"/>
    <w:rsid w:val="00E9741A"/>
    <w:rsid w:val="00E9749B"/>
    <w:rsid w:val="00E9797F"/>
    <w:rsid w:val="00E97C1B"/>
    <w:rsid w:val="00E97FC1"/>
    <w:rsid w:val="00EA02BA"/>
    <w:rsid w:val="00EA1043"/>
    <w:rsid w:val="00EA1227"/>
    <w:rsid w:val="00EA16D8"/>
    <w:rsid w:val="00EA1736"/>
    <w:rsid w:val="00EA180D"/>
    <w:rsid w:val="00EA1A6E"/>
    <w:rsid w:val="00EA1D1B"/>
    <w:rsid w:val="00EA1F86"/>
    <w:rsid w:val="00EA221B"/>
    <w:rsid w:val="00EA2375"/>
    <w:rsid w:val="00EA251E"/>
    <w:rsid w:val="00EA268A"/>
    <w:rsid w:val="00EA2C78"/>
    <w:rsid w:val="00EA2FBE"/>
    <w:rsid w:val="00EA3126"/>
    <w:rsid w:val="00EA327E"/>
    <w:rsid w:val="00EA3483"/>
    <w:rsid w:val="00EA36D4"/>
    <w:rsid w:val="00EA36FA"/>
    <w:rsid w:val="00EA3AA5"/>
    <w:rsid w:val="00EA409B"/>
    <w:rsid w:val="00EA444E"/>
    <w:rsid w:val="00EA4A27"/>
    <w:rsid w:val="00EA56E2"/>
    <w:rsid w:val="00EA60BB"/>
    <w:rsid w:val="00EA6542"/>
    <w:rsid w:val="00EA6B85"/>
    <w:rsid w:val="00EA7513"/>
    <w:rsid w:val="00EA7AD5"/>
    <w:rsid w:val="00EA7D30"/>
    <w:rsid w:val="00EA7D3A"/>
    <w:rsid w:val="00EB0F0C"/>
    <w:rsid w:val="00EB0FD8"/>
    <w:rsid w:val="00EB1672"/>
    <w:rsid w:val="00EB1EF9"/>
    <w:rsid w:val="00EB20DE"/>
    <w:rsid w:val="00EB213B"/>
    <w:rsid w:val="00EB2153"/>
    <w:rsid w:val="00EB25BD"/>
    <w:rsid w:val="00EB25F3"/>
    <w:rsid w:val="00EB3169"/>
    <w:rsid w:val="00EB31F8"/>
    <w:rsid w:val="00EB350E"/>
    <w:rsid w:val="00EB37B2"/>
    <w:rsid w:val="00EB3938"/>
    <w:rsid w:val="00EB3CEA"/>
    <w:rsid w:val="00EB3FFB"/>
    <w:rsid w:val="00EB4198"/>
    <w:rsid w:val="00EB41FF"/>
    <w:rsid w:val="00EB4344"/>
    <w:rsid w:val="00EB4840"/>
    <w:rsid w:val="00EB4D5C"/>
    <w:rsid w:val="00EB4D91"/>
    <w:rsid w:val="00EB5344"/>
    <w:rsid w:val="00EB598F"/>
    <w:rsid w:val="00EB61EA"/>
    <w:rsid w:val="00EB675C"/>
    <w:rsid w:val="00EB692B"/>
    <w:rsid w:val="00EB6EAC"/>
    <w:rsid w:val="00EB6EAF"/>
    <w:rsid w:val="00EB71A9"/>
    <w:rsid w:val="00EB798E"/>
    <w:rsid w:val="00EB7B9D"/>
    <w:rsid w:val="00EC0004"/>
    <w:rsid w:val="00EC0133"/>
    <w:rsid w:val="00EC02A2"/>
    <w:rsid w:val="00EC0528"/>
    <w:rsid w:val="00EC05D5"/>
    <w:rsid w:val="00EC084C"/>
    <w:rsid w:val="00EC10E2"/>
    <w:rsid w:val="00EC116C"/>
    <w:rsid w:val="00EC1C7C"/>
    <w:rsid w:val="00EC233C"/>
    <w:rsid w:val="00EC283B"/>
    <w:rsid w:val="00EC2E2C"/>
    <w:rsid w:val="00EC3025"/>
    <w:rsid w:val="00EC33E2"/>
    <w:rsid w:val="00EC35C9"/>
    <w:rsid w:val="00EC39EC"/>
    <w:rsid w:val="00EC39FF"/>
    <w:rsid w:val="00EC3D92"/>
    <w:rsid w:val="00EC42F8"/>
    <w:rsid w:val="00EC4867"/>
    <w:rsid w:val="00EC48BC"/>
    <w:rsid w:val="00EC49B8"/>
    <w:rsid w:val="00EC4C89"/>
    <w:rsid w:val="00EC4D59"/>
    <w:rsid w:val="00EC51D9"/>
    <w:rsid w:val="00EC5448"/>
    <w:rsid w:val="00EC58AA"/>
    <w:rsid w:val="00EC5D59"/>
    <w:rsid w:val="00EC62AB"/>
    <w:rsid w:val="00EC65EB"/>
    <w:rsid w:val="00EC69E1"/>
    <w:rsid w:val="00EC69F4"/>
    <w:rsid w:val="00EC6BCC"/>
    <w:rsid w:val="00EC7181"/>
    <w:rsid w:val="00EC728C"/>
    <w:rsid w:val="00EC7511"/>
    <w:rsid w:val="00ED02A7"/>
    <w:rsid w:val="00ED0940"/>
    <w:rsid w:val="00ED0D25"/>
    <w:rsid w:val="00ED10A6"/>
    <w:rsid w:val="00ED13CA"/>
    <w:rsid w:val="00ED1B0A"/>
    <w:rsid w:val="00ED1C6D"/>
    <w:rsid w:val="00ED237C"/>
    <w:rsid w:val="00ED2438"/>
    <w:rsid w:val="00ED2481"/>
    <w:rsid w:val="00ED29D4"/>
    <w:rsid w:val="00ED36DA"/>
    <w:rsid w:val="00ED397B"/>
    <w:rsid w:val="00ED3D6F"/>
    <w:rsid w:val="00ED40C6"/>
    <w:rsid w:val="00ED45B2"/>
    <w:rsid w:val="00ED45E1"/>
    <w:rsid w:val="00ED47CA"/>
    <w:rsid w:val="00ED4FDE"/>
    <w:rsid w:val="00ED5A45"/>
    <w:rsid w:val="00ED6414"/>
    <w:rsid w:val="00ED6A23"/>
    <w:rsid w:val="00ED6E20"/>
    <w:rsid w:val="00ED71BD"/>
    <w:rsid w:val="00ED7294"/>
    <w:rsid w:val="00ED72EF"/>
    <w:rsid w:val="00ED7AB2"/>
    <w:rsid w:val="00ED7D7A"/>
    <w:rsid w:val="00ED7F5A"/>
    <w:rsid w:val="00EE01ED"/>
    <w:rsid w:val="00EE1197"/>
    <w:rsid w:val="00EE180E"/>
    <w:rsid w:val="00EE20E1"/>
    <w:rsid w:val="00EE2465"/>
    <w:rsid w:val="00EE24DB"/>
    <w:rsid w:val="00EE250A"/>
    <w:rsid w:val="00EE2603"/>
    <w:rsid w:val="00EE263B"/>
    <w:rsid w:val="00EE31AE"/>
    <w:rsid w:val="00EE3245"/>
    <w:rsid w:val="00EE3551"/>
    <w:rsid w:val="00EE4114"/>
    <w:rsid w:val="00EE4279"/>
    <w:rsid w:val="00EE4339"/>
    <w:rsid w:val="00EE46A1"/>
    <w:rsid w:val="00EE4BC1"/>
    <w:rsid w:val="00EE5495"/>
    <w:rsid w:val="00EE5558"/>
    <w:rsid w:val="00EE567A"/>
    <w:rsid w:val="00EE5D2A"/>
    <w:rsid w:val="00EE5D2B"/>
    <w:rsid w:val="00EE5EC4"/>
    <w:rsid w:val="00EE5FF5"/>
    <w:rsid w:val="00EE6632"/>
    <w:rsid w:val="00EE6BEE"/>
    <w:rsid w:val="00EE7276"/>
    <w:rsid w:val="00EE752D"/>
    <w:rsid w:val="00EE76CF"/>
    <w:rsid w:val="00EE76ED"/>
    <w:rsid w:val="00EE782A"/>
    <w:rsid w:val="00EE798B"/>
    <w:rsid w:val="00EE7A3C"/>
    <w:rsid w:val="00EE7D28"/>
    <w:rsid w:val="00EE7E84"/>
    <w:rsid w:val="00EF00A8"/>
    <w:rsid w:val="00EF01CA"/>
    <w:rsid w:val="00EF03D5"/>
    <w:rsid w:val="00EF0470"/>
    <w:rsid w:val="00EF0C7D"/>
    <w:rsid w:val="00EF0F38"/>
    <w:rsid w:val="00EF1279"/>
    <w:rsid w:val="00EF14F3"/>
    <w:rsid w:val="00EF17A9"/>
    <w:rsid w:val="00EF1C4B"/>
    <w:rsid w:val="00EF1F5B"/>
    <w:rsid w:val="00EF2094"/>
    <w:rsid w:val="00EF22CD"/>
    <w:rsid w:val="00EF2657"/>
    <w:rsid w:val="00EF277D"/>
    <w:rsid w:val="00EF288C"/>
    <w:rsid w:val="00EF2DFD"/>
    <w:rsid w:val="00EF3269"/>
    <w:rsid w:val="00EF32B8"/>
    <w:rsid w:val="00EF3372"/>
    <w:rsid w:val="00EF34C5"/>
    <w:rsid w:val="00EF35C6"/>
    <w:rsid w:val="00EF37C9"/>
    <w:rsid w:val="00EF37FB"/>
    <w:rsid w:val="00EF3C6F"/>
    <w:rsid w:val="00EF400A"/>
    <w:rsid w:val="00EF4326"/>
    <w:rsid w:val="00EF4934"/>
    <w:rsid w:val="00EF49DE"/>
    <w:rsid w:val="00EF4A6E"/>
    <w:rsid w:val="00EF4E12"/>
    <w:rsid w:val="00EF4EFD"/>
    <w:rsid w:val="00EF51A3"/>
    <w:rsid w:val="00EF537C"/>
    <w:rsid w:val="00EF53A6"/>
    <w:rsid w:val="00EF662B"/>
    <w:rsid w:val="00EF6749"/>
    <w:rsid w:val="00EF691B"/>
    <w:rsid w:val="00EF69C9"/>
    <w:rsid w:val="00EF6A68"/>
    <w:rsid w:val="00EF6D48"/>
    <w:rsid w:val="00EF73FF"/>
    <w:rsid w:val="00EF79CE"/>
    <w:rsid w:val="00EF79F2"/>
    <w:rsid w:val="00EF7DF4"/>
    <w:rsid w:val="00F00021"/>
    <w:rsid w:val="00F002F5"/>
    <w:rsid w:val="00F0042D"/>
    <w:rsid w:val="00F00583"/>
    <w:rsid w:val="00F00C71"/>
    <w:rsid w:val="00F0140D"/>
    <w:rsid w:val="00F01677"/>
    <w:rsid w:val="00F01C43"/>
    <w:rsid w:val="00F01D55"/>
    <w:rsid w:val="00F01D87"/>
    <w:rsid w:val="00F01E99"/>
    <w:rsid w:val="00F02118"/>
    <w:rsid w:val="00F02575"/>
    <w:rsid w:val="00F02854"/>
    <w:rsid w:val="00F029A0"/>
    <w:rsid w:val="00F02D33"/>
    <w:rsid w:val="00F0307D"/>
    <w:rsid w:val="00F0328A"/>
    <w:rsid w:val="00F0344A"/>
    <w:rsid w:val="00F0355D"/>
    <w:rsid w:val="00F03766"/>
    <w:rsid w:val="00F041C5"/>
    <w:rsid w:val="00F0491C"/>
    <w:rsid w:val="00F04B46"/>
    <w:rsid w:val="00F0571C"/>
    <w:rsid w:val="00F0572C"/>
    <w:rsid w:val="00F06521"/>
    <w:rsid w:val="00F06540"/>
    <w:rsid w:val="00F06752"/>
    <w:rsid w:val="00F06E64"/>
    <w:rsid w:val="00F072BC"/>
    <w:rsid w:val="00F0791D"/>
    <w:rsid w:val="00F102D9"/>
    <w:rsid w:val="00F1076C"/>
    <w:rsid w:val="00F10A56"/>
    <w:rsid w:val="00F10BBB"/>
    <w:rsid w:val="00F110B9"/>
    <w:rsid w:val="00F111E3"/>
    <w:rsid w:val="00F11355"/>
    <w:rsid w:val="00F1139B"/>
    <w:rsid w:val="00F114E8"/>
    <w:rsid w:val="00F11A3C"/>
    <w:rsid w:val="00F11B4E"/>
    <w:rsid w:val="00F11F17"/>
    <w:rsid w:val="00F1246E"/>
    <w:rsid w:val="00F1266A"/>
    <w:rsid w:val="00F129C5"/>
    <w:rsid w:val="00F12CC9"/>
    <w:rsid w:val="00F12D1D"/>
    <w:rsid w:val="00F12DEE"/>
    <w:rsid w:val="00F12EEA"/>
    <w:rsid w:val="00F13272"/>
    <w:rsid w:val="00F13731"/>
    <w:rsid w:val="00F13732"/>
    <w:rsid w:val="00F13A86"/>
    <w:rsid w:val="00F13A8B"/>
    <w:rsid w:val="00F13BDA"/>
    <w:rsid w:val="00F1452A"/>
    <w:rsid w:val="00F145CC"/>
    <w:rsid w:val="00F1464C"/>
    <w:rsid w:val="00F1467E"/>
    <w:rsid w:val="00F14949"/>
    <w:rsid w:val="00F15037"/>
    <w:rsid w:val="00F155D2"/>
    <w:rsid w:val="00F155F7"/>
    <w:rsid w:val="00F1582E"/>
    <w:rsid w:val="00F15D9C"/>
    <w:rsid w:val="00F16234"/>
    <w:rsid w:val="00F167AD"/>
    <w:rsid w:val="00F168D3"/>
    <w:rsid w:val="00F16CA4"/>
    <w:rsid w:val="00F16D1A"/>
    <w:rsid w:val="00F16D82"/>
    <w:rsid w:val="00F179CD"/>
    <w:rsid w:val="00F17C39"/>
    <w:rsid w:val="00F17FD1"/>
    <w:rsid w:val="00F204C4"/>
    <w:rsid w:val="00F204DA"/>
    <w:rsid w:val="00F2051A"/>
    <w:rsid w:val="00F20881"/>
    <w:rsid w:val="00F209A9"/>
    <w:rsid w:val="00F20A45"/>
    <w:rsid w:val="00F20FA4"/>
    <w:rsid w:val="00F20FB9"/>
    <w:rsid w:val="00F210B7"/>
    <w:rsid w:val="00F21118"/>
    <w:rsid w:val="00F21201"/>
    <w:rsid w:val="00F2128B"/>
    <w:rsid w:val="00F2194F"/>
    <w:rsid w:val="00F21CB7"/>
    <w:rsid w:val="00F220D1"/>
    <w:rsid w:val="00F225CB"/>
    <w:rsid w:val="00F22B5D"/>
    <w:rsid w:val="00F231ED"/>
    <w:rsid w:val="00F2324C"/>
    <w:rsid w:val="00F23357"/>
    <w:rsid w:val="00F23962"/>
    <w:rsid w:val="00F24420"/>
    <w:rsid w:val="00F2484B"/>
    <w:rsid w:val="00F24DEE"/>
    <w:rsid w:val="00F25115"/>
    <w:rsid w:val="00F25219"/>
    <w:rsid w:val="00F25A46"/>
    <w:rsid w:val="00F25A59"/>
    <w:rsid w:val="00F262B5"/>
    <w:rsid w:val="00F2747A"/>
    <w:rsid w:val="00F2755E"/>
    <w:rsid w:val="00F27BBA"/>
    <w:rsid w:val="00F27D89"/>
    <w:rsid w:val="00F27EAC"/>
    <w:rsid w:val="00F27F62"/>
    <w:rsid w:val="00F30280"/>
    <w:rsid w:val="00F306FC"/>
    <w:rsid w:val="00F30A86"/>
    <w:rsid w:val="00F30FE2"/>
    <w:rsid w:val="00F312C1"/>
    <w:rsid w:val="00F318FC"/>
    <w:rsid w:val="00F31973"/>
    <w:rsid w:val="00F31D6C"/>
    <w:rsid w:val="00F32103"/>
    <w:rsid w:val="00F32219"/>
    <w:rsid w:val="00F32529"/>
    <w:rsid w:val="00F3274E"/>
    <w:rsid w:val="00F32828"/>
    <w:rsid w:val="00F32E4F"/>
    <w:rsid w:val="00F32F42"/>
    <w:rsid w:val="00F336E8"/>
    <w:rsid w:val="00F339C4"/>
    <w:rsid w:val="00F33BED"/>
    <w:rsid w:val="00F33D8C"/>
    <w:rsid w:val="00F3412B"/>
    <w:rsid w:val="00F3454D"/>
    <w:rsid w:val="00F346AA"/>
    <w:rsid w:val="00F34AA9"/>
    <w:rsid w:val="00F34F46"/>
    <w:rsid w:val="00F3501E"/>
    <w:rsid w:val="00F35103"/>
    <w:rsid w:val="00F351F3"/>
    <w:rsid w:val="00F35317"/>
    <w:rsid w:val="00F35708"/>
    <w:rsid w:val="00F359D5"/>
    <w:rsid w:val="00F35A97"/>
    <w:rsid w:val="00F35B31"/>
    <w:rsid w:val="00F361CE"/>
    <w:rsid w:val="00F36223"/>
    <w:rsid w:val="00F365C7"/>
    <w:rsid w:val="00F365ED"/>
    <w:rsid w:val="00F36A91"/>
    <w:rsid w:val="00F36C46"/>
    <w:rsid w:val="00F36C93"/>
    <w:rsid w:val="00F36F55"/>
    <w:rsid w:val="00F370AC"/>
    <w:rsid w:val="00F373DC"/>
    <w:rsid w:val="00F3747D"/>
    <w:rsid w:val="00F37ADE"/>
    <w:rsid w:val="00F37FE5"/>
    <w:rsid w:val="00F40982"/>
    <w:rsid w:val="00F4106F"/>
    <w:rsid w:val="00F4132F"/>
    <w:rsid w:val="00F419EC"/>
    <w:rsid w:val="00F41F0D"/>
    <w:rsid w:val="00F41F4F"/>
    <w:rsid w:val="00F4226D"/>
    <w:rsid w:val="00F42802"/>
    <w:rsid w:val="00F4288E"/>
    <w:rsid w:val="00F42B23"/>
    <w:rsid w:val="00F42C43"/>
    <w:rsid w:val="00F42F73"/>
    <w:rsid w:val="00F43064"/>
    <w:rsid w:val="00F43211"/>
    <w:rsid w:val="00F437F5"/>
    <w:rsid w:val="00F43E37"/>
    <w:rsid w:val="00F443EC"/>
    <w:rsid w:val="00F444E2"/>
    <w:rsid w:val="00F4476D"/>
    <w:rsid w:val="00F44D08"/>
    <w:rsid w:val="00F44F9D"/>
    <w:rsid w:val="00F4522C"/>
    <w:rsid w:val="00F455C3"/>
    <w:rsid w:val="00F4561F"/>
    <w:rsid w:val="00F45C59"/>
    <w:rsid w:val="00F45C6C"/>
    <w:rsid w:val="00F45E90"/>
    <w:rsid w:val="00F46894"/>
    <w:rsid w:val="00F46AA4"/>
    <w:rsid w:val="00F470C2"/>
    <w:rsid w:val="00F47211"/>
    <w:rsid w:val="00F47571"/>
    <w:rsid w:val="00F47657"/>
    <w:rsid w:val="00F47669"/>
    <w:rsid w:val="00F4784D"/>
    <w:rsid w:val="00F47BE0"/>
    <w:rsid w:val="00F50180"/>
    <w:rsid w:val="00F50228"/>
    <w:rsid w:val="00F5022B"/>
    <w:rsid w:val="00F504C6"/>
    <w:rsid w:val="00F50BF7"/>
    <w:rsid w:val="00F50E83"/>
    <w:rsid w:val="00F5131E"/>
    <w:rsid w:val="00F51453"/>
    <w:rsid w:val="00F52799"/>
    <w:rsid w:val="00F52986"/>
    <w:rsid w:val="00F52AAF"/>
    <w:rsid w:val="00F52E04"/>
    <w:rsid w:val="00F52F80"/>
    <w:rsid w:val="00F536D8"/>
    <w:rsid w:val="00F53919"/>
    <w:rsid w:val="00F53958"/>
    <w:rsid w:val="00F54016"/>
    <w:rsid w:val="00F540C7"/>
    <w:rsid w:val="00F540EC"/>
    <w:rsid w:val="00F54476"/>
    <w:rsid w:val="00F5475D"/>
    <w:rsid w:val="00F54C3D"/>
    <w:rsid w:val="00F54D43"/>
    <w:rsid w:val="00F54D46"/>
    <w:rsid w:val="00F552AB"/>
    <w:rsid w:val="00F55355"/>
    <w:rsid w:val="00F55408"/>
    <w:rsid w:val="00F55570"/>
    <w:rsid w:val="00F55582"/>
    <w:rsid w:val="00F556F5"/>
    <w:rsid w:val="00F55C13"/>
    <w:rsid w:val="00F55E68"/>
    <w:rsid w:val="00F566CA"/>
    <w:rsid w:val="00F56794"/>
    <w:rsid w:val="00F56DEE"/>
    <w:rsid w:val="00F56FF6"/>
    <w:rsid w:val="00F57133"/>
    <w:rsid w:val="00F575CC"/>
    <w:rsid w:val="00F576FE"/>
    <w:rsid w:val="00F604EA"/>
    <w:rsid w:val="00F60622"/>
    <w:rsid w:val="00F607A6"/>
    <w:rsid w:val="00F60B73"/>
    <w:rsid w:val="00F60DD1"/>
    <w:rsid w:val="00F6160F"/>
    <w:rsid w:val="00F61BB3"/>
    <w:rsid w:val="00F61BEC"/>
    <w:rsid w:val="00F62717"/>
    <w:rsid w:val="00F630E0"/>
    <w:rsid w:val="00F635A8"/>
    <w:rsid w:val="00F637D5"/>
    <w:rsid w:val="00F63975"/>
    <w:rsid w:val="00F63CD9"/>
    <w:rsid w:val="00F64481"/>
    <w:rsid w:val="00F6448A"/>
    <w:rsid w:val="00F644BB"/>
    <w:rsid w:val="00F647A3"/>
    <w:rsid w:val="00F6504B"/>
    <w:rsid w:val="00F6527F"/>
    <w:rsid w:val="00F65E80"/>
    <w:rsid w:val="00F660DE"/>
    <w:rsid w:val="00F6659A"/>
    <w:rsid w:val="00F666E9"/>
    <w:rsid w:val="00F66825"/>
    <w:rsid w:val="00F66F44"/>
    <w:rsid w:val="00F66F46"/>
    <w:rsid w:val="00F670F3"/>
    <w:rsid w:val="00F670FC"/>
    <w:rsid w:val="00F673ED"/>
    <w:rsid w:val="00F6770B"/>
    <w:rsid w:val="00F67974"/>
    <w:rsid w:val="00F67E93"/>
    <w:rsid w:val="00F70004"/>
    <w:rsid w:val="00F701AB"/>
    <w:rsid w:val="00F70470"/>
    <w:rsid w:val="00F71252"/>
    <w:rsid w:val="00F71491"/>
    <w:rsid w:val="00F714DF"/>
    <w:rsid w:val="00F71C4C"/>
    <w:rsid w:val="00F71F91"/>
    <w:rsid w:val="00F722A6"/>
    <w:rsid w:val="00F72504"/>
    <w:rsid w:val="00F72947"/>
    <w:rsid w:val="00F72A6A"/>
    <w:rsid w:val="00F730DE"/>
    <w:rsid w:val="00F7313F"/>
    <w:rsid w:val="00F734A1"/>
    <w:rsid w:val="00F73762"/>
    <w:rsid w:val="00F73C22"/>
    <w:rsid w:val="00F73E48"/>
    <w:rsid w:val="00F73FA9"/>
    <w:rsid w:val="00F74693"/>
    <w:rsid w:val="00F74FBD"/>
    <w:rsid w:val="00F75158"/>
    <w:rsid w:val="00F752B1"/>
    <w:rsid w:val="00F754AF"/>
    <w:rsid w:val="00F757F5"/>
    <w:rsid w:val="00F75CC0"/>
    <w:rsid w:val="00F75D56"/>
    <w:rsid w:val="00F760BA"/>
    <w:rsid w:val="00F7614F"/>
    <w:rsid w:val="00F76A8D"/>
    <w:rsid w:val="00F77BDF"/>
    <w:rsid w:val="00F77C19"/>
    <w:rsid w:val="00F77D5C"/>
    <w:rsid w:val="00F77F41"/>
    <w:rsid w:val="00F8029A"/>
    <w:rsid w:val="00F809FA"/>
    <w:rsid w:val="00F80B82"/>
    <w:rsid w:val="00F81468"/>
    <w:rsid w:val="00F81983"/>
    <w:rsid w:val="00F81A6C"/>
    <w:rsid w:val="00F81E27"/>
    <w:rsid w:val="00F821DC"/>
    <w:rsid w:val="00F82677"/>
    <w:rsid w:val="00F835A9"/>
    <w:rsid w:val="00F8390C"/>
    <w:rsid w:val="00F8395B"/>
    <w:rsid w:val="00F839AF"/>
    <w:rsid w:val="00F83BDC"/>
    <w:rsid w:val="00F83D57"/>
    <w:rsid w:val="00F8453B"/>
    <w:rsid w:val="00F84544"/>
    <w:rsid w:val="00F846A1"/>
    <w:rsid w:val="00F85379"/>
    <w:rsid w:val="00F8574D"/>
    <w:rsid w:val="00F85938"/>
    <w:rsid w:val="00F859A3"/>
    <w:rsid w:val="00F85A18"/>
    <w:rsid w:val="00F85C75"/>
    <w:rsid w:val="00F85E07"/>
    <w:rsid w:val="00F86030"/>
    <w:rsid w:val="00F86269"/>
    <w:rsid w:val="00F8716E"/>
    <w:rsid w:val="00F87498"/>
    <w:rsid w:val="00F87A94"/>
    <w:rsid w:val="00F87C67"/>
    <w:rsid w:val="00F87DFC"/>
    <w:rsid w:val="00F87EDA"/>
    <w:rsid w:val="00F908B7"/>
    <w:rsid w:val="00F90983"/>
    <w:rsid w:val="00F90FE3"/>
    <w:rsid w:val="00F910A0"/>
    <w:rsid w:val="00F912F4"/>
    <w:rsid w:val="00F9194B"/>
    <w:rsid w:val="00F91CEE"/>
    <w:rsid w:val="00F91D37"/>
    <w:rsid w:val="00F91D51"/>
    <w:rsid w:val="00F91E61"/>
    <w:rsid w:val="00F9277F"/>
    <w:rsid w:val="00F92853"/>
    <w:rsid w:val="00F928CF"/>
    <w:rsid w:val="00F929B8"/>
    <w:rsid w:val="00F92F5F"/>
    <w:rsid w:val="00F933D9"/>
    <w:rsid w:val="00F936B6"/>
    <w:rsid w:val="00F93857"/>
    <w:rsid w:val="00F93BE9"/>
    <w:rsid w:val="00F93C54"/>
    <w:rsid w:val="00F93F36"/>
    <w:rsid w:val="00F940BC"/>
    <w:rsid w:val="00F94716"/>
    <w:rsid w:val="00F9473A"/>
    <w:rsid w:val="00F94C20"/>
    <w:rsid w:val="00F9512E"/>
    <w:rsid w:val="00F9528C"/>
    <w:rsid w:val="00F95456"/>
    <w:rsid w:val="00F9586A"/>
    <w:rsid w:val="00F95E96"/>
    <w:rsid w:val="00F9618A"/>
    <w:rsid w:val="00F964E9"/>
    <w:rsid w:val="00F96A53"/>
    <w:rsid w:val="00F96AB5"/>
    <w:rsid w:val="00F96CEF"/>
    <w:rsid w:val="00F97D37"/>
    <w:rsid w:val="00FA009E"/>
    <w:rsid w:val="00FA0306"/>
    <w:rsid w:val="00FA0325"/>
    <w:rsid w:val="00FA0B19"/>
    <w:rsid w:val="00FA1431"/>
    <w:rsid w:val="00FA1506"/>
    <w:rsid w:val="00FA185E"/>
    <w:rsid w:val="00FA1A1C"/>
    <w:rsid w:val="00FA2123"/>
    <w:rsid w:val="00FA22D1"/>
    <w:rsid w:val="00FA31AD"/>
    <w:rsid w:val="00FA3649"/>
    <w:rsid w:val="00FA3C3E"/>
    <w:rsid w:val="00FA3D5C"/>
    <w:rsid w:val="00FA3E03"/>
    <w:rsid w:val="00FA3E9F"/>
    <w:rsid w:val="00FA45C0"/>
    <w:rsid w:val="00FA4EF7"/>
    <w:rsid w:val="00FA5A12"/>
    <w:rsid w:val="00FA5B85"/>
    <w:rsid w:val="00FA5EE4"/>
    <w:rsid w:val="00FA5F3E"/>
    <w:rsid w:val="00FA5F84"/>
    <w:rsid w:val="00FA6501"/>
    <w:rsid w:val="00FA66A7"/>
    <w:rsid w:val="00FA6E9E"/>
    <w:rsid w:val="00FA7321"/>
    <w:rsid w:val="00FA7323"/>
    <w:rsid w:val="00FA7438"/>
    <w:rsid w:val="00FA74F5"/>
    <w:rsid w:val="00FA74F6"/>
    <w:rsid w:val="00FA7653"/>
    <w:rsid w:val="00FB0170"/>
    <w:rsid w:val="00FB0219"/>
    <w:rsid w:val="00FB03FD"/>
    <w:rsid w:val="00FB079A"/>
    <w:rsid w:val="00FB0834"/>
    <w:rsid w:val="00FB0DF1"/>
    <w:rsid w:val="00FB0EA2"/>
    <w:rsid w:val="00FB0F73"/>
    <w:rsid w:val="00FB128C"/>
    <w:rsid w:val="00FB18E3"/>
    <w:rsid w:val="00FB22A4"/>
    <w:rsid w:val="00FB2C41"/>
    <w:rsid w:val="00FB33CF"/>
    <w:rsid w:val="00FB34B3"/>
    <w:rsid w:val="00FB3A6D"/>
    <w:rsid w:val="00FB3C8C"/>
    <w:rsid w:val="00FB3DE9"/>
    <w:rsid w:val="00FB4029"/>
    <w:rsid w:val="00FB4255"/>
    <w:rsid w:val="00FB4265"/>
    <w:rsid w:val="00FB4CE1"/>
    <w:rsid w:val="00FB4D1E"/>
    <w:rsid w:val="00FB523F"/>
    <w:rsid w:val="00FB55EB"/>
    <w:rsid w:val="00FB5664"/>
    <w:rsid w:val="00FB5AED"/>
    <w:rsid w:val="00FB5E2C"/>
    <w:rsid w:val="00FB6019"/>
    <w:rsid w:val="00FB6071"/>
    <w:rsid w:val="00FB62B1"/>
    <w:rsid w:val="00FB6576"/>
    <w:rsid w:val="00FB65DA"/>
    <w:rsid w:val="00FB6C53"/>
    <w:rsid w:val="00FB6F2C"/>
    <w:rsid w:val="00FB6FFA"/>
    <w:rsid w:val="00FB703B"/>
    <w:rsid w:val="00FB723E"/>
    <w:rsid w:val="00FB72E8"/>
    <w:rsid w:val="00FB7B67"/>
    <w:rsid w:val="00FB7B7A"/>
    <w:rsid w:val="00FC00A6"/>
    <w:rsid w:val="00FC00B0"/>
    <w:rsid w:val="00FC01E8"/>
    <w:rsid w:val="00FC10E4"/>
    <w:rsid w:val="00FC1117"/>
    <w:rsid w:val="00FC12B7"/>
    <w:rsid w:val="00FC1801"/>
    <w:rsid w:val="00FC193A"/>
    <w:rsid w:val="00FC26FE"/>
    <w:rsid w:val="00FC2CD5"/>
    <w:rsid w:val="00FC2E16"/>
    <w:rsid w:val="00FC3049"/>
    <w:rsid w:val="00FC31AC"/>
    <w:rsid w:val="00FC31CC"/>
    <w:rsid w:val="00FC41A2"/>
    <w:rsid w:val="00FC4D64"/>
    <w:rsid w:val="00FC4DEF"/>
    <w:rsid w:val="00FC4DFA"/>
    <w:rsid w:val="00FC4F08"/>
    <w:rsid w:val="00FC5032"/>
    <w:rsid w:val="00FC5078"/>
    <w:rsid w:val="00FC52D6"/>
    <w:rsid w:val="00FC5622"/>
    <w:rsid w:val="00FC5839"/>
    <w:rsid w:val="00FC5923"/>
    <w:rsid w:val="00FC5CD9"/>
    <w:rsid w:val="00FC5DA4"/>
    <w:rsid w:val="00FC5DC8"/>
    <w:rsid w:val="00FC5F02"/>
    <w:rsid w:val="00FC5F30"/>
    <w:rsid w:val="00FC5F4C"/>
    <w:rsid w:val="00FC65D6"/>
    <w:rsid w:val="00FC6820"/>
    <w:rsid w:val="00FC6997"/>
    <w:rsid w:val="00FC6A8D"/>
    <w:rsid w:val="00FC7D04"/>
    <w:rsid w:val="00FC7F03"/>
    <w:rsid w:val="00FD0530"/>
    <w:rsid w:val="00FD0797"/>
    <w:rsid w:val="00FD0B6D"/>
    <w:rsid w:val="00FD15C2"/>
    <w:rsid w:val="00FD17FF"/>
    <w:rsid w:val="00FD1906"/>
    <w:rsid w:val="00FD1916"/>
    <w:rsid w:val="00FD1992"/>
    <w:rsid w:val="00FD19EA"/>
    <w:rsid w:val="00FD1BBC"/>
    <w:rsid w:val="00FD1DEF"/>
    <w:rsid w:val="00FD230B"/>
    <w:rsid w:val="00FD27CE"/>
    <w:rsid w:val="00FD292C"/>
    <w:rsid w:val="00FD2BEF"/>
    <w:rsid w:val="00FD2C14"/>
    <w:rsid w:val="00FD2F04"/>
    <w:rsid w:val="00FD31D5"/>
    <w:rsid w:val="00FD3327"/>
    <w:rsid w:val="00FD34F6"/>
    <w:rsid w:val="00FD3901"/>
    <w:rsid w:val="00FD3BBE"/>
    <w:rsid w:val="00FD3D02"/>
    <w:rsid w:val="00FD3FA8"/>
    <w:rsid w:val="00FD4172"/>
    <w:rsid w:val="00FD41AA"/>
    <w:rsid w:val="00FD425E"/>
    <w:rsid w:val="00FD42E3"/>
    <w:rsid w:val="00FD47FE"/>
    <w:rsid w:val="00FD525F"/>
    <w:rsid w:val="00FD581F"/>
    <w:rsid w:val="00FD5C56"/>
    <w:rsid w:val="00FD5E75"/>
    <w:rsid w:val="00FD618B"/>
    <w:rsid w:val="00FD63AB"/>
    <w:rsid w:val="00FD683F"/>
    <w:rsid w:val="00FD68DA"/>
    <w:rsid w:val="00FD6AFF"/>
    <w:rsid w:val="00FD70F4"/>
    <w:rsid w:val="00FD7DBD"/>
    <w:rsid w:val="00FE0202"/>
    <w:rsid w:val="00FE0749"/>
    <w:rsid w:val="00FE0B27"/>
    <w:rsid w:val="00FE102C"/>
    <w:rsid w:val="00FE17C2"/>
    <w:rsid w:val="00FE1A3D"/>
    <w:rsid w:val="00FE1BD6"/>
    <w:rsid w:val="00FE209C"/>
    <w:rsid w:val="00FE216F"/>
    <w:rsid w:val="00FE2221"/>
    <w:rsid w:val="00FE23D5"/>
    <w:rsid w:val="00FE2547"/>
    <w:rsid w:val="00FE2827"/>
    <w:rsid w:val="00FE318A"/>
    <w:rsid w:val="00FE3E9C"/>
    <w:rsid w:val="00FE40E1"/>
    <w:rsid w:val="00FE42F3"/>
    <w:rsid w:val="00FE44F2"/>
    <w:rsid w:val="00FE48FD"/>
    <w:rsid w:val="00FE493D"/>
    <w:rsid w:val="00FE5202"/>
    <w:rsid w:val="00FE537B"/>
    <w:rsid w:val="00FE576C"/>
    <w:rsid w:val="00FE57D9"/>
    <w:rsid w:val="00FE5BDA"/>
    <w:rsid w:val="00FE5CFC"/>
    <w:rsid w:val="00FE63E5"/>
    <w:rsid w:val="00FE67F9"/>
    <w:rsid w:val="00FE68D3"/>
    <w:rsid w:val="00FE6FD7"/>
    <w:rsid w:val="00FE73DD"/>
    <w:rsid w:val="00FE754E"/>
    <w:rsid w:val="00FE7BA9"/>
    <w:rsid w:val="00FE7C70"/>
    <w:rsid w:val="00FF0063"/>
    <w:rsid w:val="00FF113B"/>
    <w:rsid w:val="00FF1389"/>
    <w:rsid w:val="00FF1423"/>
    <w:rsid w:val="00FF15F0"/>
    <w:rsid w:val="00FF1678"/>
    <w:rsid w:val="00FF1730"/>
    <w:rsid w:val="00FF1AB6"/>
    <w:rsid w:val="00FF1CB6"/>
    <w:rsid w:val="00FF1E9E"/>
    <w:rsid w:val="00FF2242"/>
    <w:rsid w:val="00FF24E5"/>
    <w:rsid w:val="00FF281B"/>
    <w:rsid w:val="00FF2852"/>
    <w:rsid w:val="00FF2BD9"/>
    <w:rsid w:val="00FF2D5B"/>
    <w:rsid w:val="00FF35F3"/>
    <w:rsid w:val="00FF36B2"/>
    <w:rsid w:val="00FF36FD"/>
    <w:rsid w:val="00FF3835"/>
    <w:rsid w:val="00FF3C0F"/>
    <w:rsid w:val="00FF4A1C"/>
    <w:rsid w:val="00FF4BC2"/>
    <w:rsid w:val="00FF4C93"/>
    <w:rsid w:val="00FF4D43"/>
    <w:rsid w:val="00FF5A86"/>
    <w:rsid w:val="00FF5CD5"/>
    <w:rsid w:val="00FF62E4"/>
    <w:rsid w:val="00FF6539"/>
    <w:rsid w:val="00FF6663"/>
    <w:rsid w:val="00FF69F4"/>
    <w:rsid w:val="00FF6AAD"/>
    <w:rsid w:val="00FF6B0F"/>
    <w:rsid w:val="00FF6BE8"/>
    <w:rsid w:val="00FF6BEE"/>
    <w:rsid w:val="00FF7FCB"/>
    <w:rsid w:val="05DFAEDC"/>
    <w:rsid w:val="19E9AF89"/>
    <w:rsid w:val="1C6BB676"/>
    <w:rsid w:val="23354D0D"/>
    <w:rsid w:val="2F691550"/>
    <w:rsid w:val="2F698C05"/>
    <w:rsid w:val="355F6B7C"/>
    <w:rsid w:val="3D68B6F9"/>
    <w:rsid w:val="4858AA62"/>
    <w:rsid w:val="6073CF1E"/>
    <w:rsid w:val="61F93156"/>
    <w:rsid w:val="65219613"/>
    <w:rsid w:val="748D9FC5"/>
    <w:rsid w:val="77614319"/>
    <w:rsid w:val="799E7FF3"/>
    <w:rsid w:val="7CB9B8A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0438BF"/>
  <w14:defaultImageDpi w14:val="330"/>
  <w15:docId w15:val="{7F934E36-8A67-4EB8-8533-F3F68795A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279"/>
    <w:pPr>
      <w:widowControl w:val="0"/>
      <w:wordWrap w:val="0"/>
      <w:autoSpaceDE w:val="0"/>
      <w:autoSpaceDN w:val="0"/>
      <w:spacing w:after="0" w:line="240" w:lineRule="auto"/>
    </w:pPr>
    <w:rPr>
      <w:rFonts w:ascii="Times New Roman" w:eastAsia="Times New Roman" w:hAnsi="Times New Roman"/>
    </w:rPr>
  </w:style>
  <w:style w:type="paragraph" w:styleId="Heading3">
    <w:name w:val="heading 3"/>
    <w:basedOn w:val="Normal"/>
    <w:next w:val="Normal"/>
    <w:link w:val="Heading3Char"/>
    <w:uiPriority w:val="9"/>
    <w:semiHidden/>
    <w:unhideWhenUsed/>
    <w:qFormat/>
    <w:rsid w:val="00392463"/>
    <w:pPr>
      <w:keepNext/>
      <w:ind w:leftChars="300" w:left="300" w:hangingChars="200" w:hanging="20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6962"/>
    <w:pPr>
      <w:tabs>
        <w:tab w:val="center" w:pos="4513"/>
        <w:tab w:val="right" w:pos="9026"/>
      </w:tabs>
      <w:snapToGrid w:val="0"/>
    </w:pPr>
  </w:style>
  <w:style w:type="character" w:customStyle="1" w:styleId="FooterChar">
    <w:name w:val="Footer Char"/>
    <w:basedOn w:val="DefaultParagraphFont"/>
    <w:link w:val="Footer"/>
    <w:uiPriority w:val="99"/>
    <w:rsid w:val="00C16962"/>
    <w:rPr>
      <w:rFonts w:ascii="Times New Roman" w:eastAsia="Times New Roman" w:hAnsi="Times New Roman"/>
      <w:sz w:val="24"/>
    </w:rPr>
  </w:style>
  <w:style w:type="character" w:styleId="CommentReference">
    <w:name w:val="annotation reference"/>
    <w:basedOn w:val="DefaultParagraphFont"/>
    <w:uiPriority w:val="99"/>
    <w:semiHidden/>
    <w:unhideWhenUsed/>
    <w:rsid w:val="00C16962"/>
    <w:rPr>
      <w:sz w:val="18"/>
      <w:szCs w:val="18"/>
    </w:rPr>
  </w:style>
  <w:style w:type="paragraph" w:styleId="CommentText">
    <w:name w:val="annotation text"/>
    <w:basedOn w:val="Normal"/>
    <w:link w:val="CommentTextChar"/>
    <w:autoRedefine/>
    <w:uiPriority w:val="99"/>
    <w:unhideWhenUsed/>
    <w:rsid w:val="00233FF6"/>
    <w:rPr>
      <w:rFonts w:asciiTheme="minorHAnsi" w:eastAsia="Arial Unicode MS" w:hAnsiTheme="minorHAnsi" w:cstheme="minorHAnsi"/>
      <w:kern w:val="0"/>
      <w:sz w:val="16"/>
      <w:szCs w:val="24"/>
    </w:rPr>
  </w:style>
  <w:style w:type="character" w:customStyle="1" w:styleId="CommentTextChar">
    <w:name w:val="Comment Text Char"/>
    <w:basedOn w:val="DefaultParagraphFont"/>
    <w:link w:val="CommentText"/>
    <w:uiPriority w:val="99"/>
    <w:rsid w:val="00233FF6"/>
    <w:rPr>
      <w:rFonts w:eastAsia="Arial Unicode MS" w:cstheme="minorHAnsi"/>
      <w:kern w:val="0"/>
      <w:sz w:val="16"/>
      <w:szCs w:val="24"/>
    </w:rPr>
  </w:style>
  <w:style w:type="paragraph" w:customStyle="1" w:styleId="ABSTRACTTITLE">
    <w:name w:val="ABSTRACT TITLE"/>
    <w:rsid w:val="00C16962"/>
    <w:pPr>
      <w:keepNext/>
      <w:keepLines/>
      <w:spacing w:after="120" w:line="320" w:lineRule="exact"/>
      <w:jc w:val="center"/>
    </w:pPr>
    <w:rPr>
      <w:rFonts w:ascii="Times" w:eastAsia="Malgun Gothic" w:hAnsi="Times" w:cs="Times New Roman"/>
      <w:b/>
      <w:noProof/>
      <w:kern w:val="0"/>
      <w:sz w:val="28"/>
      <w:szCs w:val="20"/>
      <w:lang w:val="en-GB" w:eastAsia="en-US"/>
    </w:rPr>
  </w:style>
  <w:style w:type="paragraph" w:customStyle="1" w:styleId="MS">
    <w:name w:val="MS바탕글"/>
    <w:basedOn w:val="Normal"/>
    <w:rsid w:val="00C16962"/>
    <w:pPr>
      <w:widowControl/>
      <w:wordWrap/>
      <w:autoSpaceDE/>
      <w:autoSpaceDN/>
      <w:snapToGrid w:val="0"/>
      <w:spacing w:line="384" w:lineRule="auto"/>
    </w:pPr>
    <w:rPr>
      <w:rFonts w:ascii="Malgun Gothic" w:eastAsia="Malgun Gothic" w:hAnsi="Malgun Gothic" w:cs="Gulim"/>
      <w:color w:val="000000"/>
      <w:kern w:val="0"/>
      <w:sz w:val="20"/>
      <w:szCs w:val="20"/>
    </w:rPr>
  </w:style>
  <w:style w:type="character" w:styleId="LineNumber">
    <w:name w:val="line number"/>
    <w:basedOn w:val="DefaultParagraphFont"/>
    <w:uiPriority w:val="99"/>
    <w:semiHidden/>
    <w:unhideWhenUsed/>
    <w:rsid w:val="00C16962"/>
  </w:style>
  <w:style w:type="paragraph" w:styleId="BalloonText">
    <w:name w:val="Balloon Text"/>
    <w:basedOn w:val="Normal"/>
    <w:link w:val="BalloonTextChar"/>
    <w:uiPriority w:val="99"/>
    <w:semiHidden/>
    <w:unhideWhenUsed/>
    <w:rsid w:val="00C16962"/>
    <w:pPr>
      <w:jc w:val="left"/>
    </w:pPr>
    <w:rPr>
      <w:rFonts w:ascii="Tahoma" w:eastAsiaTheme="majorEastAsia" w:hAnsi="Tahoma" w:cs="Tahoma"/>
      <w:sz w:val="16"/>
      <w:szCs w:val="18"/>
    </w:rPr>
  </w:style>
  <w:style w:type="character" w:customStyle="1" w:styleId="BalloonTextChar">
    <w:name w:val="Balloon Text Char"/>
    <w:basedOn w:val="DefaultParagraphFont"/>
    <w:link w:val="BalloonText"/>
    <w:uiPriority w:val="99"/>
    <w:semiHidden/>
    <w:rsid w:val="00C16962"/>
    <w:rPr>
      <w:rFonts w:ascii="Tahoma" w:eastAsiaTheme="majorEastAsia" w:hAnsi="Tahoma" w:cs="Tahoma"/>
      <w:sz w:val="16"/>
      <w:szCs w:val="18"/>
    </w:rPr>
  </w:style>
  <w:style w:type="paragraph" w:styleId="ListParagraph">
    <w:name w:val="List Paragraph"/>
    <w:basedOn w:val="Normal"/>
    <w:uiPriority w:val="34"/>
    <w:qFormat/>
    <w:rsid w:val="00C16962"/>
    <w:pPr>
      <w:ind w:leftChars="400" w:left="800"/>
    </w:pPr>
  </w:style>
  <w:style w:type="character" w:customStyle="1" w:styleId="author">
    <w:name w:val="author"/>
    <w:basedOn w:val="DefaultParagraphFont"/>
    <w:rsid w:val="00C16962"/>
  </w:style>
  <w:style w:type="character" w:customStyle="1" w:styleId="apple-converted-space">
    <w:name w:val="apple-converted-space"/>
    <w:basedOn w:val="DefaultParagraphFont"/>
    <w:rsid w:val="00C16962"/>
  </w:style>
  <w:style w:type="character" w:customStyle="1" w:styleId="pubyear">
    <w:name w:val="pubyear"/>
    <w:basedOn w:val="DefaultParagraphFont"/>
    <w:rsid w:val="00C16962"/>
  </w:style>
  <w:style w:type="character" w:customStyle="1" w:styleId="articletitle">
    <w:name w:val="articletitle"/>
    <w:basedOn w:val="DefaultParagraphFont"/>
    <w:rsid w:val="00C16962"/>
  </w:style>
  <w:style w:type="character" w:customStyle="1" w:styleId="journaltitle">
    <w:name w:val="journaltitle"/>
    <w:basedOn w:val="DefaultParagraphFont"/>
    <w:rsid w:val="00C16962"/>
  </w:style>
  <w:style w:type="character" w:customStyle="1" w:styleId="vol">
    <w:name w:val="vol"/>
    <w:basedOn w:val="DefaultParagraphFont"/>
    <w:rsid w:val="00C16962"/>
  </w:style>
  <w:style w:type="character" w:styleId="Hyperlink">
    <w:name w:val="Hyperlink"/>
    <w:basedOn w:val="DefaultParagraphFont"/>
    <w:uiPriority w:val="99"/>
    <w:unhideWhenUsed/>
    <w:rsid w:val="00C16962"/>
    <w:rPr>
      <w:color w:val="0000FF"/>
      <w:u w:val="single"/>
    </w:rPr>
  </w:style>
  <w:style w:type="paragraph" w:styleId="CommentSubject">
    <w:name w:val="annotation subject"/>
    <w:basedOn w:val="CommentText"/>
    <w:next w:val="CommentText"/>
    <w:link w:val="CommentSubjectChar"/>
    <w:uiPriority w:val="99"/>
    <w:semiHidden/>
    <w:unhideWhenUsed/>
    <w:rsid w:val="00C16962"/>
    <w:rPr>
      <w:b/>
      <w:bCs/>
      <w:sz w:val="20"/>
      <w:szCs w:val="20"/>
    </w:rPr>
  </w:style>
  <w:style w:type="character" w:customStyle="1" w:styleId="CommentSubjectChar">
    <w:name w:val="Comment Subject Char"/>
    <w:basedOn w:val="CommentTextChar"/>
    <w:link w:val="CommentSubject"/>
    <w:uiPriority w:val="99"/>
    <w:semiHidden/>
    <w:rsid w:val="00C16962"/>
    <w:rPr>
      <w:rFonts w:ascii="Times New Roman" w:eastAsia="Times New Roman" w:hAnsi="Times New Roman" w:cs="Tahoma"/>
      <w:b/>
      <w:bCs/>
      <w:color w:val="FF0000"/>
      <w:kern w:val="0"/>
      <w:sz w:val="24"/>
      <w:szCs w:val="20"/>
    </w:rPr>
  </w:style>
  <w:style w:type="paragraph" w:styleId="Revision">
    <w:name w:val="Revision"/>
    <w:hidden/>
    <w:uiPriority w:val="99"/>
    <w:semiHidden/>
    <w:rsid w:val="00C16962"/>
    <w:pPr>
      <w:spacing w:after="0" w:line="240" w:lineRule="auto"/>
      <w:jc w:val="left"/>
    </w:pPr>
    <w:rPr>
      <w:rFonts w:ascii="Times New Roman" w:eastAsia="Times New Roman" w:hAnsi="Times New Roman"/>
    </w:rPr>
  </w:style>
  <w:style w:type="paragraph" w:styleId="Header">
    <w:name w:val="header"/>
    <w:basedOn w:val="Normal"/>
    <w:link w:val="HeaderChar"/>
    <w:uiPriority w:val="99"/>
    <w:unhideWhenUsed/>
    <w:rsid w:val="00C16962"/>
    <w:pPr>
      <w:tabs>
        <w:tab w:val="center" w:pos="4513"/>
        <w:tab w:val="right" w:pos="9026"/>
      </w:tabs>
      <w:snapToGrid w:val="0"/>
    </w:pPr>
  </w:style>
  <w:style w:type="character" w:customStyle="1" w:styleId="HeaderChar">
    <w:name w:val="Header Char"/>
    <w:basedOn w:val="DefaultParagraphFont"/>
    <w:link w:val="Header"/>
    <w:uiPriority w:val="99"/>
    <w:rsid w:val="00C16962"/>
    <w:rPr>
      <w:rFonts w:ascii="Times New Roman" w:eastAsia="Times New Roman" w:hAnsi="Times New Roman"/>
      <w:sz w:val="24"/>
    </w:rPr>
  </w:style>
  <w:style w:type="character" w:customStyle="1" w:styleId="searchterm0">
    <w:name w:val="searchterm0"/>
    <w:basedOn w:val="DefaultParagraphFont"/>
    <w:rsid w:val="00C16962"/>
  </w:style>
  <w:style w:type="paragraph" w:styleId="FootnoteText">
    <w:name w:val="footnote text"/>
    <w:basedOn w:val="Normal"/>
    <w:link w:val="FootnoteTextChar"/>
    <w:uiPriority w:val="99"/>
    <w:semiHidden/>
    <w:unhideWhenUsed/>
    <w:rsid w:val="00C16962"/>
    <w:pPr>
      <w:snapToGrid w:val="0"/>
      <w:jc w:val="left"/>
    </w:pPr>
  </w:style>
  <w:style w:type="character" w:customStyle="1" w:styleId="FootnoteTextChar">
    <w:name w:val="Footnote Text Char"/>
    <w:basedOn w:val="DefaultParagraphFont"/>
    <w:link w:val="FootnoteText"/>
    <w:uiPriority w:val="99"/>
    <w:semiHidden/>
    <w:rsid w:val="00C16962"/>
    <w:rPr>
      <w:rFonts w:ascii="Times New Roman" w:eastAsia="Times New Roman" w:hAnsi="Times New Roman"/>
      <w:sz w:val="24"/>
    </w:rPr>
  </w:style>
  <w:style w:type="character" w:styleId="FootnoteReference">
    <w:name w:val="footnote reference"/>
    <w:basedOn w:val="DefaultParagraphFont"/>
    <w:uiPriority w:val="99"/>
    <w:semiHidden/>
    <w:unhideWhenUsed/>
    <w:rsid w:val="00C16962"/>
    <w:rPr>
      <w:vertAlign w:val="superscript"/>
    </w:rPr>
  </w:style>
  <w:style w:type="character" w:styleId="PlaceholderText">
    <w:name w:val="Placeholder Text"/>
    <w:basedOn w:val="DefaultParagraphFont"/>
    <w:uiPriority w:val="99"/>
    <w:semiHidden/>
    <w:rsid w:val="00F32F42"/>
    <w:rPr>
      <w:color w:val="808080"/>
    </w:rPr>
  </w:style>
  <w:style w:type="paragraph" w:styleId="Date">
    <w:name w:val="Date"/>
    <w:basedOn w:val="Normal"/>
    <w:next w:val="Normal"/>
    <w:link w:val="DateChar"/>
    <w:uiPriority w:val="99"/>
    <w:semiHidden/>
    <w:unhideWhenUsed/>
    <w:rsid w:val="00A55EB8"/>
  </w:style>
  <w:style w:type="character" w:customStyle="1" w:styleId="DateChar">
    <w:name w:val="Date Char"/>
    <w:basedOn w:val="DefaultParagraphFont"/>
    <w:link w:val="Date"/>
    <w:uiPriority w:val="99"/>
    <w:semiHidden/>
    <w:rsid w:val="00A55EB8"/>
    <w:rPr>
      <w:rFonts w:ascii="Times New Roman" w:eastAsia="Times New Roman" w:hAnsi="Times New Roman"/>
      <w:sz w:val="24"/>
    </w:rPr>
  </w:style>
  <w:style w:type="character" w:customStyle="1" w:styleId="st1">
    <w:name w:val="st1"/>
    <w:basedOn w:val="DefaultParagraphFont"/>
    <w:rsid w:val="00394A02"/>
  </w:style>
  <w:style w:type="character" w:customStyle="1" w:styleId="gissauthor">
    <w:name w:val="gissauthor"/>
    <w:basedOn w:val="DefaultParagraphFont"/>
    <w:rsid w:val="003854CF"/>
  </w:style>
  <w:style w:type="character" w:styleId="HTMLCite">
    <w:name w:val="HTML Cite"/>
    <w:basedOn w:val="DefaultParagraphFont"/>
    <w:uiPriority w:val="99"/>
    <w:semiHidden/>
    <w:unhideWhenUsed/>
    <w:rsid w:val="003854CF"/>
    <w:rPr>
      <w:i/>
      <w:iCs/>
    </w:rPr>
  </w:style>
  <w:style w:type="paragraph" w:styleId="NormalWeb">
    <w:name w:val="Normal (Web)"/>
    <w:basedOn w:val="Normal"/>
    <w:uiPriority w:val="99"/>
    <w:unhideWhenUsed/>
    <w:rsid w:val="00E97FC1"/>
    <w:pPr>
      <w:widowControl/>
      <w:wordWrap/>
      <w:autoSpaceDE/>
      <w:autoSpaceDN/>
      <w:spacing w:before="100" w:beforeAutospacing="1" w:after="100" w:afterAutospacing="1"/>
      <w:jc w:val="left"/>
    </w:pPr>
    <w:rPr>
      <w:rFonts w:ascii="Gulim" w:eastAsia="Gulim" w:hAnsi="Gulim" w:cs="Gulim"/>
      <w:kern w:val="0"/>
      <w:szCs w:val="24"/>
    </w:rPr>
  </w:style>
  <w:style w:type="table" w:styleId="TableGrid">
    <w:name w:val="Table Grid"/>
    <w:basedOn w:val="TableNormal"/>
    <w:uiPriority w:val="39"/>
    <w:rsid w:val="002950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EE4"/>
    <w:pPr>
      <w:jc w:val="center"/>
    </w:pPr>
    <w:rPr>
      <w:rFonts w:cs="Times New Roman"/>
      <w:noProof/>
    </w:rPr>
  </w:style>
  <w:style w:type="character" w:customStyle="1" w:styleId="EndNoteBibliographyTitleChar">
    <w:name w:val="EndNote Bibliography Title Char"/>
    <w:basedOn w:val="DefaultParagraphFont"/>
    <w:link w:val="EndNoteBibliographyTitle"/>
    <w:rsid w:val="00E21EE4"/>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E21EE4"/>
    <w:pPr>
      <w:jc w:val="left"/>
    </w:pPr>
    <w:rPr>
      <w:rFonts w:cs="Times New Roman"/>
      <w:noProof/>
    </w:rPr>
  </w:style>
  <w:style w:type="character" w:customStyle="1" w:styleId="EndNoteBibliographyChar">
    <w:name w:val="EndNote Bibliography Char"/>
    <w:basedOn w:val="DefaultParagraphFont"/>
    <w:link w:val="EndNoteBibliography"/>
    <w:rsid w:val="00E21EE4"/>
    <w:rPr>
      <w:rFonts w:ascii="Times New Roman" w:eastAsia="Times New Roman" w:hAnsi="Times New Roman" w:cs="Times New Roman"/>
      <w:noProof/>
    </w:rPr>
  </w:style>
  <w:style w:type="paragraph" w:styleId="HTMLPreformatted">
    <w:name w:val="HTML Preformatted"/>
    <w:basedOn w:val="Normal"/>
    <w:link w:val="HTMLPreformattedChar"/>
    <w:uiPriority w:val="99"/>
    <w:semiHidden/>
    <w:unhideWhenUsed/>
    <w:rsid w:val="009026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GulimChe" w:eastAsia="GulimChe" w:hAnsi="GulimChe" w:cs="GulimChe"/>
      <w:kern w:val="0"/>
      <w:szCs w:val="24"/>
    </w:rPr>
  </w:style>
  <w:style w:type="character" w:customStyle="1" w:styleId="HTMLPreformattedChar">
    <w:name w:val="HTML Preformatted Char"/>
    <w:basedOn w:val="DefaultParagraphFont"/>
    <w:link w:val="HTMLPreformatted"/>
    <w:uiPriority w:val="99"/>
    <w:semiHidden/>
    <w:rsid w:val="009026BB"/>
    <w:rPr>
      <w:rFonts w:ascii="GulimChe" w:eastAsia="GulimChe" w:hAnsi="GulimChe" w:cs="GulimChe"/>
      <w:kern w:val="0"/>
      <w:sz w:val="24"/>
      <w:szCs w:val="24"/>
    </w:rPr>
  </w:style>
  <w:style w:type="paragraph" w:styleId="Caption">
    <w:name w:val="caption"/>
    <w:basedOn w:val="Normal"/>
    <w:next w:val="Normal"/>
    <w:uiPriority w:val="35"/>
    <w:unhideWhenUsed/>
    <w:qFormat/>
    <w:rsid w:val="00DC6456"/>
    <w:rPr>
      <w:b/>
      <w:bCs/>
      <w:sz w:val="20"/>
      <w:szCs w:val="20"/>
    </w:rPr>
  </w:style>
  <w:style w:type="character" w:customStyle="1" w:styleId="1">
    <w:name w:val="확인되지 않은 멘션1"/>
    <w:basedOn w:val="DefaultParagraphFont"/>
    <w:uiPriority w:val="99"/>
    <w:rsid w:val="00EB2153"/>
    <w:rPr>
      <w:color w:val="808080"/>
      <w:shd w:val="clear" w:color="auto" w:fill="E6E6E6"/>
    </w:rPr>
  </w:style>
  <w:style w:type="character" w:customStyle="1" w:styleId="Heading3Char">
    <w:name w:val="Heading 3 Char"/>
    <w:basedOn w:val="DefaultParagraphFont"/>
    <w:link w:val="Heading3"/>
    <w:uiPriority w:val="9"/>
    <w:semiHidden/>
    <w:rsid w:val="00392463"/>
    <w:rPr>
      <w:rFonts w:asciiTheme="majorHAnsi" w:eastAsiaTheme="majorEastAsia" w:hAnsiTheme="majorHAnsi" w:cstheme="majorBidi"/>
    </w:rPr>
  </w:style>
  <w:style w:type="character" w:styleId="EndnoteReference">
    <w:name w:val="endnote reference"/>
    <w:basedOn w:val="DefaultParagraphFont"/>
    <w:uiPriority w:val="99"/>
    <w:semiHidden/>
    <w:unhideWhenUsed/>
    <w:rsid w:val="00F47669"/>
    <w:rPr>
      <w:vertAlign w:val="superscript"/>
    </w:rPr>
  </w:style>
  <w:style w:type="character" w:customStyle="1" w:styleId="EndnoteTextChar">
    <w:name w:val="Endnote Text Char"/>
    <w:basedOn w:val="DefaultParagraphFont"/>
    <w:link w:val="EndnoteText"/>
    <w:uiPriority w:val="99"/>
    <w:semiHidden/>
    <w:rsid w:val="00F47669"/>
    <w:rPr>
      <w:sz w:val="20"/>
      <w:szCs w:val="20"/>
    </w:rPr>
  </w:style>
  <w:style w:type="paragraph" w:styleId="EndnoteText">
    <w:name w:val="endnote text"/>
    <w:basedOn w:val="Normal"/>
    <w:link w:val="EndnoteTextChar"/>
    <w:uiPriority w:val="99"/>
    <w:semiHidden/>
    <w:unhideWhenUsed/>
    <w:rsid w:val="00F47669"/>
    <w:rPr>
      <w:rFonts w:asciiTheme="minorHAnsi" w:eastAsiaTheme="minorEastAsia" w:hAnsiTheme="minorHAnsi"/>
      <w:sz w:val="20"/>
      <w:szCs w:val="20"/>
    </w:rPr>
  </w:style>
  <w:style w:type="character" w:customStyle="1" w:styleId="Char1">
    <w:name w:val="미주 텍스트 Char1"/>
    <w:basedOn w:val="DefaultParagraphFont"/>
    <w:uiPriority w:val="99"/>
    <w:semiHidden/>
    <w:rsid w:val="00F47669"/>
    <w:rPr>
      <w:rFonts w:ascii="Times New Roman" w:eastAsia="Times New Roman" w:hAnsi="Times New Roman"/>
    </w:rPr>
  </w:style>
  <w:style w:type="character" w:customStyle="1" w:styleId="2">
    <w:name w:val="확인되지 않은 멘션2"/>
    <w:basedOn w:val="DefaultParagraphFont"/>
    <w:uiPriority w:val="99"/>
    <w:rsid w:val="00BB5940"/>
    <w:rPr>
      <w:color w:val="605E5C"/>
      <w:shd w:val="clear" w:color="auto" w:fill="E1DFDD"/>
    </w:rPr>
  </w:style>
  <w:style w:type="numbering" w:customStyle="1" w:styleId="10">
    <w:name w:val="목록 없음1"/>
    <w:next w:val="NoList"/>
    <w:uiPriority w:val="99"/>
    <w:semiHidden/>
    <w:unhideWhenUsed/>
    <w:rsid w:val="00640A93"/>
  </w:style>
  <w:style w:type="table" w:customStyle="1" w:styleId="11">
    <w:name w:val="표 구분선1"/>
    <w:basedOn w:val="TableNormal"/>
    <w:next w:val="TableGrid"/>
    <w:uiPriority w:val="39"/>
    <w:rsid w:val="00640A93"/>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0">
    <w:name w:val="목록 없음2"/>
    <w:next w:val="NoList"/>
    <w:uiPriority w:val="99"/>
    <w:semiHidden/>
    <w:unhideWhenUsed/>
    <w:rsid w:val="00133992"/>
  </w:style>
  <w:style w:type="table" w:customStyle="1" w:styleId="21">
    <w:name w:val="표 구분선2"/>
    <w:basedOn w:val="TableNormal"/>
    <w:next w:val="TableGrid"/>
    <w:uiPriority w:val="39"/>
    <w:rsid w:val="00133992"/>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6892"/>
    <w:rPr>
      <w:color w:val="800080" w:themeColor="followedHyperlink"/>
      <w:u w:val="single"/>
    </w:rPr>
  </w:style>
  <w:style w:type="character" w:customStyle="1" w:styleId="3">
    <w:name w:val="확인되지 않은 멘션3"/>
    <w:basedOn w:val="DefaultParagraphFont"/>
    <w:uiPriority w:val="99"/>
    <w:semiHidden/>
    <w:unhideWhenUsed/>
    <w:rsid w:val="005F5B8A"/>
    <w:rPr>
      <w:color w:val="605E5C"/>
      <w:shd w:val="clear" w:color="auto" w:fill="E1DFDD"/>
    </w:rPr>
  </w:style>
  <w:style w:type="character" w:customStyle="1" w:styleId="UnresolvedMention1">
    <w:name w:val="Unresolved Mention1"/>
    <w:basedOn w:val="DefaultParagraphFont"/>
    <w:uiPriority w:val="99"/>
    <w:unhideWhenUsed/>
    <w:rsid w:val="00B27FEB"/>
    <w:rPr>
      <w:color w:val="605E5C"/>
      <w:shd w:val="clear" w:color="auto" w:fill="E1DFDD"/>
    </w:rPr>
  </w:style>
  <w:style w:type="character" w:customStyle="1" w:styleId="Mention1">
    <w:name w:val="Mention1"/>
    <w:basedOn w:val="DefaultParagraphFont"/>
    <w:uiPriority w:val="99"/>
    <w:unhideWhenUsed/>
    <w:rsid w:val="00B27FEB"/>
    <w:rPr>
      <w:color w:val="2B579A"/>
      <w:shd w:val="clear" w:color="auto" w:fill="E1DFDD"/>
    </w:rPr>
  </w:style>
  <w:style w:type="character" w:customStyle="1" w:styleId="4">
    <w:name w:val="확인되지 않은 멘션4"/>
    <w:basedOn w:val="DefaultParagraphFont"/>
    <w:uiPriority w:val="99"/>
    <w:semiHidden/>
    <w:unhideWhenUsed/>
    <w:rsid w:val="00896CEC"/>
    <w:rPr>
      <w:color w:val="605E5C"/>
      <w:shd w:val="clear" w:color="auto" w:fill="E1DFDD"/>
    </w:rPr>
  </w:style>
  <w:style w:type="character" w:customStyle="1" w:styleId="UnresolvedMention2">
    <w:name w:val="Unresolved Mention2"/>
    <w:basedOn w:val="DefaultParagraphFont"/>
    <w:uiPriority w:val="99"/>
    <w:semiHidden/>
    <w:unhideWhenUsed/>
    <w:rsid w:val="00727D9C"/>
    <w:rPr>
      <w:color w:val="605E5C"/>
      <w:shd w:val="clear" w:color="auto" w:fill="E1DFDD"/>
    </w:rPr>
  </w:style>
  <w:style w:type="character" w:customStyle="1" w:styleId="UnresolvedMention">
    <w:name w:val="Unresolved Mention"/>
    <w:basedOn w:val="DefaultParagraphFont"/>
    <w:uiPriority w:val="99"/>
    <w:semiHidden/>
    <w:unhideWhenUsed/>
    <w:rsid w:val="00F502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6459">
      <w:bodyDiv w:val="1"/>
      <w:marLeft w:val="0"/>
      <w:marRight w:val="0"/>
      <w:marTop w:val="0"/>
      <w:marBottom w:val="0"/>
      <w:divBdr>
        <w:top w:val="none" w:sz="0" w:space="0" w:color="auto"/>
        <w:left w:val="none" w:sz="0" w:space="0" w:color="auto"/>
        <w:bottom w:val="none" w:sz="0" w:space="0" w:color="auto"/>
        <w:right w:val="none" w:sz="0" w:space="0" w:color="auto"/>
      </w:divBdr>
    </w:div>
    <w:div w:id="27224143">
      <w:bodyDiv w:val="1"/>
      <w:marLeft w:val="0"/>
      <w:marRight w:val="0"/>
      <w:marTop w:val="0"/>
      <w:marBottom w:val="0"/>
      <w:divBdr>
        <w:top w:val="none" w:sz="0" w:space="0" w:color="auto"/>
        <w:left w:val="none" w:sz="0" w:space="0" w:color="auto"/>
        <w:bottom w:val="none" w:sz="0" w:space="0" w:color="auto"/>
        <w:right w:val="none" w:sz="0" w:space="0" w:color="auto"/>
      </w:divBdr>
    </w:div>
    <w:div w:id="43875123">
      <w:bodyDiv w:val="1"/>
      <w:marLeft w:val="0"/>
      <w:marRight w:val="0"/>
      <w:marTop w:val="0"/>
      <w:marBottom w:val="0"/>
      <w:divBdr>
        <w:top w:val="none" w:sz="0" w:space="0" w:color="auto"/>
        <w:left w:val="none" w:sz="0" w:space="0" w:color="auto"/>
        <w:bottom w:val="none" w:sz="0" w:space="0" w:color="auto"/>
        <w:right w:val="none" w:sz="0" w:space="0" w:color="auto"/>
      </w:divBdr>
    </w:div>
    <w:div w:id="88547521">
      <w:bodyDiv w:val="1"/>
      <w:marLeft w:val="0"/>
      <w:marRight w:val="0"/>
      <w:marTop w:val="0"/>
      <w:marBottom w:val="0"/>
      <w:divBdr>
        <w:top w:val="none" w:sz="0" w:space="0" w:color="auto"/>
        <w:left w:val="none" w:sz="0" w:space="0" w:color="auto"/>
        <w:bottom w:val="none" w:sz="0" w:space="0" w:color="auto"/>
        <w:right w:val="none" w:sz="0" w:space="0" w:color="auto"/>
      </w:divBdr>
    </w:div>
    <w:div w:id="158541685">
      <w:bodyDiv w:val="1"/>
      <w:marLeft w:val="0"/>
      <w:marRight w:val="0"/>
      <w:marTop w:val="0"/>
      <w:marBottom w:val="0"/>
      <w:divBdr>
        <w:top w:val="none" w:sz="0" w:space="0" w:color="auto"/>
        <w:left w:val="none" w:sz="0" w:space="0" w:color="auto"/>
        <w:bottom w:val="none" w:sz="0" w:space="0" w:color="auto"/>
        <w:right w:val="none" w:sz="0" w:space="0" w:color="auto"/>
      </w:divBdr>
    </w:div>
    <w:div w:id="170341331">
      <w:bodyDiv w:val="1"/>
      <w:marLeft w:val="0"/>
      <w:marRight w:val="0"/>
      <w:marTop w:val="0"/>
      <w:marBottom w:val="0"/>
      <w:divBdr>
        <w:top w:val="none" w:sz="0" w:space="0" w:color="auto"/>
        <w:left w:val="none" w:sz="0" w:space="0" w:color="auto"/>
        <w:bottom w:val="none" w:sz="0" w:space="0" w:color="auto"/>
        <w:right w:val="none" w:sz="0" w:space="0" w:color="auto"/>
      </w:divBdr>
    </w:div>
    <w:div w:id="195822033">
      <w:bodyDiv w:val="1"/>
      <w:marLeft w:val="0"/>
      <w:marRight w:val="0"/>
      <w:marTop w:val="0"/>
      <w:marBottom w:val="0"/>
      <w:divBdr>
        <w:top w:val="none" w:sz="0" w:space="0" w:color="auto"/>
        <w:left w:val="none" w:sz="0" w:space="0" w:color="auto"/>
        <w:bottom w:val="none" w:sz="0" w:space="0" w:color="auto"/>
        <w:right w:val="none" w:sz="0" w:space="0" w:color="auto"/>
      </w:divBdr>
    </w:div>
    <w:div w:id="213080257">
      <w:bodyDiv w:val="1"/>
      <w:marLeft w:val="0"/>
      <w:marRight w:val="0"/>
      <w:marTop w:val="0"/>
      <w:marBottom w:val="0"/>
      <w:divBdr>
        <w:top w:val="none" w:sz="0" w:space="0" w:color="auto"/>
        <w:left w:val="none" w:sz="0" w:space="0" w:color="auto"/>
        <w:bottom w:val="none" w:sz="0" w:space="0" w:color="auto"/>
        <w:right w:val="none" w:sz="0" w:space="0" w:color="auto"/>
      </w:divBdr>
    </w:div>
    <w:div w:id="226115107">
      <w:bodyDiv w:val="1"/>
      <w:marLeft w:val="0"/>
      <w:marRight w:val="0"/>
      <w:marTop w:val="0"/>
      <w:marBottom w:val="0"/>
      <w:divBdr>
        <w:top w:val="none" w:sz="0" w:space="0" w:color="auto"/>
        <w:left w:val="none" w:sz="0" w:space="0" w:color="auto"/>
        <w:bottom w:val="none" w:sz="0" w:space="0" w:color="auto"/>
        <w:right w:val="none" w:sz="0" w:space="0" w:color="auto"/>
      </w:divBdr>
    </w:div>
    <w:div w:id="242187129">
      <w:bodyDiv w:val="1"/>
      <w:marLeft w:val="0"/>
      <w:marRight w:val="0"/>
      <w:marTop w:val="0"/>
      <w:marBottom w:val="0"/>
      <w:divBdr>
        <w:top w:val="none" w:sz="0" w:space="0" w:color="auto"/>
        <w:left w:val="none" w:sz="0" w:space="0" w:color="auto"/>
        <w:bottom w:val="none" w:sz="0" w:space="0" w:color="auto"/>
        <w:right w:val="none" w:sz="0" w:space="0" w:color="auto"/>
      </w:divBdr>
      <w:divsChild>
        <w:div w:id="405341628">
          <w:marLeft w:val="533"/>
          <w:marRight w:val="0"/>
          <w:marTop w:val="80"/>
          <w:marBottom w:val="80"/>
          <w:divBdr>
            <w:top w:val="none" w:sz="0" w:space="0" w:color="auto"/>
            <w:left w:val="none" w:sz="0" w:space="0" w:color="auto"/>
            <w:bottom w:val="none" w:sz="0" w:space="0" w:color="auto"/>
            <w:right w:val="none" w:sz="0" w:space="0" w:color="auto"/>
          </w:divBdr>
        </w:div>
      </w:divsChild>
    </w:div>
    <w:div w:id="246117837">
      <w:bodyDiv w:val="1"/>
      <w:marLeft w:val="0"/>
      <w:marRight w:val="0"/>
      <w:marTop w:val="0"/>
      <w:marBottom w:val="0"/>
      <w:divBdr>
        <w:top w:val="none" w:sz="0" w:space="0" w:color="auto"/>
        <w:left w:val="none" w:sz="0" w:space="0" w:color="auto"/>
        <w:bottom w:val="none" w:sz="0" w:space="0" w:color="auto"/>
        <w:right w:val="none" w:sz="0" w:space="0" w:color="auto"/>
      </w:divBdr>
    </w:div>
    <w:div w:id="267083802">
      <w:bodyDiv w:val="1"/>
      <w:marLeft w:val="0"/>
      <w:marRight w:val="0"/>
      <w:marTop w:val="0"/>
      <w:marBottom w:val="0"/>
      <w:divBdr>
        <w:top w:val="none" w:sz="0" w:space="0" w:color="auto"/>
        <w:left w:val="none" w:sz="0" w:space="0" w:color="auto"/>
        <w:bottom w:val="none" w:sz="0" w:space="0" w:color="auto"/>
        <w:right w:val="none" w:sz="0" w:space="0" w:color="auto"/>
      </w:divBdr>
    </w:div>
    <w:div w:id="299041169">
      <w:bodyDiv w:val="1"/>
      <w:marLeft w:val="0"/>
      <w:marRight w:val="0"/>
      <w:marTop w:val="0"/>
      <w:marBottom w:val="0"/>
      <w:divBdr>
        <w:top w:val="none" w:sz="0" w:space="0" w:color="auto"/>
        <w:left w:val="none" w:sz="0" w:space="0" w:color="auto"/>
        <w:bottom w:val="none" w:sz="0" w:space="0" w:color="auto"/>
        <w:right w:val="none" w:sz="0" w:space="0" w:color="auto"/>
      </w:divBdr>
    </w:div>
    <w:div w:id="315381687">
      <w:bodyDiv w:val="1"/>
      <w:marLeft w:val="0"/>
      <w:marRight w:val="0"/>
      <w:marTop w:val="0"/>
      <w:marBottom w:val="0"/>
      <w:divBdr>
        <w:top w:val="none" w:sz="0" w:space="0" w:color="auto"/>
        <w:left w:val="none" w:sz="0" w:space="0" w:color="auto"/>
        <w:bottom w:val="none" w:sz="0" w:space="0" w:color="auto"/>
        <w:right w:val="none" w:sz="0" w:space="0" w:color="auto"/>
      </w:divBdr>
    </w:div>
    <w:div w:id="330376516">
      <w:bodyDiv w:val="1"/>
      <w:marLeft w:val="0"/>
      <w:marRight w:val="0"/>
      <w:marTop w:val="0"/>
      <w:marBottom w:val="0"/>
      <w:divBdr>
        <w:top w:val="none" w:sz="0" w:space="0" w:color="auto"/>
        <w:left w:val="none" w:sz="0" w:space="0" w:color="auto"/>
        <w:bottom w:val="none" w:sz="0" w:space="0" w:color="auto"/>
        <w:right w:val="none" w:sz="0" w:space="0" w:color="auto"/>
      </w:divBdr>
    </w:div>
    <w:div w:id="374085546">
      <w:bodyDiv w:val="1"/>
      <w:marLeft w:val="0"/>
      <w:marRight w:val="0"/>
      <w:marTop w:val="0"/>
      <w:marBottom w:val="0"/>
      <w:divBdr>
        <w:top w:val="none" w:sz="0" w:space="0" w:color="auto"/>
        <w:left w:val="none" w:sz="0" w:space="0" w:color="auto"/>
        <w:bottom w:val="none" w:sz="0" w:space="0" w:color="auto"/>
        <w:right w:val="none" w:sz="0" w:space="0" w:color="auto"/>
      </w:divBdr>
    </w:div>
    <w:div w:id="379207446">
      <w:bodyDiv w:val="1"/>
      <w:marLeft w:val="0"/>
      <w:marRight w:val="0"/>
      <w:marTop w:val="0"/>
      <w:marBottom w:val="0"/>
      <w:divBdr>
        <w:top w:val="none" w:sz="0" w:space="0" w:color="auto"/>
        <w:left w:val="none" w:sz="0" w:space="0" w:color="auto"/>
        <w:bottom w:val="none" w:sz="0" w:space="0" w:color="auto"/>
        <w:right w:val="none" w:sz="0" w:space="0" w:color="auto"/>
      </w:divBdr>
    </w:div>
    <w:div w:id="381249349">
      <w:bodyDiv w:val="1"/>
      <w:marLeft w:val="0"/>
      <w:marRight w:val="0"/>
      <w:marTop w:val="0"/>
      <w:marBottom w:val="0"/>
      <w:divBdr>
        <w:top w:val="none" w:sz="0" w:space="0" w:color="auto"/>
        <w:left w:val="none" w:sz="0" w:space="0" w:color="auto"/>
        <w:bottom w:val="none" w:sz="0" w:space="0" w:color="auto"/>
        <w:right w:val="none" w:sz="0" w:space="0" w:color="auto"/>
      </w:divBdr>
    </w:div>
    <w:div w:id="382293302">
      <w:bodyDiv w:val="1"/>
      <w:marLeft w:val="0"/>
      <w:marRight w:val="0"/>
      <w:marTop w:val="0"/>
      <w:marBottom w:val="0"/>
      <w:divBdr>
        <w:top w:val="none" w:sz="0" w:space="0" w:color="auto"/>
        <w:left w:val="none" w:sz="0" w:space="0" w:color="auto"/>
        <w:bottom w:val="none" w:sz="0" w:space="0" w:color="auto"/>
        <w:right w:val="none" w:sz="0" w:space="0" w:color="auto"/>
      </w:divBdr>
    </w:div>
    <w:div w:id="403798430">
      <w:bodyDiv w:val="1"/>
      <w:marLeft w:val="0"/>
      <w:marRight w:val="0"/>
      <w:marTop w:val="0"/>
      <w:marBottom w:val="0"/>
      <w:divBdr>
        <w:top w:val="none" w:sz="0" w:space="0" w:color="auto"/>
        <w:left w:val="none" w:sz="0" w:space="0" w:color="auto"/>
        <w:bottom w:val="none" w:sz="0" w:space="0" w:color="auto"/>
        <w:right w:val="none" w:sz="0" w:space="0" w:color="auto"/>
      </w:divBdr>
    </w:div>
    <w:div w:id="472601646">
      <w:bodyDiv w:val="1"/>
      <w:marLeft w:val="0"/>
      <w:marRight w:val="0"/>
      <w:marTop w:val="0"/>
      <w:marBottom w:val="0"/>
      <w:divBdr>
        <w:top w:val="none" w:sz="0" w:space="0" w:color="auto"/>
        <w:left w:val="none" w:sz="0" w:space="0" w:color="auto"/>
        <w:bottom w:val="none" w:sz="0" w:space="0" w:color="auto"/>
        <w:right w:val="none" w:sz="0" w:space="0" w:color="auto"/>
      </w:divBdr>
    </w:div>
    <w:div w:id="507018463">
      <w:bodyDiv w:val="1"/>
      <w:marLeft w:val="0"/>
      <w:marRight w:val="0"/>
      <w:marTop w:val="0"/>
      <w:marBottom w:val="0"/>
      <w:divBdr>
        <w:top w:val="none" w:sz="0" w:space="0" w:color="auto"/>
        <w:left w:val="none" w:sz="0" w:space="0" w:color="auto"/>
        <w:bottom w:val="none" w:sz="0" w:space="0" w:color="auto"/>
        <w:right w:val="none" w:sz="0" w:space="0" w:color="auto"/>
      </w:divBdr>
    </w:div>
    <w:div w:id="507869751">
      <w:bodyDiv w:val="1"/>
      <w:marLeft w:val="0"/>
      <w:marRight w:val="0"/>
      <w:marTop w:val="0"/>
      <w:marBottom w:val="0"/>
      <w:divBdr>
        <w:top w:val="none" w:sz="0" w:space="0" w:color="auto"/>
        <w:left w:val="none" w:sz="0" w:space="0" w:color="auto"/>
        <w:bottom w:val="none" w:sz="0" w:space="0" w:color="auto"/>
        <w:right w:val="none" w:sz="0" w:space="0" w:color="auto"/>
      </w:divBdr>
    </w:div>
    <w:div w:id="541091488">
      <w:bodyDiv w:val="1"/>
      <w:marLeft w:val="0"/>
      <w:marRight w:val="0"/>
      <w:marTop w:val="0"/>
      <w:marBottom w:val="0"/>
      <w:divBdr>
        <w:top w:val="none" w:sz="0" w:space="0" w:color="auto"/>
        <w:left w:val="none" w:sz="0" w:space="0" w:color="auto"/>
        <w:bottom w:val="none" w:sz="0" w:space="0" w:color="auto"/>
        <w:right w:val="none" w:sz="0" w:space="0" w:color="auto"/>
      </w:divBdr>
    </w:div>
    <w:div w:id="580214206">
      <w:bodyDiv w:val="1"/>
      <w:marLeft w:val="0"/>
      <w:marRight w:val="0"/>
      <w:marTop w:val="0"/>
      <w:marBottom w:val="0"/>
      <w:divBdr>
        <w:top w:val="none" w:sz="0" w:space="0" w:color="auto"/>
        <w:left w:val="none" w:sz="0" w:space="0" w:color="auto"/>
        <w:bottom w:val="none" w:sz="0" w:space="0" w:color="auto"/>
        <w:right w:val="none" w:sz="0" w:space="0" w:color="auto"/>
      </w:divBdr>
    </w:div>
    <w:div w:id="615868090">
      <w:bodyDiv w:val="1"/>
      <w:marLeft w:val="0"/>
      <w:marRight w:val="0"/>
      <w:marTop w:val="0"/>
      <w:marBottom w:val="0"/>
      <w:divBdr>
        <w:top w:val="none" w:sz="0" w:space="0" w:color="auto"/>
        <w:left w:val="none" w:sz="0" w:space="0" w:color="auto"/>
        <w:bottom w:val="none" w:sz="0" w:space="0" w:color="auto"/>
        <w:right w:val="none" w:sz="0" w:space="0" w:color="auto"/>
      </w:divBdr>
    </w:div>
    <w:div w:id="620377473">
      <w:bodyDiv w:val="1"/>
      <w:marLeft w:val="0"/>
      <w:marRight w:val="0"/>
      <w:marTop w:val="0"/>
      <w:marBottom w:val="0"/>
      <w:divBdr>
        <w:top w:val="none" w:sz="0" w:space="0" w:color="auto"/>
        <w:left w:val="none" w:sz="0" w:space="0" w:color="auto"/>
        <w:bottom w:val="none" w:sz="0" w:space="0" w:color="auto"/>
        <w:right w:val="none" w:sz="0" w:space="0" w:color="auto"/>
      </w:divBdr>
    </w:div>
    <w:div w:id="633369810">
      <w:bodyDiv w:val="1"/>
      <w:marLeft w:val="0"/>
      <w:marRight w:val="0"/>
      <w:marTop w:val="0"/>
      <w:marBottom w:val="0"/>
      <w:divBdr>
        <w:top w:val="none" w:sz="0" w:space="0" w:color="auto"/>
        <w:left w:val="none" w:sz="0" w:space="0" w:color="auto"/>
        <w:bottom w:val="none" w:sz="0" w:space="0" w:color="auto"/>
        <w:right w:val="none" w:sz="0" w:space="0" w:color="auto"/>
      </w:divBdr>
    </w:div>
    <w:div w:id="633752494">
      <w:bodyDiv w:val="1"/>
      <w:marLeft w:val="0"/>
      <w:marRight w:val="0"/>
      <w:marTop w:val="0"/>
      <w:marBottom w:val="0"/>
      <w:divBdr>
        <w:top w:val="none" w:sz="0" w:space="0" w:color="auto"/>
        <w:left w:val="none" w:sz="0" w:space="0" w:color="auto"/>
        <w:bottom w:val="none" w:sz="0" w:space="0" w:color="auto"/>
        <w:right w:val="none" w:sz="0" w:space="0" w:color="auto"/>
      </w:divBdr>
    </w:div>
    <w:div w:id="641153721">
      <w:bodyDiv w:val="1"/>
      <w:marLeft w:val="0"/>
      <w:marRight w:val="0"/>
      <w:marTop w:val="0"/>
      <w:marBottom w:val="0"/>
      <w:divBdr>
        <w:top w:val="none" w:sz="0" w:space="0" w:color="auto"/>
        <w:left w:val="none" w:sz="0" w:space="0" w:color="auto"/>
        <w:bottom w:val="none" w:sz="0" w:space="0" w:color="auto"/>
        <w:right w:val="none" w:sz="0" w:space="0" w:color="auto"/>
      </w:divBdr>
    </w:div>
    <w:div w:id="643005077">
      <w:bodyDiv w:val="1"/>
      <w:marLeft w:val="0"/>
      <w:marRight w:val="0"/>
      <w:marTop w:val="0"/>
      <w:marBottom w:val="0"/>
      <w:divBdr>
        <w:top w:val="none" w:sz="0" w:space="0" w:color="auto"/>
        <w:left w:val="none" w:sz="0" w:space="0" w:color="auto"/>
        <w:bottom w:val="none" w:sz="0" w:space="0" w:color="auto"/>
        <w:right w:val="none" w:sz="0" w:space="0" w:color="auto"/>
      </w:divBdr>
    </w:div>
    <w:div w:id="649361299">
      <w:bodyDiv w:val="1"/>
      <w:marLeft w:val="0"/>
      <w:marRight w:val="0"/>
      <w:marTop w:val="0"/>
      <w:marBottom w:val="0"/>
      <w:divBdr>
        <w:top w:val="none" w:sz="0" w:space="0" w:color="auto"/>
        <w:left w:val="none" w:sz="0" w:space="0" w:color="auto"/>
        <w:bottom w:val="none" w:sz="0" w:space="0" w:color="auto"/>
        <w:right w:val="none" w:sz="0" w:space="0" w:color="auto"/>
      </w:divBdr>
    </w:div>
    <w:div w:id="702172033">
      <w:bodyDiv w:val="1"/>
      <w:marLeft w:val="0"/>
      <w:marRight w:val="0"/>
      <w:marTop w:val="0"/>
      <w:marBottom w:val="0"/>
      <w:divBdr>
        <w:top w:val="none" w:sz="0" w:space="0" w:color="auto"/>
        <w:left w:val="none" w:sz="0" w:space="0" w:color="auto"/>
        <w:bottom w:val="none" w:sz="0" w:space="0" w:color="auto"/>
        <w:right w:val="none" w:sz="0" w:space="0" w:color="auto"/>
      </w:divBdr>
    </w:div>
    <w:div w:id="763769577">
      <w:bodyDiv w:val="1"/>
      <w:marLeft w:val="0"/>
      <w:marRight w:val="0"/>
      <w:marTop w:val="0"/>
      <w:marBottom w:val="0"/>
      <w:divBdr>
        <w:top w:val="none" w:sz="0" w:space="0" w:color="auto"/>
        <w:left w:val="none" w:sz="0" w:space="0" w:color="auto"/>
        <w:bottom w:val="none" w:sz="0" w:space="0" w:color="auto"/>
        <w:right w:val="none" w:sz="0" w:space="0" w:color="auto"/>
      </w:divBdr>
    </w:div>
    <w:div w:id="799112655">
      <w:bodyDiv w:val="1"/>
      <w:marLeft w:val="0"/>
      <w:marRight w:val="0"/>
      <w:marTop w:val="0"/>
      <w:marBottom w:val="0"/>
      <w:divBdr>
        <w:top w:val="none" w:sz="0" w:space="0" w:color="auto"/>
        <w:left w:val="none" w:sz="0" w:space="0" w:color="auto"/>
        <w:bottom w:val="none" w:sz="0" w:space="0" w:color="auto"/>
        <w:right w:val="none" w:sz="0" w:space="0" w:color="auto"/>
      </w:divBdr>
    </w:div>
    <w:div w:id="804810001">
      <w:bodyDiv w:val="1"/>
      <w:marLeft w:val="0"/>
      <w:marRight w:val="0"/>
      <w:marTop w:val="0"/>
      <w:marBottom w:val="0"/>
      <w:divBdr>
        <w:top w:val="none" w:sz="0" w:space="0" w:color="auto"/>
        <w:left w:val="none" w:sz="0" w:space="0" w:color="auto"/>
        <w:bottom w:val="none" w:sz="0" w:space="0" w:color="auto"/>
        <w:right w:val="none" w:sz="0" w:space="0" w:color="auto"/>
      </w:divBdr>
    </w:div>
    <w:div w:id="863713754">
      <w:bodyDiv w:val="1"/>
      <w:marLeft w:val="0"/>
      <w:marRight w:val="0"/>
      <w:marTop w:val="0"/>
      <w:marBottom w:val="0"/>
      <w:divBdr>
        <w:top w:val="none" w:sz="0" w:space="0" w:color="auto"/>
        <w:left w:val="none" w:sz="0" w:space="0" w:color="auto"/>
        <w:bottom w:val="none" w:sz="0" w:space="0" w:color="auto"/>
        <w:right w:val="none" w:sz="0" w:space="0" w:color="auto"/>
      </w:divBdr>
    </w:div>
    <w:div w:id="864366739">
      <w:bodyDiv w:val="1"/>
      <w:marLeft w:val="0"/>
      <w:marRight w:val="0"/>
      <w:marTop w:val="0"/>
      <w:marBottom w:val="0"/>
      <w:divBdr>
        <w:top w:val="none" w:sz="0" w:space="0" w:color="auto"/>
        <w:left w:val="none" w:sz="0" w:space="0" w:color="auto"/>
        <w:bottom w:val="none" w:sz="0" w:space="0" w:color="auto"/>
        <w:right w:val="none" w:sz="0" w:space="0" w:color="auto"/>
      </w:divBdr>
    </w:div>
    <w:div w:id="874973682">
      <w:bodyDiv w:val="1"/>
      <w:marLeft w:val="0"/>
      <w:marRight w:val="0"/>
      <w:marTop w:val="0"/>
      <w:marBottom w:val="0"/>
      <w:divBdr>
        <w:top w:val="none" w:sz="0" w:space="0" w:color="auto"/>
        <w:left w:val="none" w:sz="0" w:space="0" w:color="auto"/>
        <w:bottom w:val="none" w:sz="0" w:space="0" w:color="auto"/>
        <w:right w:val="none" w:sz="0" w:space="0" w:color="auto"/>
      </w:divBdr>
    </w:div>
    <w:div w:id="907108166">
      <w:bodyDiv w:val="1"/>
      <w:marLeft w:val="0"/>
      <w:marRight w:val="0"/>
      <w:marTop w:val="0"/>
      <w:marBottom w:val="0"/>
      <w:divBdr>
        <w:top w:val="none" w:sz="0" w:space="0" w:color="auto"/>
        <w:left w:val="none" w:sz="0" w:space="0" w:color="auto"/>
        <w:bottom w:val="none" w:sz="0" w:space="0" w:color="auto"/>
        <w:right w:val="none" w:sz="0" w:space="0" w:color="auto"/>
      </w:divBdr>
    </w:div>
    <w:div w:id="914128730">
      <w:bodyDiv w:val="1"/>
      <w:marLeft w:val="0"/>
      <w:marRight w:val="0"/>
      <w:marTop w:val="0"/>
      <w:marBottom w:val="0"/>
      <w:divBdr>
        <w:top w:val="none" w:sz="0" w:space="0" w:color="auto"/>
        <w:left w:val="none" w:sz="0" w:space="0" w:color="auto"/>
        <w:bottom w:val="none" w:sz="0" w:space="0" w:color="auto"/>
        <w:right w:val="none" w:sz="0" w:space="0" w:color="auto"/>
      </w:divBdr>
    </w:div>
    <w:div w:id="942417874">
      <w:bodyDiv w:val="1"/>
      <w:marLeft w:val="0"/>
      <w:marRight w:val="0"/>
      <w:marTop w:val="0"/>
      <w:marBottom w:val="0"/>
      <w:divBdr>
        <w:top w:val="none" w:sz="0" w:space="0" w:color="auto"/>
        <w:left w:val="none" w:sz="0" w:space="0" w:color="auto"/>
        <w:bottom w:val="none" w:sz="0" w:space="0" w:color="auto"/>
        <w:right w:val="none" w:sz="0" w:space="0" w:color="auto"/>
      </w:divBdr>
    </w:div>
    <w:div w:id="943533277">
      <w:bodyDiv w:val="1"/>
      <w:marLeft w:val="0"/>
      <w:marRight w:val="0"/>
      <w:marTop w:val="0"/>
      <w:marBottom w:val="0"/>
      <w:divBdr>
        <w:top w:val="none" w:sz="0" w:space="0" w:color="auto"/>
        <w:left w:val="none" w:sz="0" w:space="0" w:color="auto"/>
        <w:bottom w:val="none" w:sz="0" w:space="0" w:color="auto"/>
        <w:right w:val="none" w:sz="0" w:space="0" w:color="auto"/>
      </w:divBdr>
    </w:div>
    <w:div w:id="958996461">
      <w:bodyDiv w:val="1"/>
      <w:marLeft w:val="0"/>
      <w:marRight w:val="0"/>
      <w:marTop w:val="0"/>
      <w:marBottom w:val="0"/>
      <w:divBdr>
        <w:top w:val="none" w:sz="0" w:space="0" w:color="auto"/>
        <w:left w:val="none" w:sz="0" w:space="0" w:color="auto"/>
        <w:bottom w:val="none" w:sz="0" w:space="0" w:color="auto"/>
        <w:right w:val="none" w:sz="0" w:space="0" w:color="auto"/>
      </w:divBdr>
    </w:div>
    <w:div w:id="963584461">
      <w:bodyDiv w:val="1"/>
      <w:marLeft w:val="0"/>
      <w:marRight w:val="0"/>
      <w:marTop w:val="0"/>
      <w:marBottom w:val="0"/>
      <w:divBdr>
        <w:top w:val="none" w:sz="0" w:space="0" w:color="auto"/>
        <w:left w:val="none" w:sz="0" w:space="0" w:color="auto"/>
        <w:bottom w:val="none" w:sz="0" w:space="0" w:color="auto"/>
        <w:right w:val="none" w:sz="0" w:space="0" w:color="auto"/>
      </w:divBdr>
      <w:divsChild>
        <w:div w:id="1836870255">
          <w:marLeft w:val="0"/>
          <w:marRight w:val="0"/>
          <w:marTop w:val="0"/>
          <w:marBottom w:val="0"/>
          <w:divBdr>
            <w:top w:val="none" w:sz="0" w:space="0" w:color="auto"/>
            <w:left w:val="none" w:sz="0" w:space="0" w:color="auto"/>
            <w:bottom w:val="none" w:sz="0" w:space="0" w:color="auto"/>
            <w:right w:val="none" w:sz="0" w:space="0" w:color="auto"/>
          </w:divBdr>
          <w:divsChild>
            <w:div w:id="31999684">
              <w:marLeft w:val="0"/>
              <w:marRight w:val="0"/>
              <w:marTop w:val="0"/>
              <w:marBottom w:val="0"/>
              <w:divBdr>
                <w:top w:val="none" w:sz="0" w:space="0" w:color="auto"/>
                <w:left w:val="none" w:sz="0" w:space="0" w:color="auto"/>
                <w:bottom w:val="none" w:sz="0" w:space="0" w:color="auto"/>
                <w:right w:val="none" w:sz="0" w:space="0" w:color="auto"/>
              </w:divBdr>
              <w:divsChild>
                <w:div w:id="1910068236">
                  <w:marLeft w:val="0"/>
                  <w:marRight w:val="0"/>
                  <w:marTop w:val="0"/>
                  <w:marBottom w:val="0"/>
                  <w:divBdr>
                    <w:top w:val="none" w:sz="0" w:space="0" w:color="auto"/>
                    <w:left w:val="none" w:sz="0" w:space="0" w:color="auto"/>
                    <w:bottom w:val="none" w:sz="0" w:space="0" w:color="auto"/>
                    <w:right w:val="none" w:sz="0" w:space="0" w:color="auto"/>
                  </w:divBdr>
                  <w:divsChild>
                    <w:div w:id="1045175995">
                      <w:marLeft w:val="0"/>
                      <w:marRight w:val="0"/>
                      <w:marTop w:val="0"/>
                      <w:marBottom w:val="0"/>
                      <w:divBdr>
                        <w:top w:val="none" w:sz="0" w:space="0" w:color="auto"/>
                        <w:left w:val="none" w:sz="0" w:space="0" w:color="auto"/>
                        <w:bottom w:val="none" w:sz="0" w:space="0" w:color="auto"/>
                        <w:right w:val="none" w:sz="0" w:space="0" w:color="auto"/>
                      </w:divBdr>
                      <w:divsChild>
                        <w:div w:id="840972650">
                          <w:marLeft w:val="0"/>
                          <w:marRight w:val="0"/>
                          <w:marTop w:val="0"/>
                          <w:marBottom w:val="0"/>
                          <w:divBdr>
                            <w:top w:val="none" w:sz="0" w:space="0" w:color="auto"/>
                            <w:left w:val="none" w:sz="0" w:space="0" w:color="auto"/>
                            <w:bottom w:val="none" w:sz="0" w:space="0" w:color="auto"/>
                            <w:right w:val="none" w:sz="0" w:space="0" w:color="auto"/>
                          </w:divBdr>
                          <w:divsChild>
                            <w:div w:id="1351495731">
                              <w:marLeft w:val="0"/>
                              <w:marRight w:val="0"/>
                              <w:marTop w:val="0"/>
                              <w:marBottom w:val="0"/>
                              <w:divBdr>
                                <w:top w:val="none" w:sz="0" w:space="0" w:color="auto"/>
                                <w:left w:val="none" w:sz="0" w:space="0" w:color="auto"/>
                                <w:bottom w:val="none" w:sz="0" w:space="0" w:color="auto"/>
                                <w:right w:val="none" w:sz="0" w:space="0" w:color="auto"/>
                              </w:divBdr>
                              <w:divsChild>
                                <w:div w:id="1189568374">
                                  <w:marLeft w:val="0"/>
                                  <w:marRight w:val="0"/>
                                  <w:marTop w:val="0"/>
                                  <w:marBottom w:val="0"/>
                                  <w:divBdr>
                                    <w:top w:val="none" w:sz="0" w:space="0" w:color="auto"/>
                                    <w:left w:val="none" w:sz="0" w:space="0" w:color="auto"/>
                                    <w:bottom w:val="none" w:sz="0" w:space="0" w:color="auto"/>
                                    <w:right w:val="none" w:sz="0" w:space="0" w:color="auto"/>
                                  </w:divBdr>
                                  <w:divsChild>
                                    <w:div w:id="210714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945713">
      <w:bodyDiv w:val="1"/>
      <w:marLeft w:val="0"/>
      <w:marRight w:val="0"/>
      <w:marTop w:val="0"/>
      <w:marBottom w:val="0"/>
      <w:divBdr>
        <w:top w:val="none" w:sz="0" w:space="0" w:color="auto"/>
        <w:left w:val="none" w:sz="0" w:space="0" w:color="auto"/>
        <w:bottom w:val="none" w:sz="0" w:space="0" w:color="auto"/>
        <w:right w:val="none" w:sz="0" w:space="0" w:color="auto"/>
      </w:divBdr>
    </w:div>
    <w:div w:id="978462384">
      <w:bodyDiv w:val="1"/>
      <w:marLeft w:val="0"/>
      <w:marRight w:val="0"/>
      <w:marTop w:val="0"/>
      <w:marBottom w:val="0"/>
      <w:divBdr>
        <w:top w:val="none" w:sz="0" w:space="0" w:color="auto"/>
        <w:left w:val="none" w:sz="0" w:space="0" w:color="auto"/>
        <w:bottom w:val="none" w:sz="0" w:space="0" w:color="auto"/>
        <w:right w:val="none" w:sz="0" w:space="0" w:color="auto"/>
      </w:divBdr>
    </w:div>
    <w:div w:id="1000235850">
      <w:bodyDiv w:val="1"/>
      <w:marLeft w:val="0"/>
      <w:marRight w:val="0"/>
      <w:marTop w:val="0"/>
      <w:marBottom w:val="0"/>
      <w:divBdr>
        <w:top w:val="none" w:sz="0" w:space="0" w:color="auto"/>
        <w:left w:val="none" w:sz="0" w:space="0" w:color="auto"/>
        <w:bottom w:val="none" w:sz="0" w:space="0" w:color="auto"/>
        <w:right w:val="none" w:sz="0" w:space="0" w:color="auto"/>
      </w:divBdr>
    </w:div>
    <w:div w:id="1005934179">
      <w:bodyDiv w:val="1"/>
      <w:marLeft w:val="0"/>
      <w:marRight w:val="0"/>
      <w:marTop w:val="0"/>
      <w:marBottom w:val="0"/>
      <w:divBdr>
        <w:top w:val="none" w:sz="0" w:space="0" w:color="auto"/>
        <w:left w:val="none" w:sz="0" w:space="0" w:color="auto"/>
        <w:bottom w:val="none" w:sz="0" w:space="0" w:color="auto"/>
        <w:right w:val="none" w:sz="0" w:space="0" w:color="auto"/>
      </w:divBdr>
    </w:div>
    <w:div w:id="1064451309">
      <w:bodyDiv w:val="1"/>
      <w:marLeft w:val="0"/>
      <w:marRight w:val="0"/>
      <w:marTop w:val="0"/>
      <w:marBottom w:val="0"/>
      <w:divBdr>
        <w:top w:val="none" w:sz="0" w:space="0" w:color="auto"/>
        <w:left w:val="none" w:sz="0" w:space="0" w:color="auto"/>
        <w:bottom w:val="none" w:sz="0" w:space="0" w:color="auto"/>
        <w:right w:val="none" w:sz="0" w:space="0" w:color="auto"/>
      </w:divBdr>
    </w:div>
    <w:div w:id="1108504305">
      <w:bodyDiv w:val="1"/>
      <w:marLeft w:val="0"/>
      <w:marRight w:val="0"/>
      <w:marTop w:val="0"/>
      <w:marBottom w:val="0"/>
      <w:divBdr>
        <w:top w:val="none" w:sz="0" w:space="0" w:color="auto"/>
        <w:left w:val="none" w:sz="0" w:space="0" w:color="auto"/>
        <w:bottom w:val="none" w:sz="0" w:space="0" w:color="auto"/>
        <w:right w:val="none" w:sz="0" w:space="0" w:color="auto"/>
      </w:divBdr>
    </w:div>
    <w:div w:id="1136920104">
      <w:bodyDiv w:val="1"/>
      <w:marLeft w:val="0"/>
      <w:marRight w:val="0"/>
      <w:marTop w:val="0"/>
      <w:marBottom w:val="0"/>
      <w:divBdr>
        <w:top w:val="none" w:sz="0" w:space="0" w:color="auto"/>
        <w:left w:val="none" w:sz="0" w:space="0" w:color="auto"/>
        <w:bottom w:val="none" w:sz="0" w:space="0" w:color="auto"/>
        <w:right w:val="none" w:sz="0" w:space="0" w:color="auto"/>
      </w:divBdr>
    </w:div>
    <w:div w:id="1151171756">
      <w:bodyDiv w:val="1"/>
      <w:marLeft w:val="0"/>
      <w:marRight w:val="0"/>
      <w:marTop w:val="0"/>
      <w:marBottom w:val="0"/>
      <w:divBdr>
        <w:top w:val="none" w:sz="0" w:space="0" w:color="auto"/>
        <w:left w:val="none" w:sz="0" w:space="0" w:color="auto"/>
        <w:bottom w:val="none" w:sz="0" w:space="0" w:color="auto"/>
        <w:right w:val="none" w:sz="0" w:space="0" w:color="auto"/>
      </w:divBdr>
    </w:div>
    <w:div w:id="1180974793">
      <w:bodyDiv w:val="1"/>
      <w:marLeft w:val="0"/>
      <w:marRight w:val="0"/>
      <w:marTop w:val="0"/>
      <w:marBottom w:val="0"/>
      <w:divBdr>
        <w:top w:val="none" w:sz="0" w:space="0" w:color="auto"/>
        <w:left w:val="none" w:sz="0" w:space="0" w:color="auto"/>
        <w:bottom w:val="none" w:sz="0" w:space="0" w:color="auto"/>
        <w:right w:val="none" w:sz="0" w:space="0" w:color="auto"/>
      </w:divBdr>
      <w:divsChild>
        <w:div w:id="683745731">
          <w:marLeft w:val="0"/>
          <w:marRight w:val="0"/>
          <w:marTop w:val="0"/>
          <w:marBottom w:val="0"/>
          <w:divBdr>
            <w:top w:val="none" w:sz="0" w:space="0" w:color="auto"/>
            <w:left w:val="none" w:sz="0" w:space="0" w:color="auto"/>
            <w:bottom w:val="none" w:sz="0" w:space="0" w:color="auto"/>
            <w:right w:val="none" w:sz="0" w:space="0" w:color="auto"/>
          </w:divBdr>
          <w:divsChild>
            <w:div w:id="1121722842">
              <w:marLeft w:val="0"/>
              <w:marRight w:val="0"/>
              <w:marTop w:val="0"/>
              <w:marBottom w:val="0"/>
              <w:divBdr>
                <w:top w:val="none" w:sz="0" w:space="0" w:color="auto"/>
                <w:left w:val="none" w:sz="0" w:space="0" w:color="auto"/>
                <w:bottom w:val="none" w:sz="0" w:space="0" w:color="auto"/>
                <w:right w:val="none" w:sz="0" w:space="0" w:color="auto"/>
              </w:divBdr>
              <w:divsChild>
                <w:div w:id="408968090">
                  <w:marLeft w:val="0"/>
                  <w:marRight w:val="0"/>
                  <w:marTop w:val="0"/>
                  <w:marBottom w:val="0"/>
                  <w:divBdr>
                    <w:top w:val="none" w:sz="0" w:space="0" w:color="auto"/>
                    <w:left w:val="none" w:sz="0" w:space="0" w:color="auto"/>
                    <w:bottom w:val="none" w:sz="0" w:space="0" w:color="auto"/>
                    <w:right w:val="none" w:sz="0" w:space="0" w:color="auto"/>
                  </w:divBdr>
                  <w:divsChild>
                    <w:div w:id="977803703">
                      <w:marLeft w:val="0"/>
                      <w:marRight w:val="0"/>
                      <w:marTop w:val="0"/>
                      <w:marBottom w:val="0"/>
                      <w:divBdr>
                        <w:top w:val="none" w:sz="0" w:space="0" w:color="auto"/>
                        <w:left w:val="none" w:sz="0" w:space="0" w:color="auto"/>
                        <w:bottom w:val="none" w:sz="0" w:space="0" w:color="auto"/>
                        <w:right w:val="none" w:sz="0" w:space="0" w:color="auto"/>
                      </w:divBdr>
                      <w:divsChild>
                        <w:div w:id="586962301">
                          <w:marLeft w:val="0"/>
                          <w:marRight w:val="0"/>
                          <w:marTop w:val="0"/>
                          <w:marBottom w:val="0"/>
                          <w:divBdr>
                            <w:top w:val="none" w:sz="0" w:space="0" w:color="auto"/>
                            <w:left w:val="none" w:sz="0" w:space="0" w:color="auto"/>
                            <w:bottom w:val="none" w:sz="0" w:space="0" w:color="auto"/>
                            <w:right w:val="none" w:sz="0" w:space="0" w:color="auto"/>
                          </w:divBdr>
                          <w:divsChild>
                            <w:div w:id="46701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0453900">
      <w:bodyDiv w:val="1"/>
      <w:marLeft w:val="0"/>
      <w:marRight w:val="0"/>
      <w:marTop w:val="0"/>
      <w:marBottom w:val="0"/>
      <w:divBdr>
        <w:top w:val="none" w:sz="0" w:space="0" w:color="auto"/>
        <w:left w:val="none" w:sz="0" w:space="0" w:color="auto"/>
        <w:bottom w:val="none" w:sz="0" w:space="0" w:color="auto"/>
        <w:right w:val="none" w:sz="0" w:space="0" w:color="auto"/>
      </w:divBdr>
    </w:div>
    <w:div w:id="1300308509">
      <w:bodyDiv w:val="1"/>
      <w:marLeft w:val="0"/>
      <w:marRight w:val="0"/>
      <w:marTop w:val="0"/>
      <w:marBottom w:val="0"/>
      <w:divBdr>
        <w:top w:val="none" w:sz="0" w:space="0" w:color="auto"/>
        <w:left w:val="none" w:sz="0" w:space="0" w:color="auto"/>
        <w:bottom w:val="none" w:sz="0" w:space="0" w:color="auto"/>
        <w:right w:val="none" w:sz="0" w:space="0" w:color="auto"/>
      </w:divBdr>
    </w:div>
    <w:div w:id="1304852595">
      <w:bodyDiv w:val="1"/>
      <w:marLeft w:val="0"/>
      <w:marRight w:val="0"/>
      <w:marTop w:val="0"/>
      <w:marBottom w:val="0"/>
      <w:divBdr>
        <w:top w:val="none" w:sz="0" w:space="0" w:color="auto"/>
        <w:left w:val="none" w:sz="0" w:space="0" w:color="auto"/>
        <w:bottom w:val="none" w:sz="0" w:space="0" w:color="auto"/>
        <w:right w:val="none" w:sz="0" w:space="0" w:color="auto"/>
      </w:divBdr>
    </w:div>
    <w:div w:id="1330019875">
      <w:bodyDiv w:val="1"/>
      <w:marLeft w:val="0"/>
      <w:marRight w:val="0"/>
      <w:marTop w:val="0"/>
      <w:marBottom w:val="0"/>
      <w:divBdr>
        <w:top w:val="none" w:sz="0" w:space="0" w:color="auto"/>
        <w:left w:val="none" w:sz="0" w:space="0" w:color="auto"/>
        <w:bottom w:val="none" w:sz="0" w:space="0" w:color="auto"/>
        <w:right w:val="none" w:sz="0" w:space="0" w:color="auto"/>
      </w:divBdr>
    </w:div>
    <w:div w:id="1351108013">
      <w:bodyDiv w:val="1"/>
      <w:marLeft w:val="0"/>
      <w:marRight w:val="0"/>
      <w:marTop w:val="0"/>
      <w:marBottom w:val="0"/>
      <w:divBdr>
        <w:top w:val="none" w:sz="0" w:space="0" w:color="auto"/>
        <w:left w:val="none" w:sz="0" w:space="0" w:color="auto"/>
        <w:bottom w:val="none" w:sz="0" w:space="0" w:color="auto"/>
        <w:right w:val="none" w:sz="0" w:space="0" w:color="auto"/>
      </w:divBdr>
    </w:div>
    <w:div w:id="1358189939">
      <w:bodyDiv w:val="1"/>
      <w:marLeft w:val="0"/>
      <w:marRight w:val="0"/>
      <w:marTop w:val="0"/>
      <w:marBottom w:val="0"/>
      <w:divBdr>
        <w:top w:val="none" w:sz="0" w:space="0" w:color="auto"/>
        <w:left w:val="none" w:sz="0" w:space="0" w:color="auto"/>
        <w:bottom w:val="none" w:sz="0" w:space="0" w:color="auto"/>
        <w:right w:val="none" w:sz="0" w:space="0" w:color="auto"/>
      </w:divBdr>
    </w:div>
    <w:div w:id="1366978136">
      <w:bodyDiv w:val="1"/>
      <w:marLeft w:val="0"/>
      <w:marRight w:val="0"/>
      <w:marTop w:val="0"/>
      <w:marBottom w:val="0"/>
      <w:divBdr>
        <w:top w:val="none" w:sz="0" w:space="0" w:color="auto"/>
        <w:left w:val="none" w:sz="0" w:space="0" w:color="auto"/>
        <w:bottom w:val="none" w:sz="0" w:space="0" w:color="auto"/>
        <w:right w:val="none" w:sz="0" w:space="0" w:color="auto"/>
      </w:divBdr>
    </w:div>
    <w:div w:id="1369797823">
      <w:bodyDiv w:val="1"/>
      <w:marLeft w:val="0"/>
      <w:marRight w:val="0"/>
      <w:marTop w:val="0"/>
      <w:marBottom w:val="0"/>
      <w:divBdr>
        <w:top w:val="none" w:sz="0" w:space="0" w:color="auto"/>
        <w:left w:val="none" w:sz="0" w:space="0" w:color="auto"/>
        <w:bottom w:val="none" w:sz="0" w:space="0" w:color="auto"/>
        <w:right w:val="none" w:sz="0" w:space="0" w:color="auto"/>
      </w:divBdr>
    </w:div>
    <w:div w:id="1371954920">
      <w:bodyDiv w:val="1"/>
      <w:marLeft w:val="0"/>
      <w:marRight w:val="0"/>
      <w:marTop w:val="0"/>
      <w:marBottom w:val="0"/>
      <w:divBdr>
        <w:top w:val="none" w:sz="0" w:space="0" w:color="auto"/>
        <w:left w:val="none" w:sz="0" w:space="0" w:color="auto"/>
        <w:bottom w:val="none" w:sz="0" w:space="0" w:color="auto"/>
        <w:right w:val="none" w:sz="0" w:space="0" w:color="auto"/>
      </w:divBdr>
    </w:div>
    <w:div w:id="1392268047">
      <w:bodyDiv w:val="1"/>
      <w:marLeft w:val="0"/>
      <w:marRight w:val="0"/>
      <w:marTop w:val="0"/>
      <w:marBottom w:val="0"/>
      <w:divBdr>
        <w:top w:val="none" w:sz="0" w:space="0" w:color="auto"/>
        <w:left w:val="none" w:sz="0" w:space="0" w:color="auto"/>
        <w:bottom w:val="none" w:sz="0" w:space="0" w:color="auto"/>
        <w:right w:val="none" w:sz="0" w:space="0" w:color="auto"/>
      </w:divBdr>
    </w:div>
    <w:div w:id="1407410250">
      <w:bodyDiv w:val="1"/>
      <w:marLeft w:val="0"/>
      <w:marRight w:val="0"/>
      <w:marTop w:val="0"/>
      <w:marBottom w:val="0"/>
      <w:divBdr>
        <w:top w:val="none" w:sz="0" w:space="0" w:color="auto"/>
        <w:left w:val="none" w:sz="0" w:space="0" w:color="auto"/>
        <w:bottom w:val="none" w:sz="0" w:space="0" w:color="auto"/>
        <w:right w:val="none" w:sz="0" w:space="0" w:color="auto"/>
      </w:divBdr>
    </w:div>
    <w:div w:id="1409883203">
      <w:bodyDiv w:val="1"/>
      <w:marLeft w:val="0"/>
      <w:marRight w:val="0"/>
      <w:marTop w:val="0"/>
      <w:marBottom w:val="0"/>
      <w:divBdr>
        <w:top w:val="none" w:sz="0" w:space="0" w:color="auto"/>
        <w:left w:val="none" w:sz="0" w:space="0" w:color="auto"/>
        <w:bottom w:val="none" w:sz="0" w:space="0" w:color="auto"/>
        <w:right w:val="none" w:sz="0" w:space="0" w:color="auto"/>
      </w:divBdr>
    </w:div>
    <w:div w:id="1444036371">
      <w:bodyDiv w:val="1"/>
      <w:marLeft w:val="0"/>
      <w:marRight w:val="0"/>
      <w:marTop w:val="0"/>
      <w:marBottom w:val="0"/>
      <w:divBdr>
        <w:top w:val="none" w:sz="0" w:space="0" w:color="auto"/>
        <w:left w:val="none" w:sz="0" w:space="0" w:color="auto"/>
        <w:bottom w:val="none" w:sz="0" w:space="0" w:color="auto"/>
        <w:right w:val="none" w:sz="0" w:space="0" w:color="auto"/>
      </w:divBdr>
    </w:div>
    <w:div w:id="1461722860">
      <w:bodyDiv w:val="1"/>
      <w:marLeft w:val="0"/>
      <w:marRight w:val="0"/>
      <w:marTop w:val="0"/>
      <w:marBottom w:val="0"/>
      <w:divBdr>
        <w:top w:val="none" w:sz="0" w:space="0" w:color="auto"/>
        <w:left w:val="none" w:sz="0" w:space="0" w:color="auto"/>
        <w:bottom w:val="none" w:sz="0" w:space="0" w:color="auto"/>
        <w:right w:val="none" w:sz="0" w:space="0" w:color="auto"/>
      </w:divBdr>
    </w:div>
    <w:div w:id="1463688806">
      <w:bodyDiv w:val="1"/>
      <w:marLeft w:val="0"/>
      <w:marRight w:val="0"/>
      <w:marTop w:val="0"/>
      <w:marBottom w:val="0"/>
      <w:divBdr>
        <w:top w:val="none" w:sz="0" w:space="0" w:color="auto"/>
        <w:left w:val="none" w:sz="0" w:space="0" w:color="auto"/>
        <w:bottom w:val="none" w:sz="0" w:space="0" w:color="auto"/>
        <w:right w:val="none" w:sz="0" w:space="0" w:color="auto"/>
      </w:divBdr>
      <w:divsChild>
        <w:div w:id="325324426">
          <w:marLeft w:val="0"/>
          <w:marRight w:val="0"/>
          <w:marTop w:val="0"/>
          <w:marBottom w:val="0"/>
          <w:divBdr>
            <w:top w:val="none" w:sz="0" w:space="0" w:color="auto"/>
            <w:left w:val="none" w:sz="0" w:space="0" w:color="auto"/>
            <w:bottom w:val="none" w:sz="0" w:space="0" w:color="auto"/>
            <w:right w:val="none" w:sz="0" w:space="0" w:color="auto"/>
          </w:divBdr>
        </w:div>
      </w:divsChild>
    </w:div>
    <w:div w:id="1530491186">
      <w:bodyDiv w:val="1"/>
      <w:marLeft w:val="0"/>
      <w:marRight w:val="0"/>
      <w:marTop w:val="0"/>
      <w:marBottom w:val="0"/>
      <w:divBdr>
        <w:top w:val="none" w:sz="0" w:space="0" w:color="auto"/>
        <w:left w:val="none" w:sz="0" w:space="0" w:color="auto"/>
        <w:bottom w:val="none" w:sz="0" w:space="0" w:color="auto"/>
        <w:right w:val="none" w:sz="0" w:space="0" w:color="auto"/>
      </w:divBdr>
    </w:div>
    <w:div w:id="1557667381">
      <w:bodyDiv w:val="1"/>
      <w:marLeft w:val="0"/>
      <w:marRight w:val="0"/>
      <w:marTop w:val="0"/>
      <w:marBottom w:val="0"/>
      <w:divBdr>
        <w:top w:val="none" w:sz="0" w:space="0" w:color="auto"/>
        <w:left w:val="none" w:sz="0" w:space="0" w:color="auto"/>
        <w:bottom w:val="none" w:sz="0" w:space="0" w:color="auto"/>
        <w:right w:val="none" w:sz="0" w:space="0" w:color="auto"/>
      </w:divBdr>
    </w:div>
    <w:div w:id="1581134931">
      <w:bodyDiv w:val="1"/>
      <w:marLeft w:val="0"/>
      <w:marRight w:val="0"/>
      <w:marTop w:val="0"/>
      <w:marBottom w:val="0"/>
      <w:divBdr>
        <w:top w:val="none" w:sz="0" w:space="0" w:color="auto"/>
        <w:left w:val="none" w:sz="0" w:space="0" w:color="auto"/>
        <w:bottom w:val="none" w:sz="0" w:space="0" w:color="auto"/>
        <w:right w:val="none" w:sz="0" w:space="0" w:color="auto"/>
      </w:divBdr>
    </w:div>
    <w:div w:id="1602642572">
      <w:bodyDiv w:val="1"/>
      <w:marLeft w:val="0"/>
      <w:marRight w:val="0"/>
      <w:marTop w:val="0"/>
      <w:marBottom w:val="0"/>
      <w:divBdr>
        <w:top w:val="none" w:sz="0" w:space="0" w:color="auto"/>
        <w:left w:val="none" w:sz="0" w:space="0" w:color="auto"/>
        <w:bottom w:val="none" w:sz="0" w:space="0" w:color="auto"/>
        <w:right w:val="none" w:sz="0" w:space="0" w:color="auto"/>
      </w:divBdr>
    </w:div>
    <w:div w:id="1619726283">
      <w:bodyDiv w:val="1"/>
      <w:marLeft w:val="0"/>
      <w:marRight w:val="0"/>
      <w:marTop w:val="0"/>
      <w:marBottom w:val="0"/>
      <w:divBdr>
        <w:top w:val="none" w:sz="0" w:space="0" w:color="auto"/>
        <w:left w:val="none" w:sz="0" w:space="0" w:color="auto"/>
        <w:bottom w:val="none" w:sz="0" w:space="0" w:color="auto"/>
        <w:right w:val="none" w:sz="0" w:space="0" w:color="auto"/>
      </w:divBdr>
    </w:div>
    <w:div w:id="1637105269">
      <w:bodyDiv w:val="1"/>
      <w:marLeft w:val="0"/>
      <w:marRight w:val="0"/>
      <w:marTop w:val="0"/>
      <w:marBottom w:val="0"/>
      <w:divBdr>
        <w:top w:val="none" w:sz="0" w:space="0" w:color="auto"/>
        <w:left w:val="none" w:sz="0" w:space="0" w:color="auto"/>
        <w:bottom w:val="none" w:sz="0" w:space="0" w:color="auto"/>
        <w:right w:val="none" w:sz="0" w:space="0" w:color="auto"/>
      </w:divBdr>
    </w:div>
    <w:div w:id="1677347936">
      <w:bodyDiv w:val="1"/>
      <w:marLeft w:val="0"/>
      <w:marRight w:val="0"/>
      <w:marTop w:val="0"/>
      <w:marBottom w:val="0"/>
      <w:divBdr>
        <w:top w:val="none" w:sz="0" w:space="0" w:color="auto"/>
        <w:left w:val="none" w:sz="0" w:space="0" w:color="auto"/>
        <w:bottom w:val="none" w:sz="0" w:space="0" w:color="auto"/>
        <w:right w:val="none" w:sz="0" w:space="0" w:color="auto"/>
      </w:divBdr>
    </w:div>
    <w:div w:id="1692294959">
      <w:bodyDiv w:val="1"/>
      <w:marLeft w:val="0"/>
      <w:marRight w:val="0"/>
      <w:marTop w:val="0"/>
      <w:marBottom w:val="0"/>
      <w:divBdr>
        <w:top w:val="none" w:sz="0" w:space="0" w:color="auto"/>
        <w:left w:val="none" w:sz="0" w:space="0" w:color="auto"/>
        <w:bottom w:val="none" w:sz="0" w:space="0" w:color="auto"/>
        <w:right w:val="none" w:sz="0" w:space="0" w:color="auto"/>
      </w:divBdr>
    </w:div>
    <w:div w:id="1851871970">
      <w:bodyDiv w:val="1"/>
      <w:marLeft w:val="0"/>
      <w:marRight w:val="0"/>
      <w:marTop w:val="0"/>
      <w:marBottom w:val="0"/>
      <w:divBdr>
        <w:top w:val="none" w:sz="0" w:space="0" w:color="auto"/>
        <w:left w:val="none" w:sz="0" w:space="0" w:color="auto"/>
        <w:bottom w:val="none" w:sz="0" w:space="0" w:color="auto"/>
        <w:right w:val="none" w:sz="0" w:space="0" w:color="auto"/>
      </w:divBdr>
    </w:div>
    <w:div w:id="1855799206">
      <w:bodyDiv w:val="1"/>
      <w:marLeft w:val="0"/>
      <w:marRight w:val="0"/>
      <w:marTop w:val="0"/>
      <w:marBottom w:val="0"/>
      <w:divBdr>
        <w:top w:val="none" w:sz="0" w:space="0" w:color="auto"/>
        <w:left w:val="none" w:sz="0" w:space="0" w:color="auto"/>
        <w:bottom w:val="none" w:sz="0" w:space="0" w:color="auto"/>
        <w:right w:val="none" w:sz="0" w:space="0" w:color="auto"/>
      </w:divBdr>
    </w:div>
    <w:div w:id="1879392473">
      <w:bodyDiv w:val="1"/>
      <w:marLeft w:val="0"/>
      <w:marRight w:val="0"/>
      <w:marTop w:val="0"/>
      <w:marBottom w:val="0"/>
      <w:divBdr>
        <w:top w:val="none" w:sz="0" w:space="0" w:color="auto"/>
        <w:left w:val="none" w:sz="0" w:space="0" w:color="auto"/>
        <w:bottom w:val="none" w:sz="0" w:space="0" w:color="auto"/>
        <w:right w:val="none" w:sz="0" w:space="0" w:color="auto"/>
      </w:divBdr>
    </w:div>
    <w:div w:id="1896118412">
      <w:bodyDiv w:val="1"/>
      <w:marLeft w:val="0"/>
      <w:marRight w:val="0"/>
      <w:marTop w:val="0"/>
      <w:marBottom w:val="0"/>
      <w:divBdr>
        <w:top w:val="none" w:sz="0" w:space="0" w:color="auto"/>
        <w:left w:val="none" w:sz="0" w:space="0" w:color="auto"/>
        <w:bottom w:val="none" w:sz="0" w:space="0" w:color="auto"/>
        <w:right w:val="none" w:sz="0" w:space="0" w:color="auto"/>
      </w:divBdr>
    </w:div>
    <w:div w:id="1914896538">
      <w:bodyDiv w:val="1"/>
      <w:marLeft w:val="0"/>
      <w:marRight w:val="0"/>
      <w:marTop w:val="0"/>
      <w:marBottom w:val="0"/>
      <w:divBdr>
        <w:top w:val="none" w:sz="0" w:space="0" w:color="auto"/>
        <w:left w:val="none" w:sz="0" w:space="0" w:color="auto"/>
        <w:bottom w:val="none" w:sz="0" w:space="0" w:color="auto"/>
        <w:right w:val="none" w:sz="0" w:space="0" w:color="auto"/>
      </w:divBdr>
    </w:div>
    <w:div w:id="1915502903">
      <w:bodyDiv w:val="1"/>
      <w:marLeft w:val="0"/>
      <w:marRight w:val="0"/>
      <w:marTop w:val="0"/>
      <w:marBottom w:val="0"/>
      <w:divBdr>
        <w:top w:val="none" w:sz="0" w:space="0" w:color="auto"/>
        <w:left w:val="none" w:sz="0" w:space="0" w:color="auto"/>
        <w:bottom w:val="none" w:sz="0" w:space="0" w:color="auto"/>
        <w:right w:val="none" w:sz="0" w:space="0" w:color="auto"/>
      </w:divBdr>
      <w:divsChild>
        <w:div w:id="875101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7557532">
              <w:marLeft w:val="0"/>
              <w:marRight w:val="0"/>
              <w:marTop w:val="0"/>
              <w:marBottom w:val="0"/>
              <w:divBdr>
                <w:top w:val="none" w:sz="0" w:space="0" w:color="auto"/>
                <w:left w:val="none" w:sz="0" w:space="0" w:color="auto"/>
                <w:bottom w:val="none" w:sz="0" w:space="0" w:color="auto"/>
                <w:right w:val="none" w:sz="0" w:space="0" w:color="auto"/>
              </w:divBdr>
              <w:divsChild>
                <w:div w:id="1303733107">
                  <w:marLeft w:val="0"/>
                  <w:marRight w:val="0"/>
                  <w:marTop w:val="0"/>
                  <w:marBottom w:val="0"/>
                  <w:divBdr>
                    <w:top w:val="none" w:sz="0" w:space="0" w:color="auto"/>
                    <w:left w:val="none" w:sz="0" w:space="0" w:color="auto"/>
                    <w:bottom w:val="none" w:sz="0" w:space="0" w:color="auto"/>
                    <w:right w:val="none" w:sz="0" w:space="0" w:color="auto"/>
                  </w:divBdr>
                  <w:divsChild>
                    <w:div w:id="102991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056380">
      <w:bodyDiv w:val="1"/>
      <w:marLeft w:val="0"/>
      <w:marRight w:val="0"/>
      <w:marTop w:val="0"/>
      <w:marBottom w:val="0"/>
      <w:divBdr>
        <w:top w:val="none" w:sz="0" w:space="0" w:color="auto"/>
        <w:left w:val="none" w:sz="0" w:space="0" w:color="auto"/>
        <w:bottom w:val="none" w:sz="0" w:space="0" w:color="auto"/>
        <w:right w:val="none" w:sz="0" w:space="0" w:color="auto"/>
      </w:divBdr>
    </w:div>
    <w:div w:id="1968273812">
      <w:bodyDiv w:val="1"/>
      <w:marLeft w:val="0"/>
      <w:marRight w:val="0"/>
      <w:marTop w:val="0"/>
      <w:marBottom w:val="0"/>
      <w:divBdr>
        <w:top w:val="none" w:sz="0" w:space="0" w:color="auto"/>
        <w:left w:val="none" w:sz="0" w:space="0" w:color="auto"/>
        <w:bottom w:val="none" w:sz="0" w:space="0" w:color="auto"/>
        <w:right w:val="none" w:sz="0" w:space="0" w:color="auto"/>
      </w:divBdr>
    </w:div>
    <w:div w:id="1987202247">
      <w:bodyDiv w:val="1"/>
      <w:marLeft w:val="0"/>
      <w:marRight w:val="0"/>
      <w:marTop w:val="0"/>
      <w:marBottom w:val="0"/>
      <w:divBdr>
        <w:top w:val="none" w:sz="0" w:space="0" w:color="auto"/>
        <w:left w:val="none" w:sz="0" w:space="0" w:color="auto"/>
        <w:bottom w:val="none" w:sz="0" w:space="0" w:color="auto"/>
        <w:right w:val="none" w:sz="0" w:space="0" w:color="auto"/>
      </w:divBdr>
      <w:divsChild>
        <w:div w:id="12862800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5393794">
              <w:marLeft w:val="0"/>
              <w:marRight w:val="0"/>
              <w:marTop w:val="0"/>
              <w:marBottom w:val="0"/>
              <w:divBdr>
                <w:top w:val="none" w:sz="0" w:space="0" w:color="auto"/>
                <w:left w:val="none" w:sz="0" w:space="0" w:color="auto"/>
                <w:bottom w:val="none" w:sz="0" w:space="0" w:color="auto"/>
                <w:right w:val="none" w:sz="0" w:space="0" w:color="auto"/>
              </w:divBdr>
              <w:divsChild>
                <w:div w:id="41098188">
                  <w:marLeft w:val="0"/>
                  <w:marRight w:val="0"/>
                  <w:marTop w:val="0"/>
                  <w:marBottom w:val="0"/>
                  <w:divBdr>
                    <w:top w:val="none" w:sz="0" w:space="0" w:color="auto"/>
                    <w:left w:val="none" w:sz="0" w:space="0" w:color="auto"/>
                    <w:bottom w:val="none" w:sz="0" w:space="0" w:color="auto"/>
                    <w:right w:val="none" w:sz="0" w:space="0" w:color="auto"/>
                  </w:divBdr>
                  <w:divsChild>
                    <w:div w:id="187446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514657">
      <w:bodyDiv w:val="1"/>
      <w:marLeft w:val="0"/>
      <w:marRight w:val="0"/>
      <w:marTop w:val="0"/>
      <w:marBottom w:val="0"/>
      <w:divBdr>
        <w:top w:val="none" w:sz="0" w:space="0" w:color="auto"/>
        <w:left w:val="none" w:sz="0" w:space="0" w:color="auto"/>
        <w:bottom w:val="none" w:sz="0" w:space="0" w:color="auto"/>
        <w:right w:val="none" w:sz="0" w:space="0" w:color="auto"/>
      </w:divBdr>
      <w:divsChild>
        <w:div w:id="20923829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7306861">
              <w:marLeft w:val="0"/>
              <w:marRight w:val="0"/>
              <w:marTop w:val="0"/>
              <w:marBottom w:val="0"/>
              <w:divBdr>
                <w:top w:val="none" w:sz="0" w:space="0" w:color="auto"/>
                <w:left w:val="none" w:sz="0" w:space="0" w:color="auto"/>
                <w:bottom w:val="none" w:sz="0" w:space="0" w:color="auto"/>
                <w:right w:val="none" w:sz="0" w:space="0" w:color="auto"/>
              </w:divBdr>
              <w:divsChild>
                <w:div w:id="229728335">
                  <w:marLeft w:val="0"/>
                  <w:marRight w:val="0"/>
                  <w:marTop w:val="0"/>
                  <w:marBottom w:val="0"/>
                  <w:divBdr>
                    <w:top w:val="none" w:sz="0" w:space="0" w:color="auto"/>
                    <w:left w:val="none" w:sz="0" w:space="0" w:color="auto"/>
                    <w:bottom w:val="none" w:sz="0" w:space="0" w:color="auto"/>
                    <w:right w:val="none" w:sz="0" w:space="0" w:color="auto"/>
                  </w:divBdr>
                  <w:divsChild>
                    <w:div w:id="181471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14660">
      <w:bodyDiv w:val="1"/>
      <w:marLeft w:val="0"/>
      <w:marRight w:val="0"/>
      <w:marTop w:val="0"/>
      <w:marBottom w:val="0"/>
      <w:divBdr>
        <w:top w:val="none" w:sz="0" w:space="0" w:color="auto"/>
        <w:left w:val="none" w:sz="0" w:space="0" w:color="auto"/>
        <w:bottom w:val="none" w:sz="0" w:space="0" w:color="auto"/>
        <w:right w:val="none" w:sz="0" w:space="0" w:color="auto"/>
      </w:divBdr>
    </w:div>
    <w:div w:id="2040886737">
      <w:bodyDiv w:val="1"/>
      <w:marLeft w:val="0"/>
      <w:marRight w:val="0"/>
      <w:marTop w:val="0"/>
      <w:marBottom w:val="0"/>
      <w:divBdr>
        <w:top w:val="none" w:sz="0" w:space="0" w:color="auto"/>
        <w:left w:val="none" w:sz="0" w:space="0" w:color="auto"/>
        <w:bottom w:val="none" w:sz="0" w:space="0" w:color="auto"/>
        <w:right w:val="none" w:sz="0" w:space="0" w:color="auto"/>
      </w:divBdr>
    </w:div>
    <w:div w:id="2043745653">
      <w:bodyDiv w:val="1"/>
      <w:marLeft w:val="0"/>
      <w:marRight w:val="0"/>
      <w:marTop w:val="0"/>
      <w:marBottom w:val="0"/>
      <w:divBdr>
        <w:top w:val="none" w:sz="0" w:space="0" w:color="auto"/>
        <w:left w:val="none" w:sz="0" w:space="0" w:color="auto"/>
        <w:bottom w:val="none" w:sz="0" w:space="0" w:color="auto"/>
        <w:right w:val="none" w:sz="0" w:space="0" w:color="auto"/>
      </w:divBdr>
    </w:div>
    <w:div w:id="2082633974">
      <w:bodyDiv w:val="1"/>
      <w:marLeft w:val="0"/>
      <w:marRight w:val="0"/>
      <w:marTop w:val="0"/>
      <w:marBottom w:val="0"/>
      <w:divBdr>
        <w:top w:val="none" w:sz="0" w:space="0" w:color="auto"/>
        <w:left w:val="none" w:sz="0" w:space="0" w:color="auto"/>
        <w:bottom w:val="none" w:sz="0" w:space="0" w:color="auto"/>
        <w:right w:val="none" w:sz="0" w:space="0" w:color="auto"/>
      </w:divBdr>
    </w:div>
    <w:div w:id="208347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oi.org/10.1016/j.envpol.2017.10.011" TargetMode="External"/><Relationship Id="rId26" Type="http://schemas.openxmlformats.org/officeDocument/2006/relationships/hyperlink" Target="https://doi.org/10.1016/j.atmosenv.2018.11.049" TargetMode="External"/><Relationship Id="rId39" Type="http://schemas.openxmlformats.org/officeDocument/2006/relationships/hyperlink" Target="https://doi.org/10.1016/j.atmosenv.2018.02.045" TargetMode="External"/><Relationship Id="rId21" Type="http://schemas.openxmlformats.org/officeDocument/2006/relationships/hyperlink" Target="https://doi.org/10.1016/j.envpol.2017.10.025" TargetMode="External"/><Relationship Id="rId34" Type="http://schemas.openxmlformats.org/officeDocument/2006/relationships/hyperlink" Target="https://doi.org/10.1016/j.atmosenv.2011.08.066" TargetMode="External"/><Relationship Id="rId42" Type="http://schemas.openxmlformats.org/officeDocument/2006/relationships/hyperlink" Target="https://doi.org/10.1016/j.atmosres.2014.08.012" TargetMode="External"/><Relationship Id="rId47" Type="http://schemas.openxmlformats.org/officeDocument/2006/relationships/hyperlink" Target="https://doi.org/10.1016/j.atmosenv.2018.09.054" TargetMode="External"/><Relationship Id="rId50" Type="http://schemas.openxmlformats.org/officeDocument/2006/relationships/hyperlink" Target="https://doi.org/10.1016/j.atmosenv.2018.07.021" TargetMode="External"/><Relationship Id="rId55" Type="http://schemas.openxmlformats.org/officeDocument/2006/relationships/hyperlink" Target="https://doi.org/10.1016/j.rse.2009.09.011" TargetMode="External"/><Relationship Id="rId63" Type="http://schemas.openxmlformats.org/officeDocument/2006/relationships/hyperlink" Target="https://doi.org/10.1016/j.scitotenv.2018.12.365" TargetMode="External"/><Relationship Id="rId68" Type="http://schemas.openxmlformats.org/officeDocument/2006/relationships/hyperlink" Target="https://doi.org/10.1016/j.scitotenv.2017.08.209" TargetMode="External"/><Relationship Id="rId76" Type="http://schemas.openxmlformats.org/officeDocument/2006/relationships/hyperlink" Target="https://doi.org/10.1016/j.envpol.2018.09.052" TargetMode="External"/><Relationship Id="rId7" Type="http://schemas.openxmlformats.org/officeDocument/2006/relationships/settings" Target="settings.xml"/><Relationship Id="rId71" Type="http://schemas.openxmlformats.org/officeDocument/2006/relationships/hyperlink" Target="https://doi.org/10.1016/j.scitotenv.2014.11.024" TargetMode="External"/><Relationship Id="rId2" Type="http://schemas.openxmlformats.org/officeDocument/2006/relationships/customXml" Target="../customXml/item2.xml"/><Relationship Id="rId16" Type="http://schemas.openxmlformats.org/officeDocument/2006/relationships/hyperlink" Target="https://doi.org/10.1016/j.rse.2018.12.002" TargetMode="External"/><Relationship Id="rId29" Type="http://schemas.openxmlformats.org/officeDocument/2006/relationships/hyperlink" Target="https://doi.org/10.1016/j.envres.2012.11.003" TargetMode="External"/><Relationship Id="rId11" Type="http://schemas.openxmlformats.org/officeDocument/2006/relationships/hyperlink" Target="mailto:ersgis@unist.ac.kr" TargetMode="External"/><Relationship Id="rId24" Type="http://schemas.openxmlformats.org/officeDocument/2006/relationships/hyperlink" Target="https://doi.org/10.1016/j.envint.2018.09.051" TargetMode="External"/><Relationship Id="rId32" Type="http://schemas.openxmlformats.org/officeDocument/2006/relationships/hyperlink" Target="https://doi.org/10.1016/j.envpol.2017.11.016" TargetMode="External"/><Relationship Id="rId37" Type="http://schemas.openxmlformats.org/officeDocument/2006/relationships/hyperlink" Target="https://doi.org/10.1016/j.envpol.2018.09.026" TargetMode="External"/><Relationship Id="rId40" Type="http://schemas.openxmlformats.org/officeDocument/2006/relationships/hyperlink" Target="https://doi.org/10.1016/j.rse.2014.09.015" TargetMode="External"/><Relationship Id="rId45" Type="http://schemas.openxmlformats.org/officeDocument/2006/relationships/hyperlink" Target="https://doi.org/10.1016/j.envpol.2015.09.042" TargetMode="External"/><Relationship Id="rId53" Type="http://schemas.openxmlformats.org/officeDocument/2006/relationships/hyperlink" Target="https://doi.org/10.1016/j.envpol.2013.08.002" TargetMode="External"/><Relationship Id="rId58" Type="http://schemas.openxmlformats.org/officeDocument/2006/relationships/hyperlink" Target="https://doi.org/10.1016/j.atmosenv.2019.05.004" TargetMode="External"/><Relationship Id="rId66" Type="http://schemas.openxmlformats.org/officeDocument/2006/relationships/hyperlink" Target="https://doi.org/10.1016/j.jclepro.2019.04.231" TargetMode="External"/><Relationship Id="rId74" Type="http://schemas.openxmlformats.org/officeDocument/2006/relationships/hyperlink" Target="https://doi.org/10.1016/j.apr.2019.05.005" TargetMode="External"/><Relationship Id="rId79" Type="http://schemas.openxmlformats.org/officeDocument/2006/relationships/hyperlink" Target="https://doi.org/10.1016/j.scitotenv.2018.02.255" TargetMode="External"/><Relationship Id="rId5" Type="http://schemas.openxmlformats.org/officeDocument/2006/relationships/numbering" Target="numbering.xml"/><Relationship Id="rId61" Type="http://schemas.openxmlformats.org/officeDocument/2006/relationships/hyperlink" Target="https://doi.org/10.1016/j.atmosenv.2017.10.062" TargetMode="External"/><Relationship Id="rId82"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atmosenv.2017.10.055" TargetMode="External"/><Relationship Id="rId31" Type="http://schemas.openxmlformats.org/officeDocument/2006/relationships/hyperlink" Target="https://doi.org/10.1016/j.envpol.2018.07.016" TargetMode="External"/><Relationship Id="rId44" Type="http://schemas.openxmlformats.org/officeDocument/2006/relationships/hyperlink" Target="https://doi.org/10.1016/j.apr.2017.04.002" TargetMode="External"/><Relationship Id="rId52" Type="http://schemas.openxmlformats.org/officeDocument/2006/relationships/hyperlink" Target="https://doi.org/10.1016/j.apr.2018.03.001" TargetMode="External"/><Relationship Id="rId60" Type="http://schemas.openxmlformats.org/officeDocument/2006/relationships/hyperlink" Target="https://doi.org/10.1016/j.rse.2016.07.015" TargetMode="External"/><Relationship Id="rId65" Type="http://schemas.openxmlformats.org/officeDocument/2006/relationships/hyperlink" Target="https://doi.org/10.1016/j.atmosenv.2017.09.023" TargetMode="External"/><Relationship Id="rId73" Type="http://schemas.openxmlformats.org/officeDocument/2006/relationships/hyperlink" Target="https://doi.org/10.1016/j.scitotenv.2018.12.297" TargetMode="External"/><Relationship Id="rId78" Type="http://schemas.openxmlformats.org/officeDocument/2006/relationships/hyperlink" Target="https://doi.org/10.1016/j.rse.2018.06.030"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doi.org/10.1016/j.envint.2019.104909" TargetMode="External"/><Relationship Id="rId27" Type="http://schemas.openxmlformats.org/officeDocument/2006/relationships/hyperlink" Target="https://doi.org/10.1016/j.envpol.2018.01.053" TargetMode="External"/><Relationship Id="rId30" Type="http://schemas.openxmlformats.org/officeDocument/2006/relationships/hyperlink" Target="https://doi.org/10.1016/j.rse.2013.08.032" TargetMode="External"/><Relationship Id="rId35" Type="http://schemas.openxmlformats.org/officeDocument/2006/relationships/hyperlink" Target="https://doi.org/10.1016/j.atmosenv.2015.10.004" TargetMode="External"/><Relationship Id="rId43" Type="http://schemas.openxmlformats.org/officeDocument/2006/relationships/hyperlink" Target="https://doi.org/10.1016/j.atmosenv.2016.03.040" TargetMode="External"/><Relationship Id="rId48" Type="http://schemas.openxmlformats.org/officeDocument/2006/relationships/hyperlink" Target="https://doi.org/10.1016/j.atmosenv.2019.02.025" TargetMode="External"/><Relationship Id="rId56" Type="http://schemas.openxmlformats.org/officeDocument/2006/relationships/hyperlink" Target="https://doi.org/10.1016/j.atmosenv.2011.07.068" TargetMode="External"/><Relationship Id="rId64" Type="http://schemas.openxmlformats.org/officeDocument/2006/relationships/hyperlink" Target="https://doi.org/10.1016/j.envint.2018.11.075" TargetMode="External"/><Relationship Id="rId69" Type="http://schemas.openxmlformats.org/officeDocument/2006/relationships/hyperlink" Target="https://doi.org/10.1016/j.isprsjprs.2019.03.011" TargetMode="External"/><Relationship Id="rId77" Type="http://schemas.openxmlformats.org/officeDocument/2006/relationships/hyperlink" Target="https://doi.org/10.1016/j.scitotenv.2019.04.299" TargetMode="External"/><Relationship Id="rId8" Type="http://schemas.openxmlformats.org/officeDocument/2006/relationships/webSettings" Target="webSettings.xml"/><Relationship Id="rId51" Type="http://schemas.openxmlformats.org/officeDocument/2006/relationships/hyperlink" Target="https://doi.org/10.1016/j.rse.2014.08.008" TargetMode="External"/><Relationship Id="rId72" Type="http://schemas.openxmlformats.org/officeDocument/2006/relationships/hyperlink" Target="https://doi.org/10.1016/j.envpol.2018.05.100" TargetMode="External"/><Relationship Id="rId80" Type="http://schemas.openxmlformats.org/officeDocument/2006/relationships/hyperlink" Target="https://doi.org/10.1016/j.atmosenv.2018.08.046"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nature.com/articles/jes201390" TargetMode="External"/><Relationship Id="rId25" Type="http://schemas.openxmlformats.org/officeDocument/2006/relationships/hyperlink" Target="https://doi.org/10.1016/j.rse.2015.05.016" TargetMode="External"/><Relationship Id="rId33" Type="http://schemas.openxmlformats.org/officeDocument/2006/relationships/hyperlink" Target="https://doi.org/10.1016/j.atmosenv.2014.07.014" TargetMode="External"/><Relationship Id="rId38" Type="http://schemas.openxmlformats.org/officeDocument/2006/relationships/hyperlink" Target="https://doi.org/10.1016/j.envpol.2019.03.068" TargetMode="External"/><Relationship Id="rId46" Type="http://schemas.openxmlformats.org/officeDocument/2006/relationships/hyperlink" Target="https://doi.org/10.1016/j.apr.2018.12.017" TargetMode="External"/><Relationship Id="rId59" Type="http://schemas.openxmlformats.org/officeDocument/2006/relationships/hyperlink" Target="https://doi.org/10.1016/j.rse.2019.111221" TargetMode="External"/><Relationship Id="rId67" Type="http://schemas.openxmlformats.org/officeDocument/2006/relationships/hyperlink" Target="https://doi.org/10.1016/j.envpol.2017.03.079" TargetMode="External"/><Relationship Id="rId20" Type="http://schemas.openxmlformats.org/officeDocument/2006/relationships/hyperlink" Target="https://doi.org/10.1016/j.atmosenv.2019.01.027" TargetMode="External"/><Relationship Id="rId41" Type="http://schemas.openxmlformats.org/officeDocument/2006/relationships/hyperlink" Target="https://doi.org/10.1016/j.atmosenv.2019.04.002" TargetMode="External"/><Relationship Id="rId54" Type="http://schemas.openxmlformats.org/officeDocument/2006/relationships/hyperlink" Target="https://doi.org/10.1016/j.envint.2019.01.016" TargetMode="External"/><Relationship Id="rId62" Type="http://schemas.openxmlformats.org/officeDocument/2006/relationships/hyperlink" Target="https://doi.org/10.1016/j.rse.2017.07.023" TargetMode="External"/><Relationship Id="rId70" Type="http://schemas.openxmlformats.org/officeDocument/2006/relationships/hyperlink" Target="https://doi.org/10.1016/j.envsoft.2016.11.017" TargetMode="External"/><Relationship Id="rId75" Type="http://schemas.openxmlformats.org/officeDocument/2006/relationships/hyperlink" Target="https://doi.org/10.1016/j.atmosenv.2018.03.017"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16/j.jenvman.2018.12.071" TargetMode="External"/><Relationship Id="rId23" Type="http://schemas.openxmlformats.org/officeDocument/2006/relationships/hyperlink" Target="https://doi.org/10.1016/j.atmosenv.2018.02.001" TargetMode="External"/><Relationship Id="rId28" Type="http://schemas.openxmlformats.org/officeDocument/2006/relationships/hyperlink" Target="https://doi.org/10.1016/j.scitotenv.2019.03.480" TargetMode="External"/><Relationship Id="rId36" Type="http://schemas.openxmlformats.org/officeDocument/2006/relationships/hyperlink" Target="https://doi.org/10.1016/j.rse.2018.09.001" TargetMode="External"/><Relationship Id="rId49" Type="http://schemas.openxmlformats.org/officeDocument/2006/relationships/hyperlink" Target="https://doi.org/10.1016/j.atmosenv.2014.03.060" TargetMode="External"/><Relationship Id="rId57" Type="http://schemas.openxmlformats.org/officeDocument/2006/relationships/hyperlink" Target="https://doi.org/10.1016/j.scitotenv.2019.04.134"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사용자 지정 1">
      <a:majorFont>
        <a:latin typeface="Times New Roman"/>
        <a:ea typeface="맑은 고딕"/>
        <a:cs typeface=""/>
      </a:majorFont>
      <a:minorFont>
        <a:latin typeface="Times New Roman"/>
        <a:ea typeface="맑은 고딕"/>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62EE26976D07A94FA0948689F120601C" ma:contentTypeVersion="11" ma:contentTypeDescription="새 문서를 만듭니다." ma:contentTypeScope="" ma:versionID="e776f7b3d9c5f70f26f5b63b89613e39">
  <xsd:schema xmlns:xsd="http://www.w3.org/2001/XMLSchema" xmlns:xs="http://www.w3.org/2001/XMLSchema" xmlns:p="http://schemas.microsoft.com/office/2006/metadata/properties" xmlns:ns3="ef758289-f191-4f0e-a49c-6888bf218f83" xmlns:ns4="9b08e34b-f385-448e-ac71-f3e2b788ad35" targetNamespace="http://schemas.microsoft.com/office/2006/metadata/properties" ma:root="true" ma:fieldsID="daa41b4eb48a7860180e53bea268b462" ns3:_="" ns4:_="">
    <xsd:import namespace="ef758289-f191-4f0e-a49c-6888bf218f83"/>
    <xsd:import namespace="9b08e34b-f385-448e-ac71-f3e2b788ad3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758289-f191-4f0e-a49c-6888bf218f83" elementFormDefault="qualified">
    <xsd:import namespace="http://schemas.microsoft.com/office/2006/documentManagement/types"/>
    <xsd:import namespace="http://schemas.microsoft.com/office/infopath/2007/PartnerControls"/>
    <xsd:element name="SharedWithUsers" ma:index="8" nillable="true" ma:displayName="공유 대상"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세부 정보 공유" ma:description="" ma:internalName="SharedWithDetails" ma:readOnly="true">
      <xsd:simpleType>
        <xsd:restriction base="dms:Note">
          <xsd:maxLength value="255"/>
        </xsd:restriction>
      </xsd:simpleType>
    </xsd:element>
    <xsd:element name="SharingHintHash" ma:index="10" nillable="true" ma:displayName="힌트 해시 공유"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b08e34b-f385-448e-ac71-f3e2b788ad3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F84B2-62F2-4302-8233-305604E6678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27E62E2-E7D0-45A5-AF36-E4C9696DE2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758289-f191-4f0e-a49c-6888bf218f83"/>
    <ds:schemaRef ds:uri="9b08e34b-f385-448e-ac71-f3e2b788a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8B9D31C-FCE8-4964-BAEA-B89259271901}">
  <ds:schemaRefs>
    <ds:schemaRef ds:uri="http://schemas.microsoft.com/sharepoint/v3/contenttype/forms"/>
  </ds:schemaRefs>
</ds:datastoreItem>
</file>

<file path=customXml/itemProps4.xml><?xml version="1.0" encoding="utf-8"?>
<ds:datastoreItem xmlns:ds="http://schemas.openxmlformats.org/officeDocument/2006/customXml" ds:itemID="{14D9F3FA-F3DE-4E0F-A257-998208458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5344</Words>
  <Characters>201462</Characters>
  <Application>Microsoft Office Word</Application>
  <DocSecurity>0</DocSecurity>
  <Lines>1678</Lines>
  <Paragraphs>4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36334</CharactersWithSpaces>
  <SharedDoc>false</SharedDoc>
  <HLinks>
    <vt:vector size="432" baseType="variant">
      <vt:variant>
        <vt:i4>2555947</vt:i4>
      </vt:variant>
      <vt:variant>
        <vt:i4>1121</vt:i4>
      </vt:variant>
      <vt:variant>
        <vt:i4>0</vt:i4>
      </vt:variant>
      <vt:variant>
        <vt:i4>5</vt:i4>
      </vt:variant>
      <vt:variant>
        <vt:lpwstr>https://doi.org/10.1016/j.atmosenv.2018.08.046</vt:lpwstr>
      </vt:variant>
      <vt:variant>
        <vt:lpwstr/>
      </vt:variant>
      <vt:variant>
        <vt:i4>3932285</vt:i4>
      </vt:variant>
      <vt:variant>
        <vt:i4>1118</vt:i4>
      </vt:variant>
      <vt:variant>
        <vt:i4>0</vt:i4>
      </vt:variant>
      <vt:variant>
        <vt:i4>5</vt:i4>
      </vt:variant>
      <vt:variant>
        <vt:lpwstr>https://doi.org/10.1016/j.scitotenv.2018.02.255</vt:lpwstr>
      </vt:variant>
      <vt:variant>
        <vt:lpwstr/>
      </vt:variant>
      <vt:variant>
        <vt:i4>4456458</vt:i4>
      </vt:variant>
      <vt:variant>
        <vt:i4>1115</vt:i4>
      </vt:variant>
      <vt:variant>
        <vt:i4>0</vt:i4>
      </vt:variant>
      <vt:variant>
        <vt:i4>5</vt:i4>
      </vt:variant>
      <vt:variant>
        <vt:lpwstr>https://doi.org/10.1016/j.rse.2018.06.030</vt:lpwstr>
      </vt:variant>
      <vt:variant>
        <vt:lpwstr/>
      </vt:variant>
      <vt:variant>
        <vt:i4>3211387</vt:i4>
      </vt:variant>
      <vt:variant>
        <vt:i4>1112</vt:i4>
      </vt:variant>
      <vt:variant>
        <vt:i4>0</vt:i4>
      </vt:variant>
      <vt:variant>
        <vt:i4>5</vt:i4>
      </vt:variant>
      <vt:variant>
        <vt:lpwstr>https://doi.org/10.1016/j.scitotenv.2019.04.299</vt:lpwstr>
      </vt:variant>
      <vt:variant>
        <vt:lpwstr/>
      </vt:variant>
      <vt:variant>
        <vt:i4>5767239</vt:i4>
      </vt:variant>
      <vt:variant>
        <vt:i4>1109</vt:i4>
      </vt:variant>
      <vt:variant>
        <vt:i4>0</vt:i4>
      </vt:variant>
      <vt:variant>
        <vt:i4>5</vt:i4>
      </vt:variant>
      <vt:variant>
        <vt:lpwstr>https://doi.org/10.1016/j.envpol.2018.09.052</vt:lpwstr>
      </vt:variant>
      <vt:variant>
        <vt:lpwstr/>
      </vt:variant>
      <vt:variant>
        <vt:i4>2949166</vt:i4>
      </vt:variant>
      <vt:variant>
        <vt:i4>1106</vt:i4>
      </vt:variant>
      <vt:variant>
        <vt:i4>0</vt:i4>
      </vt:variant>
      <vt:variant>
        <vt:i4>5</vt:i4>
      </vt:variant>
      <vt:variant>
        <vt:lpwstr>https://doi.org/10.1016/j.atmosenv.2018.03.017</vt:lpwstr>
      </vt:variant>
      <vt:variant>
        <vt:lpwstr/>
      </vt:variant>
      <vt:variant>
        <vt:i4>4521997</vt:i4>
      </vt:variant>
      <vt:variant>
        <vt:i4>1103</vt:i4>
      </vt:variant>
      <vt:variant>
        <vt:i4>0</vt:i4>
      </vt:variant>
      <vt:variant>
        <vt:i4>5</vt:i4>
      </vt:variant>
      <vt:variant>
        <vt:lpwstr>https://doi.org/10.1016/j.apr.2019.05.005</vt:lpwstr>
      </vt:variant>
      <vt:variant>
        <vt:lpwstr/>
      </vt:variant>
      <vt:variant>
        <vt:i4>3211389</vt:i4>
      </vt:variant>
      <vt:variant>
        <vt:i4>1100</vt:i4>
      </vt:variant>
      <vt:variant>
        <vt:i4>0</vt:i4>
      </vt:variant>
      <vt:variant>
        <vt:i4>5</vt:i4>
      </vt:variant>
      <vt:variant>
        <vt:lpwstr>https://doi.org/10.1016/j.scitotenv.2018.12.297</vt:lpwstr>
      </vt:variant>
      <vt:variant>
        <vt:lpwstr/>
      </vt:variant>
      <vt:variant>
        <vt:i4>5701698</vt:i4>
      </vt:variant>
      <vt:variant>
        <vt:i4>1097</vt:i4>
      </vt:variant>
      <vt:variant>
        <vt:i4>0</vt:i4>
      </vt:variant>
      <vt:variant>
        <vt:i4>5</vt:i4>
      </vt:variant>
      <vt:variant>
        <vt:lpwstr>https://doi.org/10.1016/j.envpol.2018.05.100</vt:lpwstr>
      </vt:variant>
      <vt:variant>
        <vt:lpwstr/>
      </vt:variant>
      <vt:variant>
        <vt:i4>3539068</vt:i4>
      </vt:variant>
      <vt:variant>
        <vt:i4>1094</vt:i4>
      </vt:variant>
      <vt:variant>
        <vt:i4>0</vt:i4>
      </vt:variant>
      <vt:variant>
        <vt:i4>5</vt:i4>
      </vt:variant>
      <vt:variant>
        <vt:lpwstr>https://doi.org/10.1016/j.scitotenv.2014.11.024</vt:lpwstr>
      </vt:variant>
      <vt:variant>
        <vt:lpwstr/>
      </vt:variant>
      <vt:variant>
        <vt:i4>4259858</vt:i4>
      </vt:variant>
      <vt:variant>
        <vt:i4>1091</vt:i4>
      </vt:variant>
      <vt:variant>
        <vt:i4>0</vt:i4>
      </vt:variant>
      <vt:variant>
        <vt:i4>5</vt:i4>
      </vt:variant>
      <vt:variant>
        <vt:lpwstr>https://doi.org/10.1016/j.envsoft.2016.11.017</vt:lpwstr>
      </vt:variant>
      <vt:variant>
        <vt:lpwstr/>
      </vt:variant>
      <vt:variant>
        <vt:i4>2949233</vt:i4>
      </vt:variant>
      <vt:variant>
        <vt:i4>1088</vt:i4>
      </vt:variant>
      <vt:variant>
        <vt:i4>0</vt:i4>
      </vt:variant>
      <vt:variant>
        <vt:i4>5</vt:i4>
      </vt:variant>
      <vt:variant>
        <vt:lpwstr>https://doi.org/10.1016/j.isprsjprs.2019.03.011</vt:lpwstr>
      </vt:variant>
      <vt:variant>
        <vt:lpwstr/>
      </vt:variant>
      <vt:variant>
        <vt:i4>3539063</vt:i4>
      </vt:variant>
      <vt:variant>
        <vt:i4>1085</vt:i4>
      </vt:variant>
      <vt:variant>
        <vt:i4>0</vt:i4>
      </vt:variant>
      <vt:variant>
        <vt:i4>5</vt:i4>
      </vt:variant>
      <vt:variant>
        <vt:lpwstr>https://doi.org/10.1016/j.scitotenv.2017.08.209</vt:lpwstr>
      </vt:variant>
      <vt:variant>
        <vt:lpwstr/>
      </vt:variant>
      <vt:variant>
        <vt:i4>5832778</vt:i4>
      </vt:variant>
      <vt:variant>
        <vt:i4>1082</vt:i4>
      </vt:variant>
      <vt:variant>
        <vt:i4>0</vt:i4>
      </vt:variant>
      <vt:variant>
        <vt:i4>5</vt:i4>
      </vt:variant>
      <vt:variant>
        <vt:lpwstr>https://doi.org/10.1016/j.envpol.2017.03.079</vt:lpwstr>
      </vt:variant>
      <vt:variant>
        <vt:lpwstr/>
      </vt:variant>
      <vt:variant>
        <vt:i4>4325380</vt:i4>
      </vt:variant>
      <vt:variant>
        <vt:i4>1079</vt:i4>
      </vt:variant>
      <vt:variant>
        <vt:i4>0</vt:i4>
      </vt:variant>
      <vt:variant>
        <vt:i4>5</vt:i4>
      </vt:variant>
      <vt:variant>
        <vt:lpwstr>https://doi.org/10.1016/j.jclepro.2019.04.231</vt:lpwstr>
      </vt:variant>
      <vt:variant>
        <vt:lpwstr/>
      </vt:variant>
      <vt:variant>
        <vt:i4>2293794</vt:i4>
      </vt:variant>
      <vt:variant>
        <vt:i4>1076</vt:i4>
      </vt:variant>
      <vt:variant>
        <vt:i4>0</vt:i4>
      </vt:variant>
      <vt:variant>
        <vt:i4>5</vt:i4>
      </vt:variant>
      <vt:variant>
        <vt:lpwstr>https://doi.org/10.1016/j.atmosenv.2017.09.023</vt:lpwstr>
      </vt:variant>
      <vt:variant>
        <vt:lpwstr/>
      </vt:variant>
      <vt:variant>
        <vt:i4>5636165</vt:i4>
      </vt:variant>
      <vt:variant>
        <vt:i4>1073</vt:i4>
      </vt:variant>
      <vt:variant>
        <vt:i4>0</vt:i4>
      </vt:variant>
      <vt:variant>
        <vt:i4>5</vt:i4>
      </vt:variant>
      <vt:variant>
        <vt:lpwstr>https://doi.org/10.1016/j.envint.2018.11.075</vt:lpwstr>
      </vt:variant>
      <vt:variant>
        <vt:lpwstr/>
      </vt:variant>
      <vt:variant>
        <vt:i4>4063356</vt:i4>
      </vt:variant>
      <vt:variant>
        <vt:i4>1070</vt:i4>
      </vt:variant>
      <vt:variant>
        <vt:i4>0</vt:i4>
      </vt:variant>
      <vt:variant>
        <vt:i4>5</vt:i4>
      </vt:variant>
      <vt:variant>
        <vt:lpwstr>https://doi.org/10.1016/j.scitotenv.2018.12.365</vt:lpwstr>
      </vt:variant>
      <vt:variant>
        <vt:lpwstr/>
      </vt:variant>
      <vt:variant>
        <vt:i4>4849675</vt:i4>
      </vt:variant>
      <vt:variant>
        <vt:i4>1067</vt:i4>
      </vt:variant>
      <vt:variant>
        <vt:i4>0</vt:i4>
      </vt:variant>
      <vt:variant>
        <vt:i4>5</vt:i4>
      </vt:variant>
      <vt:variant>
        <vt:lpwstr>https://doi.org/10.1016/j.rse.2017.07.023</vt:lpwstr>
      </vt:variant>
      <vt:variant>
        <vt:lpwstr/>
      </vt:variant>
      <vt:variant>
        <vt:i4>2818087</vt:i4>
      </vt:variant>
      <vt:variant>
        <vt:i4>1064</vt:i4>
      </vt:variant>
      <vt:variant>
        <vt:i4>0</vt:i4>
      </vt:variant>
      <vt:variant>
        <vt:i4>5</vt:i4>
      </vt:variant>
      <vt:variant>
        <vt:lpwstr>https://doi.org/10.1016/j.atmosenv.2017.10.062</vt:lpwstr>
      </vt:variant>
      <vt:variant>
        <vt:lpwstr/>
      </vt:variant>
      <vt:variant>
        <vt:i4>4718603</vt:i4>
      </vt:variant>
      <vt:variant>
        <vt:i4>1061</vt:i4>
      </vt:variant>
      <vt:variant>
        <vt:i4>0</vt:i4>
      </vt:variant>
      <vt:variant>
        <vt:i4>5</vt:i4>
      </vt:variant>
      <vt:variant>
        <vt:lpwstr>https://doi.org/10.1016/j.rse.2016.07.015</vt:lpwstr>
      </vt:variant>
      <vt:variant>
        <vt:lpwstr/>
      </vt:variant>
      <vt:variant>
        <vt:i4>6094929</vt:i4>
      </vt:variant>
      <vt:variant>
        <vt:i4>1058</vt:i4>
      </vt:variant>
      <vt:variant>
        <vt:i4>0</vt:i4>
      </vt:variant>
      <vt:variant>
        <vt:i4>5</vt:i4>
      </vt:variant>
      <vt:variant>
        <vt:lpwstr>https://www.who.int/news-room/fact-sheets/detail/ambient-(outdoor)-air-quality-and-health</vt:lpwstr>
      </vt:variant>
      <vt:variant>
        <vt:lpwstr/>
      </vt:variant>
      <vt:variant>
        <vt:i4>5898255</vt:i4>
      </vt:variant>
      <vt:variant>
        <vt:i4>1055</vt:i4>
      </vt:variant>
      <vt:variant>
        <vt:i4>0</vt:i4>
      </vt:variant>
      <vt:variant>
        <vt:i4>5</vt:i4>
      </vt:variant>
      <vt:variant>
        <vt:lpwstr>https://doi.org/10.1016/j.rse.2019.111221</vt:lpwstr>
      </vt:variant>
      <vt:variant>
        <vt:lpwstr/>
      </vt:variant>
      <vt:variant>
        <vt:i4>2621486</vt:i4>
      </vt:variant>
      <vt:variant>
        <vt:i4>1052</vt:i4>
      </vt:variant>
      <vt:variant>
        <vt:i4>0</vt:i4>
      </vt:variant>
      <vt:variant>
        <vt:i4>5</vt:i4>
      </vt:variant>
      <vt:variant>
        <vt:lpwstr>https://doi.org/10.1016/j.atmosenv.2019.05.004</vt:lpwstr>
      </vt:variant>
      <vt:variant>
        <vt:lpwstr/>
      </vt:variant>
      <vt:variant>
        <vt:i4>3866744</vt:i4>
      </vt:variant>
      <vt:variant>
        <vt:i4>1049</vt:i4>
      </vt:variant>
      <vt:variant>
        <vt:i4>0</vt:i4>
      </vt:variant>
      <vt:variant>
        <vt:i4>5</vt:i4>
      </vt:variant>
      <vt:variant>
        <vt:lpwstr>https://doi.org/10.1016/j.scitotenv.2019.04.134</vt:lpwstr>
      </vt:variant>
      <vt:variant>
        <vt:lpwstr/>
      </vt:variant>
      <vt:variant>
        <vt:i4>3866664</vt:i4>
      </vt:variant>
      <vt:variant>
        <vt:i4>1046</vt:i4>
      </vt:variant>
      <vt:variant>
        <vt:i4>0</vt:i4>
      </vt:variant>
      <vt:variant>
        <vt:i4>5</vt:i4>
      </vt:variant>
      <vt:variant>
        <vt:lpwstr>https://doi.org/10.1016/j.atmosres.2016.02.022</vt:lpwstr>
      </vt:variant>
      <vt:variant>
        <vt:lpwstr/>
      </vt:variant>
      <vt:variant>
        <vt:i4>2490400</vt:i4>
      </vt:variant>
      <vt:variant>
        <vt:i4>1043</vt:i4>
      </vt:variant>
      <vt:variant>
        <vt:i4>0</vt:i4>
      </vt:variant>
      <vt:variant>
        <vt:i4>5</vt:i4>
      </vt:variant>
      <vt:variant>
        <vt:lpwstr>https://doi.org/10.1016/j.atmosenv.2011.07.068</vt:lpwstr>
      </vt:variant>
      <vt:variant>
        <vt:lpwstr/>
      </vt:variant>
      <vt:variant>
        <vt:i4>4653060</vt:i4>
      </vt:variant>
      <vt:variant>
        <vt:i4>1040</vt:i4>
      </vt:variant>
      <vt:variant>
        <vt:i4>0</vt:i4>
      </vt:variant>
      <vt:variant>
        <vt:i4>5</vt:i4>
      </vt:variant>
      <vt:variant>
        <vt:lpwstr>https://doi.org/10.1016/j.rse.2009.09.011</vt:lpwstr>
      </vt:variant>
      <vt:variant>
        <vt:lpwstr/>
      </vt:variant>
      <vt:variant>
        <vt:i4>5570627</vt:i4>
      </vt:variant>
      <vt:variant>
        <vt:i4>1037</vt:i4>
      </vt:variant>
      <vt:variant>
        <vt:i4>0</vt:i4>
      </vt:variant>
      <vt:variant>
        <vt:i4>5</vt:i4>
      </vt:variant>
      <vt:variant>
        <vt:lpwstr>https://doi.org/10.1016/j.envint.2019.01.016</vt:lpwstr>
      </vt:variant>
      <vt:variant>
        <vt:lpwstr/>
      </vt:variant>
      <vt:variant>
        <vt:i4>2949165</vt:i4>
      </vt:variant>
      <vt:variant>
        <vt:i4>1034</vt:i4>
      </vt:variant>
      <vt:variant>
        <vt:i4>0</vt:i4>
      </vt:variant>
      <vt:variant>
        <vt:i4>5</vt:i4>
      </vt:variant>
      <vt:variant>
        <vt:lpwstr>https://doi.org/10.1016/j.atmosenv.2018.04.020</vt:lpwstr>
      </vt:variant>
      <vt:variant>
        <vt:lpwstr/>
      </vt:variant>
      <vt:variant>
        <vt:i4>5832777</vt:i4>
      </vt:variant>
      <vt:variant>
        <vt:i4>1031</vt:i4>
      </vt:variant>
      <vt:variant>
        <vt:i4>0</vt:i4>
      </vt:variant>
      <vt:variant>
        <vt:i4>5</vt:i4>
      </vt:variant>
      <vt:variant>
        <vt:lpwstr>https://doi.org/10.1016/j.envpol.2013.08.002</vt:lpwstr>
      </vt:variant>
      <vt:variant>
        <vt:lpwstr/>
      </vt:variant>
      <vt:variant>
        <vt:i4>4456459</vt:i4>
      </vt:variant>
      <vt:variant>
        <vt:i4>1028</vt:i4>
      </vt:variant>
      <vt:variant>
        <vt:i4>0</vt:i4>
      </vt:variant>
      <vt:variant>
        <vt:i4>5</vt:i4>
      </vt:variant>
      <vt:variant>
        <vt:lpwstr>https://doi.org/10.1016/j.apr.2018.03.001</vt:lpwstr>
      </vt:variant>
      <vt:variant>
        <vt:lpwstr/>
      </vt:variant>
      <vt:variant>
        <vt:i4>4915204</vt:i4>
      </vt:variant>
      <vt:variant>
        <vt:i4>1025</vt:i4>
      </vt:variant>
      <vt:variant>
        <vt:i4>0</vt:i4>
      </vt:variant>
      <vt:variant>
        <vt:i4>5</vt:i4>
      </vt:variant>
      <vt:variant>
        <vt:lpwstr>https://doi.org/10.1016/j.rse.2014.08.008</vt:lpwstr>
      </vt:variant>
      <vt:variant>
        <vt:lpwstr/>
      </vt:variant>
      <vt:variant>
        <vt:i4>3080237</vt:i4>
      </vt:variant>
      <vt:variant>
        <vt:i4>1022</vt:i4>
      </vt:variant>
      <vt:variant>
        <vt:i4>0</vt:i4>
      </vt:variant>
      <vt:variant>
        <vt:i4>5</vt:i4>
      </vt:variant>
      <vt:variant>
        <vt:lpwstr>https://doi.org/10.1016/j.atmosenv.2018.07.021</vt:lpwstr>
      </vt:variant>
      <vt:variant>
        <vt:lpwstr/>
      </vt:variant>
      <vt:variant>
        <vt:i4>2752549</vt:i4>
      </vt:variant>
      <vt:variant>
        <vt:i4>1019</vt:i4>
      </vt:variant>
      <vt:variant>
        <vt:i4>0</vt:i4>
      </vt:variant>
      <vt:variant>
        <vt:i4>5</vt:i4>
      </vt:variant>
      <vt:variant>
        <vt:lpwstr>https://doi.org/10.1016/j.atmosenv.2014.03.060</vt:lpwstr>
      </vt:variant>
      <vt:variant>
        <vt:lpwstr/>
      </vt:variant>
      <vt:variant>
        <vt:i4>3014700</vt:i4>
      </vt:variant>
      <vt:variant>
        <vt:i4>1016</vt:i4>
      </vt:variant>
      <vt:variant>
        <vt:i4>0</vt:i4>
      </vt:variant>
      <vt:variant>
        <vt:i4>5</vt:i4>
      </vt:variant>
      <vt:variant>
        <vt:lpwstr>https://doi.org/10.1016/j.atmosenv.2019.02.025</vt:lpwstr>
      </vt:variant>
      <vt:variant>
        <vt:lpwstr/>
      </vt:variant>
      <vt:variant>
        <vt:i4>2359338</vt:i4>
      </vt:variant>
      <vt:variant>
        <vt:i4>1013</vt:i4>
      </vt:variant>
      <vt:variant>
        <vt:i4>0</vt:i4>
      </vt:variant>
      <vt:variant>
        <vt:i4>5</vt:i4>
      </vt:variant>
      <vt:variant>
        <vt:lpwstr>https://doi.org/10.1016/j.atmosenv.2018.09.054</vt:lpwstr>
      </vt:variant>
      <vt:variant>
        <vt:lpwstr/>
      </vt:variant>
      <vt:variant>
        <vt:i4>4456458</vt:i4>
      </vt:variant>
      <vt:variant>
        <vt:i4>1010</vt:i4>
      </vt:variant>
      <vt:variant>
        <vt:i4>0</vt:i4>
      </vt:variant>
      <vt:variant>
        <vt:i4>5</vt:i4>
      </vt:variant>
      <vt:variant>
        <vt:lpwstr>https://doi.org/10.1016/j.apr.2018.12.017</vt:lpwstr>
      </vt:variant>
      <vt:variant>
        <vt:lpwstr/>
      </vt:variant>
      <vt:variant>
        <vt:i4>5767243</vt:i4>
      </vt:variant>
      <vt:variant>
        <vt:i4>1007</vt:i4>
      </vt:variant>
      <vt:variant>
        <vt:i4>0</vt:i4>
      </vt:variant>
      <vt:variant>
        <vt:i4>5</vt:i4>
      </vt:variant>
      <vt:variant>
        <vt:lpwstr>https://doi.org/10.1016/j.envpol.2015.09.042</vt:lpwstr>
      </vt:variant>
      <vt:variant>
        <vt:lpwstr/>
      </vt:variant>
      <vt:variant>
        <vt:i4>4915212</vt:i4>
      </vt:variant>
      <vt:variant>
        <vt:i4>1004</vt:i4>
      </vt:variant>
      <vt:variant>
        <vt:i4>0</vt:i4>
      </vt:variant>
      <vt:variant>
        <vt:i4>5</vt:i4>
      </vt:variant>
      <vt:variant>
        <vt:lpwstr>https://doi.org/10.1016/j.apr.2017.04.002</vt:lpwstr>
      </vt:variant>
      <vt:variant>
        <vt:lpwstr/>
      </vt:variant>
      <vt:variant>
        <vt:i4>2752549</vt:i4>
      </vt:variant>
      <vt:variant>
        <vt:i4>1001</vt:i4>
      </vt:variant>
      <vt:variant>
        <vt:i4>0</vt:i4>
      </vt:variant>
      <vt:variant>
        <vt:i4>5</vt:i4>
      </vt:variant>
      <vt:variant>
        <vt:lpwstr>https://doi.org/10.1016/j.atmosenv.2016.03.040</vt:lpwstr>
      </vt:variant>
      <vt:variant>
        <vt:lpwstr/>
      </vt:variant>
      <vt:variant>
        <vt:i4>3211305</vt:i4>
      </vt:variant>
      <vt:variant>
        <vt:i4>998</vt:i4>
      </vt:variant>
      <vt:variant>
        <vt:i4>0</vt:i4>
      </vt:variant>
      <vt:variant>
        <vt:i4>5</vt:i4>
      </vt:variant>
      <vt:variant>
        <vt:lpwstr>https://doi.org/10.1016/j.atmosres.2014.08.012</vt:lpwstr>
      </vt:variant>
      <vt:variant>
        <vt:lpwstr/>
      </vt:variant>
      <vt:variant>
        <vt:i4>3080238</vt:i4>
      </vt:variant>
      <vt:variant>
        <vt:i4>995</vt:i4>
      </vt:variant>
      <vt:variant>
        <vt:i4>0</vt:i4>
      </vt:variant>
      <vt:variant>
        <vt:i4>5</vt:i4>
      </vt:variant>
      <vt:variant>
        <vt:lpwstr>https://doi.org/10.1016/j.atmosenv.2019.04.002</vt:lpwstr>
      </vt:variant>
      <vt:variant>
        <vt:lpwstr/>
      </vt:variant>
      <vt:variant>
        <vt:i4>4849669</vt:i4>
      </vt:variant>
      <vt:variant>
        <vt:i4>992</vt:i4>
      </vt:variant>
      <vt:variant>
        <vt:i4>0</vt:i4>
      </vt:variant>
      <vt:variant>
        <vt:i4>5</vt:i4>
      </vt:variant>
      <vt:variant>
        <vt:lpwstr>https://doi.org/10.1016/j.rse.2014.09.015</vt:lpwstr>
      </vt:variant>
      <vt:variant>
        <vt:lpwstr/>
      </vt:variant>
      <vt:variant>
        <vt:i4>3014699</vt:i4>
      </vt:variant>
      <vt:variant>
        <vt:i4>989</vt:i4>
      </vt:variant>
      <vt:variant>
        <vt:i4>0</vt:i4>
      </vt:variant>
      <vt:variant>
        <vt:i4>5</vt:i4>
      </vt:variant>
      <vt:variant>
        <vt:lpwstr>https://doi.org/10.1016/j.atmosenv.2018.02.045</vt:lpwstr>
      </vt:variant>
      <vt:variant>
        <vt:lpwstr/>
      </vt:variant>
      <vt:variant>
        <vt:i4>5767237</vt:i4>
      </vt:variant>
      <vt:variant>
        <vt:i4>986</vt:i4>
      </vt:variant>
      <vt:variant>
        <vt:i4>0</vt:i4>
      </vt:variant>
      <vt:variant>
        <vt:i4>5</vt:i4>
      </vt:variant>
      <vt:variant>
        <vt:lpwstr>https://doi.org/10.1016/j.envpol.2019.03.068</vt:lpwstr>
      </vt:variant>
      <vt:variant>
        <vt:lpwstr/>
      </vt:variant>
      <vt:variant>
        <vt:i4>6029376</vt:i4>
      </vt:variant>
      <vt:variant>
        <vt:i4>983</vt:i4>
      </vt:variant>
      <vt:variant>
        <vt:i4>0</vt:i4>
      </vt:variant>
      <vt:variant>
        <vt:i4>5</vt:i4>
      </vt:variant>
      <vt:variant>
        <vt:lpwstr>https://doi.org/10.1016/j.envpol.2018.09.026</vt:lpwstr>
      </vt:variant>
      <vt:variant>
        <vt:lpwstr/>
      </vt:variant>
      <vt:variant>
        <vt:i4>4653061</vt:i4>
      </vt:variant>
      <vt:variant>
        <vt:i4>980</vt:i4>
      </vt:variant>
      <vt:variant>
        <vt:i4>0</vt:i4>
      </vt:variant>
      <vt:variant>
        <vt:i4>5</vt:i4>
      </vt:variant>
      <vt:variant>
        <vt:lpwstr>https://doi.org/10.1016/j.rse.2018.09.001</vt:lpwstr>
      </vt:variant>
      <vt:variant>
        <vt:lpwstr/>
      </vt:variant>
      <vt:variant>
        <vt:i4>73</vt:i4>
      </vt:variant>
      <vt:variant>
        <vt:i4>977</vt:i4>
      </vt:variant>
      <vt:variant>
        <vt:i4>0</vt:i4>
      </vt:variant>
      <vt:variant>
        <vt:i4>5</vt:i4>
      </vt:variant>
      <vt:variant>
        <vt:lpwstr>http://web.kma.go.kr/down/e-learning/middle/middle_06_1.pdf</vt:lpwstr>
      </vt:variant>
      <vt:variant>
        <vt:lpwstr/>
      </vt:variant>
      <vt:variant>
        <vt:i4>2949155</vt:i4>
      </vt:variant>
      <vt:variant>
        <vt:i4>974</vt:i4>
      </vt:variant>
      <vt:variant>
        <vt:i4>0</vt:i4>
      </vt:variant>
      <vt:variant>
        <vt:i4>5</vt:i4>
      </vt:variant>
      <vt:variant>
        <vt:lpwstr>https://doi.org/10.1016/j.atmosenv.2015.10.004</vt:lpwstr>
      </vt:variant>
      <vt:variant>
        <vt:lpwstr/>
      </vt:variant>
      <vt:variant>
        <vt:i4>2555936</vt:i4>
      </vt:variant>
      <vt:variant>
        <vt:i4>971</vt:i4>
      </vt:variant>
      <vt:variant>
        <vt:i4>0</vt:i4>
      </vt:variant>
      <vt:variant>
        <vt:i4>5</vt:i4>
      </vt:variant>
      <vt:variant>
        <vt:lpwstr>https://doi.org/10.1016/j.atmosenv.2011.08.066</vt:lpwstr>
      </vt:variant>
      <vt:variant>
        <vt:lpwstr/>
      </vt:variant>
      <vt:variant>
        <vt:i4>2752546</vt:i4>
      </vt:variant>
      <vt:variant>
        <vt:i4>968</vt:i4>
      </vt:variant>
      <vt:variant>
        <vt:i4>0</vt:i4>
      </vt:variant>
      <vt:variant>
        <vt:i4>5</vt:i4>
      </vt:variant>
      <vt:variant>
        <vt:lpwstr>https://doi.org/10.1016/j.atmosenv.2014.07.014</vt:lpwstr>
      </vt:variant>
      <vt:variant>
        <vt:lpwstr/>
      </vt:variant>
      <vt:variant>
        <vt:i4>5505101</vt:i4>
      </vt:variant>
      <vt:variant>
        <vt:i4>965</vt:i4>
      </vt:variant>
      <vt:variant>
        <vt:i4>0</vt:i4>
      </vt:variant>
      <vt:variant>
        <vt:i4>5</vt:i4>
      </vt:variant>
      <vt:variant>
        <vt:lpwstr>https://doi.org/10.1016/j.envpol.2017.11.016</vt:lpwstr>
      </vt:variant>
      <vt:variant>
        <vt:lpwstr/>
      </vt:variant>
      <vt:variant>
        <vt:i4>5374019</vt:i4>
      </vt:variant>
      <vt:variant>
        <vt:i4>962</vt:i4>
      </vt:variant>
      <vt:variant>
        <vt:i4>0</vt:i4>
      </vt:variant>
      <vt:variant>
        <vt:i4>5</vt:i4>
      </vt:variant>
      <vt:variant>
        <vt:lpwstr>https://doi.org/10.1016/j.envpol.2018.07.016</vt:lpwstr>
      </vt:variant>
      <vt:variant>
        <vt:lpwstr/>
      </vt:variant>
      <vt:variant>
        <vt:i4>5177348</vt:i4>
      </vt:variant>
      <vt:variant>
        <vt:i4>959</vt:i4>
      </vt:variant>
      <vt:variant>
        <vt:i4>0</vt:i4>
      </vt:variant>
      <vt:variant>
        <vt:i4>5</vt:i4>
      </vt:variant>
      <vt:variant>
        <vt:lpwstr>https://doi.org/10.1016/j.rse.2013.08.032</vt:lpwstr>
      </vt:variant>
      <vt:variant>
        <vt:lpwstr/>
      </vt:variant>
      <vt:variant>
        <vt:i4>4980803</vt:i4>
      </vt:variant>
      <vt:variant>
        <vt:i4>956</vt:i4>
      </vt:variant>
      <vt:variant>
        <vt:i4>0</vt:i4>
      </vt:variant>
      <vt:variant>
        <vt:i4>5</vt:i4>
      </vt:variant>
      <vt:variant>
        <vt:lpwstr>https://doi.org/10.1016/j.envres.2012.11.003</vt:lpwstr>
      </vt:variant>
      <vt:variant>
        <vt:lpwstr/>
      </vt:variant>
      <vt:variant>
        <vt:i4>3145850</vt:i4>
      </vt:variant>
      <vt:variant>
        <vt:i4>953</vt:i4>
      </vt:variant>
      <vt:variant>
        <vt:i4>0</vt:i4>
      </vt:variant>
      <vt:variant>
        <vt:i4>5</vt:i4>
      </vt:variant>
      <vt:variant>
        <vt:lpwstr>https://doi.org/10.1016/j.scitotenv.2019.03.480</vt:lpwstr>
      </vt:variant>
      <vt:variant>
        <vt:lpwstr/>
      </vt:variant>
      <vt:variant>
        <vt:i4>5308487</vt:i4>
      </vt:variant>
      <vt:variant>
        <vt:i4>950</vt:i4>
      </vt:variant>
      <vt:variant>
        <vt:i4>0</vt:i4>
      </vt:variant>
      <vt:variant>
        <vt:i4>5</vt:i4>
      </vt:variant>
      <vt:variant>
        <vt:lpwstr>https://doi.org/10.1016/j.envpol.2018.01.053</vt:lpwstr>
      </vt:variant>
      <vt:variant>
        <vt:lpwstr/>
      </vt:variant>
      <vt:variant>
        <vt:i4>2162730</vt:i4>
      </vt:variant>
      <vt:variant>
        <vt:i4>947</vt:i4>
      </vt:variant>
      <vt:variant>
        <vt:i4>0</vt:i4>
      </vt:variant>
      <vt:variant>
        <vt:i4>5</vt:i4>
      </vt:variant>
      <vt:variant>
        <vt:lpwstr>https://doi.org/10.1016/j.atmosenv.2018.11.049</vt:lpwstr>
      </vt:variant>
      <vt:variant>
        <vt:lpwstr/>
      </vt:variant>
      <vt:variant>
        <vt:i4>4915209</vt:i4>
      </vt:variant>
      <vt:variant>
        <vt:i4>944</vt:i4>
      </vt:variant>
      <vt:variant>
        <vt:i4>0</vt:i4>
      </vt:variant>
      <vt:variant>
        <vt:i4>5</vt:i4>
      </vt:variant>
      <vt:variant>
        <vt:lpwstr>https://doi.org/10.1016/j.rse.2015.05.016</vt:lpwstr>
      </vt:variant>
      <vt:variant>
        <vt:lpwstr/>
      </vt:variant>
      <vt:variant>
        <vt:i4>5898310</vt:i4>
      </vt:variant>
      <vt:variant>
        <vt:i4>941</vt:i4>
      </vt:variant>
      <vt:variant>
        <vt:i4>0</vt:i4>
      </vt:variant>
      <vt:variant>
        <vt:i4>5</vt:i4>
      </vt:variant>
      <vt:variant>
        <vt:lpwstr>https://doi.org/10.1016/j.envint.2018.09.051</vt:lpwstr>
      </vt:variant>
      <vt:variant>
        <vt:lpwstr/>
      </vt:variant>
      <vt:variant>
        <vt:i4>2752559</vt:i4>
      </vt:variant>
      <vt:variant>
        <vt:i4>938</vt:i4>
      </vt:variant>
      <vt:variant>
        <vt:i4>0</vt:i4>
      </vt:variant>
      <vt:variant>
        <vt:i4>5</vt:i4>
      </vt:variant>
      <vt:variant>
        <vt:lpwstr>https://doi.org/10.1016/j.atmosenv.2018.02.001</vt:lpwstr>
      </vt:variant>
      <vt:variant>
        <vt:lpwstr/>
      </vt:variant>
      <vt:variant>
        <vt:i4>5374041</vt:i4>
      </vt:variant>
      <vt:variant>
        <vt:i4>935</vt:i4>
      </vt:variant>
      <vt:variant>
        <vt:i4>0</vt:i4>
      </vt:variant>
      <vt:variant>
        <vt:i4>5</vt:i4>
      </vt:variant>
      <vt:variant>
        <vt:lpwstr>https://doi.org/10.1016/j.envint.2019.104909</vt:lpwstr>
      </vt:variant>
      <vt:variant>
        <vt:lpwstr/>
      </vt:variant>
      <vt:variant>
        <vt:i4>5636174</vt:i4>
      </vt:variant>
      <vt:variant>
        <vt:i4>932</vt:i4>
      </vt:variant>
      <vt:variant>
        <vt:i4>0</vt:i4>
      </vt:variant>
      <vt:variant>
        <vt:i4>5</vt:i4>
      </vt:variant>
      <vt:variant>
        <vt:lpwstr>https://doi.org/10.1016/j.envpol.2017.10.025</vt:lpwstr>
      </vt:variant>
      <vt:variant>
        <vt:lpwstr/>
      </vt:variant>
      <vt:variant>
        <vt:i4>5898335</vt:i4>
      </vt:variant>
      <vt:variant>
        <vt:i4>929</vt:i4>
      </vt:variant>
      <vt:variant>
        <vt:i4>0</vt:i4>
      </vt:variant>
      <vt:variant>
        <vt:i4>5</vt:i4>
      </vt:variant>
      <vt:variant>
        <vt:lpwstr>https://doi.org/10.1016/j.advengsoft.2005.05.002</vt:lpwstr>
      </vt:variant>
      <vt:variant>
        <vt:lpwstr/>
      </vt:variant>
      <vt:variant>
        <vt:i4>3080236</vt:i4>
      </vt:variant>
      <vt:variant>
        <vt:i4>926</vt:i4>
      </vt:variant>
      <vt:variant>
        <vt:i4>0</vt:i4>
      </vt:variant>
      <vt:variant>
        <vt:i4>5</vt:i4>
      </vt:variant>
      <vt:variant>
        <vt:lpwstr>https://doi.org/10.1016/j.atmosenv.2019.01.027</vt:lpwstr>
      </vt:variant>
      <vt:variant>
        <vt:lpwstr/>
      </vt:variant>
      <vt:variant>
        <vt:i4>2883620</vt:i4>
      </vt:variant>
      <vt:variant>
        <vt:i4>923</vt:i4>
      </vt:variant>
      <vt:variant>
        <vt:i4>0</vt:i4>
      </vt:variant>
      <vt:variant>
        <vt:i4>5</vt:i4>
      </vt:variant>
      <vt:variant>
        <vt:lpwstr>https://doi.org/10.1016/j.atmosenv.2017.10.055</vt:lpwstr>
      </vt:variant>
      <vt:variant>
        <vt:lpwstr/>
      </vt:variant>
      <vt:variant>
        <vt:i4>5374029</vt:i4>
      </vt:variant>
      <vt:variant>
        <vt:i4>920</vt:i4>
      </vt:variant>
      <vt:variant>
        <vt:i4>0</vt:i4>
      </vt:variant>
      <vt:variant>
        <vt:i4>5</vt:i4>
      </vt:variant>
      <vt:variant>
        <vt:lpwstr>https://doi.org/10.1016/j.envpol.2017.10.011</vt:lpwstr>
      </vt:variant>
      <vt:variant>
        <vt:lpwstr/>
      </vt:variant>
      <vt:variant>
        <vt:i4>852057</vt:i4>
      </vt:variant>
      <vt:variant>
        <vt:i4>917</vt:i4>
      </vt:variant>
      <vt:variant>
        <vt:i4>0</vt:i4>
      </vt:variant>
      <vt:variant>
        <vt:i4>5</vt:i4>
      </vt:variant>
      <vt:variant>
        <vt:lpwstr>https://www.nature.com/articles/jes201390</vt:lpwstr>
      </vt:variant>
      <vt:variant>
        <vt:lpwstr>supplementary-information</vt:lpwstr>
      </vt:variant>
      <vt:variant>
        <vt:i4>4587534</vt:i4>
      </vt:variant>
      <vt:variant>
        <vt:i4>914</vt:i4>
      </vt:variant>
      <vt:variant>
        <vt:i4>0</vt:i4>
      </vt:variant>
      <vt:variant>
        <vt:i4>5</vt:i4>
      </vt:variant>
      <vt:variant>
        <vt:lpwstr>https://doi.org/10.1016/j.rse.2018.12.002</vt:lpwstr>
      </vt:variant>
      <vt:variant>
        <vt:lpwstr/>
      </vt:variant>
      <vt:variant>
        <vt:i4>4194334</vt:i4>
      </vt:variant>
      <vt:variant>
        <vt:i4>911</vt:i4>
      </vt:variant>
      <vt:variant>
        <vt:i4>0</vt:i4>
      </vt:variant>
      <vt:variant>
        <vt:i4>5</vt:i4>
      </vt:variant>
      <vt:variant>
        <vt:lpwstr>https://doi.org/10.1016/j.jenvman.2018.12.071</vt:lpwstr>
      </vt:variant>
      <vt:variant>
        <vt:lpwstr/>
      </vt:variant>
      <vt:variant>
        <vt:i4>6684683</vt:i4>
      </vt:variant>
      <vt:variant>
        <vt:i4>0</vt:i4>
      </vt:variant>
      <vt:variant>
        <vt:i4>0</vt:i4>
      </vt:variant>
      <vt:variant>
        <vt:i4>5</vt:i4>
      </vt:variant>
      <vt:variant>
        <vt:lpwstr>mailto:ersgis@unist.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so Shin</dc:creator>
  <cp:keywords/>
  <dc:description/>
  <cp:lastModifiedBy>Sankari Murugavel, Integra-PDY, IN</cp:lastModifiedBy>
  <cp:revision>2</cp:revision>
  <cp:lastPrinted>2017-07-09T18:42:00Z</cp:lastPrinted>
  <dcterms:created xsi:type="dcterms:W3CDTF">2019-12-13T09:19:00Z</dcterms:created>
  <dcterms:modified xsi:type="dcterms:W3CDTF">2019-12-1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EE26976D07A94FA0948689F120601C</vt:lpwstr>
  </property>
</Properties>
</file>